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1643568533"/>
        <w:docPartObj>
          <w:docPartGallery w:val="Cover Pages"/>
          <w:docPartUnique/>
        </w:docPartObj>
      </w:sdtPr>
      <w:sdtEndPr>
        <w:rPr>
          <w:color w:val="333333"/>
        </w:rPr>
      </w:sdtEndPr>
      <w:sdtContent>
        <w:p w14:paraId="04E4588F" w14:textId="2EBF139E" w:rsidR="00547AAF" w:rsidRPr="0082285B" w:rsidRDefault="00405158">
          <w:pPr>
            <w:pStyle w:val="KeinLeerraum"/>
            <w:spacing w:before="1540" w:after="240"/>
            <w:jc w:val="center"/>
            <w:rPr>
              <w:color w:val="002060"/>
            </w:rPr>
          </w:pPr>
          <w:r w:rsidRPr="0082285B">
            <w:rPr>
              <w:color w:val="4472C4" w:themeColor="accent1"/>
            </w:rPr>
            <w:br/>
          </w:r>
          <w:r w:rsidRPr="0082285B">
            <w:rPr>
              <w:color w:val="4472C4" w:themeColor="accent1"/>
            </w:rPr>
            <w:br/>
          </w:r>
          <w:r w:rsidRPr="0082285B">
            <w:rPr>
              <w:color w:val="4472C4" w:themeColor="accent1"/>
            </w:rPr>
            <w:br/>
          </w:r>
          <w:r w:rsidRPr="0082285B">
            <w:rPr>
              <w:noProof/>
              <w:color w:val="002060"/>
            </w:rPr>
            <mc:AlternateContent>
              <mc:Choice Requires="wps">
                <w:drawing>
                  <wp:anchor distT="0" distB="0" distL="114300" distR="114300" simplePos="0" relativeHeight="251780096" behindDoc="0" locked="0" layoutInCell="1" allowOverlap="1" wp14:anchorId="780D8BFC" wp14:editId="2FA13B15">
                    <wp:simplePos x="0" y="0"/>
                    <wp:positionH relativeFrom="column">
                      <wp:posOffset>1564640</wp:posOffset>
                    </wp:positionH>
                    <wp:positionV relativeFrom="paragraph">
                      <wp:posOffset>-13970</wp:posOffset>
                    </wp:positionV>
                    <wp:extent cx="2627085" cy="928915"/>
                    <wp:effectExtent l="0" t="0" r="14605" b="11430"/>
                    <wp:wrapNone/>
                    <wp:docPr id="117" name="Textfeld 117"/>
                    <wp:cNvGraphicFramePr/>
                    <a:graphic xmlns:a="http://schemas.openxmlformats.org/drawingml/2006/main">
                      <a:graphicData uri="http://schemas.microsoft.com/office/word/2010/wordprocessingShape">
                        <wps:wsp>
                          <wps:cNvSpPr txBox="1"/>
                          <wps:spPr>
                            <a:xfrm>
                              <a:off x="0" y="0"/>
                              <a:ext cx="2627085" cy="928915"/>
                            </a:xfrm>
                            <a:prstGeom prst="rect">
                              <a:avLst/>
                            </a:prstGeom>
                            <a:solidFill>
                              <a:schemeClr val="bg1"/>
                            </a:solidFill>
                            <a:ln w="6350">
                              <a:solidFill>
                                <a:schemeClr val="bg1"/>
                              </a:solidFill>
                            </a:ln>
                          </wps:spPr>
                          <wps:txbx>
                            <w:txbxContent>
                              <w:p w14:paraId="0B92C281" w14:textId="4DAB5EED" w:rsidR="00405158" w:rsidRPr="00405158" w:rsidRDefault="00405158" w:rsidP="00405158">
                                <w:pPr>
                                  <w:spacing w:line="276" w:lineRule="auto"/>
                                  <w:jc w:val="center"/>
                                  <w:rPr>
                                    <w:b/>
                                    <w:bCs/>
                                    <w:sz w:val="28"/>
                                    <w:szCs w:val="28"/>
                                  </w:rPr>
                                </w:pPr>
                                <w:r w:rsidRPr="00405158">
                                  <w:rPr>
                                    <w:b/>
                                    <w:bCs/>
                                    <w:sz w:val="28"/>
                                    <w:szCs w:val="28"/>
                                  </w:rPr>
                                  <w:t>University of Zurich</w:t>
                                </w:r>
                              </w:p>
                              <w:p w14:paraId="426598B1" w14:textId="60CEEAC7" w:rsidR="00405158" w:rsidRDefault="00405158" w:rsidP="00405158">
                                <w:pPr>
                                  <w:spacing w:line="276" w:lineRule="auto"/>
                                  <w:jc w:val="center"/>
                                </w:pPr>
                                <w:r>
                                  <w:t>Department of Political Science</w:t>
                                </w:r>
                              </w:p>
                              <w:p w14:paraId="0EA4BC0D" w14:textId="3D694C75" w:rsidR="00405158" w:rsidRDefault="00405158" w:rsidP="00405158">
                                <w:pPr>
                                  <w:spacing w:line="276" w:lineRule="auto"/>
                                  <w:jc w:val="center"/>
                                </w:pPr>
                                <w:r>
                                  <w:t>Fall Semest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0D8BFC" id="_x0000_t202" coordsize="21600,21600" o:spt="202" path="m,l,21600r21600,l21600,xe">
                    <v:stroke joinstyle="miter"/>
                    <v:path gradientshapeok="t" o:connecttype="rect"/>
                  </v:shapetype>
                  <v:shape id="Textfeld 117" o:spid="_x0000_s1026" type="#_x0000_t202" style="position:absolute;left:0;text-align:left;margin-left:123.2pt;margin-top:-1.1pt;width:206.85pt;height:73.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" fillcolor="white [3212]" strokecolor="white [3212]" strokeweight=".5pt">
                    <v:textbox>
                      <w:txbxContent>
                        <w:p w14:paraId="0B92C281" w14:textId="4DAB5EED" w:rsidR="00405158" w:rsidRPr="00405158" w:rsidRDefault="00405158" w:rsidP="00405158">
                          <w:pPr>
                            <w:spacing w:line="276" w:lineRule="auto"/>
                            <w:jc w:val="center"/>
                            <w:rPr>
                              <w:b/>
                              <w:bCs/>
                              <w:sz w:val="28"/>
                              <w:szCs w:val="28"/>
                            </w:rPr>
                          </w:pPr>
                          <w:r w:rsidRPr="00405158">
                            <w:rPr>
                              <w:b/>
                              <w:bCs/>
                              <w:sz w:val="28"/>
                              <w:szCs w:val="28"/>
                            </w:rPr>
                            <w:t>University of Zurich</w:t>
                          </w:r>
                        </w:p>
                        <w:p w14:paraId="426598B1" w14:textId="60CEEAC7" w:rsidR="00405158" w:rsidRDefault="00405158" w:rsidP="00405158">
                          <w:pPr>
                            <w:spacing w:line="276" w:lineRule="auto"/>
                            <w:jc w:val="center"/>
                          </w:pPr>
                          <w:r>
                            <w:t>Department of Political Science</w:t>
                          </w:r>
                        </w:p>
                        <w:p w14:paraId="0EA4BC0D" w14:textId="3D694C75" w:rsidR="00405158" w:rsidRDefault="00405158" w:rsidP="00405158">
                          <w:pPr>
                            <w:spacing w:line="276" w:lineRule="auto"/>
                            <w:jc w:val="center"/>
                          </w:pPr>
                          <w:r>
                            <w:t>Fall Semester 2021</w:t>
                          </w:r>
                        </w:p>
                      </w:txbxContent>
                    </v:textbox>
                  </v:shape>
                </w:pict>
              </mc:Fallback>
            </mc:AlternateContent>
          </w:r>
          <w:r w:rsidR="00D1471E" w:rsidRPr="0082285B">
            <w:rPr>
              <w:color w:val="002060"/>
            </w:rPr>
            <w:t>Supervisor:</w:t>
          </w:r>
          <w:r w:rsidR="00D1471E" w:rsidRPr="0082285B">
            <w:rPr>
              <w:color w:val="002060"/>
            </w:rPr>
            <w:br/>
            <w:t>Prof. Dr. Marco Steenbergen</w:t>
          </w:r>
          <w:r w:rsidR="00D1471E" w:rsidRPr="0082285B">
            <w:rPr>
              <w:color w:val="002060"/>
            </w:rPr>
            <w:br/>
          </w:r>
        </w:p>
        <w:p w14:paraId="517D6A61" w14:textId="4CAB13B0" w:rsidR="00D1471E" w:rsidRPr="0082285B" w:rsidRDefault="00D1471E" w:rsidP="00D1471E">
          <w:pPr>
            <w:pStyle w:val="KeinLeerraum"/>
            <w:spacing w:before="700" w:after="240"/>
            <w:jc w:val="center"/>
            <w:rPr>
              <w:color w:val="002060"/>
              <w:sz w:val="28"/>
              <w:szCs w:val="28"/>
            </w:rPr>
          </w:pPr>
          <w:r w:rsidRPr="0082285B">
            <w:rPr>
              <w:color w:val="002060"/>
              <w:sz w:val="28"/>
              <w:szCs w:val="28"/>
            </w:rPr>
            <w:t>Master’s Thesis:</w:t>
          </w:r>
        </w:p>
        <w:sdt>
          <w:sdtPr>
            <w:rPr>
              <w:rFonts w:asciiTheme="majorHAnsi" w:eastAsiaTheme="majorEastAsia" w:hAnsiTheme="majorHAnsi" w:cstheme="majorBidi"/>
              <w:caps/>
              <w:color w:val="002060"/>
              <w:sz w:val="56"/>
              <w:szCs w:val="56"/>
            </w:rPr>
            <w:alias w:val="Titel"/>
            <w:tag w:val=""/>
            <w:id w:val="1735040861"/>
            <w:placeholder>
              <w:docPart w:val="A603E9903446EE41949CE3A49AB621D5"/>
            </w:placeholder>
            <w:dataBinding w:prefixMappings="xmlns:ns0='http://purl.org/dc/elements/1.1/' xmlns:ns1='http://schemas.openxmlformats.org/package/2006/metadata/core-properties' " w:xpath="/ns1:coreProperties[1]/ns0:title[1]" w:storeItemID="{6C3C8BC8-F283-45AE-878A-BAB7291924A1}"/>
            <w:text/>
          </w:sdtPr>
          <w:sdtContent>
            <w:p w14:paraId="4726257D" w14:textId="6868D408" w:rsidR="00547AAF" w:rsidRPr="0082285B" w:rsidRDefault="001F2523">
              <w:pPr>
                <w:pStyle w:val="KeinLeerraum"/>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002060"/>
                  <w:sz w:val="72"/>
                  <w:szCs w:val="72"/>
                </w:rPr>
              </w:pPr>
              <w:r w:rsidRPr="0082285B">
                <w:rPr>
                  <w:rFonts w:asciiTheme="majorHAnsi" w:eastAsiaTheme="majorEastAsia" w:hAnsiTheme="majorHAnsi" w:cstheme="majorBidi"/>
                  <w:caps/>
                  <w:color w:val="002060"/>
                  <w:sz w:val="56"/>
                  <w:szCs w:val="56"/>
                </w:rPr>
                <w:t>Modeling</w:t>
              </w:r>
              <w:r w:rsidR="00D1471E" w:rsidRPr="0082285B">
                <w:rPr>
                  <w:rFonts w:asciiTheme="majorHAnsi" w:eastAsiaTheme="majorEastAsia" w:hAnsiTheme="majorHAnsi" w:cstheme="majorBidi"/>
                  <w:caps/>
                  <w:color w:val="002060"/>
                  <w:sz w:val="56"/>
                  <w:szCs w:val="56"/>
                </w:rPr>
                <w:t xml:space="preserve"> Wildfire occurrence in Northern California</w:t>
              </w:r>
            </w:p>
          </w:sdtContent>
        </w:sdt>
        <w:sdt>
          <w:sdtPr>
            <w:rPr>
              <w:color w:val="002060"/>
              <w:sz w:val="36"/>
              <w:szCs w:val="36"/>
            </w:rPr>
            <w:alias w:val="Untertitel"/>
            <w:tag w:val=""/>
            <w:id w:val="328029620"/>
            <w:placeholder>
              <w:docPart w:val="0620C3400956B64E9F060C25D08B7600"/>
            </w:placeholder>
            <w:dataBinding w:prefixMappings="xmlns:ns0='http://purl.org/dc/elements/1.1/' xmlns:ns1='http://schemas.openxmlformats.org/package/2006/metadata/core-properties' " w:xpath="/ns1:coreProperties[1]/ns0:subject[1]" w:storeItemID="{6C3C8BC8-F283-45AE-878A-BAB7291924A1}"/>
            <w:text/>
          </w:sdtPr>
          <w:sdtContent>
            <w:p w14:paraId="1D790773" w14:textId="64A047DA" w:rsidR="00547AAF" w:rsidRPr="0082285B" w:rsidRDefault="001F2523">
              <w:pPr>
                <w:pStyle w:val="KeinLeerraum"/>
                <w:jc w:val="center"/>
                <w:rPr>
                  <w:color w:val="002060"/>
                  <w:sz w:val="36"/>
                  <w:szCs w:val="36"/>
                </w:rPr>
              </w:pPr>
              <w:r w:rsidRPr="0082285B">
                <w:rPr>
                  <w:color w:val="002060"/>
                  <w:sz w:val="36"/>
                  <w:szCs w:val="36"/>
                </w:rPr>
                <w:t xml:space="preserve">Environmental Disaster Risk Prediction </w:t>
              </w:r>
              <w:r w:rsidRPr="0082285B">
                <w:rPr>
                  <w:color w:val="002060"/>
                  <w:sz w:val="36"/>
                  <w:szCs w:val="36"/>
                </w:rPr>
                <w:br/>
                <w:t>with heavily imbalanced Data</w:t>
              </w:r>
            </w:p>
          </w:sdtContent>
        </w:sdt>
        <w:p w14:paraId="471F94DA" w14:textId="3AD5CD2C" w:rsidR="00547AAF" w:rsidRPr="0082285B" w:rsidRDefault="00547AAF">
          <w:pPr>
            <w:pStyle w:val="KeinLeerraum"/>
            <w:spacing w:before="480"/>
            <w:jc w:val="center"/>
            <w:rPr>
              <w:color w:val="002060"/>
            </w:rPr>
          </w:pPr>
        </w:p>
        <w:p w14:paraId="5AFB2CBE" w14:textId="62D32E7B" w:rsidR="00547AAF" w:rsidRPr="0082285B" w:rsidRDefault="00B46FC1">
          <w:pPr>
            <w:shd w:val="clear" w:color="auto" w:fill="auto"/>
            <w:spacing w:after="0" w:line="240" w:lineRule="auto"/>
            <w:jc w:val="left"/>
            <w:rPr>
              <w:rFonts w:asciiTheme="majorHAnsi" w:eastAsiaTheme="majorEastAsia" w:hAnsiTheme="majorHAnsi" w:cstheme="majorBidi"/>
              <w:b/>
              <w:bCs/>
              <w:color w:val="2F5496" w:themeColor="accent1" w:themeShade="BF"/>
              <w:sz w:val="28"/>
              <w:szCs w:val="28"/>
            </w:rPr>
          </w:pPr>
          <w:r w:rsidRPr="0082285B">
            <w:rPr>
              <w:noProof/>
            </w:rPr>
            <mc:AlternateContent>
              <mc:Choice Requires="wps">
                <w:drawing>
                  <wp:anchor distT="0" distB="0" distL="114300" distR="114300" simplePos="0" relativeHeight="251781120" behindDoc="0" locked="0" layoutInCell="1" allowOverlap="1" wp14:anchorId="5AAB0D22" wp14:editId="2EDF4E3E">
                    <wp:simplePos x="0" y="0"/>
                    <wp:positionH relativeFrom="margin">
                      <wp:align>center</wp:align>
                    </wp:positionH>
                    <wp:positionV relativeFrom="paragraph">
                      <wp:posOffset>3229610</wp:posOffset>
                    </wp:positionV>
                    <wp:extent cx="2119085" cy="377371"/>
                    <wp:effectExtent l="0" t="0" r="14605" b="16510"/>
                    <wp:wrapNone/>
                    <wp:docPr id="118" name="Textfeld 118"/>
                    <wp:cNvGraphicFramePr/>
                    <a:graphic xmlns:a="http://schemas.openxmlformats.org/drawingml/2006/main">
                      <a:graphicData uri="http://schemas.microsoft.com/office/word/2010/wordprocessingShape">
                        <wps:wsp>
                          <wps:cNvSpPr txBox="1"/>
                          <wps:spPr>
                            <a:xfrm>
                              <a:off x="0" y="0"/>
                              <a:ext cx="2119085" cy="377371"/>
                            </a:xfrm>
                            <a:prstGeom prst="rect">
                              <a:avLst/>
                            </a:prstGeom>
                            <a:solidFill>
                              <a:schemeClr val="lt1"/>
                            </a:solidFill>
                            <a:ln w="6350">
                              <a:solidFill>
                                <a:schemeClr val="bg1"/>
                              </a:solidFill>
                            </a:ln>
                          </wps:spPr>
                          <wps:txbx>
                            <w:txbxContent>
                              <w:p w14:paraId="45EFFBC2" w14:textId="5C81FA19" w:rsidR="00B46FC1" w:rsidRPr="00B46FC1" w:rsidRDefault="00B46FC1" w:rsidP="00B46FC1">
                                <w:pPr>
                                  <w:jc w:val="center"/>
                                  <w:rPr>
                                    <w:b/>
                                    <w:bCs/>
                                    <w:sz w:val="28"/>
                                    <w:szCs w:val="28"/>
                                  </w:rPr>
                                </w:pPr>
                                <w:r w:rsidRPr="00B46FC1">
                                  <w:rPr>
                                    <w:b/>
                                    <w:bCs/>
                                    <w:sz w:val="28"/>
                                    <w:szCs w:val="28"/>
                                  </w:rPr>
                                  <w:t>01.12.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AB0D22" id="Textfeld 118" o:spid="_x0000_s1027" type="#_x0000_t202" style="position:absolute;margin-left:0;margin-top:254.3pt;width:166.85pt;height:29.7pt;z-index:251781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" fillcolor="white [3201]" strokecolor="white [3212]" strokeweight=".5pt">
                    <v:textbox>
                      <w:txbxContent>
                        <w:p w14:paraId="45EFFBC2" w14:textId="5C81FA19" w:rsidR="00B46FC1" w:rsidRPr="00B46FC1" w:rsidRDefault="00B46FC1" w:rsidP="00B46FC1">
                          <w:pPr>
                            <w:jc w:val="center"/>
                            <w:rPr>
                              <w:b/>
                              <w:bCs/>
                              <w:sz w:val="28"/>
                              <w:szCs w:val="28"/>
                            </w:rPr>
                          </w:pPr>
                          <w:r w:rsidRPr="00B46FC1">
                            <w:rPr>
                              <w:b/>
                              <w:bCs/>
                              <w:sz w:val="28"/>
                              <w:szCs w:val="28"/>
                            </w:rPr>
                            <w:t>01.12.2021</w:t>
                          </w:r>
                        </w:p>
                      </w:txbxContent>
                    </v:textbox>
                    <w10:wrap anchorx="margin"/>
                  </v:shape>
                </w:pict>
              </mc:Fallback>
            </mc:AlternateContent>
          </w:r>
          <w:r w:rsidR="00405158" w:rsidRPr="0082285B">
            <w:rPr>
              <w:noProof/>
            </w:rPr>
            <mc:AlternateContent>
              <mc:Choice Requires="wps">
                <w:drawing>
                  <wp:anchor distT="0" distB="0" distL="114300" distR="114300" simplePos="0" relativeHeight="251779072" behindDoc="0" locked="0" layoutInCell="1" allowOverlap="1" wp14:anchorId="5AF759EF" wp14:editId="6A830800">
                    <wp:simplePos x="0" y="0"/>
                    <wp:positionH relativeFrom="margin">
                      <wp:align>center</wp:align>
                    </wp:positionH>
                    <wp:positionV relativeFrom="paragraph">
                      <wp:posOffset>1198064</wp:posOffset>
                    </wp:positionV>
                    <wp:extent cx="2714171" cy="1582057"/>
                    <wp:effectExtent l="0" t="0" r="16510" b="18415"/>
                    <wp:wrapNone/>
                    <wp:docPr id="116" name="Textfeld 116"/>
                    <wp:cNvGraphicFramePr/>
                    <a:graphic xmlns:a="http://schemas.openxmlformats.org/drawingml/2006/main">
                      <a:graphicData uri="http://schemas.microsoft.com/office/word/2010/wordprocessingShape">
                        <wps:wsp>
                          <wps:cNvSpPr txBox="1"/>
                          <wps:spPr>
                            <a:xfrm>
                              <a:off x="0" y="0"/>
                              <a:ext cx="2714171" cy="1582057"/>
                            </a:xfrm>
                            <a:prstGeom prst="rect">
                              <a:avLst/>
                            </a:prstGeom>
                            <a:solidFill>
                              <a:schemeClr val="lt1"/>
                            </a:solidFill>
                            <a:ln w="6350">
                              <a:solidFill>
                                <a:schemeClr val="bg1"/>
                              </a:solidFill>
                            </a:ln>
                          </wps:spPr>
                          <wps:txbx>
                            <w:txbxContent>
                              <w:p w14:paraId="2516AD23" w14:textId="154BF228" w:rsidR="00405158" w:rsidRPr="00405158" w:rsidRDefault="00405158" w:rsidP="00405158">
                                <w:pPr>
                                  <w:spacing w:line="240" w:lineRule="auto"/>
                                  <w:jc w:val="center"/>
                                  <w:rPr>
                                    <w:b/>
                                    <w:bCs/>
                                  </w:rPr>
                                </w:pPr>
                                <w:r w:rsidRPr="00405158">
                                  <w:rPr>
                                    <w:b/>
                                    <w:bCs/>
                                  </w:rPr>
                                  <w:t>Oliver Guggenbühl</w:t>
                                </w:r>
                              </w:p>
                              <w:p w14:paraId="1D95B3FD" w14:textId="6AA148FA" w:rsidR="00405158" w:rsidRDefault="00405158" w:rsidP="00405158">
                                <w:pPr>
                                  <w:spacing w:line="240" w:lineRule="auto"/>
                                  <w:jc w:val="center"/>
                                </w:pPr>
                                <w:r>
                                  <w:t>Birmensdorferstr. 126</w:t>
                                </w:r>
                              </w:p>
                              <w:p w14:paraId="48799714" w14:textId="7388B07F" w:rsidR="00405158" w:rsidRDefault="00405158" w:rsidP="00405158">
                                <w:pPr>
                                  <w:spacing w:line="240" w:lineRule="auto"/>
                                  <w:jc w:val="center"/>
                                </w:pPr>
                                <w:r>
                                  <w:t>8003 Zürich</w:t>
                                </w:r>
                              </w:p>
                              <w:p w14:paraId="5DE7DC64" w14:textId="6FC8CA5F" w:rsidR="00405158" w:rsidRDefault="00405158" w:rsidP="00405158">
                                <w:pPr>
                                  <w:spacing w:line="240" w:lineRule="auto"/>
                                  <w:jc w:val="center"/>
                                </w:pPr>
                                <w:r>
                                  <w:t>Switzerland</w:t>
                                </w:r>
                              </w:p>
                              <w:p w14:paraId="5A790DCB" w14:textId="14D3928A" w:rsidR="00405158" w:rsidRDefault="00405158" w:rsidP="00405158">
                                <w:pPr>
                                  <w:spacing w:line="240" w:lineRule="auto"/>
                                  <w:jc w:val="center"/>
                                </w:pPr>
                                <w:hyperlink r:id="rId9" w:history="1">
                                  <w:r w:rsidRPr="00490284">
                                    <w:rPr>
                                      <w:rStyle w:val="Hyperlink"/>
                                    </w:rPr>
                                    <w:t>oliver.guggenb</w:t>
                                  </w:r>
                                  <w:r w:rsidRPr="00490284">
                                    <w:rPr>
                                      <w:rStyle w:val="Hyperlink"/>
                                    </w:rPr>
                                    <w:t>u</w:t>
                                  </w:r>
                                  <w:r w:rsidRPr="00490284">
                                    <w:rPr>
                                      <w:rStyle w:val="Hyperlink"/>
                                    </w:rPr>
                                    <w:t>ehl@uzh.ch</w:t>
                                  </w:r>
                                </w:hyperlink>
                              </w:p>
                              <w:p w14:paraId="05089DE5" w14:textId="13A97BDF" w:rsidR="00405158" w:rsidRDefault="00405158" w:rsidP="00405158">
                                <w:pPr>
                                  <w:spacing w:line="240" w:lineRule="auto"/>
                                  <w:jc w:val="center"/>
                                </w:pPr>
                                <w:r>
                                  <w:t>11-722-980</w:t>
                                </w:r>
                              </w:p>
                              <w:p w14:paraId="4B84874A" w14:textId="77777777" w:rsidR="00405158" w:rsidRDefault="00405158" w:rsidP="00405158">
                                <w:pPr>
                                  <w:spacing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759EF" id="Textfeld 116" o:spid="_x0000_s1028" type="#_x0000_t202" style="position:absolute;margin-left:0;margin-top:94.35pt;width:213.7pt;height:124.55pt;z-index:25177907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" fillcolor="white [3201]" strokecolor="white [3212]" strokeweight=".5pt">
                    <v:textbox>
                      <w:txbxContent>
                        <w:p w14:paraId="2516AD23" w14:textId="154BF228" w:rsidR="00405158" w:rsidRPr="00405158" w:rsidRDefault="00405158" w:rsidP="00405158">
                          <w:pPr>
                            <w:spacing w:line="240" w:lineRule="auto"/>
                            <w:jc w:val="center"/>
                            <w:rPr>
                              <w:b/>
                              <w:bCs/>
                            </w:rPr>
                          </w:pPr>
                          <w:r w:rsidRPr="00405158">
                            <w:rPr>
                              <w:b/>
                              <w:bCs/>
                            </w:rPr>
                            <w:t>Oliver Guggenbühl</w:t>
                          </w:r>
                        </w:p>
                        <w:p w14:paraId="1D95B3FD" w14:textId="6AA148FA" w:rsidR="00405158" w:rsidRDefault="00405158" w:rsidP="00405158">
                          <w:pPr>
                            <w:spacing w:line="240" w:lineRule="auto"/>
                            <w:jc w:val="center"/>
                          </w:pPr>
                          <w:r>
                            <w:t>Birmensdorferstr. 126</w:t>
                          </w:r>
                        </w:p>
                        <w:p w14:paraId="48799714" w14:textId="7388B07F" w:rsidR="00405158" w:rsidRDefault="00405158" w:rsidP="00405158">
                          <w:pPr>
                            <w:spacing w:line="240" w:lineRule="auto"/>
                            <w:jc w:val="center"/>
                          </w:pPr>
                          <w:r>
                            <w:t>8003 Zürich</w:t>
                          </w:r>
                        </w:p>
                        <w:p w14:paraId="5DE7DC64" w14:textId="6FC8CA5F" w:rsidR="00405158" w:rsidRDefault="00405158" w:rsidP="00405158">
                          <w:pPr>
                            <w:spacing w:line="240" w:lineRule="auto"/>
                            <w:jc w:val="center"/>
                          </w:pPr>
                          <w:r>
                            <w:t>Switzerland</w:t>
                          </w:r>
                        </w:p>
                        <w:p w14:paraId="5A790DCB" w14:textId="14D3928A" w:rsidR="00405158" w:rsidRDefault="00405158" w:rsidP="00405158">
                          <w:pPr>
                            <w:spacing w:line="240" w:lineRule="auto"/>
                            <w:jc w:val="center"/>
                          </w:pPr>
                          <w:hyperlink r:id="rId10" w:history="1">
                            <w:r w:rsidRPr="00490284">
                              <w:rPr>
                                <w:rStyle w:val="Hyperlink"/>
                              </w:rPr>
                              <w:t>oliver.guggenb</w:t>
                            </w:r>
                            <w:r w:rsidRPr="00490284">
                              <w:rPr>
                                <w:rStyle w:val="Hyperlink"/>
                              </w:rPr>
                              <w:t>u</w:t>
                            </w:r>
                            <w:r w:rsidRPr="00490284">
                              <w:rPr>
                                <w:rStyle w:val="Hyperlink"/>
                              </w:rPr>
                              <w:t>ehl@uzh.ch</w:t>
                            </w:r>
                          </w:hyperlink>
                        </w:p>
                        <w:p w14:paraId="05089DE5" w14:textId="13A97BDF" w:rsidR="00405158" w:rsidRDefault="00405158" w:rsidP="00405158">
                          <w:pPr>
                            <w:spacing w:line="240" w:lineRule="auto"/>
                            <w:jc w:val="center"/>
                          </w:pPr>
                          <w:r>
                            <w:t>11-722-980</w:t>
                          </w:r>
                        </w:p>
                        <w:p w14:paraId="4B84874A" w14:textId="77777777" w:rsidR="00405158" w:rsidRDefault="00405158" w:rsidP="00405158">
                          <w:pPr>
                            <w:spacing w:line="240" w:lineRule="auto"/>
                            <w:jc w:val="center"/>
                          </w:pPr>
                        </w:p>
                      </w:txbxContent>
                    </v:textbox>
                    <w10:wrap anchorx="margin"/>
                  </v:shape>
                </w:pict>
              </mc:Fallback>
            </mc:AlternateContent>
          </w:r>
          <w:r w:rsidR="00547AAF" w:rsidRPr="0082285B">
            <w:br w:type="page"/>
          </w:r>
        </w:p>
      </w:sdtContent>
    </w:sdt>
    <w:sdt>
      <w:sdtPr>
        <w:rPr>
          <w:lang w:val="en-US"/>
        </w:rPr>
        <w:id w:val="-1385718131"/>
        <w:docPartObj>
          <w:docPartGallery w:val="Table of Contents"/>
          <w:docPartUnique/>
        </w:docPartObj>
      </w:sdtPr>
      <w:sdtEndPr>
        <w:rPr>
          <w:rFonts w:ascii="Open Sans" w:eastAsia="Times New Roman" w:hAnsi="Open Sans" w:cs="Open Sans"/>
          <w:noProof/>
          <w:color w:val="333333"/>
          <w:sz w:val="24"/>
          <w:szCs w:val="24"/>
        </w:rPr>
      </w:sdtEndPr>
      <w:sdtContent>
        <w:p w14:paraId="78145A9B" w14:textId="2CC6A02A" w:rsidR="001840F6" w:rsidRPr="0082285B" w:rsidRDefault="001840F6" w:rsidP="00CF7E01">
          <w:pPr>
            <w:pStyle w:val="Inhaltsverzeichnisberschrift"/>
            <w:spacing w:before="0"/>
            <w:rPr>
              <w:lang w:val="en-US"/>
            </w:rPr>
          </w:pPr>
          <w:r w:rsidRPr="0082285B">
            <w:rPr>
              <w:lang w:val="en-US"/>
            </w:rPr>
            <w:t>Table of Contents</w:t>
          </w:r>
        </w:p>
        <w:p w14:paraId="6819E003" w14:textId="105CEE07"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r w:rsidRPr="0082285B">
            <w:fldChar w:fldCharType="begin"/>
          </w:r>
          <w:r w:rsidRPr="0082285B">
            <w:instrText xml:space="preserve"> TOC \o "1-2" \h \z \u </w:instrText>
          </w:r>
          <w:r w:rsidRPr="0082285B">
            <w:fldChar w:fldCharType="separate"/>
          </w:r>
          <w:hyperlink w:anchor="_Toc89204215" w:history="1">
            <w:r w:rsidRPr="0082285B">
              <w:rPr>
                <w:rStyle w:val="Hyperlink"/>
                <w:rFonts w:eastAsiaTheme="majorEastAsia"/>
                <w:noProof/>
              </w:rPr>
              <w:t>1.</w:t>
            </w:r>
            <w:r w:rsidRPr="0082285B">
              <w:rPr>
                <w:rFonts w:eastAsiaTheme="minorEastAsia" w:cstheme="minorBidi"/>
                <w:b w:val="0"/>
                <w:bCs w:val="0"/>
                <w:noProof/>
                <w:color w:val="auto"/>
                <w:sz w:val="24"/>
                <w:szCs w:val="24"/>
              </w:rPr>
              <w:tab/>
            </w:r>
            <w:r w:rsidRPr="0082285B">
              <w:rPr>
                <w:rStyle w:val="Hyperlink"/>
                <w:rFonts w:eastAsiaTheme="majorEastAsia"/>
                <w:noProof/>
              </w:rPr>
              <w:t>Introduction</w:t>
            </w:r>
            <w:r w:rsidRPr="0082285B">
              <w:rPr>
                <w:noProof/>
                <w:webHidden/>
              </w:rPr>
              <w:tab/>
            </w:r>
            <w:r w:rsidRPr="0082285B">
              <w:rPr>
                <w:noProof/>
                <w:webHidden/>
              </w:rPr>
              <w:fldChar w:fldCharType="begin"/>
            </w:r>
            <w:r w:rsidRPr="0082285B">
              <w:rPr>
                <w:noProof/>
                <w:webHidden/>
              </w:rPr>
              <w:instrText xml:space="preserve"> PAGEREF _Toc89204215 \h </w:instrText>
            </w:r>
            <w:r w:rsidRPr="0082285B">
              <w:rPr>
                <w:noProof/>
                <w:webHidden/>
              </w:rPr>
            </w:r>
            <w:r w:rsidRPr="0082285B">
              <w:rPr>
                <w:noProof/>
                <w:webHidden/>
              </w:rPr>
              <w:fldChar w:fldCharType="separate"/>
            </w:r>
            <w:r w:rsidR="00420360" w:rsidRPr="0082285B">
              <w:rPr>
                <w:noProof/>
                <w:webHidden/>
              </w:rPr>
              <w:t>1</w:t>
            </w:r>
            <w:r w:rsidRPr="0082285B">
              <w:rPr>
                <w:noProof/>
                <w:webHidden/>
              </w:rPr>
              <w:fldChar w:fldCharType="end"/>
            </w:r>
          </w:hyperlink>
        </w:p>
        <w:p w14:paraId="43B3D0F8" w14:textId="7F64790E"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16" w:history="1">
            <w:r w:rsidRPr="0082285B">
              <w:rPr>
                <w:rStyle w:val="Hyperlink"/>
                <w:rFonts w:eastAsiaTheme="majorEastAsia"/>
                <w:noProof/>
              </w:rPr>
              <w:t>2.</w:t>
            </w:r>
            <w:r w:rsidRPr="0082285B">
              <w:rPr>
                <w:rFonts w:eastAsiaTheme="minorEastAsia" w:cstheme="minorBidi"/>
                <w:b w:val="0"/>
                <w:bCs w:val="0"/>
                <w:noProof/>
                <w:color w:val="auto"/>
                <w:sz w:val="24"/>
                <w:szCs w:val="24"/>
              </w:rPr>
              <w:tab/>
            </w:r>
            <w:r w:rsidRPr="0082285B">
              <w:rPr>
                <w:rStyle w:val="Hyperlink"/>
                <w:rFonts w:eastAsiaTheme="majorEastAsia"/>
                <w:noProof/>
              </w:rPr>
              <w:t>Literature</w:t>
            </w:r>
            <w:r w:rsidRPr="0082285B">
              <w:rPr>
                <w:noProof/>
                <w:webHidden/>
              </w:rPr>
              <w:tab/>
            </w:r>
            <w:r w:rsidRPr="0082285B">
              <w:rPr>
                <w:noProof/>
                <w:webHidden/>
              </w:rPr>
              <w:fldChar w:fldCharType="begin"/>
            </w:r>
            <w:r w:rsidRPr="0082285B">
              <w:rPr>
                <w:noProof/>
                <w:webHidden/>
              </w:rPr>
              <w:instrText xml:space="preserve"> PAGEREF _Toc89204216 \h </w:instrText>
            </w:r>
            <w:r w:rsidRPr="0082285B">
              <w:rPr>
                <w:noProof/>
                <w:webHidden/>
              </w:rPr>
            </w:r>
            <w:r w:rsidRPr="0082285B">
              <w:rPr>
                <w:noProof/>
                <w:webHidden/>
              </w:rPr>
              <w:fldChar w:fldCharType="separate"/>
            </w:r>
            <w:r w:rsidR="00420360" w:rsidRPr="0082285B">
              <w:rPr>
                <w:noProof/>
                <w:webHidden/>
              </w:rPr>
              <w:t>2</w:t>
            </w:r>
            <w:r w:rsidRPr="0082285B">
              <w:rPr>
                <w:noProof/>
                <w:webHidden/>
              </w:rPr>
              <w:fldChar w:fldCharType="end"/>
            </w:r>
          </w:hyperlink>
        </w:p>
        <w:p w14:paraId="646499ED" w14:textId="272602C5"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17" w:history="1">
            <w:r w:rsidRPr="0082285B">
              <w:rPr>
                <w:rStyle w:val="Hyperlink"/>
                <w:rFonts w:eastAsiaTheme="majorEastAsia"/>
                <w:noProof/>
              </w:rPr>
              <w:t>3.</w:t>
            </w:r>
            <w:r w:rsidRPr="0082285B">
              <w:rPr>
                <w:rFonts w:eastAsiaTheme="minorEastAsia" w:cstheme="minorBidi"/>
                <w:b w:val="0"/>
                <w:bCs w:val="0"/>
                <w:noProof/>
                <w:color w:val="auto"/>
                <w:sz w:val="24"/>
                <w:szCs w:val="24"/>
              </w:rPr>
              <w:tab/>
            </w:r>
            <w:r w:rsidRPr="0082285B">
              <w:rPr>
                <w:rStyle w:val="Hyperlink"/>
                <w:rFonts w:eastAsiaTheme="majorEastAsia"/>
                <w:noProof/>
              </w:rPr>
              <w:t>Data</w:t>
            </w:r>
            <w:r w:rsidRPr="0082285B">
              <w:rPr>
                <w:noProof/>
                <w:webHidden/>
              </w:rPr>
              <w:tab/>
            </w:r>
            <w:r w:rsidRPr="0082285B">
              <w:rPr>
                <w:noProof/>
                <w:webHidden/>
              </w:rPr>
              <w:fldChar w:fldCharType="begin"/>
            </w:r>
            <w:r w:rsidRPr="0082285B">
              <w:rPr>
                <w:noProof/>
                <w:webHidden/>
              </w:rPr>
              <w:instrText xml:space="preserve"> PAGEREF _Toc89204217 \h </w:instrText>
            </w:r>
            <w:r w:rsidRPr="0082285B">
              <w:rPr>
                <w:noProof/>
                <w:webHidden/>
              </w:rPr>
            </w:r>
            <w:r w:rsidRPr="0082285B">
              <w:rPr>
                <w:noProof/>
                <w:webHidden/>
              </w:rPr>
              <w:fldChar w:fldCharType="separate"/>
            </w:r>
            <w:r w:rsidR="00420360" w:rsidRPr="0082285B">
              <w:rPr>
                <w:noProof/>
                <w:webHidden/>
              </w:rPr>
              <w:t>6</w:t>
            </w:r>
            <w:r w:rsidRPr="0082285B">
              <w:rPr>
                <w:noProof/>
                <w:webHidden/>
              </w:rPr>
              <w:fldChar w:fldCharType="end"/>
            </w:r>
          </w:hyperlink>
        </w:p>
        <w:p w14:paraId="0271FF27" w14:textId="0BAAB673"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18" w:history="1">
            <w:r w:rsidRPr="0082285B">
              <w:rPr>
                <w:rStyle w:val="Hyperlink"/>
                <w:rFonts w:eastAsiaTheme="majorEastAsia"/>
                <w:noProof/>
              </w:rPr>
              <w:t>3.1</w:t>
            </w:r>
            <w:r w:rsidRPr="0082285B">
              <w:rPr>
                <w:rFonts w:eastAsiaTheme="minorEastAsia" w:cstheme="minorBidi"/>
                <w:i w:val="0"/>
                <w:iCs w:val="0"/>
                <w:noProof/>
                <w:color w:val="auto"/>
                <w:sz w:val="24"/>
                <w:szCs w:val="24"/>
              </w:rPr>
              <w:tab/>
            </w:r>
            <w:r w:rsidRPr="0082285B">
              <w:rPr>
                <w:rStyle w:val="Hyperlink"/>
                <w:rFonts w:eastAsiaTheme="majorEastAsia"/>
                <w:noProof/>
              </w:rPr>
              <w:t>Study Area</w:t>
            </w:r>
            <w:r w:rsidRPr="0082285B">
              <w:rPr>
                <w:noProof/>
                <w:webHidden/>
              </w:rPr>
              <w:tab/>
            </w:r>
            <w:r w:rsidRPr="0082285B">
              <w:rPr>
                <w:noProof/>
                <w:webHidden/>
              </w:rPr>
              <w:fldChar w:fldCharType="begin"/>
            </w:r>
            <w:r w:rsidRPr="0082285B">
              <w:rPr>
                <w:noProof/>
                <w:webHidden/>
              </w:rPr>
              <w:instrText xml:space="preserve"> PAGEREF _Toc89204218 \h </w:instrText>
            </w:r>
            <w:r w:rsidRPr="0082285B">
              <w:rPr>
                <w:noProof/>
                <w:webHidden/>
              </w:rPr>
            </w:r>
            <w:r w:rsidRPr="0082285B">
              <w:rPr>
                <w:noProof/>
                <w:webHidden/>
              </w:rPr>
              <w:fldChar w:fldCharType="separate"/>
            </w:r>
            <w:r w:rsidR="00420360" w:rsidRPr="0082285B">
              <w:rPr>
                <w:noProof/>
                <w:webHidden/>
              </w:rPr>
              <w:t>6</w:t>
            </w:r>
            <w:r w:rsidRPr="0082285B">
              <w:rPr>
                <w:noProof/>
                <w:webHidden/>
              </w:rPr>
              <w:fldChar w:fldCharType="end"/>
            </w:r>
          </w:hyperlink>
        </w:p>
        <w:p w14:paraId="6A563DC7" w14:textId="652FE1BE"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19" w:history="1">
            <w:r w:rsidRPr="0082285B">
              <w:rPr>
                <w:rStyle w:val="Hyperlink"/>
                <w:rFonts w:eastAsiaTheme="majorEastAsia"/>
                <w:noProof/>
              </w:rPr>
              <w:t>3.2</w:t>
            </w:r>
            <w:r w:rsidRPr="0082285B">
              <w:rPr>
                <w:rFonts w:eastAsiaTheme="minorEastAsia" w:cstheme="minorBidi"/>
                <w:i w:val="0"/>
                <w:iCs w:val="0"/>
                <w:noProof/>
                <w:color w:val="auto"/>
                <w:sz w:val="24"/>
                <w:szCs w:val="24"/>
              </w:rPr>
              <w:tab/>
            </w:r>
            <w:r w:rsidRPr="0082285B">
              <w:rPr>
                <w:rStyle w:val="Hyperlink"/>
                <w:rFonts w:eastAsiaTheme="majorEastAsia"/>
                <w:noProof/>
              </w:rPr>
              <w:t>Target Variable</w:t>
            </w:r>
            <w:r w:rsidRPr="0082285B">
              <w:rPr>
                <w:noProof/>
                <w:webHidden/>
              </w:rPr>
              <w:tab/>
            </w:r>
            <w:r w:rsidRPr="0082285B">
              <w:rPr>
                <w:noProof/>
                <w:webHidden/>
              </w:rPr>
              <w:fldChar w:fldCharType="begin"/>
            </w:r>
            <w:r w:rsidRPr="0082285B">
              <w:rPr>
                <w:noProof/>
                <w:webHidden/>
              </w:rPr>
              <w:instrText xml:space="preserve"> PAGEREF _Toc89204219 \h </w:instrText>
            </w:r>
            <w:r w:rsidRPr="0082285B">
              <w:rPr>
                <w:noProof/>
                <w:webHidden/>
              </w:rPr>
            </w:r>
            <w:r w:rsidRPr="0082285B">
              <w:rPr>
                <w:noProof/>
                <w:webHidden/>
              </w:rPr>
              <w:fldChar w:fldCharType="separate"/>
            </w:r>
            <w:r w:rsidR="00420360" w:rsidRPr="0082285B">
              <w:rPr>
                <w:noProof/>
                <w:webHidden/>
              </w:rPr>
              <w:t>8</w:t>
            </w:r>
            <w:r w:rsidRPr="0082285B">
              <w:rPr>
                <w:noProof/>
                <w:webHidden/>
              </w:rPr>
              <w:fldChar w:fldCharType="end"/>
            </w:r>
          </w:hyperlink>
        </w:p>
        <w:p w14:paraId="098CE77F" w14:textId="4BAEA24B"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0" w:history="1">
            <w:r w:rsidRPr="0082285B">
              <w:rPr>
                <w:rStyle w:val="Hyperlink"/>
                <w:rFonts w:eastAsiaTheme="majorEastAsia"/>
                <w:noProof/>
              </w:rPr>
              <w:t>3.3</w:t>
            </w:r>
            <w:r w:rsidRPr="0082285B">
              <w:rPr>
                <w:rFonts w:eastAsiaTheme="minorEastAsia" w:cstheme="minorBidi"/>
                <w:i w:val="0"/>
                <w:iCs w:val="0"/>
                <w:noProof/>
                <w:color w:val="auto"/>
                <w:sz w:val="24"/>
                <w:szCs w:val="24"/>
              </w:rPr>
              <w:tab/>
            </w:r>
            <w:r w:rsidRPr="0082285B">
              <w:rPr>
                <w:rStyle w:val="Hyperlink"/>
                <w:rFonts w:eastAsiaTheme="majorEastAsia"/>
                <w:noProof/>
              </w:rPr>
              <w:t>Predictor Variables</w:t>
            </w:r>
            <w:r w:rsidRPr="0082285B">
              <w:rPr>
                <w:noProof/>
                <w:webHidden/>
              </w:rPr>
              <w:tab/>
            </w:r>
            <w:r w:rsidRPr="0082285B">
              <w:rPr>
                <w:noProof/>
                <w:webHidden/>
              </w:rPr>
              <w:fldChar w:fldCharType="begin"/>
            </w:r>
            <w:r w:rsidRPr="0082285B">
              <w:rPr>
                <w:noProof/>
                <w:webHidden/>
              </w:rPr>
              <w:instrText xml:space="preserve"> PAGEREF _Toc89204220 \h </w:instrText>
            </w:r>
            <w:r w:rsidRPr="0082285B">
              <w:rPr>
                <w:noProof/>
                <w:webHidden/>
              </w:rPr>
            </w:r>
            <w:r w:rsidRPr="0082285B">
              <w:rPr>
                <w:noProof/>
                <w:webHidden/>
              </w:rPr>
              <w:fldChar w:fldCharType="separate"/>
            </w:r>
            <w:r w:rsidR="00420360" w:rsidRPr="0082285B">
              <w:rPr>
                <w:noProof/>
                <w:webHidden/>
              </w:rPr>
              <w:t>10</w:t>
            </w:r>
            <w:r w:rsidRPr="0082285B">
              <w:rPr>
                <w:noProof/>
                <w:webHidden/>
              </w:rPr>
              <w:fldChar w:fldCharType="end"/>
            </w:r>
          </w:hyperlink>
        </w:p>
        <w:p w14:paraId="7D99A257" w14:textId="3F8F980B"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21" w:history="1">
            <w:r w:rsidRPr="0082285B">
              <w:rPr>
                <w:rStyle w:val="Hyperlink"/>
                <w:rFonts w:eastAsiaTheme="majorEastAsia"/>
                <w:noProof/>
              </w:rPr>
              <w:t>4.</w:t>
            </w:r>
            <w:r w:rsidRPr="0082285B">
              <w:rPr>
                <w:rFonts w:eastAsiaTheme="minorEastAsia" w:cstheme="minorBidi"/>
                <w:b w:val="0"/>
                <w:bCs w:val="0"/>
                <w:noProof/>
                <w:color w:val="auto"/>
                <w:sz w:val="24"/>
                <w:szCs w:val="24"/>
              </w:rPr>
              <w:tab/>
            </w:r>
            <w:r w:rsidRPr="0082285B">
              <w:rPr>
                <w:rStyle w:val="Hyperlink"/>
                <w:rFonts w:eastAsiaTheme="majorEastAsia"/>
                <w:noProof/>
              </w:rPr>
              <w:t>Methods</w:t>
            </w:r>
            <w:r w:rsidRPr="0082285B">
              <w:rPr>
                <w:noProof/>
                <w:webHidden/>
              </w:rPr>
              <w:tab/>
            </w:r>
            <w:r w:rsidRPr="0082285B">
              <w:rPr>
                <w:noProof/>
                <w:webHidden/>
              </w:rPr>
              <w:fldChar w:fldCharType="begin"/>
            </w:r>
            <w:r w:rsidRPr="0082285B">
              <w:rPr>
                <w:noProof/>
                <w:webHidden/>
              </w:rPr>
              <w:instrText xml:space="preserve"> PAGEREF _Toc89204221 \h </w:instrText>
            </w:r>
            <w:r w:rsidRPr="0082285B">
              <w:rPr>
                <w:noProof/>
                <w:webHidden/>
              </w:rPr>
            </w:r>
            <w:r w:rsidRPr="0082285B">
              <w:rPr>
                <w:noProof/>
                <w:webHidden/>
              </w:rPr>
              <w:fldChar w:fldCharType="separate"/>
            </w:r>
            <w:r w:rsidR="00420360" w:rsidRPr="0082285B">
              <w:rPr>
                <w:noProof/>
                <w:webHidden/>
              </w:rPr>
              <w:t>18</w:t>
            </w:r>
            <w:r w:rsidRPr="0082285B">
              <w:rPr>
                <w:noProof/>
                <w:webHidden/>
              </w:rPr>
              <w:fldChar w:fldCharType="end"/>
            </w:r>
          </w:hyperlink>
        </w:p>
        <w:p w14:paraId="09F5CE15" w14:textId="667E3E3A"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2" w:history="1">
            <w:r w:rsidRPr="0082285B">
              <w:rPr>
                <w:rStyle w:val="Hyperlink"/>
                <w:rFonts w:eastAsiaTheme="majorEastAsia"/>
                <w:noProof/>
              </w:rPr>
              <w:t>4.1</w:t>
            </w:r>
            <w:r w:rsidRPr="0082285B">
              <w:rPr>
                <w:rFonts w:eastAsiaTheme="minorEastAsia" w:cstheme="minorBidi"/>
                <w:i w:val="0"/>
                <w:iCs w:val="0"/>
                <w:noProof/>
                <w:color w:val="auto"/>
                <w:sz w:val="24"/>
                <w:szCs w:val="24"/>
              </w:rPr>
              <w:tab/>
            </w:r>
            <w:r w:rsidRPr="0082285B">
              <w:rPr>
                <w:rStyle w:val="Hyperlink"/>
                <w:rFonts w:eastAsiaTheme="majorEastAsia"/>
                <w:noProof/>
              </w:rPr>
              <w:t>Logistic Regression</w:t>
            </w:r>
            <w:r w:rsidRPr="0082285B">
              <w:rPr>
                <w:noProof/>
                <w:webHidden/>
              </w:rPr>
              <w:tab/>
            </w:r>
            <w:r w:rsidRPr="0082285B">
              <w:rPr>
                <w:noProof/>
                <w:webHidden/>
              </w:rPr>
              <w:fldChar w:fldCharType="begin"/>
            </w:r>
            <w:r w:rsidRPr="0082285B">
              <w:rPr>
                <w:noProof/>
                <w:webHidden/>
              </w:rPr>
              <w:instrText xml:space="preserve"> PAGEREF _Toc89204222 \h </w:instrText>
            </w:r>
            <w:r w:rsidRPr="0082285B">
              <w:rPr>
                <w:noProof/>
                <w:webHidden/>
              </w:rPr>
            </w:r>
            <w:r w:rsidRPr="0082285B">
              <w:rPr>
                <w:noProof/>
                <w:webHidden/>
              </w:rPr>
              <w:fldChar w:fldCharType="separate"/>
            </w:r>
            <w:r w:rsidR="00420360" w:rsidRPr="0082285B">
              <w:rPr>
                <w:noProof/>
                <w:webHidden/>
              </w:rPr>
              <w:t>19</w:t>
            </w:r>
            <w:r w:rsidRPr="0082285B">
              <w:rPr>
                <w:noProof/>
                <w:webHidden/>
              </w:rPr>
              <w:fldChar w:fldCharType="end"/>
            </w:r>
          </w:hyperlink>
        </w:p>
        <w:p w14:paraId="35EFB374" w14:textId="15C507E8"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3" w:history="1">
            <w:r w:rsidRPr="0082285B">
              <w:rPr>
                <w:rStyle w:val="Hyperlink"/>
                <w:rFonts w:eastAsiaTheme="majorEastAsia"/>
                <w:noProof/>
              </w:rPr>
              <w:t>4.2</w:t>
            </w:r>
            <w:r w:rsidRPr="0082285B">
              <w:rPr>
                <w:rFonts w:eastAsiaTheme="minorEastAsia" w:cstheme="minorBidi"/>
                <w:i w:val="0"/>
                <w:iCs w:val="0"/>
                <w:noProof/>
                <w:color w:val="auto"/>
                <w:sz w:val="24"/>
                <w:szCs w:val="24"/>
              </w:rPr>
              <w:tab/>
            </w:r>
            <w:r w:rsidRPr="0082285B">
              <w:rPr>
                <w:rStyle w:val="Hyperlink"/>
                <w:rFonts w:eastAsiaTheme="majorEastAsia"/>
                <w:noProof/>
              </w:rPr>
              <w:t>Random Forest</w:t>
            </w:r>
            <w:r w:rsidRPr="0082285B">
              <w:rPr>
                <w:noProof/>
                <w:webHidden/>
              </w:rPr>
              <w:tab/>
            </w:r>
            <w:r w:rsidRPr="0082285B">
              <w:rPr>
                <w:noProof/>
                <w:webHidden/>
              </w:rPr>
              <w:fldChar w:fldCharType="begin"/>
            </w:r>
            <w:r w:rsidRPr="0082285B">
              <w:rPr>
                <w:noProof/>
                <w:webHidden/>
              </w:rPr>
              <w:instrText xml:space="preserve"> PAGEREF _Toc89204223 \h </w:instrText>
            </w:r>
            <w:r w:rsidRPr="0082285B">
              <w:rPr>
                <w:noProof/>
                <w:webHidden/>
              </w:rPr>
            </w:r>
            <w:r w:rsidRPr="0082285B">
              <w:rPr>
                <w:noProof/>
                <w:webHidden/>
              </w:rPr>
              <w:fldChar w:fldCharType="separate"/>
            </w:r>
            <w:r w:rsidR="00420360" w:rsidRPr="0082285B">
              <w:rPr>
                <w:noProof/>
                <w:webHidden/>
              </w:rPr>
              <w:t>21</w:t>
            </w:r>
            <w:r w:rsidRPr="0082285B">
              <w:rPr>
                <w:noProof/>
                <w:webHidden/>
              </w:rPr>
              <w:fldChar w:fldCharType="end"/>
            </w:r>
          </w:hyperlink>
        </w:p>
        <w:p w14:paraId="47C428FB" w14:textId="4DCFFF92"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4" w:history="1">
            <w:r w:rsidRPr="0082285B">
              <w:rPr>
                <w:rStyle w:val="Hyperlink"/>
                <w:rFonts w:eastAsiaTheme="majorEastAsia"/>
                <w:noProof/>
              </w:rPr>
              <w:t>4.3</w:t>
            </w:r>
            <w:r w:rsidRPr="0082285B">
              <w:rPr>
                <w:rFonts w:eastAsiaTheme="minorEastAsia" w:cstheme="minorBidi"/>
                <w:i w:val="0"/>
                <w:iCs w:val="0"/>
                <w:noProof/>
                <w:color w:val="auto"/>
                <w:sz w:val="24"/>
                <w:szCs w:val="24"/>
              </w:rPr>
              <w:tab/>
            </w:r>
            <w:r w:rsidRPr="0082285B">
              <w:rPr>
                <w:rStyle w:val="Hyperlink"/>
                <w:rFonts w:eastAsiaTheme="majorEastAsia"/>
                <w:noProof/>
              </w:rPr>
              <w:t>xgboost</w:t>
            </w:r>
            <w:r w:rsidRPr="0082285B">
              <w:rPr>
                <w:noProof/>
                <w:webHidden/>
              </w:rPr>
              <w:tab/>
            </w:r>
            <w:r w:rsidRPr="0082285B">
              <w:rPr>
                <w:noProof/>
                <w:webHidden/>
              </w:rPr>
              <w:fldChar w:fldCharType="begin"/>
            </w:r>
            <w:r w:rsidRPr="0082285B">
              <w:rPr>
                <w:noProof/>
                <w:webHidden/>
              </w:rPr>
              <w:instrText xml:space="preserve"> PAGEREF _Toc89204224 \h </w:instrText>
            </w:r>
            <w:r w:rsidRPr="0082285B">
              <w:rPr>
                <w:noProof/>
                <w:webHidden/>
              </w:rPr>
            </w:r>
            <w:r w:rsidRPr="0082285B">
              <w:rPr>
                <w:noProof/>
                <w:webHidden/>
              </w:rPr>
              <w:fldChar w:fldCharType="separate"/>
            </w:r>
            <w:r w:rsidR="00420360" w:rsidRPr="0082285B">
              <w:rPr>
                <w:noProof/>
                <w:webHidden/>
              </w:rPr>
              <w:t>22</w:t>
            </w:r>
            <w:r w:rsidRPr="0082285B">
              <w:rPr>
                <w:noProof/>
                <w:webHidden/>
              </w:rPr>
              <w:fldChar w:fldCharType="end"/>
            </w:r>
          </w:hyperlink>
        </w:p>
        <w:p w14:paraId="4B64F5BB" w14:textId="07F4672A"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5" w:history="1">
            <w:r w:rsidRPr="0082285B">
              <w:rPr>
                <w:rStyle w:val="Hyperlink"/>
                <w:rFonts w:eastAsiaTheme="majorEastAsia"/>
                <w:noProof/>
              </w:rPr>
              <w:t>4.4</w:t>
            </w:r>
            <w:r w:rsidRPr="0082285B">
              <w:rPr>
                <w:rFonts w:eastAsiaTheme="minorEastAsia" w:cstheme="minorBidi"/>
                <w:i w:val="0"/>
                <w:iCs w:val="0"/>
                <w:noProof/>
                <w:color w:val="auto"/>
                <w:sz w:val="24"/>
                <w:szCs w:val="24"/>
              </w:rPr>
              <w:tab/>
            </w:r>
            <w:r w:rsidRPr="0082285B">
              <w:rPr>
                <w:rStyle w:val="Hyperlink"/>
                <w:rFonts w:eastAsiaTheme="majorEastAsia"/>
                <w:noProof/>
              </w:rPr>
              <w:t>Evaluation</w:t>
            </w:r>
            <w:r w:rsidRPr="0082285B">
              <w:rPr>
                <w:noProof/>
                <w:webHidden/>
              </w:rPr>
              <w:tab/>
            </w:r>
            <w:r w:rsidRPr="0082285B">
              <w:rPr>
                <w:noProof/>
                <w:webHidden/>
              </w:rPr>
              <w:fldChar w:fldCharType="begin"/>
            </w:r>
            <w:r w:rsidRPr="0082285B">
              <w:rPr>
                <w:noProof/>
                <w:webHidden/>
              </w:rPr>
              <w:instrText xml:space="preserve"> PAGEREF _Toc89204225 \h </w:instrText>
            </w:r>
            <w:r w:rsidRPr="0082285B">
              <w:rPr>
                <w:noProof/>
                <w:webHidden/>
              </w:rPr>
            </w:r>
            <w:r w:rsidRPr="0082285B">
              <w:rPr>
                <w:noProof/>
                <w:webHidden/>
              </w:rPr>
              <w:fldChar w:fldCharType="separate"/>
            </w:r>
            <w:r w:rsidR="00420360" w:rsidRPr="0082285B">
              <w:rPr>
                <w:noProof/>
                <w:webHidden/>
              </w:rPr>
              <w:t>23</w:t>
            </w:r>
            <w:r w:rsidRPr="0082285B">
              <w:rPr>
                <w:noProof/>
                <w:webHidden/>
              </w:rPr>
              <w:fldChar w:fldCharType="end"/>
            </w:r>
          </w:hyperlink>
        </w:p>
        <w:p w14:paraId="7B33EAE2" w14:textId="48A51AA3"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26" w:history="1">
            <w:r w:rsidRPr="0082285B">
              <w:rPr>
                <w:rStyle w:val="Hyperlink"/>
                <w:rFonts w:eastAsiaTheme="majorEastAsia"/>
                <w:noProof/>
              </w:rPr>
              <w:t>5.</w:t>
            </w:r>
            <w:r w:rsidRPr="0082285B">
              <w:rPr>
                <w:rFonts w:eastAsiaTheme="minorEastAsia" w:cstheme="minorBidi"/>
                <w:b w:val="0"/>
                <w:bCs w:val="0"/>
                <w:noProof/>
                <w:color w:val="auto"/>
                <w:sz w:val="24"/>
                <w:szCs w:val="24"/>
              </w:rPr>
              <w:tab/>
            </w:r>
            <w:r w:rsidRPr="0082285B">
              <w:rPr>
                <w:rStyle w:val="Hyperlink"/>
                <w:rFonts w:eastAsiaTheme="majorEastAsia"/>
                <w:noProof/>
              </w:rPr>
              <w:t>Results</w:t>
            </w:r>
            <w:r w:rsidRPr="0082285B">
              <w:rPr>
                <w:noProof/>
                <w:webHidden/>
              </w:rPr>
              <w:tab/>
            </w:r>
            <w:r w:rsidRPr="0082285B">
              <w:rPr>
                <w:noProof/>
                <w:webHidden/>
              </w:rPr>
              <w:fldChar w:fldCharType="begin"/>
            </w:r>
            <w:r w:rsidRPr="0082285B">
              <w:rPr>
                <w:noProof/>
                <w:webHidden/>
              </w:rPr>
              <w:instrText xml:space="preserve"> PAGEREF _Toc89204226 \h </w:instrText>
            </w:r>
            <w:r w:rsidRPr="0082285B">
              <w:rPr>
                <w:noProof/>
                <w:webHidden/>
              </w:rPr>
            </w:r>
            <w:r w:rsidRPr="0082285B">
              <w:rPr>
                <w:noProof/>
                <w:webHidden/>
              </w:rPr>
              <w:fldChar w:fldCharType="separate"/>
            </w:r>
            <w:r w:rsidR="00420360" w:rsidRPr="0082285B">
              <w:rPr>
                <w:noProof/>
                <w:webHidden/>
              </w:rPr>
              <w:t>25</w:t>
            </w:r>
            <w:r w:rsidRPr="0082285B">
              <w:rPr>
                <w:noProof/>
                <w:webHidden/>
              </w:rPr>
              <w:fldChar w:fldCharType="end"/>
            </w:r>
          </w:hyperlink>
        </w:p>
        <w:p w14:paraId="11C6EC25" w14:textId="51EED72A"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7" w:history="1">
            <w:r w:rsidRPr="0082285B">
              <w:rPr>
                <w:rStyle w:val="Hyperlink"/>
                <w:rFonts w:eastAsiaTheme="majorEastAsia"/>
                <w:noProof/>
              </w:rPr>
              <w:t>5.1</w:t>
            </w:r>
            <w:r w:rsidRPr="0082285B">
              <w:rPr>
                <w:rFonts w:eastAsiaTheme="minorEastAsia" w:cstheme="minorBidi"/>
                <w:i w:val="0"/>
                <w:iCs w:val="0"/>
                <w:noProof/>
                <w:color w:val="auto"/>
                <w:sz w:val="24"/>
                <w:szCs w:val="24"/>
              </w:rPr>
              <w:tab/>
            </w:r>
            <w:r w:rsidRPr="0082285B">
              <w:rPr>
                <w:rStyle w:val="Hyperlink"/>
                <w:rFonts w:eastAsiaTheme="majorEastAsia"/>
                <w:noProof/>
              </w:rPr>
              <w:t>Resampling</w:t>
            </w:r>
            <w:r w:rsidRPr="0082285B">
              <w:rPr>
                <w:noProof/>
                <w:webHidden/>
              </w:rPr>
              <w:tab/>
            </w:r>
            <w:r w:rsidRPr="0082285B">
              <w:rPr>
                <w:noProof/>
                <w:webHidden/>
              </w:rPr>
              <w:fldChar w:fldCharType="begin"/>
            </w:r>
            <w:r w:rsidRPr="0082285B">
              <w:rPr>
                <w:noProof/>
                <w:webHidden/>
              </w:rPr>
              <w:instrText xml:space="preserve"> PAGEREF _Toc89204227 \h </w:instrText>
            </w:r>
            <w:r w:rsidRPr="0082285B">
              <w:rPr>
                <w:noProof/>
                <w:webHidden/>
              </w:rPr>
            </w:r>
            <w:r w:rsidRPr="0082285B">
              <w:rPr>
                <w:noProof/>
                <w:webHidden/>
              </w:rPr>
              <w:fldChar w:fldCharType="separate"/>
            </w:r>
            <w:r w:rsidR="00420360" w:rsidRPr="0082285B">
              <w:rPr>
                <w:noProof/>
                <w:webHidden/>
              </w:rPr>
              <w:t>25</w:t>
            </w:r>
            <w:r w:rsidRPr="0082285B">
              <w:rPr>
                <w:noProof/>
                <w:webHidden/>
              </w:rPr>
              <w:fldChar w:fldCharType="end"/>
            </w:r>
          </w:hyperlink>
        </w:p>
        <w:p w14:paraId="175E0DA7" w14:textId="5D401FA3"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8" w:history="1">
            <w:r w:rsidRPr="0082285B">
              <w:rPr>
                <w:rStyle w:val="Hyperlink"/>
                <w:rFonts w:eastAsiaTheme="majorEastAsia"/>
                <w:noProof/>
              </w:rPr>
              <w:t>5.2</w:t>
            </w:r>
            <w:r w:rsidRPr="0082285B">
              <w:rPr>
                <w:rFonts w:eastAsiaTheme="minorEastAsia" w:cstheme="minorBidi"/>
                <w:i w:val="0"/>
                <w:iCs w:val="0"/>
                <w:noProof/>
                <w:color w:val="auto"/>
                <w:sz w:val="24"/>
                <w:szCs w:val="24"/>
              </w:rPr>
              <w:tab/>
            </w:r>
            <w:r w:rsidRPr="0082285B">
              <w:rPr>
                <w:rStyle w:val="Hyperlink"/>
                <w:rFonts w:eastAsiaTheme="majorEastAsia"/>
                <w:noProof/>
              </w:rPr>
              <w:t>Hyperparameter Tuning</w:t>
            </w:r>
            <w:r w:rsidRPr="0082285B">
              <w:rPr>
                <w:noProof/>
                <w:webHidden/>
              </w:rPr>
              <w:tab/>
            </w:r>
            <w:r w:rsidRPr="0082285B">
              <w:rPr>
                <w:noProof/>
                <w:webHidden/>
              </w:rPr>
              <w:fldChar w:fldCharType="begin"/>
            </w:r>
            <w:r w:rsidRPr="0082285B">
              <w:rPr>
                <w:noProof/>
                <w:webHidden/>
              </w:rPr>
              <w:instrText xml:space="preserve"> PAGEREF _Toc89204228 \h </w:instrText>
            </w:r>
            <w:r w:rsidRPr="0082285B">
              <w:rPr>
                <w:noProof/>
                <w:webHidden/>
              </w:rPr>
            </w:r>
            <w:r w:rsidRPr="0082285B">
              <w:rPr>
                <w:noProof/>
                <w:webHidden/>
              </w:rPr>
              <w:fldChar w:fldCharType="separate"/>
            </w:r>
            <w:r w:rsidR="00420360" w:rsidRPr="0082285B">
              <w:rPr>
                <w:noProof/>
                <w:webHidden/>
              </w:rPr>
              <w:t>26</w:t>
            </w:r>
            <w:r w:rsidRPr="0082285B">
              <w:rPr>
                <w:noProof/>
                <w:webHidden/>
              </w:rPr>
              <w:fldChar w:fldCharType="end"/>
            </w:r>
          </w:hyperlink>
        </w:p>
        <w:p w14:paraId="0E3E7AB7" w14:textId="2F988A2C"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29" w:history="1">
            <w:r w:rsidRPr="0082285B">
              <w:rPr>
                <w:rStyle w:val="Hyperlink"/>
                <w:rFonts w:eastAsiaTheme="majorEastAsia"/>
                <w:noProof/>
              </w:rPr>
              <w:t>5.3</w:t>
            </w:r>
            <w:r w:rsidRPr="0082285B">
              <w:rPr>
                <w:rFonts w:eastAsiaTheme="minorEastAsia" w:cstheme="minorBidi"/>
                <w:i w:val="0"/>
                <w:iCs w:val="0"/>
                <w:noProof/>
                <w:color w:val="auto"/>
                <w:sz w:val="24"/>
                <w:szCs w:val="24"/>
              </w:rPr>
              <w:tab/>
            </w:r>
            <w:r w:rsidRPr="0082285B">
              <w:rPr>
                <w:rStyle w:val="Hyperlink"/>
                <w:rFonts w:eastAsiaTheme="majorEastAsia"/>
                <w:noProof/>
              </w:rPr>
              <w:t>Stratified random split</w:t>
            </w:r>
            <w:r w:rsidRPr="0082285B">
              <w:rPr>
                <w:noProof/>
                <w:webHidden/>
              </w:rPr>
              <w:tab/>
            </w:r>
            <w:r w:rsidRPr="0082285B">
              <w:rPr>
                <w:noProof/>
                <w:webHidden/>
              </w:rPr>
              <w:fldChar w:fldCharType="begin"/>
            </w:r>
            <w:r w:rsidRPr="0082285B">
              <w:rPr>
                <w:noProof/>
                <w:webHidden/>
              </w:rPr>
              <w:instrText xml:space="preserve"> PAGEREF _Toc89204229 \h </w:instrText>
            </w:r>
            <w:r w:rsidRPr="0082285B">
              <w:rPr>
                <w:noProof/>
                <w:webHidden/>
              </w:rPr>
            </w:r>
            <w:r w:rsidRPr="0082285B">
              <w:rPr>
                <w:noProof/>
                <w:webHidden/>
              </w:rPr>
              <w:fldChar w:fldCharType="separate"/>
            </w:r>
            <w:r w:rsidR="00420360" w:rsidRPr="0082285B">
              <w:rPr>
                <w:noProof/>
                <w:webHidden/>
              </w:rPr>
              <w:t>27</w:t>
            </w:r>
            <w:r w:rsidRPr="0082285B">
              <w:rPr>
                <w:noProof/>
                <w:webHidden/>
              </w:rPr>
              <w:fldChar w:fldCharType="end"/>
            </w:r>
          </w:hyperlink>
        </w:p>
        <w:p w14:paraId="0DF6770E" w14:textId="45BD2F91"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30" w:history="1">
            <w:r w:rsidRPr="0082285B">
              <w:rPr>
                <w:rStyle w:val="Hyperlink"/>
                <w:rFonts w:eastAsiaTheme="majorEastAsia"/>
                <w:noProof/>
              </w:rPr>
              <w:t>6.</w:t>
            </w:r>
            <w:r w:rsidRPr="0082285B">
              <w:rPr>
                <w:rFonts w:eastAsiaTheme="minorEastAsia" w:cstheme="minorBidi"/>
                <w:b w:val="0"/>
                <w:bCs w:val="0"/>
                <w:noProof/>
                <w:color w:val="auto"/>
                <w:sz w:val="24"/>
                <w:szCs w:val="24"/>
              </w:rPr>
              <w:tab/>
            </w:r>
            <w:r w:rsidRPr="0082285B">
              <w:rPr>
                <w:rStyle w:val="Hyperlink"/>
                <w:rFonts w:eastAsiaTheme="majorEastAsia"/>
                <w:noProof/>
              </w:rPr>
              <w:t>Discussion</w:t>
            </w:r>
            <w:r w:rsidRPr="0082285B">
              <w:rPr>
                <w:noProof/>
                <w:webHidden/>
              </w:rPr>
              <w:tab/>
            </w:r>
            <w:r w:rsidRPr="0082285B">
              <w:rPr>
                <w:noProof/>
                <w:webHidden/>
              </w:rPr>
              <w:fldChar w:fldCharType="begin"/>
            </w:r>
            <w:r w:rsidRPr="0082285B">
              <w:rPr>
                <w:noProof/>
                <w:webHidden/>
              </w:rPr>
              <w:instrText xml:space="preserve"> PAGEREF _Toc89204230 \h </w:instrText>
            </w:r>
            <w:r w:rsidRPr="0082285B">
              <w:rPr>
                <w:noProof/>
                <w:webHidden/>
              </w:rPr>
            </w:r>
            <w:r w:rsidRPr="0082285B">
              <w:rPr>
                <w:noProof/>
                <w:webHidden/>
              </w:rPr>
              <w:fldChar w:fldCharType="separate"/>
            </w:r>
            <w:r w:rsidR="00420360" w:rsidRPr="0082285B">
              <w:rPr>
                <w:noProof/>
                <w:webHidden/>
              </w:rPr>
              <w:t>32</w:t>
            </w:r>
            <w:r w:rsidRPr="0082285B">
              <w:rPr>
                <w:noProof/>
                <w:webHidden/>
              </w:rPr>
              <w:fldChar w:fldCharType="end"/>
            </w:r>
          </w:hyperlink>
        </w:p>
        <w:p w14:paraId="43420CE2" w14:textId="16108E33"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31" w:history="1">
            <w:r w:rsidRPr="0082285B">
              <w:rPr>
                <w:rStyle w:val="Hyperlink"/>
                <w:rFonts w:eastAsiaTheme="majorEastAsia"/>
                <w:noProof/>
              </w:rPr>
              <w:t>6.1</w:t>
            </w:r>
            <w:r w:rsidRPr="0082285B">
              <w:rPr>
                <w:rFonts w:eastAsiaTheme="minorEastAsia" w:cstheme="minorBidi"/>
                <w:i w:val="0"/>
                <w:iCs w:val="0"/>
                <w:noProof/>
                <w:color w:val="auto"/>
                <w:sz w:val="24"/>
                <w:szCs w:val="24"/>
              </w:rPr>
              <w:tab/>
            </w:r>
            <w:r w:rsidRPr="0082285B">
              <w:rPr>
                <w:rStyle w:val="Hyperlink"/>
                <w:rFonts w:eastAsiaTheme="majorEastAsia"/>
                <w:noProof/>
              </w:rPr>
              <w:t>Model performance</w:t>
            </w:r>
            <w:r w:rsidRPr="0082285B">
              <w:rPr>
                <w:noProof/>
                <w:webHidden/>
              </w:rPr>
              <w:tab/>
            </w:r>
            <w:r w:rsidRPr="0082285B">
              <w:rPr>
                <w:noProof/>
                <w:webHidden/>
              </w:rPr>
              <w:fldChar w:fldCharType="begin"/>
            </w:r>
            <w:r w:rsidRPr="0082285B">
              <w:rPr>
                <w:noProof/>
                <w:webHidden/>
              </w:rPr>
              <w:instrText xml:space="preserve"> PAGEREF _Toc89204231 \h </w:instrText>
            </w:r>
            <w:r w:rsidRPr="0082285B">
              <w:rPr>
                <w:noProof/>
                <w:webHidden/>
              </w:rPr>
            </w:r>
            <w:r w:rsidRPr="0082285B">
              <w:rPr>
                <w:noProof/>
                <w:webHidden/>
              </w:rPr>
              <w:fldChar w:fldCharType="separate"/>
            </w:r>
            <w:r w:rsidR="00420360" w:rsidRPr="0082285B">
              <w:rPr>
                <w:noProof/>
                <w:webHidden/>
              </w:rPr>
              <w:t>32</w:t>
            </w:r>
            <w:r w:rsidRPr="0082285B">
              <w:rPr>
                <w:noProof/>
                <w:webHidden/>
              </w:rPr>
              <w:fldChar w:fldCharType="end"/>
            </w:r>
          </w:hyperlink>
        </w:p>
        <w:p w14:paraId="57F507CD" w14:textId="73FA722C"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32" w:history="1">
            <w:r w:rsidRPr="0082285B">
              <w:rPr>
                <w:rStyle w:val="Hyperlink"/>
                <w:rFonts w:eastAsiaTheme="majorEastAsia"/>
                <w:noProof/>
              </w:rPr>
              <w:t>6.2</w:t>
            </w:r>
            <w:r w:rsidRPr="0082285B">
              <w:rPr>
                <w:rFonts w:eastAsiaTheme="minorEastAsia" w:cstheme="minorBidi"/>
                <w:i w:val="0"/>
                <w:iCs w:val="0"/>
                <w:noProof/>
                <w:color w:val="auto"/>
                <w:sz w:val="24"/>
                <w:szCs w:val="24"/>
              </w:rPr>
              <w:tab/>
            </w:r>
            <w:r w:rsidRPr="0082285B">
              <w:rPr>
                <w:rStyle w:val="Hyperlink"/>
                <w:rFonts w:eastAsiaTheme="majorEastAsia"/>
                <w:noProof/>
              </w:rPr>
              <w:t>Variable Importance</w:t>
            </w:r>
            <w:r w:rsidRPr="0082285B">
              <w:rPr>
                <w:noProof/>
                <w:webHidden/>
              </w:rPr>
              <w:tab/>
            </w:r>
            <w:r w:rsidRPr="0082285B">
              <w:rPr>
                <w:noProof/>
                <w:webHidden/>
              </w:rPr>
              <w:fldChar w:fldCharType="begin"/>
            </w:r>
            <w:r w:rsidRPr="0082285B">
              <w:rPr>
                <w:noProof/>
                <w:webHidden/>
              </w:rPr>
              <w:instrText xml:space="preserve"> PAGEREF _Toc89204232 \h </w:instrText>
            </w:r>
            <w:r w:rsidRPr="0082285B">
              <w:rPr>
                <w:noProof/>
                <w:webHidden/>
              </w:rPr>
            </w:r>
            <w:r w:rsidRPr="0082285B">
              <w:rPr>
                <w:noProof/>
                <w:webHidden/>
              </w:rPr>
              <w:fldChar w:fldCharType="separate"/>
            </w:r>
            <w:r w:rsidR="00420360" w:rsidRPr="0082285B">
              <w:rPr>
                <w:noProof/>
                <w:webHidden/>
              </w:rPr>
              <w:t>33</w:t>
            </w:r>
            <w:r w:rsidRPr="0082285B">
              <w:rPr>
                <w:noProof/>
                <w:webHidden/>
              </w:rPr>
              <w:fldChar w:fldCharType="end"/>
            </w:r>
          </w:hyperlink>
        </w:p>
        <w:p w14:paraId="6E392B2C" w14:textId="5A42A334"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33" w:history="1">
            <w:r w:rsidRPr="0082285B">
              <w:rPr>
                <w:rStyle w:val="Hyperlink"/>
                <w:rFonts w:eastAsiaTheme="majorEastAsia"/>
                <w:noProof/>
              </w:rPr>
              <w:t>6.3</w:t>
            </w:r>
            <w:r w:rsidRPr="0082285B">
              <w:rPr>
                <w:rFonts w:eastAsiaTheme="minorEastAsia" w:cstheme="minorBidi"/>
                <w:i w:val="0"/>
                <w:iCs w:val="0"/>
                <w:noProof/>
                <w:color w:val="auto"/>
                <w:sz w:val="24"/>
                <w:szCs w:val="24"/>
              </w:rPr>
              <w:tab/>
            </w:r>
            <w:r w:rsidRPr="0082285B">
              <w:rPr>
                <w:rStyle w:val="Hyperlink"/>
                <w:rFonts w:eastAsiaTheme="majorEastAsia"/>
                <w:noProof/>
              </w:rPr>
              <w:t>Interpretation</w:t>
            </w:r>
            <w:r w:rsidRPr="0082285B">
              <w:rPr>
                <w:noProof/>
                <w:webHidden/>
              </w:rPr>
              <w:tab/>
            </w:r>
            <w:r w:rsidRPr="0082285B">
              <w:rPr>
                <w:noProof/>
                <w:webHidden/>
              </w:rPr>
              <w:fldChar w:fldCharType="begin"/>
            </w:r>
            <w:r w:rsidRPr="0082285B">
              <w:rPr>
                <w:noProof/>
                <w:webHidden/>
              </w:rPr>
              <w:instrText xml:space="preserve"> PAGEREF _Toc89204233 \h </w:instrText>
            </w:r>
            <w:r w:rsidRPr="0082285B">
              <w:rPr>
                <w:noProof/>
                <w:webHidden/>
              </w:rPr>
            </w:r>
            <w:r w:rsidRPr="0082285B">
              <w:rPr>
                <w:noProof/>
                <w:webHidden/>
              </w:rPr>
              <w:fldChar w:fldCharType="separate"/>
            </w:r>
            <w:r w:rsidR="00420360" w:rsidRPr="0082285B">
              <w:rPr>
                <w:noProof/>
                <w:webHidden/>
              </w:rPr>
              <w:t>36</w:t>
            </w:r>
            <w:r w:rsidRPr="0082285B">
              <w:rPr>
                <w:noProof/>
                <w:webHidden/>
              </w:rPr>
              <w:fldChar w:fldCharType="end"/>
            </w:r>
          </w:hyperlink>
        </w:p>
        <w:p w14:paraId="223A1FD0" w14:textId="33FC14D1"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34" w:history="1">
            <w:r w:rsidRPr="0082285B">
              <w:rPr>
                <w:rStyle w:val="Hyperlink"/>
                <w:rFonts w:eastAsiaTheme="majorEastAsia"/>
                <w:noProof/>
              </w:rPr>
              <w:t>6.4</w:t>
            </w:r>
            <w:r w:rsidRPr="0082285B">
              <w:rPr>
                <w:rFonts w:eastAsiaTheme="minorEastAsia" w:cstheme="minorBidi"/>
                <w:i w:val="0"/>
                <w:iCs w:val="0"/>
                <w:noProof/>
                <w:color w:val="auto"/>
                <w:sz w:val="24"/>
                <w:szCs w:val="24"/>
              </w:rPr>
              <w:tab/>
            </w:r>
            <w:r w:rsidRPr="0082285B">
              <w:rPr>
                <w:rStyle w:val="Hyperlink"/>
                <w:rFonts w:eastAsiaTheme="majorEastAsia"/>
                <w:noProof/>
              </w:rPr>
              <w:t>Limitations</w:t>
            </w:r>
            <w:r w:rsidRPr="0082285B">
              <w:rPr>
                <w:noProof/>
                <w:webHidden/>
              </w:rPr>
              <w:tab/>
            </w:r>
            <w:r w:rsidRPr="0082285B">
              <w:rPr>
                <w:noProof/>
                <w:webHidden/>
              </w:rPr>
              <w:fldChar w:fldCharType="begin"/>
            </w:r>
            <w:r w:rsidRPr="0082285B">
              <w:rPr>
                <w:noProof/>
                <w:webHidden/>
              </w:rPr>
              <w:instrText xml:space="preserve"> PAGEREF _Toc89204234 \h </w:instrText>
            </w:r>
            <w:r w:rsidRPr="0082285B">
              <w:rPr>
                <w:noProof/>
                <w:webHidden/>
              </w:rPr>
            </w:r>
            <w:r w:rsidRPr="0082285B">
              <w:rPr>
                <w:noProof/>
                <w:webHidden/>
              </w:rPr>
              <w:fldChar w:fldCharType="separate"/>
            </w:r>
            <w:r w:rsidR="00420360" w:rsidRPr="0082285B">
              <w:rPr>
                <w:noProof/>
                <w:webHidden/>
              </w:rPr>
              <w:t>37</w:t>
            </w:r>
            <w:r w:rsidRPr="0082285B">
              <w:rPr>
                <w:noProof/>
                <w:webHidden/>
              </w:rPr>
              <w:fldChar w:fldCharType="end"/>
            </w:r>
          </w:hyperlink>
        </w:p>
        <w:p w14:paraId="2AE32689" w14:textId="5E283C51"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35" w:history="1">
            <w:r w:rsidRPr="0082285B">
              <w:rPr>
                <w:rStyle w:val="Hyperlink"/>
                <w:rFonts w:eastAsiaTheme="majorEastAsia"/>
                <w:noProof/>
              </w:rPr>
              <w:t>7.</w:t>
            </w:r>
            <w:r w:rsidRPr="0082285B">
              <w:rPr>
                <w:rFonts w:eastAsiaTheme="minorEastAsia" w:cstheme="minorBidi"/>
                <w:b w:val="0"/>
                <w:bCs w:val="0"/>
                <w:noProof/>
                <w:color w:val="auto"/>
                <w:sz w:val="24"/>
                <w:szCs w:val="24"/>
              </w:rPr>
              <w:tab/>
            </w:r>
            <w:r w:rsidRPr="0082285B">
              <w:rPr>
                <w:rStyle w:val="Hyperlink"/>
                <w:rFonts w:eastAsiaTheme="majorEastAsia"/>
                <w:noProof/>
              </w:rPr>
              <w:t>Conclusion</w:t>
            </w:r>
            <w:r w:rsidRPr="0082285B">
              <w:rPr>
                <w:noProof/>
                <w:webHidden/>
              </w:rPr>
              <w:tab/>
            </w:r>
            <w:r w:rsidRPr="0082285B">
              <w:rPr>
                <w:noProof/>
                <w:webHidden/>
              </w:rPr>
              <w:fldChar w:fldCharType="begin"/>
            </w:r>
            <w:r w:rsidRPr="0082285B">
              <w:rPr>
                <w:noProof/>
                <w:webHidden/>
              </w:rPr>
              <w:instrText xml:space="preserve"> PAGEREF _Toc89204235 \h </w:instrText>
            </w:r>
            <w:r w:rsidRPr="0082285B">
              <w:rPr>
                <w:noProof/>
                <w:webHidden/>
              </w:rPr>
            </w:r>
            <w:r w:rsidRPr="0082285B">
              <w:rPr>
                <w:noProof/>
                <w:webHidden/>
              </w:rPr>
              <w:fldChar w:fldCharType="separate"/>
            </w:r>
            <w:r w:rsidR="00420360" w:rsidRPr="0082285B">
              <w:rPr>
                <w:noProof/>
                <w:webHidden/>
              </w:rPr>
              <w:t>38</w:t>
            </w:r>
            <w:r w:rsidRPr="0082285B">
              <w:rPr>
                <w:noProof/>
                <w:webHidden/>
              </w:rPr>
              <w:fldChar w:fldCharType="end"/>
            </w:r>
          </w:hyperlink>
        </w:p>
        <w:p w14:paraId="674A238B" w14:textId="1048541C"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36" w:history="1">
            <w:r w:rsidRPr="0082285B">
              <w:rPr>
                <w:rStyle w:val="Hyperlink"/>
                <w:rFonts w:eastAsiaTheme="majorEastAsia"/>
                <w:noProof/>
              </w:rPr>
              <w:t>8.</w:t>
            </w:r>
            <w:r w:rsidRPr="0082285B">
              <w:rPr>
                <w:rFonts w:eastAsiaTheme="minorEastAsia" w:cstheme="minorBidi"/>
                <w:b w:val="0"/>
                <w:bCs w:val="0"/>
                <w:noProof/>
                <w:color w:val="auto"/>
                <w:sz w:val="24"/>
                <w:szCs w:val="24"/>
              </w:rPr>
              <w:tab/>
            </w:r>
            <w:r w:rsidRPr="0082285B">
              <w:rPr>
                <w:rStyle w:val="Hyperlink"/>
                <w:rFonts w:eastAsiaTheme="majorEastAsia"/>
                <w:noProof/>
              </w:rPr>
              <w:t>References</w:t>
            </w:r>
            <w:r w:rsidRPr="0082285B">
              <w:rPr>
                <w:noProof/>
                <w:webHidden/>
              </w:rPr>
              <w:tab/>
            </w:r>
            <w:r w:rsidRPr="0082285B">
              <w:rPr>
                <w:noProof/>
                <w:webHidden/>
              </w:rPr>
              <w:fldChar w:fldCharType="begin"/>
            </w:r>
            <w:r w:rsidRPr="0082285B">
              <w:rPr>
                <w:noProof/>
                <w:webHidden/>
              </w:rPr>
              <w:instrText xml:space="preserve"> PAGEREF _Toc89204236 \h </w:instrText>
            </w:r>
            <w:r w:rsidRPr="0082285B">
              <w:rPr>
                <w:noProof/>
                <w:webHidden/>
              </w:rPr>
            </w:r>
            <w:r w:rsidRPr="0082285B">
              <w:rPr>
                <w:noProof/>
                <w:webHidden/>
              </w:rPr>
              <w:fldChar w:fldCharType="separate"/>
            </w:r>
            <w:r w:rsidR="00420360" w:rsidRPr="0082285B">
              <w:rPr>
                <w:noProof/>
                <w:webHidden/>
              </w:rPr>
              <w:t>41</w:t>
            </w:r>
            <w:r w:rsidRPr="0082285B">
              <w:rPr>
                <w:noProof/>
                <w:webHidden/>
              </w:rPr>
              <w:fldChar w:fldCharType="end"/>
            </w:r>
          </w:hyperlink>
        </w:p>
        <w:p w14:paraId="22427A2B" w14:textId="4CFAF824" w:rsidR="001840F6" w:rsidRPr="0082285B" w:rsidRDefault="001840F6" w:rsidP="001840F6">
          <w:pPr>
            <w:pStyle w:val="Verzeichnis1"/>
            <w:tabs>
              <w:tab w:val="left" w:pos="480"/>
              <w:tab w:val="right" w:leader="middleDot" w:pos="9056"/>
            </w:tabs>
            <w:spacing w:line="240" w:lineRule="auto"/>
            <w:rPr>
              <w:rFonts w:eastAsiaTheme="minorEastAsia" w:cstheme="minorBidi"/>
              <w:b w:val="0"/>
              <w:bCs w:val="0"/>
              <w:noProof/>
              <w:color w:val="auto"/>
              <w:sz w:val="24"/>
              <w:szCs w:val="24"/>
            </w:rPr>
          </w:pPr>
          <w:hyperlink w:anchor="_Toc89204237" w:history="1">
            <w:r w:rsidRPr="0082285B">
              <w:rPr>
                <w:rStyle w:val="Hyperlink"/>
                <w:rFonts w:eastAsiaTheme="majorEastAsia"/>
                <w:noProof/>
              </w:rPr>
              <w:t>9.</w:t>
            </w:r>
            <w:r w:rsidRPr="0082285B">
              <w:rPr>
                <w:rFonts w:eastAsiaTheme="minorEastAsia" w:cstheme="minorBidi"/>
                <w:b w:val="0"/>
                <w:bCs w:val="0"/>
                <w:noProof/>
                <w:color w:val="auto"/>
                <w:sz w:val="24"/>
                <w:szCs w:val="24"/>
              </w:rPr>
              <w:tab/>
            </w:r>
            <w:r w:rsidRPr="0082285B">
              <w:rPr>
                <w:rStyle w:val="Hyperlink"/>
                <w:rFonts w:eastAsiaTheme="majorEastAsia"/>
                <w:noProof/>
              </w:rPr>
              <w:t>Appendix</w:t>
            </w:r>
            <w:r w:rsidRPr="0082285B">
              <w:rPr>
                <w:noProof/>
                <w:webHidden/>
              </w:rPr>
              <w:tab/>
            </w:r>
            <w:r w:rsidRPr="0082285B">
              <w:rPr>
                <w:noProof/>
                <w:webHidden/>
              </w:rPr>
              <w:fldChar w:fldCharType="begin"/>
            </w:r>
            <w:r w:rsidRPr="0082285B">
              <w:rPr>
                <w:noProof/>
                <w:webHidden/>
              </w:rPr>
              <w:instrText xml:space="preserve"> PAGEREF _Toc89204237 \h </w:instrText>
            </w:r>
            <w:r w:rsidRPr="0082285B">
              <w:rPr>
                <w:noProof/>
                <w:webHidden/>
              </w:rPr>
            </w:r>
            <w:r w:rsidRPr="0082285B">
              <w:rPr>
                <w:noProof/>
                <w:webHidden/>
              </w:rPr>
              <w:fldChar w:fldCharType="separate"/>
            </w:r>
            <w:r w:rsidR="00420360" w:rsidRPr="0082285B">
              <w:rPr>
                <w:noProof/>
                <w:webHidden/>
              </w:rPr>
              <w:t>46</w:t>
            </w:r>
            <w:r w:rsidRPr="0082285B">
              <w:rPr>
                <w:noProof/>
                <w:webHidden/>
              </w:rPr>
              <w:fldChar w:fldCharType="end"/>
            </w:r>
          </w:hyperlink>
        </w:p>
        <w:p w14:paraId="6B5581F6" w14:textId="67E72A04"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38" w:history="1">
            <w:r w:rsidRPr="0082285B">
              <w:rPr>
                <w:rStyle w:val="Hyperlink"/>
                <w:rFonts w:eastAsiaTheme="majorEastAsia"/>
                <w:noProof/>
              </w:rPr>
              <w:t>9.1</w:t>
            </w:r>
            <w:r w:rsidRPr="0082285B">
              <w:rPr>
                <w:rFonts w:eastAsiaTheme="minorEastAsia" w:cstheme="minorBidi"/>
                <w:i w:val="0"/>
                <w:iCs w:val="0"/>
                <w:noProof/>
                <w:color w:val="auto"/>
                <w:sz w:val="24"/>
                <w:szCs w:val="24"/>
              </w:rPr>
              <w:tab/>
            </w:r>
            <w:r w:rsidRPr="0082285B">
              <w:rPr>
                <w:rStyle w:val="Hyperlink"/>
                <w:rFonts w:eastAsiaTheme="majorEastAsia"/>
                <w:noProof/>
              </w:rPr>
              <w:t>Predictor Variables</w:t>
            </w:r>
            <w:r w:rsidRPr="0082285B">
              <w:rPr>
                <w:noProof/>
                <w:webHidden/>
              </w:rPr>
              <w:tab/>
            </w:r>
            <w:r w:rsidRPr="0082285B">
              <w:rPr>
                <w:noProof/>
                <w:webHidden/>
              </w:rPr>
              <w:fldChar w:fldCharType="begin"/>
            </w:r>
            <w:r w:rsidRPr="0082285B">
              <w:rPr>
                <w:noProof/>
                <w:webHidden/>
              </w:rPr>
              <w:instrText xml:space="preserve"> PAGEREF _Toc89204238 \h </w:instrText>
            </w:r>
            <w:r w:rsidRPr="0082285B">
              <w:rPr>
                <w:noProof/>
                <w:webHidden/>
              </w:rPr>
            </w:r>
            <w:r w:rsidRPr="0082285B">
              <w:rPr>
                <w:noProof/>
                <w:webHidden/>
              </w:rPr>
              <w:fldChar w:fldCharType="separate"/>
            </w:r>
            <w:r w:rsidR="00420360" w:rsidRPr="0082285B">
              <w:rPr>
                <w:noProof/>
                <w:webHidden/>
              </w:rPr>
              <w:t>46</w:t>
            </w:r>
            <w:r w:rsidRPr="0082285B">
              <w:rPr>
                <w:noProof/>
                <w:webHidden/>
              </w:rPr>
              <w:fldChar w:fldCharType="end"/>
            </w:r>
          </w:hyperlink>
        </w:p>
        <w:p w14:paraId="4A679900" w14:textId="05325188"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39" w:history="1">
            <w:r w:rsidRPr="0082285B">
              <w:rPr>
                <w:rStyle w:val="Hyperlink"/>
                <w:rFonts w:eastAsiaTheme="majorEastAsia"/>
                <w:noProof/>
              </w:rPr>
              <w:t>9.2</w:t>
            </w:r>
            <w:r w:rsidRPr="0082285B">
              <w:rPr>
                <w:rFonts w:eastAsiaTheme="minorEastAsia" w:cstheme="minorBidi"/>
                <w:i w:val="0"/>
                <w:iCs w:val="0"/>
                <w:noProof/>
                <w:color w:val="auto"/>
                <w:sz w:val="24"/>
                <w:szCs w:val="24"/>
              </w:rPr>
              <w:tab/>
            </w:r>
            <w:r w:rsidRPr="0082285B">
              <w:rPr>
                <w:rStyle w:val="Hyperlink"/>
                <w:rFonts w:eastAsiaTheme="majorEastAsia"/>
                <w:noProof/>
              </w:rPr>
              <w:t>Model Performance</w:t>
            </w:r>
            <w:r w:rsidRPr="0082285B">
              <w:rPr>
                <w:noProof/>
                <w:webHidden/>
              </w:rPr>
              <w:tab/>
            </w:r>
            <w:r w:rsidRPr="0082285B">
              <w:rPr>
                <w:noProof/>
                <w:webHidden/>
              </w:rPr>
              <w:fldChar w:fldCharType="begin"/>
            </w:r>
            <w:r w:rsidRPr="0082285B">
              <w:rPr>
                <w:noProof/>
                <w:webHidden/>
              </w:rPr>
              <w:instrText xml:space="preserve"> PAGEREF _Toc89204239 \h </w:instrText>
            </w:r>
            <w:r w:rsidRPr="0082285B">
              <w:rPr>
                <w:noProof/>
                <w:webHidden/>
              </w:rPr>
            </w:r>
            <w:r w:rsidRPr="0082285B">
              <w:rPr>
                <w:noProof/>
                <w:webHidden/>
              </w:rPr>
              <w:fldChar w:fldCharType="separate"/>
            </w:r>
            <w:r w:rsidR="00420360" w:rsidRPr="0082285B">
              <w:rPr>
                <w:noProof/>
                <w:webHidden/>
              </w:rPr>
              <w:t>51</w:t>
            </w:r>
            <w:r w:rsidRPr="0082285B">
              <w:rPr>
                <w:noProof/>
                <w:webHidden/>
              </w:rPr>
              <w:fldChar w:fldCharType="end"/>
            </w:r>
          </w:hyperlink>
        </w:p>
        <w:p w14:paraId="03657EBA" w14:textId="0700FDB8"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40" w:history="1">
            <w:r w:rsidRPr="0082285B">
              <w:rPr>
                <w:rStyle w:val="Hyperlink"/>
                <w:rFonts w:eastAsiaTheme="majorEastAsia"/>
                <w:noProof/>
              </w:rPr>
              <w:t>9.3</w:t>
            </w:r>
            <w:r w:rsidRPr="0082285B">
              <w:rPr>
                <w:rFonts w:eastAsiaTheme="minorEastAsia" w:cstheme="minorBidi"/>
                <w:i w:val="0"/>
                <w:iCs w:val="0"/>
                <w:noProof/>
                <w:color w:val="auto"/>
                <w:sz w:val="24"/>
                <w:szCs w:val="24"/>
              </w:rPr>
              <w:tab/>
            </w:r>
            <w:r w:rsidRPr="0082285B">
              <w:rPr>
                <w:rStyle w:val="Hyperlink"/>
                <w:rFonts w:eastAsiaTheme="majorEastAsia"/>
                <w:noProof/>
              </w:rPr>
              <w:t>Wildfire Susceptibility Maps</w:t>
            </w:r>
            <w:r w:rsidRPr="0082285B">
              <w:rPr>
                <w:noProof/>
                <w:webHidden/>
              </w:rPr>
              <w:tab/>
            </w:r>
            <w:r w:rsidRPr="0082285B">
              <w:rPr>
                <w:noProof/>
                <w:webHidden/>
              </w:rPr>
              <w:fldChar w:fldCharType="begin"/>
            </w:r>
            <w:r w:rsidRPr="0082285B">
              <w:rPr>
                <w:noProof/>
                <w:webHidden/>
              </w:rPr>
              <w:instrText xml:space="preserve"> PAGEREF _Toc89204240 \h </w:instrText>
            </w:r>
            <w:r w:rsidRPr="0082285B">
              <w:rPr>
                <w:noProof/>
                <w:webHidden/>
              </w:rPr>
            </w:r>
            <w:r w:rsidRPr="0082285B">
              <w:rPr>
                <w:noProof/>
                <w:webHidden/>
              </w:rPr>
              <w:fldChar w:fldCharType="separate"/>
            </w:r>
            <w:r w:rsidR="00420360" w:rsidRPr="0082285B">
              <w:rPr>
                <w:noProof/>
                <w:webHidden/>
              </w:rPr>
              <w:t>67</w:t>
            </w:r>
            <w:r w:rsidRPr="0082285B">
              <w:rPr>
                <w:noProof/>
                <w:webHidden/>
              </w:rPr>
              <w:fldChar w:fldCharType="end"/>
            </w:r>
          </w:hyperlink>
        </w:p>
        <w:p w14:paraId="67BB645C" w14:textId="710A2A52" w:rsidR="001840F6" w:rsidRPr="0082285B" w:rsidRDefault="001840F6" w:rsidP="001840F6">
          <w:pPr>
            <w:pStyle w:val="Verzeichnis2"/>
            <w:tabs>
              <w:tab w:val="left" w:pos="960"/>
              <w:tab w:val="right" w:leader="middleDot" w:pos="9056"/>
            </w:tabs>
            <w:spacing w:line="240" w:lineRule="auto"/>
            <w:rPr>
              <w:rFonts w:eastAsiaTheme="minorEastAsia" w:cstheme="minorBidi"/>
              <w:i w:val="0"/>
              <w:iCs w:val="0"/>
              <w:noProof/>
              <w:color w:val="auto"/>
              <w:sz w:val="24"/>
              <w:szCs w:val="24"/>
            </w:rPr>
          </w:pPr>
          <w:hyperlink w:anchor="_Toc89204241" w:history="1">
            <w:r w:rsidRPr="0082285B">
              <w:rPr>
                <w:rStyle w:val="Hyperlink"/>
                <w:rFonts w:eastAsiaTheme="majorEastAsia"/>
                <w:noProof/>
              </w:rPr>
              <w:t>9.4</w:t>
            </w:r>
            <w:r w:rsidRPr="0082285B">
              <w:rPr>
                <w:rFonts w:eastAsiaTheme="minorEastAsia" w:cstheme="minorBidi"/>
                <w:i w:val="0"/>
                <w:iCs w:val="0"/>
                <w:noProof/>
                <w:color w:val="auto"/>
                <w:sz w:val="24"/>
                <w:szCs w:val="24"/>
              </w:rPr>
              <w:tab/>
            </w:r>
            <w:r w:rsidRPr="0082285B">
              <w:rPr>
                <w:rStyle w:val="Hyperlink"/>
                <w:rFonts w:eastAsiaTheme="majorEastAsia"/>
                <w:noProof/>
              </w:rPr>
              <w:t>Predictor Maps</w:t>
            </w:r>
            <w:r w:rsidRPr="0082285B">
              <w:rPr>
                <w:noProof/>
                <w:webHidden/>
              </w:rPr>
              <w:tab/>
            </w:r>
            <w:r w:rsidRPr="0082285B">
              <w:rPr>
                <w:noProof/>
                <w:webHidden/>
              </w:rPr>
              <w:fldChar w:fldCharType="begin"/>
            </w:r>
            <w:r w:rsidRPr="0082285B">
              <w:rPr>
                <w:noProof/>
                <w:webHidden/>
              </w:rPr>
              <w:instrText xml:space="preserve"> PAGEREF _Toc89204241 \h </w:instrText>
            </w:r>
            <w:r w:rsidRPr="0082285B">
              <w:rPr>
                <w:noProof/>
                <w:webHidden/>
              </w:rPr>
            </w:r>
            <w:r w:rsidRPr="0082285B">
              <w:rPr>
                <w:noProof/>
                <w:webHidden/>
              </w:rPr>
              <w:fldChar w:fldCharType="separate"/>
            </w:r>
            <w:r w:rsidR="00420360" w:rsidRPr="0082285B">
              <w:rPr>
                <w:noProof/>
                <w:webHidden/>
              </w:rPr>
              <w:t>79</w:t>
            </w:r>
            <w:r w:rsidRPr="0082285B">
              <w:rPr>
                <w:noProof/>
                <w:webHidden/>
              </w:rPr>
              <w:fldChar w:fldCharType="end"/>
            </w:r>
          </w:hyperlink>
        </w:p>
        <w:p w14:paraId="44E09259" w14:textId="0C320650" w:rsidR="002E606B" w:rsidRPr="0082285B" w:rsidRDefault="001840F6" w:rsidP="00DD614A">
          <w:pPr>
            <w:spacing w:line="240" w:lineRule="auto"/>
            <w:sectPr w:rsidR="002E606B" w:rsidRPr="0082285B" w:rsidSect="00547AAF">
              <w:headerReference w:type="default" r:id="rId11"/>
              <w:footerReference w:type="even" r:id="rId12"/>
              <w:footerReference w:type="default" r:id="rId13"/>
              <w:pgSz w:w="11900" w:h="16840"/>
              <w:pgMar w:top="1417" w:right="1417" w:bottom="1134" w:left="1417" w:header="708" w:footer="708" w:gutter="0"/>
              <w:pgNumType w:fmt="upperRoman" w:start="0"/>
              <w:cols w:space="708"/>
              <w:titlePg/>
              <w:docGrid w:linePitch="360"/>
            </w:sectPr>
          </w:pPr>
          <w:r w:rsidRPr="0082285B">
            <w:rPr>
              <w:rFonts w:asciiTheme="minorHAnsi" w:hAnsiTheme="minorHAnsi" w:cstheme="minorHAnsi"/>
              <w:sz w:val="20"/>
              <w:szCs w:val="20"/>
            </w:rPr>
            <w:fldChar w:fldCharType="end"/>
          </w:r>
        </w:p>
      </w:sdtContent>
    </w:sdt>
    <w:p w14:paraId="6C63F3A2" w14:textId="6733CD4F" w:rsidR="00F2706E" w:rsidRPr="0082285B" w:rsidRDefault="00F2706E" w:rsidP="00254C76">
      <w:pPr>
        <w:pStyle w:val="Inhaltsverzeichnisberschrift"/>
        <w:spacing w:before="0" w:after="240"/>
        <w:rPr>
          <w:lang w:val="en-US"/>
        </w:rPr>
      </w:pPr>
      <w:r w:rsidRPr="0082285B">
        <w:rPr>
          <w:lang w:val="en-US"/>
        </w:rPr>
        <w:lastRenderedPageBreak/>
        <w:t>List of Tables</w:t>
      </w:r>
    </w:p>
    <w:p w14:paraId="3BB1FA2F" w14:textId="49A03EC4"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r w:rsidRPr="0082285B">
        <w:rPr>
          <w:b w:val="0"/>
          <w:bCs w:val="0"/>
        </w:rPr>
        <w:fldChar w:fldCharType="begin"/>
      </w:r>
      <w:r w:rsidRPr="0082285B">
        <w:rPr>
          <w:b w:val="0"/>
          <w:bCs w:val="0"/>
        </w:rPr>
        <w:instrText xml:space="preserve"> TOC \h \z \c "Table" </w:instrText>
      </w:r>
      <w:r w:rsidRPr="0082285B">
        <w:rPr>
          <w:b w:val="0"/>
          <w:bCs w:val="0"/>
        </w:rPr>
        <w:fldChar w:fldCharType="separate"/>
      </w:r>
      <w:hyperlink w:anchor="_Toc89204960" w:history="1">
        <w:r w:rsidRPr="0082285B">
          <w:rPr>
            <w:rStyle w:val="Hyperlink"/>
            <w:b w:val="0"/>
            <w:bCs w:val="0"/>
            <w:noProof/>
          </w:rPr>
          <w:t>Table 1: Californian Ballot Initiatives relating to environmental issue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15</w:t>
        </w:r>
        <w:r w:rsidRPr="0082285B">
          <w:rPr>
            <w:b w:val="0"/>
            <w:bCs w:val="0"/>
            <w:noProof/>
            <w:webHidden/>
          </w:rPr>
          <w:fldChar w:fldCharType="end"/>
        </w:r>
      </w:hyperlink>
    </w:p>
    <w:p w14:paraId="35D7AE13" w14:textId="1BBCC2D1"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1" w:history="1">
        <w:r w:rsidRPr="0082285B">
          <w:rPr>
            <w:rStyle w:val="Hyperlink"/>
            <w:b w:val="0"/>
            <w:bCs w:val="0"/>
            <w:noProof/>
          </w:rPr>
          <w:t>Table 2: Collected predictor variable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17</w:t>
        </w:r>
        <w:r w:rsidRPr="0082285B">
          <w:rPr>
            <w:b w:val="0"/>
            <w:bCs w:val="0"/>
            <w:noProof/>
            <w:webHidden/>
          </w:rPr>
          <w:fldChar w:fldCharType="end"/>
        </w:r>
      </w:hyperlink>
    </w:p>
    <w:p w14:paraId="2E3DCFF1" w14:textId="679ED20A"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2" w:history="1">
        <w:r w:rsidRPr="0082285B">
          <w:rPr>
            <w:rStyle w:val="Hyperlink"/>
            <w:b w:val="0"/>
            <w:bCs w:val="0"/>
            <w:noProof/>
          </w:rPr>
          <w:t>Table 3: Performance metrics based on 5-fold CV</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25</w:t>
        </w:r>
        <w:r w:rsidRPr="0082285B">
          <w:rPr>
            <w:b w:val="0"/>
            <w:bCs w:val="0"/>
            <w:noProof/>
            <w:webHidden/>
          </w:rPr>
          <w:fldChar w:fldCharType="end"/>
        </w:r>
      </w:hyperlink>
    </w:p>
    <w:p w14:paraId="145F1D81" w14:textId="5DAC6F15"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3" w:history="1">
        <w:r w:rsidRPr="0082285B">
          <w:rPr>
            <w:rStyle w:val="Hyperlink"/>
            <w:b w:val="0"/>
            <w:bCs w:val="0"/>
            <w:noProof/>
          </w:rPr>
          <w:t>Table 4: Performance metrics after tuning, predictions for test se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26</w:t>
        </w:r>
        <w:r w:rsidRPr="0082285B">
          <w:rPr>
            <w:b w:val="0"/>
            <w:bCs w:val="0"/>
            <w:noProof/>
            <w:webHidden/>
          </w:rPr>
          <w:fldChar w:fldCharType="end"/>
        </w:r>
      </w:hyperlink>
    </w:p>
    <w:p w14:paraId="1FFBA63F" w14:textId="7BBCB026"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4" w:history="1">
        <w:r w:rsidRPr="0082285B">
          <w:rPr>
            <w:rStyle w:val="Hyperlink"/>
            <w:b w:val="0"/>
            <w:bCs w:val="0"/>
            <w:noProof/>
          </w:rPr>
          <w:t>Table 5: Confusion Matrix of tuned Elastic Net Model (upsampled)</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27</w:t>
        </w:r>
        <w:r w:rsidRPr="0082285B">
          <w:rPr>
            <w:b w:val="0"/>
            <w:bCs w:val="0"/>
            <w:noProof/>
            <w:webHidden/>
          </w:rPr>
          <w:fldChar w:fldCharType="end"/>
        </w:r>
      </w:hyperlink>
    </w:p>
    <w:p w14:paraId="14258433" w14:textId="7CCFD318"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5" w:history="1">
        <w:r w:rsidRPr="0082285B">
          <w:rPr>
            <w:rStyle w:val="Hyperlink"/>
            <w:b w:val="0"/>
            <w:bCs w:val="0"/>
            <w:noProof/>
          </w:rPr>
          <w:t>Table 6: Performance metrics when using a randomized split and downsampled dat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28</w:t>
        </w:r>
        <w:r w:rsidRPr="0082285B">
          <w:rPr>
            <w:b w:val="0"/>
            <w:bCs w:val="0"/>
            <w:noProof/>
            <w:webHidden/>
          </w:rPr>
          <w:fldChar w:fldCharType="end"/>
        </w:r>
      </w:hyperlink>
    </w:p>
    <w:p w14:paraId="7E4D4CAD" w14:textId="3F56CE1A"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6" w:history="1">
        <w:r w:rsidRPr="0082285B">
          <w:rPr>
            <w:rStyle w:val="Hyperlink"/>
            <w:b w:val="0"/>
            <w:bCs w:val="0"/>
            <w:noProof/>
          </w:rPr>
          <w:t>Table 7: Confusion Matrix of Random Forest Model (random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29</w:t>
        </w:r>
        <w:r w:rsidRPr="0082285B">
          <w:rPr>
            <w:b w:val="0"/>
            <w:bCs w:val="0"/>
            <w:noProof/>
            <w:webHidden/>
          </w:rPr>
          <w:fldChar w:fldCharType="end"/>
        </w:r>
      </w:hyperlink>
    </w:p>
    <w:p w14:paraId="768372DE" w14:textId="711AF3CD"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7" w:history="1">
        <w:r w:rsidRPr="0082285B">
          <w:rPr>
            <w:rStyle w:val="Hyperlink"/>
            <w:b w:val="0"/>
            <w:bCs w:val="0"/>
            <w:noProof/>
          </w:rPr>
          <w:t>Table 8: Predictors used for modeling</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46</w:t>
        </w:r>
        <w:r w:rsidRPr="0082285B">
          <w:rPr>
            <w:b w:val="0"/>
            <w:bCs w:val="0"/>
            <w:noProof/>
            <w:webHidden/>
          </w:rPr>
          <w:fldChar w:fldCharType="end"/>
        </w:r>
      </w:hyperlink>
    </w:p>
    <w:p w14:paraId="2BDAAFC0" w14:textId="7356848A"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8" w:history="1">
        <w:r w:rsidRPr="0082285B">
          <w:rPr>
            <w:rStyle w:val="Hyperlink"/>
            <w:b w:val="0"/>
            <w:bCs w:val="0"/>
            <w:noProof/>
          </w:rPr>
          <w:t>Table 9: Descriptive Statistics of Predicot Variables used for Modeling</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0</w:t>
        </w:r>
        <w:r w:rsidRPr="0082285B">
          <w:rPr>
            <w:b w:val="0"/>
            <w:bCs w:val="0"/>
            <w:noProof/>
            <w:webHidden/>
          </w:rPr>
          <w:fldChar w:fldCharType="end"/>
        </w:r>
      </w:hyperlink>
    </w:p>
    <w:p w14:paraId="7F953163" w14:textId="5E274A9C"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69" w:history="1">
        <w:r w:rsidRPr="0082285B">
          <w:rPr>
            <w:rStyle w:val="Hyperlink"/>
            <w:b w:val="0"/>
            <w:bCs w:val="0"/>
            <w:noProof/>
          </w:rPr>
          <w:t>Table 10: Confusion Matrix of naïve logistic regression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6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1</w:t>
        </w:r>
        <w:r w:rsidRPr="0082285B">
          <w:rPr>
            <w:b w:val="0"/>
            <w:bCs w:val="0"/>
            <w:noProof/>
            <w:webHidden/>
          </w:rPr>
          <w:fldChar w:fldCharType="end"/>
        </w:r>
      </w:hyperlink>
    </w:p>
    <w:p w14:paraId="19949E99" w14:textId="7DB6AFDE"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0" w:history="1">
        <w:r w:rsidRPr="0082285B">
          <w:rPr>
            <w:rStyle w:val="Hyperlink"/>
            <w:b w:val="0"/>
            <w:bCs w:val="0"/>
            <w:noProof/>
          </w:rPr>
          <w:t>Table 11: Performance metrics of naive logistic regression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2</w:t>
        </w:r>
        <w:r w:rsidRPr="0082285B">
          <w:rPr>
            <w:b w:val="0"/>
            <w:bCs w:val="0"/>
            <w:noProof/>
            <w:webHidden/>
          </w:rPr>
          <w:fldChar w:fldCharType="end"/>
        </w:r>
      </w:hyperlink>
    </w:p>
    <w:p w14:paraId="75952254" w14:textId="7EE46A49"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1" w:history="1">
        <w:r w:rsidRPr="0082285B">
          <w:rPr>
            <w:rStyle w:val="Hyperlink"/>
            <w:b w:val="0"/>
            <w:bCs w:val="0"/>
            <w:noProof/>
          </w:rPr>
          <w:t>Table 12: Regression table for naive logistic regression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4</w:t>
        </w:r>
        <w:r w:rsidRPr="0082285B">
          <w:rPr>
            <w:b w:val="0"/>
            <w:bCs w:val="0"/>
            <w:noProof/>
            <w:webHidden/>
          </w:rPr>
          <w:fldChar w:fldCharType="end"/>
        </w:r>
      </w:hyperlink>
    </w:p>
    <w:p w14:paraId="7552ED0B" w14:textId="5867A84C"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2" w:history="1">
        <w:r w:rsidRPr="0082285B">
          <w:rPr>
            <w:rStyle w:val="Hyperlink"/>
            <w:b w:val="0"/>
            <w:bCs w:val="0"/>
            <w:noProof/>
          </w:rPr>
          <w:t>Table 13: Confusion matrix of downsampled, tuned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5</w:t>
        </w:r>
        <w:r w:rsidRPr="0082285B">
          <w:rPr>
            <w:b w:val="0"/>
            <w:bCs w:val="0"/>
            <w:noProof/>
            <w:webHidden/>
          </w:rPr>
          <w:fldChar w:fldCharType="end"/>
        </w:r>
      </w:hyperlink>
    </w:p>
    <w:p w14:paraId="095CBB02" w14:textId="567326C8"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3" w:history="1">
        <w:r w:rsidRPr="0082285B">
          <w:rPr>
            <w:rStyle w:val="Hyperlink"/>
            <w:b w:val="0"/>
            <w:bCs w:val="0"/>
            <w:noProof/>
          </w:rPr>
          <w:t>Table 14: Performance metrics of downsampled, tuned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5</w:t>
        </w:r>
        <w:r w:rsidRPr="0082285B">
          <w:rPr>
            <w:b w:val="0"/>
            <w:bCs w:val="0"/>
            <w:noProof/>
            <w:webHidden/>
          </w:rPr>
          <w:fldChar w:fldCharType="end"/>
        </w:r>
      </w:hyperlink>
    </w:p>
    <w:p w14:paraId="457EE084" w14:textId="1436C3F5"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4" w:history="1">
        <w:r w:rsidRPr="0082285B">
          <w:rPr>
            <w:rStyle w:val="Hyperlink"/>
            <w:b w:val="0"/>
            <w:bCs w:val="0"/>
            <w:noProof/>
          </w:rPr>
          <w:t>Table 15: Confusion matrix of upsampled, tuned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6</w:t>
        </w:r>
        <w:r w:rsidRPr="0082285B">
          <w:rPr>
            <w:b w:val="0"/>
            <w:bCs w:val="0"/>
            <w:noProof/>
            <w:webHidden/>
          </w:rPr>
          <w:fldChar w:fldCharType="end"/>
        </w:r>
      </w:hyperlink>
    </w:p>
    <w:p w14:paraId="2F7808E9" w14:textId="1AD0885A"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5" w:history="1">
        <w:r w:rsidRPr="0082285B">
          <w:rPr>
            <w:rStyle w:val="Hyperlink"/>
            <w:b w:val="0"/>
            <w:bCs w:val="0"/>
            <w:noProof/>
          </w:rPr>
          <w:t>Table 16: Performance metrics of upsampled, tuned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6</w:t>
        </w:r>
        <w:r w:rsidRPr="0082285B">
          <w:rPr>
            <w:b w:val="0"/>
            <w:bCs w:val="0"/>
            <w:noProof/>
            <w:webHidden/>
          </w:rPr>
          <w:fldChar w:fldCharType="end"/>
        </w:r>
      </w:hyperlink>
    </w:p>
    <w:p w14:paraId="2AFAAE22" w14:textId="5188F9C4"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6" w:history="1">
        <w:r w:rsidRPr="0082285B">
          <w:rPr>
            <w:rStyle w:val="Hyperlink"/>
            <w:b w:val="0"/>
            <w:bCs w:val="0"/>
            <w:noProof/>
          </w:rPr>
          <w:t>Table 17: Confusion matrix of downsampled, tuned elastic net regression, randomly split dat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7</w:t>
        </w:r>
        <w:r w:rsidRPr="0082285B">
          <w:rPr>
            <w:b w:val="0"/>
            <w:bCs w:val="0"/>
            <w:noProof/>
            <w:webHidden/>
          </w:rPr>
          <w:fldChar w:fldCharType="end"/>
        </w:r>
      </w:hyperlink>
    </w:p>
    <w:p w14:paraId="6DF71FDF" w14:textId="2BBCB0D4"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7" w:history="1">
        <w:r w:rsidRPr="0082285B">
          <w:rPr>
            <w:rStyle w:val="Hyperlink"/>
            <w:b w:val="0"/>
            <w:bCs w:val="0"/>
            <w:noProof/>
          </w:rPr>
          <w:t>Table 18: Performance metrics of downsampled, tuned elastic net regression,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7</w:t>
        </w:r>
        <w:r w:rsidRPr="0082285B">
          <w:rPr>
            <w:b w:val="0"/>
            <w:bCs w:val="0"/>
            <w:noProof/>
            <w:webHidden/>
          </w:rPr>
          <w:fldChar w:fldCharType="end"/>
        </w:r>
      </w:hyperlink>
    </w:p>
    <w:p w14:paraId="3C8E9FD4" w14:textId="0F1E1709"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8" w:history="1">
        <w:r w:rsidRPr="0082285B">
          <w:rPr>
            <w:rStyle w:val="Hyperlink"/>
            <w:b w:val="0"/>
            <w:bCs w:val="0"/>
            <w:noProof/>
          </w:rPr>
          <w:t>Table 19: Confusion matrix of naïve Random Forest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8</w:t>
        </w:r>
        <w:r w:rsidRPr="0082285B">
          <w:rPr>
            <w:b w:val="0"/>
            <w:bCs w:val="0"/>
            <w:noProof/>
            <w:webHidden/>
          </w:rPr>
          <w:fldChar w:fldCharType="end"/>
        </w:r>
      </w:hyperlink>
    </w:p>
    <w:p w14:paraId="46965E8F" w14:textId="44957CD3"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79" w:history="1">
        <w:r w:rsidRPr="0082285B">
          <w:rPr>
            <w:rStyle w:val="Hyperlink"/>
            <w:b w:val="0"/>
            <w:bCs w:val="0"/>
            <w:noProof/>
          </w:rPr>
          <w:t>Table 20: Performance metrics of naïve Random Forest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7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8</w:t>
        </w:r>
        <w:r w:rsidRPr="0082285B">
          <w:rPr>
            <w:b w:val="0"/>
            <w:bCs w:val="0"/>
            <w:noProof/>
            <w:webHidden/>
          </w:rPr>
          <w:fldChar w:fldCharType="end"/>
        </w:r>
      </w:hyperlink>
    </w:p>
    <w:p w14:paraId="11B665ED" w14:textId="509DF957"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0" w:history="1">
        <w:r w:rsidRPr="0082285B">
          <w:rPr>
            <w:rStyle w:val="Hyperlink"/>
            <w:b w:val="0"/>
            <w:bCs w:val="0"/>
            <w:noProof/>
          </w:rPr>
          <w:t>Table 21: Confusion matrix of downsampled, tuned Random Fore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9</w:t>
        </w:r>
        <w:r w:rsidRPr="0082285B">
          <w:rPr>
            <w:b w:val="0"/>
            <w:bCs w:val="0"/>
            <w:noProof/>
            <w:webHidden/>
          </w:rPr>
          <w:fldChar w:fldCharType="end"/>
        </w:r>
      </w:hyperlink>
    </w:p>
    <w:p w14:paraId="1D70DDA3" w14:textId="7EA1E441"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1" w:history="1">
        <w:r w:rsidRPr="0082285B">
          <w:rPr>
            <w:rStyle w:val="Hyperlink"/>
            <w:b w:val="0"/>
            <w:bCs w:val="0"/>
            <w:noProof/>
          </w:rPr>
          <w:t>Table 22: Performance metrics of downsampled, tuned Random Fore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9</w:t>
        </w:r>
        <w:r w:rsidRPr="0082285B">
          <w:rPr>
            <w:b w:val="0"/>
            <w:bCs w:val="0"/>
            <w:noProof/>
            <w:webHidden/>
          </w:rPr>
          <w:fldChar w:fldCharType="end"/>
        </w:r>
      </w:hyperlink>
    </w:p>
    <w:p w14:paraId="0DF373F6" w14:textId="62907DCA"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2" w:history="1">
        <w:r w:rsidRPr="0082285B">
          <w:rPr>
            <w:rStyle w:val="Hyperlink"/>
            <w:b w:val="0"/>
            <w:bCs w:val="0"/>
            <w:noProof/>
          </w:rPr>
          <w:t>Table 23: Confusion matrix of upsampled, tuned Random Fore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0</w:t>
        </w:r>
        <w:r w:rsidRPr="0082285B">
          <w:rPr>
            <w:b w:val="0"/>
            <w:bCs w:val="0"/>
            <w:noProof/>
            <w:webHidden/>
          </w:rPr>
          <w:fldChar w:fldCharType="end"/>
        </w:r>
      </w:hyperlink>
    </w:p>
    <w:p w14:paraId="4FB44B41" w14:textId="35E0842D"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3" w:history="1">
        <w:r w:rsidRPr="0082285B">
          <w:rPr>
            <w:rStyle w:val="Hyperlink"/>
            <w:b w:val="0"/>
            <w:bCs w:val="0"/>
            <w:noProof/>
          </w:rPr>
          <w:t>Table 24: Performance metrics of upsampled, tuned Random Fore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0</w:t>
        </w:r>
        <w:r w:rsidRPr="0082285B">
          <w:rPr>
            <w:b w:val="0"/>
            <w:bCs w:val="0"/>
            <w:noProof/>
            <w:webHidden/>
          </w:rPr>
          <w:fldChar w:fldCharType="end"/>
        </w:r>
      </w:hyperlink>
    </w:p>
    <w:p w14:paraId="52B7E0DE" w14:textId="65DF6F33"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4" w:history="1">
        <w:r w:rsidRPr="0082285B">
          <w:rPr>
            <w:rStyle w:val="Hyperlink"/>
            <w:b w:val="0"/>
            <w:bCs w:val="0"/>
            <w:noProof/>
          </w:rPr>
          <w:t>Table 25: Confusion matrix of downsampled, tuned Random Forest,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1</w:t>
        </w:r>
        <w:r w:rsidRPr="0082285B">
          <w:rPr>
            <w:b w:val="0"/>
            <w:bCs w:val="0"/>
            <w:noProof/>
            <w:webHidden/>
          </w:rPr>
          <w:fldChar w:fldCharType="end"/>
        </w:r>
      </w:hyperlink>
    </w:p>
    <w:p w14:paraId="733A7FD5" w14:textId="43170CF1"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5" w:history="1">
        <w:r w:rsidRPr="0082285B">
          <w:rPr>
            <w:rStyle w:val="Hyperlink"/>
            <w:b w:val="0"/>
            <w:bCs w:val="0"/>
            <w:noProof/>
          </w:rPr>
          <w:t>Table 26: Performance metrics of downsampled, tuned Random Forest,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1</w:t>
        </w:r>
        <w:r w:rsidRPr="0082285B">
          <w:rPr>
            <w:b w:val="0"/>
            <w:bCs w:val="0"/>
            <w:noProof/>
            <w:webHidden/>
          </w:rPr>
          <w:fldChar w:fldCharType="end"/>
        </w:r>
      </w:hyperlink>
    </w:p>
    <w:p w14:paraId="264710C2" w14:textId="66476C34"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6" w:history="1">
        <w:r w:rsidRPr="0082285B">
          <w:rPr>
            <w:rStyle w:val="Hyperlink"/>
            <w:b w:val="0"/>
            <w:bCs w:val="0"/>
            <w:noProof/>
          </w:rPr>
          <w:t>Table 27: Confusion matrix of naïve xgboost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2</w:t>
        </w:r>
        <w:r w:rsidRPr="0082285B">
          <w:rPr>
            <w:b w:val="0"/>
            <w:bCs w:val="0"/>
            <w:noProof/>
            <w:webHidden/>
          </w:rPr>
          <w:fldChar w:fldCharType="end"/>
        </w:r>
      </w:hyperlink>
    </w:p>
    <w:p w14:paraId="0F5A980E" w14:textId="22BE4A58"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7" w:history="1">
        <w:r w:rsidRPr="0082285B">
          <w:rPr>
            <w:rStyle w:val="Hyperlink"/>
            <w:b w:val="0"/>
            <w:bCs w:val="0"/>
            <w:noProof/>
          </w:rPr>
          <w:t>Table 28: Performance metrics of naïve xgboost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2</w:t>
        </w:r>
        <w:r w:rsidRPr="0082285B">
          <w:rPr>
            <w:b w:val="0"/>
            <w:bCs w:val="0"/>
            <w:noProof/>
            <w:webHidden/>
          </w:rPr>
          <w:fldChar w:fldCharType="end"/>
        </w:r>
      </w:hyperlink>
    </w:p>
    <w:p w14:paraId="2187FFB2" w14:textId="47805E38"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8" w:history="1">
        <w:r w:rsidRPr="0082285B">
          <w:rPr>
            <w:rStyle w:val="Hyperlink"/>
            <w:b w:val="0"/>
            <w:bCs w:val="0"/>
            <w:noProof/>
          </w:rPr>
          <w:t>Table 29: Confusion matrix of downsampled, tuned xgboo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3</w:t>
        </w:r>
        <w:r w:rsidRPr="0082285B">
          <w:rPr>
            <w:b w:val="0"/>
            <w:bCs w:val="0"/>
            <w:noProof/>
            <w:webHidden/>
          </w:rPr>
          <w:fldChar w:fldCharType="end"/>
        </w:r>
      </w:hyperlink>
    </w:p>
    <w:p w14:paraId="79690263" w14:textId="271A8F20"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89" w:history="1">
        <w:r w:rsidRPr="0082285B">
          <w:rPr>
            <w:rStyle w:val="Hyperlink"/>
            <w:b w:val="0"/>
            <w:bCs w:val="0"/>
            <w:noProof/>
          </w:rPr>
          <w:t>Table 30: Performance metrics for downsampled, tuned xgboo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8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3</w:t>
        </w:r>
        <w:r w:rsidRPr="0082285B">
          <w:rPr>
            <w:b w:val="0"/>
            <w:bCs w:val="0"/>
            <w:noProof/>
            <w:webHidden/>
          </w:rPr>
          <w:fldChar w:fldCharType="end"/>
        </w:r>
      </w:hyperlink>
    </w:p>
    <w:p w14:paraId="4C8D8F0B" w14:textId="0A095D3E"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90" w:history="1">
        <w:r w:rsidRPr="0082285B">
          <w:rPr>
            <w:rStyle w:val="Hyperlink"/>
            <w:b w:val="0"/>
            <w:bCs w:val="0"/>
            <w:noProof/>
          </w:rPr>
          <w:t>Table 31: Confusion matrix of upsampled, tuned xgboo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4</w:t>
        </w:r>
        <w:r w:rsidRPr="0082285B">
          <w:rPr>
            <w:b w:val="0"/>
            <w:bCs w:val="0"/>
            <w:noProof/>
            <w:webHidden/>
          </w:rPr>
          <w:fldChar w:fldCharType="end"/>
        </w:r>
      </w:hyperlink>
    </w:p>
    <w:p w14:paraId="6DB5753B" w14:textId="62682C30"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91" w:history="1">
        <w:r w:rsidRPr="0082285B">
          <w:rPr>
            <w:rStyle w:val="Hyperlink"/>
            <w:b w:val="0"/>
            <w:bCs w:val="0"/>
            <w:noProof/>
          </w:rPr>
          <w:t>Table 32: Performance metrics of upsampled, tuned xgboo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4</w:t>
        </w:r>
        <w:r w:rsidRPr="0082285B">
          <w:rPr>
            <w:b w:val="0"/>
            <w:bCs w:val="0"/>
            <w:noProof/>
            <w:webHidden/>
          </w:rPr>
          <w:fldChar w:fldCharType="end"/>
        </w:r>
      </w:hyperlink>
    </w:p>
    <w:p w14:paraId="655F4946" w14:textId="70558644"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92" w:history="1">
        <w:r w:rsidRPr="0082285B">
          <w:rPr>
            <w:rStyle w:val="Hyperlink"/>
            <w:b w:val="0"/>
            <w:bCs w:val="0"/>
            <w:noProof/>
          </w:rPr>
          <w:t>Table 33: Confusion matrix of downsampled, tuned xgboost,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5</w:t>
        </w:r>
        <w:r w:rsidRPr="0082285B">
          <w:rPr>
            <w:b w:val="0"/>
            <w:bCs w:val="0"/>
            <w:noProof/>
            <w:webHidden/>
          </w:rPr>
          <w:fldChar w:fldCharType="end"/>
        </w:r>
      </w:hyperlink>
    </w:p>
    <w:p w14:paraId="138AF18D" w14:textId="32CAD34F"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93" w:history="1">
        <w:r w:rsidRPr="0082285B">
          <w:rPr>
            <w:rStyle w:val="Hyperlink"/>
            <w:b w:val="0"/>
            <w:bCs w:val="0"/>
            <w:noProof/>
          </w:rPr>
          <w:t>Table 34: Performance metrics of downsampled, tuned xgboost,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5</w:t>
        </w:r>
        <w:r w:rsidRPr="0082285B">
          <w:rPr>
            <w:b w:val="0"/>
            <w:bCs w:val="0"/>
            <w:noProof/>
            <w:webHidden/>
          </w:rPr>
          <w:fldChar w:fldCharType="end"/>
        </w:r>
      </w:hyperlink>
    </w:p>
    <w:p w14:paraId="54617002" w14:textId="2668DB87" w:rsidR="00904CCE" w:rsidRPr="0082285B" w:rsidRDefault="00904CCE" w:rsidP="00254C76">
      <w:pPr>
        <w:pStyle w:val="Abbildungsverzeichnis"/>
        <w:tabs>
          <w:tab w:val="right" w:leader="dot" w:pos="9056"/>
        </w:tabs>
        <w:rPr>
          <w:rFonts w:eastAsiaTheme="minorEastAsia" w:cstheme="minorBidi"/>
          <w:b w:val="0"/>
          <w:bCs w:val="0"/>
          <w:noProof/>
          <w:color w:val="auto"/>
          <w:sz w:val="24"/>
          <w:szCs w:val="24"/>
        </w:rPr>
      </w:pPr>
      <w:hyperlink w:anchor="_Toc89204994" w:history="1">
        <w:r w:rsidRPr="0082285B">
          <w:rPr>
            <w:rStyle w:val="Hyperlink"/>
            <w:b w:val="0"/>
            <w:bCs w:val="0"/>
            <w:noProof/>
          </w:rPr>
          <w:t>Table 35: Confusion Matrix of model stack based on randomly split dat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6</w:t>
        </w:r>
        <w:r w:rsidRPr="0082285B">
          <w:rPr>
            <w:b w:val="0"/>
            <w:bCs w:val="0"/>
            <w:noProof/>
            <w:webHidden/>
          </w:rPr>
          <w:fldChar w:fldCharType="end"/>
        </w:r>
      </w:hyperlink>
    </w:p>
    <w:p w14:paraId="49A27D94" w14:textId="3912E900" w:rsidR="00CF7E01" w:rsidRPr="0082285B" w:rsidRDefault="00904CCE" w:rsidP="00254C76">
      <w:pPr>
        <w:shd w:val="clear" w:color="auto" w:fill="auto"/>
        <w:spacing w:after="0"/>
        <w:jc w:val="left"/>
        <w:sectPr w:rsidR="00CF7E01" w:rsidRPr="0082285B" w:rsidSect="00596A4D">
          <w:pgSz w:w="11900" w:h="16840"/>
          <w:pgMar w:top="1417" w:right="1417" w:bottom="1134" w:left="1417" w:header="708" w:footer="708" w:gutter="0"/>
          <w:pgNumType w:fmt="upperRoman"/>
          <w:cols w:space="708"/>
          <w:docGrid w:linePitch="360"/>
        </w:sectPr>
      </w:pPr>
      <w:r w:rsidRPr="0082285B">
        <w:rPr>
          <w:rFonts w:asciiTheme="minorHAnsi" w:hAnsiTheme="minorHAnsi" w:cstheme="minorHAnsi"/>
          <w:sz w:val="20"/>
          <w:szCs w:val="20"/>
        </w:rPr>
        <w:fldChar w:fldCharType="end"/>
      </w:r>
    </w:p>
    <w:p w14:paraId="10871634" w14:textId="57EA38C7" w:rsidR="00560493" w:rsidRPr="0082285B" w:rsidRDefault="00560493" w:rsidP="00B768F1">
      <w:pPr>
        <w:pStyle w:val="Inhaltsverzeichnisberschrift"/>
        <w:tabs>
          <w:tab w:val="center" w:pos="4533"/>
        </w:tabs>
        <w:spacing w:before="0" w:after="240"/>
        <w:rPr>
          <w:lang w:val="en-US"/>
        </w:rPr>
      </w:pPr>
      <w:r w:rsidRPr="0082285B">
        <w:rPr>
          <w:lang w:val="en-US"/>
        </w:rPr>
        <w:lastRenderedPageBreak/>
        <w:t>List of Figures</w:t>
      </w:r>
      <w:r w:rsidR="00B768F1" w:rsidRPr="0082285B">
        <w:rPr>
          <w:lang w:val="en-US"/>
        </w:rPr>
        <w:tab/>
      </w:r>
    </w:p>
    <w:p w14:paraId="3CE840D4" w14:textId="51627DFF"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r w:rsidRPr="0082285B">
        <w:rPr>
          <w:b w:val="0"/>
          <w:bCs w:val="0"/>
        </w:rPr>
        <w:fldChar w:fldCharType="begin"/>
      </w:r>
      <w:r w:rsidRPr="0082285B">
        <w:rPr>
          <w:b w:val="0"/>
          <w:bCs w:val="0"/>
        </w:rPr>
        <w:instrText xml:space="preserve"> TOC \h \z \c "Figure" </w:instrText>
      </w:r>
      <w:r w:rsidRPr="0082285B">
        <w:rPr>
          <w:b w:val="0"/>
          <w:bCs w:val="0"/>
        </w:rPr>
        <w:fldChar w:fldCharType="separate"/>
      </w:r>
      <w:hyperlink r:id="rId14" w:anchor="_Toc89204995" w:history="1">
        <w:r w:rsidRPr="0082285B">
          <w:rPr>
            <w:rStyle w:val="Hyperlink"/>
            <w:b w:val="0"/>
            <w:bCs w:val="0"/>
            <w:noProof/>
          </w:rPr>
          <w:t>Figure 1: Study Area, with all recorded wildfire perimeters during the study period</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w:t>
        </w:r>
        <w:r w:rsidRPr="0082285B">
          <w:rPr>
            <w:b w:val="0"/>
            <w:bCs w:val="0"/>
            <w:noProof/>
            <w:webHidden/>
          </w:rPr>
          <w:fldChar w:fldCharType="end"/>
        </w:r>
      </w:hyperlink>
    </w:p>
    <w:p w14:paraId="350BD7D0" w14:textId="6FD7386E"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15" w:anchor="_Toc89204996" w:history="1">
        <w:r w:rsidRPr="0082285B">
          <w:rPr>
            <w:rStyle w:val="Hyperlink"/>
            <w:b w:val="0"/>
            <w:bCs w:val="0"/>
            <w:noProof/>
          </w:rPr>
          <w:t>Figure 2: Monthly distribution of wildfire occurrence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9</w:t>
        </w:r>
        <w:r w:rsidRPr="0082285B">
          <w:rPr>
            <w:b w:val="0"/>
            <w:bCs w:val="0"/>
            <w:noProof/>
            <w:webHidden/>
          </w:rPr>
          <w:fldChar w:fldCharType="end"/>
        </w:r>
      </w:hyperlink>
    </w:p>
    <w:p w14:paraId="22631564" w14:textId="508A0C2E"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16" w:anchor="_Toc89204997" w:history="1">
        <w:r w:rsidRPr="0082285B">
          <w:rPr>
            <w:rStyle w:val="Hyperlink"/>
            <w:b w:val="0"/>
            <w:bCs w:val="0"/>
            <w:noProof/>
          </w:rPr>
          <w:t>Figure 3: ROC curves for best performing models under temporal and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30</w:t>
        </w:r>
        <w:r w:rsidRPr="0082285B">
          <w:rPr>
            <w:b w:val="0"/>
            <w:bCs w:val="0"/>
            <w:noProof/>
            <w:webHidden/>
          </w:rPr>
          <w:fldChar w:fldCharType="end"/>
        </w:r>
      </w:hyperlink>
    </w:p>
    <w:p w14:paraId="4E38541A" w14:textId="7CACEEC7"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17" w:anchor="_Toc89204998" w:history="1">
        <w:r w:rsidRPr="0082285B">
          <w:rPr>
            <w:rStyle w:val="Hyperlink"/>
            <w:b w:val="0"/>
            <w:bCs w:val="0"/>
            <w:noProof/>
          </w:rPr>
          <w:t>Figure 4: Wildfire susceptibility maps</w:t>
        </w:r>
        <w:r w:rsidR="00E9198E" w:rsidRPr="0082285B">
          <w:rPr>
            <w:rStyle w:val="Hyperlink"/>
            <w:b w:val="0"/>
            <w:bCs w:val="0"/>
            <w:noProof/>
          </w:rPr>
          <w:t xml:space="preserve">, </w:t>
        </w:r>
        <w:r w:rsidRPr="0082285B">
          <w:rPr>
            <w:rStyle w:val="Hyperlink"/>
            <w:b w:val="0"/>
            <w:bCs w:val="0"/>
            <w:noProof/>
          </w:rPr>
          <w:t>Elastic Ne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31</w:t>
        </w:r>
        <w:r w:rsidRPr="0082285B">
          <w:rPr>
            <w:b w:val="0"/>
            <w:bCs w:val="0"/>
            <w:noProof/>
            <w:webHidden/>
          </w:rPr>
          <w:fldChar w:fldCharType="end"/>
        </w:r>
      </w:hyperlink>
    </w:p>
    <w:p w14:paraId="61FF3AD1" w14:textId="74267B06"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18" w:anchor="_Toc89204999" w:history="1">
        <w:r w:rsidRPr="0082285B">
          <w:rPr>
            <w:rStyle w:val="Hyperlink"/>
            <w:b w:val="0"/>
            <w:bCs w:val="0"/>
            <w:noProof/>
          </w:rPr>
          <w:t>Figure 5: Comparison of variable importance for best models with temporal data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499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34</w:t>
        </w:r>
        <w:r w:rsidRPr="0082285B">
          <w:rPr>
            <w:b w:val="0"/>
            <w:bCs w:val="0"/>
            <w:noProof/>
            <w:webHidden/>
          </w:rPr>
          <w:fldChar w:fldCharType="end"/>
        </w:r>
      </w:hyperlink>
    </w:p>
    <w:p w14:paraId="178047CF" w14:textId="5EF2C6B0"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19" w:anchor="_Toc89205000" w:history="1">
        <w:r w:rsidRPr="0082285B">
          <w:rPr>
            <w:rStyle w:val="Hyperlink"/>
            <w:b w:val="0"/>
            <w:bCs w:val="0"/>
            <w:noProof/>
          </w:rPr>
          <w:t>Figure 6: Comparison of variable importance for best models with randomized data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35</w:t>
        </w:r>
        <w:r w:rsidRPr="0082285B">
          <w:rPr>
            <w:b w:val="0"/>
            <w:bCs w:val="0"/>
            <w:noProof/>
            <w:webHidden/>
          </w:rPr>
          <w:fldChar w:fldCharType="end"/>
        </w:r>
      </w:hyperlink>
    </w:p>
    <w:p w14:paraId="2F4F888C" w14:textId="52D34A9B"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1" w:history="1">
        <w:r w:rsidRPr="0082285B">
          <w:rPr>
            <w:rStyle w:val="Hyperlink"/>
            <w:b w:val="0"/>
            <w:bCs w:val="0"/>
            <w:noProof/>
          </w:rPr>
          <w:t>Figure 7: ROC-curve of naïve logistic regression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1</w:t>
        </w:r>
        <w:r w:rsidRPr="0082285B">
          <w:rPr>
            <w:b w:val="0"/>
            <w:bCs w:val="0"/>
            <w:noProof/>
            <w:webHidden/>
          </w:rPr>
          <w:fldChar w:fldCharType="end"/>
        </w:r>
      </w:hyperlink>
    </w:p>
    <w:p w14:paraId="19362D1E" w14:textId="103C43FE"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2" w:history="1">
        <w:r w:rsidRPr="0082285B">
          <w:rPr>
            <w:rStyle w:val="Hyperlink"/>
            <w:b w:val="0"/>
            <w:bCs w:val="0"/>
            <w:noProof/>
          </w:rPr>
          <w:t>Figure 8: ROC-curve of downsampled, tuned elastic net regression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5</w:t>
        </w:r>
        <w:r w:rsidRPr="0082285B">
          <w:rPr>
            <w:b w:val="0"/>
            <w:bCs w:val="0"/>
            <w:noProof/>
            <w:webHidden/>
          </w:rPr>
          <w:fldChar w:fldCharType="end"/>
        </w:r>
      </w:hyperlink>
    </w:p>
    <w:p w14:paraId="4E6D8B99" w14:textId="422E2893"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3" w:history="1">
        <w:r w:rsidRPr="0082285B">
          <w:rPr>
            <w:rStyle w:val="Hyperlink"/>
            <w:b w:val="0"/>
            <w:bCs w:val="0"/>
            <w:noProof/>
          </w:rPr>
          <w:t>Figure 9: ROC-curve of upsampled, tuned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6</w:t>
        </w:r>
        <w:r w:rsidRPr="0082285B">
          <w:rPr>
            <w:b w:val="0"/>
            <w:bCs w:val="0"/>
            <w:noProof/>
            <w:webHidden/>
          </w:rPr>
          <w:fldChar w:fldCharType="end"/>
        </w:r>
      </w:hyperlink>
    </w:p>
    <w:p w14:paraId="5B915328" w14:textId="043854DB"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4" w:history="1">
        <w:r w:rsidRPr="0082285B">
          <w:rPr>
            <w:rStyle w:val="Hyperlink"/>
            <w:b w:val="0"/>
            <w:bCs w:val="0"/>
            <w:noProof/>
          </w:rPr>
          <w:t>Figure 10: ROC-curve of downsampled, tuned elastic net regression,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7</w:t>
        </w:r>
        <w:r w:rsidRPr="0082285B">
          <w:rPr>
            <w:b w:val="0"/>
            <w:bCs w:val="0"/>
            <w:noProof/>
            <w:webHidden/>
          </w:rPr>
          <w:fldChar w:fldCharType="end"/>
        </w:r>
      </w:hyperlink>
    </w:p>
    <w:p w14:paraId="713018EB" w14:textId="506ADABB"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5" w:history="1">
        <w:r w:rsidRPr="0082285B">
          <w:rPr>
            <w:rStyle w:val="Hyperlink"/>
            <w:b w:val="0"/>
            <w:bCs w:val="0"/>
            <w:noProof/>
          </w:rPr>
          <w:t>Figure 11: ROC-curve of naïve Random Forest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8</w:t>
        </w:r>
        <w:r w:rsidRPr="0082285B">
          <w:rPr>
            <w:b w:val="0"/>
            <w:bCs w:val="0"/>
            <w:noProof/>
            <w:webHidden/>
          </w:rPr>
          <w:fldChar w:fldCharType="end"/>
        </w:r>
      </w:hyperlink>
    </w:p>
    <w:p w14:paraId="5D38E515" w14:textId="3916E06B"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6" w:history="1">
        <w:r w:rsidRPr="0082285B">
          <w:rPr>
            <w:rStyle w:val="Hyperlink"/>
            <w:b w:val="0"/>
            <w:bCs w:val="0"/>
            <w:noProof/>
          </w:rPr>
          <w:t>Figure 12: ROC-curve of downsampled, tuned Random Fore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59</w:t>
        </w:r>
        <w:r w:rsidRPr="0082285B">
          <w:rPr>
            <w:b w:val="0"/>
            <w:bCs w:val="0"/>
            <w:noProof/>
            <w:webHidden/>
          </w:rPr>
          <w:fldChar w:fldCharType="end"/>
        </w:r>
      </w:hyperlink>
    </w:p>
    <w:p w14:paraId="6AB93E41" w14:textId="11633601"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7" w:history="1">
        <w:r w:rsidRPr="0082285B">
          <w:rPr>
            <w:rStyle w:val="Hyperlink"/>
            <w:b w:val="0"/>
            <w:bCs w:val="0"/>
            <w:noProof/>
          </w:rPr>
          <w:t>Figure 13: ROC-curve of upsampled, tuned Random Fore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0</w:t>
        </w:r>
        <w:r w:rsidRPr="0082285B">
          <w:rPr>
            <w:b w:val="0"/>
            <w:bCs w:val="0"/>
            <w:noProof/>
            <w:webHidden/>
          </w:rPr>
          <w:fldChar w:fldCharType="end"/>
        </w:r>
      </w:hyperlink>
    </w:p>
    <w:p w14:paraId="5F962578" w14:textId="07330062"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8" w:history="1">
        <w:r w:rsidRPr="0082285B">
          <w:rPr>
            <w:rStyle w:val="Hyperlink"/>
            <w:b w:val="0"/>
            <w:bCs w:val="0"/>
            <w:noProof/>
          </w:rPr>
          <w:t>Figure 14: ROC-curve of downsampled, tuned Random Forest,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1</w:t>
        </w:r>
        <w:r w:rsidRPr="0082285B">
          <w:rPr>
            <w:b w:val="0"/>
            <w:bCs w:val="0"/>
            <w:noProof/>
            <w:webHidden/>
          </w:rPr>
          <w:fldChar w:fldCharType="end"/>
        </w:r>
      </w:hyperlink>
    </w:p>
    <w:p w14:paraId="1E284EFA" w14:textId="54AE31B1"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09" w:history="1">
        <w:r w:rsidRPr="0082285B">
          <w:rPr>
            <w:rStyle w:val="Hyperlink"/>
            <w:b w:val="0"/>
            <w:bCs w:val="0"/>
            <w:noProof/>
          </w:rPr>
          <w:t>Figure 15: ROC- curve of naïve xgboost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0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2</w:t>
        </w:r>
        <w:r w:rsidRPr="0082285B">
          <w:rPr>
            <w:b w:val="0"/>
            <w:bCs w:val="0"/>
            <w:noProof/>
            <w:webHidden/>
          </w:rPr>
          <w:fldChar w:fldCharType="end"/>
        </w:r>
      </w:hyperlink>
    </w:p>
    <w:p w14:paraId="0B6A9342" w14:textId="7982ADDD"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10" w:history="1">
        <w:r w:rsidRPr="0082285B">
          <w:rPr>
            <w:rStyle w:val="Hyperlink"/>
            <w:b w:val="0"/>
            <w:bCs w:val="0"/>
            <w:noProof/>
          </w:rPr>
          <w:t>Figure 16: ROC-curve of downsampled, tuned xgboo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3</w:t>
        </w:r>
        <w:r w:rsidRPr="0082285B">
          <w:rPr>
            <w:b w:val="0"/>
            <w:bCs w:val="0"/>
            <w:noProof/>
            <w:webHidden/>
          </w:rPr>
          <w:fldChar w:fldCharType="end"/>
        </w:r>
      </w:hyperlink>
    </w:p>
    <w:p w14:paraId="129FF491" w14:textId="46C15281"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11" w:history="1">
        <w:r w:rsidRPr="0082285B">
          <w:rPr>
            <w:rStyle w:val="Hyperlink"/>
            <w:b w:val="0"/>
            <w:bCs w:val="0"/>
            <w:noProof/>
          </w:rPr>
          <w:t>Figure 17: ROC-curve of upsampled, tuned xgboost, temporal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4</w:t>
        </w:r>
        <w:r w:rsidRPr="0082285B">
          <w:rPr>
            <w:b w:val="0"/>
            <w:bCs w:val="0"/>
            <w:noProof/>
            <w:webHidden/>
          </w:rPr>
          <w:fldChar w:fldCharType="end"/>
        </w:r>
      </w:hyperlink>
    </w:p>
    <w:p w14:paraId="1D760AE3" w14:textId="30A412B6"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w:anchor="_Toc89205012" w:history="1">
        <w:r w:rsidRPr="0082285B">
          <w:rPr>
            <w:rStyle w:val="Hyperlink"/>
            <w:b w:val="0"/>
            <w:bCs w:val="0"/>
            <w:noProof/>
          </w:rPr>
          <w:t>Figure 18: ROC-curve of downsampled, tuned xgboost, randomized spli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5</w:t>
        </w:r>
        <w:r w:rsidRPr="0082285B">
          <w:rPr>
            <w:b w:val="0"/>
            <w:bCs w:val="0"/>
            <w:noProof/>
            <w:webHidden/>
          </w:rPr>
          <w:fldChar w:fldCharType="end"/>
        </w:r>
      </w:hyperlink>
    </w:p>
    <w:p w14:paraId="548C6062" w14:textId="2D66DA15"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0" w:anchor="_Toc89205013" w:history="1">
        <w:r w:rsidRPr="0082285B">
          <w:rPr>
            <w:rStyle w:val="Hyperlink"/>
            <w:b w:val="0"/>
            <w:bCs w:val="0"/>
            <w:noProof/>
          </w:rPr>
          <w:t>Figure 19: Wildfire susceptibility Summer 2017, elastic ne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7</w:t>
        </w:r>
        <w:r w:rsidRPr="0082285B">
          <w:rPr>
            <w:b w:val="0"/>
            <w:bCs w:val="0"/>
            <w:noProof/>
            <w:webHidden/>
          </w:rPr>
          <w:fldChar w:fldCharType="end"/>
        </w:r>
      </w:hyperlink>
    </w:p>
    <w:p w14:paraId="285A791A" w14:textId="0B2F4230"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1" w:anchor="_Toc89205014" w:history="1">
        <w:r w:rsidRPr="0082285B">
          <w:rPr>
            <w:rStyle w:val="Hyperlink"/>
            <w:b w:val="0"/>
            <w:bCs w:val="0"/>
            <w:noProof/>
          </w:rPr>
          <w:t>Figure 20: Wildfire susceptibility Winter 2017,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8</w:t>
        </w:r>
        <w:r w:rsidRPr="0082285B">
          <w:rPr>
            <w:b w:val="0"/>
            <w:bCs w:val="0"/>
            <w:noProof/>
            <w:webHidden/>
          </w:rPr>
          <w:fldChar w:fldCharType="end"/>
        </w:r>
      </w:hyperlink>
    </w:p>
    <w:p w14:paraId="31E4AAB2" w14:textId="4DCBF78D"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2" w:anchor="_Toc89205015" w:history="1">
        <w:r w:rsidRPr="0082285B">
          <w:rPr>
            <w:rStyle w:val="Hyperlink"/>
            <w:b w:val="0"/>
            <w:bCs w:val="0"/>
            <w:noProof/>
          </w:rPr>
          <w:t>Figure 21: Wildfire susceptibility Summer 2018,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69</w:t>
        </w:r>
        <w:r w:rsidRPr="0082285B">
          <w:rPr>
            <w:b w:val="0"/>
            <w:bCs w:val="0"/>
            <w:noProof/>
            <w:webHidden/>
          </w:rPr>
          <w:fldChar w:fldCharType="end"/>
        </w:r>
      </w:hyperlink>
    </w:p>
    <w:p w14:paraId="2C7536BF" w14:textId="77205ED9"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3" w:anchor="_Toc89205016" w:history="1">
        <w:r w:rsidRPr="0082285B">
          <w:rPr>
            <w:rStyle w:val="Hyperlink"/>
            <w:b w:val="0"/>
            <w:bCs w:val="0"/>
            <w:noProof/>
          </w:rPr>
          <w:t>Figure 22: Wildfire susceptibility Winter 2018, elastic net regression</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0</w:t>
        </w:r>
        <w:r w:rsidRPr="0082285B">
          <w:rPr>
            <w:b w:val="0"/>
            <w:bCs w:val="0"/>
            <w:noProof/>
            <w:webHidden/>
          </w:rPr>
          <w:fldChar w:fldCharType="end"/>
        </w:r>
      </w:hyperlink>
    </w:p>
    <w:p w14:paraId="27C20D30" w14:textId="4D3C1D65"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4" w:anchor="_Toc89205017" w:history="1">
        <w:r w:rsidRPr="0082285B">
          <w:rPr>
            <w:rStyle w:val="Hyperlink"/>
            <w:b w:val="0"/>
            <w:bCs w:val="0"/>
            <w:noProof/>
          </w:rPr>
          <w:t>Figure 23: Wildfire susceptibility Summer 2017, Random Fore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1</w:t>
        </w:r>
        <w:r w:rsidRPr="0082285B">
          <w:rPr>
            <w:b w:val="0"/>
            <w:bCs w:val="0"/>
            <w:noProof/>
            <w:webHidden/>
          </w:rPr>
          <w:fldChar w:fldCharType="end"/>
        </w:r>
      </w:hyperlink>
    </w:p>
    <w:p w14:paraId="5A80AF12" w14:textId="4793FE72"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5" w:anchor="_Toc89205018" w:history="1">
        <w:r w:rsidRPr="0082285B">
          <w:rPr>
            <w:rStyle w:val="Hyperlink"/>
            <w:b w:val="0"/>
            <w:bCs w:val="0"/>
            <w:noProof/>
          </w:rPr>
          <w:t>Figure 24: Wildfire susceptibility Winter 2017, Random Fore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2</w:t>
        </w:r>
        <w:r w:rsidRPr="0082285B">
          <w:rPr>
            <w:b w:val="0"/>
            <w:bCs w:val="0"/>
            <w:noProof/>
            <w:webHidden/>
          </w:rPr>
          <w:fldChar w:fldCharType="end"/>
        </w:r>
      </w:hyperlink>
    </w:p>
    <w:p w14:paraId="15C92E11" w14:textId="5C994243"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6" w:anchor="_Toc89205019" w:history="1">
        <w:r w:rsidRPr="0082285B">
          <w:rPr>
            <w:rStyle w:val="Hyperlink"/>
            <w:b w:val="0"/>
            <w:bCs w:val="0"/>
            <w:noProof/>
          </w:rPr>
          <w:t>Figure 25: Wildfire susceptibility Summer 2018, Random Fore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1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3</w:t>
        </w:r>
        <w:r w:rsidRPr="0082285B">
          <w:rPr>
            <w:b w:val="0"/>
            <w:bCs w:val="0"/>
            <w:noProof/>
            <w:webHidden/>
          </w:rPr>
          <w:fldChar w:fldCharType="end"/>
        </w:r>
      </w:hyperlink>
    </w:p>
    <w:p w14:paraId="61F9048F" w14:textId="6FD581AF"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7" w:anchor="_Toc89205020" w:history="1">
        <w:r w:rsidRPr="0082285B">
          <w:rPr>
            <w:rStyle w:val="Hyperlink"/>
            <w:b w:val="0"/>
            <w:bCs w:val="0"/>
            <w:noProof/>
          </w:rPr>
          <w:t>Figure 26: Wildfire susceptibility Winter 2018, Random Fore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4</w:t>
        </w:r>
        <w:r w:rsidRPr="0082285B">
          <w:rPr>
            <w:b w:val="0"/>
            <w:bCs w:val="0"/>
            <w:noProof/>
            <w:webHidden/>
          </w:rPr>
          <w:fldChar w:fldCharType="end"/>
        </w:r>
      </w:hyperlink>
    </w:p>
    <w:p w14:paraId="2930DF9B" w14:textId="75448A21"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8" w:anchor="_Toc89205021" w:history="1">
        <w:r w:rsidRPr="0082285B">
          <w:rPr>
            <w:rStyle w:val="Hyperlink"/>
            <w:b w:val="0"/>
            <w:bCs w:val="0"/>
            <w:noProof/>
          </w:rPr>
          <w:t>Figure 27: Wildfire susceptibility Summer 2017, xgboo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5</w:t>
        </w:r>
        <w:r w:rsidRPr="0082285B">
          <w:rPr>
            <w:b w:val="0"/>
            <w:bCs w:val="0"/>
            <w:noProof/>
            <w:webHidden/>
          </w:rPr>
          <w:fldChar w:fldCharType="end"/>
        </w:r>
      </w:hyperlink>
    </w:p>
    <w:p w14:paraId="52FF083C" w14:textId="3A2F5077"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29" w:anchor="_Toc89205022" w:history="1">
        <w:r w:rsidRPr="0082285B">
          <w:rPr>
            <w:rStyle w:val="Hyperlink"/>
            <w:b w:val="0"/>
            <w:bCs w:val="0"/>
            <w:noProof/>
          </w:rPr>
          <w:t>Figure 28: Wildfire susceptibility Winter 2017, xgboo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6</w:t>
        </w:r>
        <w:r w:rsidRPr="0082285B">
          <w:rPr>
            <w:b w:val="0"/>
            <w:bCs w:val="0"/>
            <w:noProof/>
            <w:webHidden/>
          </w:rPr>
          <w:fldChar w:fldCharType="end"/>
        </w:r>
      </w:hyperlink>
    </w:p>
    <w:p w14:paraId="1CEBD837" w14:textId="5164BBB3"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0" w:anchor="_Toc89205023" w:history="1">
        <w:r w:rsidRPr="0082285B">
          <w:rPr>
            <w:rStyle w:val="Hyperlink"/>
            <w:b w:val="0"/>
            <w:bCs w:val="0"/>
            <w:noProof/>
          </w:rPr>
          <w:t>Figure 29: Wildfire susceptibility Summer 2018, xgboo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7</w:t>
        </w:r>
        <w:r w:rsidRPr="0082285B">
          <w:rPr>
            <w:b w:val="0"/>
            <w:bCs w:val="0"/>
            <w:noProof/>
            <w:webHidden/>
          </w:rPr>
          <w:fldChar w:fldCharType="end"/>
        </w:r>
      </w:hyperlink>
    </w:p>
    <w:p w14:paraId="1ED27778" w14:textId="29BAE900"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1" w:anchor="_Toc89205024" w:history="1">
        <w:r w:rsidRPr="0082285B">
          <w:rPr>
            <w:rStyle w:val="Hyperlink"/>
            <w:b w:val="0"/>
            <w:bCs w:val="0"/>
            <w:noProof/>
          </w:rPr>
          <w:t>Figure 30: Wildfire susceptibility Winter 2018, xgboost</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8</w:t>
        </w:r>
        <w:r w:rsidRPr="0082285B">
          <w:rPr>
            <w:b w:val="0"/>
            <w:bCs w:val="0"/>
            <w:noProof/>
            <w:webHidden/>
          </w:rPr>
          <w:fldChar w:fldCharType="end"/>
        </w:r>
      </w:hyperlink>
    </w:p>
    <w:p w14:paraId="0B3E06FF" w14:textId="6CBD5357"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2" w:anchor="_Toc89205025" w:history="1">
        <w:r w:rsidRPr="0082285B">
          <w:rPr>
            <w:rStyle w:val="Hyperlink"/>
            <w:b w:val="0"/>
            <w:bCs w:val="0"/>
            <w:noProof/>
          </w:rPr>
          <w:t>Figure 31: Counties included in study are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79</w:t>
        </w:r>
        <w:r w:rsidRPr="0082285B">
          <w:rPr>
            <w:b w:val="0"/>
            <w:bCs w:val="0"/>
            <w:noProof/>
            <w:webHidden/>
          </w:rPr>
          <w:fldChar w:fldCharType="end"/>
        </w:r>
      </w:hyperlink>
    </w:p>
    <w:p w14:paraId="659F144A" w14:textId="622F9D1D"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3" w:anchor="_Toc89205026" w:history="1">
        <w:r w:rsidRPr="0082285B">
          <w:rPr>
            <w:rStyle w:val="Hyperlink"/>
            <w:b w:val="0"/>
            <w:bCs w:val="0"/>
            <w:noProof/>
          </w:rPr>
          <w:t>Figure 32: Fire Perimeter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0</w:t>
        </w:r>
        <w:r w:rsidRPr="0082285B">
          <w:rPr>
            <w:b w:val="0"/>
            <w:bCs w:val="0"/>
            <w:noProof/>
            <w:webHidden/>
          </w:rPr>
          <w:fldChar w:fldCharType="end"/>
        </w:r>
      </w:hyperlink>
    </w:p>
    <w:p w14:paraId="22DA48CE" w14:textId="63CBCD19"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4" w:anchor="_Toc89205027" w:history="1">
        <w:r w:rsidRPr="0082285B">
          <w:rPr>
            <w:rStyle w:val="Hyperlink"/>
            <w:b w:val="0"/>
            <w:bCs w:val="0"/>
            <w:noProof/>
          </w:rPr>
          <w:t>Figure 33: Digital elevation model</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1</w:t>
        </w:r>
        <w:r w:rsidRPr="0082285B">
          <w:rPr>
            <w:b w:val="0"/>
            <w:bCs w:val="0"/>
            <w:noProof/>
            <w:webHidden/>
          </w:rPr>
          <w:fldChar w:fldCharType="end"/>
        </w:r>
      </w:hyperlink>
    </w:p>
    <w:p w14:paraId="2B27CC39" w14:textId="2F8849D7"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5" w:anchor="_Toc89205028" w:history="1">
        <w:r w:rsidRPr="0082285B">
          <w:rPr>
            <w:rStyle w:val="Hyperlink"/>
            <w:b w:val="0"/>
            <w:bCs w:val="0"/>
            <w:noProof/>
          </w:rPr>
          <w:t>Figure 34: Water bodies in study are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2</w:t>
        </w:r>
        <w:r w:rsidRPr="0082285B">
          <w:rPr>
            <w:b w:val="0"/>
            <w:bCs w:val="0"/>
            <w:noProof/>
            <w:webHidden/>
          </w:rPr>
          <w:fldChar w:fldCharType="end"/>
        </w:r>
      </w:hyperlink>
    </w:p>
    <w:p w14:paraId="30D261D4" w14:textId="11E8747F"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6" w:anchor="_Toc89205029" w:history="1">
        <w:r w:rsidRPr="0082285B">
          <w:rPr>
            <w:rStyle w:val="Hyperlink"/>
            <w:b w:val="0"/>
            <w:bCs w:val="0"/>
            <w:noProof/>
          </w:rPr>
          <w:t>Figure 35: Example of monthly precipiation raster: April 2018</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2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3</w:t>
        </w:r>
        <w:r w:rsidRPr="0082285B">
          <w:rPr>
            <w:b w:val="0"/>
            <w:bCs w:val="0"/>
            <w:noProof/>
            <w:webHidden/>
          </w:rPr>
          <w:fldChar w:fldCharType="end"/>
        </w:r>
      </w:hyperlink>
    </w:p>
    <w:p w14:paraId="11FFC18F" w14:textId="63160CE8"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7" w:anchor="_Toc89205030" w:history="1">
        <w:r w:rsidRPr="0082285B">
          <w:rPr>
            <w:rStyle w:val="Hyperlink"/>
            <w:b w:val="0"/>
            <w:bCs w:val="0"/>
            <w:noProof/>
          </w:rPr>
          <w:t>Figure 36: Example of monthly temperature raster: April 2018</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0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4</w:t>
        </w:r>
        <w:r w:rsidRPr="0082285B">
          <w:rPr>
            <w:b w:val="0"/>
            <w:bCs w:val="0"/>
            <w:noProof/>
            <w:webHidden/>
          </w:rPr>
          <w:fldChar w:fldCharType="end"/>
        </w:r>
      </w:hyperlink>
    </w:p>
    <w:p w14:paraId="1BB13FA0" w14:textId="159296B4"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8" w:anchor="_Toc89205031" w:history="1">
        <w:r w:rsidRPr="0082285B">
          <w:rPr>
            <w:rStyle w:val="Hyperlink"/>
            <w:b w:val="0"/>
            <w:bCs w:val="0"/>
            <w:noProof/>
          </w:rPr>
          <w:t>Figure 37: Example of monthly temperature raster: April 2018</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1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5</w:t>
        </w:r>
        <w:r w:rsidRPr="0082285B">
          <w:rPr>
            <w:b w:val="0"/>
            <w:bCs w:val="0"/>
            <w:noProof/>
            <w:webHidden/>
          </w:rPr>
          <w:fldChar w:fldCharType="end"/>
        </w:r>
      </w:hyperlink>
    </w:p>
    <w:p w14:paraId="79E2AB32" w14:textId="6E0C82CB"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39" w:anchor="_Toc89205032" w:history="1">
        <w:r w:rsidRPr="0082285B">
          <w:rPr>
            <w:rStyle w:val="Hyperlink"/>
            <w:b w:val="0"/>
            <w:bCs w:val="0"/>
            <w:noProof/>
          </w:rPr>
          <w:t>Figure 38: Example of yearly population density raster: 2018</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2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6</w:t>
        </w:r>
        <w:r w:rsidRPr="0082285B">
          <w:rPr>
            <w:b w:val="0"/>
            <w:bCs w:val="0"/>
            <w:noProof/>
            <w:webHidden/>
          </w:rPr>
          <w:fldChar w:fldCharType="end"/>
        </w:r>
      </w:hyperlink>
    </w:p>
    <w:p w14:paraId="07CEA7B6" w14:textId="0BDC2184"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0" w:anchor="_Toc89205033" w:history="1">
        <w:r w:rsidRPr="0082285B">
          <w:rPr>
            <w:rStyle w:val="Hyperlink"/>
            <w:b w:val="0"/>
            <w:bCs w:val="0"/>
            <w:noProof/>
          </w:rPr>
          <w:t>Figure 39: Dominant landcover in study are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3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7</w:t>
        </w:r>
        <w:r w:rsidRPr="0082285B">
          <w:rPr>
            <w:b w:val="0"/>
            <w:bCs w:val="0"/>
            <w:noProof/>
            <w:webHidden/>
          </w:rPr>
          <w:fldChar w:fldCharType="end"/>
        </w:r>
      </w:hyperlink>
    </w:p>
    <w:p w14:paraId="1E049F0D" w14:textId="3BC660FA"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1" w:anchor="_Toc89205034" w:history="1">
        <w:r w:rsidRPr="0082285B">
          <w:rPr>
            <w:rStyle w:val="Hyperlink"/>
            <w:b w:val="0"/>
            <w:bCs w:val="0"/>
            <w:noProof/>
          </w:rPr>
          <w:t>Figure 40: City boundaries, roads &amp; powerlines in study are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4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8</w:t>
        </w:r>
        <w:r w:rsidRPr="0082285B">
          <w:rPr>
            <w:b w:val="0"/>
            <w:bCs w:val="0"/>
            <w:noProof/>
            <w:webHidden/>
          </w:rPr>
          <w:fldChar w:fldCharType="end"/>
        </w:r>
      </w:hyperlink>
    </w:p>
    <w:p w14:paraId="32567676" w14:textId="78A0CD0C"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2" w:anchor="_Toc89205035" w:history="1">
        <w:r w:rsidRPr="0082285B">
          <w:rPr>
            <w:rStyle w:val="Hyperlink"/>
            <w:b w:val="0"/>
            <w:bCs w:val="0"/>
            <w:noProof/>
          </w:rPr>
          <w:t>Figure 41: Fire stations in study are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5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89</w:t>
        </w:r>
        <w:r w:rsidRPr="0082285B">
          <w:rPr>
            <w:b w:val="0"/>
            <w:bCs w:val="0"/>
            <w:noProof/>
            <w:webHidden/>
          </w:rPr>
          <w:fldChar w:fldCharType="end"/>
        </w:r>
      </w:hyperlink>
    </w:p>
    <w:p w14:paraId="3A0B644F" w14:textId="7E87A38B"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3" w:anchor="_Toc89205036" w:history="1">
        <w:r w:rsidRPr="0082285B">
          <w:rPr>
            <w:rStyle w:val="Hyperlink"/>
            <w:b w:val="0"/>
            <w:bCs w:val="0"/>
            <w:noProof/>
          </w:rPr>
          <w:t>Figure 42: Agencies responsible for direct protection area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6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90</w:t>
        </w:r>
        <w:r w:rsidRPr="0082285B">
          <w:rPr>
            <w:b w:val="0"/>
            <w:bCs w:val="0"/>
            <w:noProof/>
            <w:webHidden/>
          </w:rPr>
          <w:fldChar w:fldCharType="end"/>
        </w:r>
      </w:hyperlink>
    </w:p>
    <w:p w14:paraId="62140390" w14:textId="1574BBB4"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4" w:anchor="_Toc89205037" w:history="1">
        <w:r w:rsidRPr="0082285B">
          <w:rPr>
            <w:rStyle w:val="Hyperlink"/>
            <w:b w:val="0"/>
            <w:bCs w:val="0"/>
            <w:noProof/>
          </w:rPr>
          <w:t>Figure 43: Emergency response responsibility area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7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91</w:t>
        </w:r>
        <w:r w:rsidRPr="0082285B">
          <w:rPr>
            <w:b w:val="0"/>
            <w:bCs w:val="0"/>
            <w:noProof/>
            <w:webHidden/>
          </w:rPr>
          <w:fldChar w:fldCharType="end"/>
        </w:r>
      </w:hyperlink>
    </w:p>
    <w:p w14:paraId="34D9957D" w14:textId="6B30DEA6"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5" w:anchor="_Toc89205038" w:history="1">
        <w:r w:rsidRPr="0082285B">
          <w:rPr>
            <w:rStyle w:val="Hyperlink"/>
            <w:b w:val="0"/>
            <w:bCs w:val="0"/>
            <w:noProof/>
          </w:rPr>
          <w:t>Figure 44: Recreational grounds and structures in study area</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8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92</w:t>
        </w:r>
        <w:r w:rsidRPr="0082285B">
          <w:rPr>
            <w:b w:val="0"/>
            <w:bCs w:val="0"/>
            <w:noProof/>
            <w:webHidden/>
          </w:rPr>
          <w:fldChar w:fldCharType="end"/>
        </w:r>
      </w:hyperlink>
    </w:p>
    <w:p w14:paraId="1A489EA6" w14:textId="75A6638F" w:rsidR="00904CCE" w:rsidRPr="0082285B" w:rsidRDefault="00904CCE" w:rsidP="00254C76">
      <w:pPr>
        <w:pStyle w:val="Abbildungsverzeichnis"/>
        <w:tabs>
          <w:tab w:val="right" w:leader="dot" w:pos="9056"/>
        </w:tabs>
        <w:spacing w:line="276" w:lineRule="auto"/>
        <w:rPr>
          <w:rFonts w:eastAsiaTheme="minorEastAsia" w:cstheme="minorBidi"/>
          <w:b w:val="0"/>
          <w:bCs w:val="0"/>
          <w:noProof/>
          <w:color w:val="auto"/>
          <w:sz w:val="24"/>
          <w:szCs w:val="24"/>
        </w:rPr>
      </w:pPr>
      <w:hyperlink r:id="rId46" w:anchor="_Toc89205039" w:history="1">
        <w:r w:rsidRPr="0082285B">
          <w:rPr>
            <w:rStyle w:val="Hyperlink"/>
            <w:b w:val="0"/>
            <w:bCs w:val="0"/>
            <w:noProof/>
          </w:rPr>
          <w:t>Figure 45: Protection areas, land easement &amp; firewise communities</w:t>
        </w:r>
        <w:r w:rsidRPr="0082285B">
          <w:rPr>
            <w:b w:val="0"/>
            <w:bCs w:val="0"/>
            <w:noProof/>
            <w:webHidden/>
          </w:rPr>
          <w:tab/>
        </w:r>
        <w:r w:rsidRPr="0082285B">
          <w:rPr>
            <w:b w:val="0"/>
            <w:bCs w:val="0"/>
            <w:noProof/>
            <w:webHidden/>
          </w:rPr>
          <w:fldChar w:fldCharType="begin"/>
        </w:r>
        <w:r w:rsidRPr="0082285B">
          <w:rPr>
            <w:b w:val="0"/>
            <w:bCs w:val="0"/>
            <w:noProof/>
            <w:webHidden/>
          </w:rPr>
          <w:instrText xml:space="preserve"> PAGEREF _Toc89205039 \h </w:instrText>
        </w:r>
        <w:r w:rsidRPr="0082285B">
          <w:rPr>
            <w:b w:val="0"/>
            <w:bCs w:val="0"/>
            <w:noProof/>
            <w:webHidden/>
          </w:rPr>
        </w:r>
        <w:r w:rsidRPr="0082285B">
          <w:rPr>
            <w:b w:val="0"/>
            <w:bCs w:val="0"/>
            <w:noProof/>
            <w:webHidden/>
          </w:rPr>
          <w:fldChar w:fldCharType="separate"/>
        </w:r>
        <w:r w:rsidR="00420360" w:rsidRPr="0082285B">
          <w:rPr>
            <w:b w:val="0"/>
            <w:bCs w:val="0"/>
            <w:noProof/>
            <w:webHidden/>
          </w:rPr>
          <w:t>93</w:t>
        </w:r>
        <w:r w:rsidRPr="0082285B">
          <w:rPr>
            <w:b w:val="0"/>
            <w:bCs w:val="0"/>
            <w:noProof/>
            <w:webHidden/>
          </w:rPr>
          <w:fldChar w:fldCharType="end"/>
        </w:r>
      </w:hyperlink>
    </w:p>
    <w:p w14:paraId="330E9D7E" w14:textId="77777777" w:rsidR="00596A4D" w:rsidRPr="0082285B" w:rsidRDefault="00904CCE" w:rsidP="00254C76">
      <w:pPr>
        <w:shd w:val="clear" w:color="auto" w:fill="auto"/>
        <w:spacing w:after="0" w:line="276" w:lineRule="auto"/>
        <w:jc w:val="left"/>
        <w:sectPr w:rsidR="00596A4D" w:rsidRPr="0082285B" w:rsidSect="00596A4D">
          <w:pgSz w:w="11900" w:h="16840"/>
          <w:pgMar w:top="1417" w:right="1417" w:bottom="1134" w:left="1417" w:header="708" w:footer="708" w:gutter="0"/>
          <w:pgNumType w:fmt="upperRoman"/>
          <w:cols w:space="708"/>
          <w:docGrid w:linePitch="360"/>
        </w:sectPr>
      </w:pPr>
      <w:r w:rsidRPr="0082285B">
        <w:rPr>
          <w:rFonts w:asciiTheme="minorHAnsi" w:hAnsiTheme="minorHAnsi" w:cstheme="minorHAnsi"/>
          <w:sz w:val="20"/>
          <w:szCs w:val="20"/>
        </w:rPr>
        <w:fldChar w:fldCharType="end"/>
      </w:r>
      <w:r w:rsidR="00451123" w:rsidRPr="0082285B">
        <w:br w:type="page"/>
      </w:r>
    </w:p>
    <w:p w14:paraId="628F9297" w14:textId="6170AFC2" w:rsidR="0001285C" w:rsidRPr="0082285B" w:rsidRDefault="0001285C" w:rsidP="00EA0B8F">
      <w:pPr>
        <w:pStyle w:val="berschrift1"/>
      </w:pPr>
      <w:bookmarkStart w:id="0" w:name="_Toc89203210"/>
      <w:bookmarkStart w:id="1" w:name="_Toc89204215"/>
      <w:r w:rsidRPr="0082285B">
        <w:lastRenderedPageBreak/>
        <w:t>Introduction</w:t>
      </w:r>
      <w:bookmarkEnd w:id="0"/>
      <w:bookmarkEnd w:id="1"/>
    </w:p>
    <w:p w14:paraId="1A5DF2E0" w14:textId="50291C60" w:rsidR="005C7AB5" w:rsidRPr="0082285B" w:rsidRDefault="00A9424A" w:rsidP="00A9424A">
      <w:r w:rsidRPr="0082285B">
        <w:t xml:space="preserve">Wildfires present a major environmental hazard in Northern California. </w:t>
      </w:r>
      <w:r w:rsidR="00380EB1" w:rsidRPr="0082285B">
        <w:t>In recent years Northern California ha</w:t>
      </w:r>
      <w:r w:rsidR="00A778D6" w:rsidRPr="0082285B">
        <w:t>s</w:t>
      </w:r>
      <w:r w:rsidR="00380EB1" w:rsidRPr="0082285B">
        <w:t xml:space="preserve"> seen a stark increase in </w:t>
      </w:r>
      <w:r w:rsidR="00A778D6" w:rsidRPr="0082285B">
        <w:t xml:space="preserve">dangerous </w:t>
      </w:r>
      <w:r w:rsidR="00380EB1" w:rsidRPr="0082285B">
        <w:t>wildfire ignition</w:t>
      </w:r>
      <w:r w:rsidR="00A778D6" w:rsidRPr="0082285B">
        <w:t>s</w:t>
      </w:r>
      <w:r w:rsidR="005A02AA" w:rsidRPr="0082285B">
        <w:t xml:space="preserve"> with </w:t>
      </w:r>
      <w:r w:rsidR="00A778D6" w:rsidRPr="0082285B">
        <w:t>t</w:t>
      </w:r>
      <w:r w:rsidR="00CB70D8" w:rsidRPr="0082285B">
        <w:t xml:space="preserve">he state’s </w:t>
      </w:r>
      <w:r w:rsidR="00380EB1" w:rsidRPr="0082285B">
        <w:t>three largest wildfires to date hav</w:t>
      </w:r>
      <w:r w:rsidR="005A02AA" w:rsidRPr="0082285B">
        <w:t>ing</w:t>
      </w:r>
      <w:r w:rsidR="00380EB1" w:rsidRPr="0082285B">
        <w:t xml:space="preserve"> all ignited in the </w:t>
      </w:r>
      <w:r w:rsidR="0097088B" w:rsidRPr="0082285B">
        <w:t>region</w:t>
      </w:r>
      <w:r w:rsidR="005A02AA" w:rsidRPr="0082285B">
        <w:t xml:space="preserve"> since 2018</w:t>
      </w:r>
      <w:r w:rsidR="00CB70D8" w:rsidRPr="0082285B">
        <w:t xml:space="preserve">. </w:t>
      </w:r>
      <w:r w:rsidRPr="0082285B">
        <w:t xml:space="preserve">The 2020 wildfires have grown to a record-breaking scope with </w:t>
      </w:r>
      <w:r w:rsidR="0097088B" w:rsidRPr="0082285B">
        <w:t xml:space="preserve">an area </w:t>
      </w:r>
      <w:r w:rsidRPr="0082285B">
        <w:t xml:space="preserve">the size of </w:t>
      </w:r>
      <w:r w:rsidR="00CB70D8" w:rsidRPr="0082285B">
        <w:t>almost 850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B70D8" w:rsidRPr="0082285B">
        <w:t xml:space="preserve"> </w:t>
      </w:r>
      <w:r w:rsidRPr="0082285B">
        <w:t>be</w:t>
      </w:r>
      <w:r w:rsidR="00CB70D8" w:rsidRPr="0082285B">
        <w:t xml:space="preserve">ing </w:t>
      </w:r>
      <w:r w:rsidRPr="0082285B">
        <w:t>burnt</w:t>
      </w:r>
      <w:r w:rsidR="00CB70D8" w:rsidRPr="0082285B">
        <w:t xml:space="preserve"> by the end of the seaso</w:t>
      </w:r>
      <w:r w:rsidR="00BC2520" w:rsidRPr="0082285B">
        <w:t>n</w:t>
      </w:r>
      <w:r w:rsidR="00CB70D8" w:rsidRPr="0082285B">
        <w:t xml:space="preserve">. This makes </w:t>
      </w:r>
      <w:r w:rsidR="00BC2520" w:rsidRPr="0082285B">
        <w:t xml:space="preserve">the 2020 wildfire season the largest and most devastating in the recorded history of the state </w:t>
      </w:r>
      <w:r w:rsidR="00BC2520" w:rsidRPr="0082285B">
        <w:fldChar w:fldCharType="begin"/>
      </w:r>
      <w:r w:rsidR="00BC2520" w:rsidRPr="0082285B">
        <w:instrText xml:space="preserve"> ADDIN ZOTERO_ITEM CSL_CITATION {"citationID":"Kcyd0SJL","properties":{"formattedCitation":"(Yan et al., 2020)","plainCitation":"(Yan et al., 2020)","noteIndex":0},"citationItems":[{"id":149,"uris":["http://zotero.org/users/7598357/items/QD72PZMY"],"uri":["http://zotero.org/users/7598357/items/QD72PZMY"],"itemData":{"id":149,"type":"webpage","abstract":"Hundreds of people narrowly escaped the fast-moving Creek Fire after it blocked the only road out of a popular recreation spot. Now residents in parts of Fresno County must evacuate.","container-title":"CNN","title":"California sets new record for land torched by wildfires as 224 people escape by air from a 'hellish' inferno","URL":"https://www.cnn.com/2020/09/05/us/california-mammoth-pool-reservoir-camp-fire/index.html","author":[{"family":"Yan","given":"Holly"},{"family":"Mossburg","given":"Cheri"},{"family":"Mostaghian","given":"Artemis"},{"family":"Vercammen","given":"Paul"}],"accessed":{"date-parts":[["2021",11,22]]},"issued":{"date-parts":[["2020",6,20]]}}}],"schema":"https://github.com/citation-style-language/schema/raw/master/csl-citation.json"} </w:instrText>
      </w:r>
      <w:r w:rsidR="00BC2520" w:rsidRPr="0082285B">
        <w:fldChar w:fldCharType="separate"/>
      </w:r>
      <w:r w:rsidR="00BC2520" w:rsidRPr="0082285B">
        <w:rPr>
          <w:noProof/>
        </w:rPr>
        <w:t>(Yan et al., 2020)</w:t>
      </w:r>
      <w:r w:rsidR="00BC2520" w:rsidRPr="0082285B">
        <w:fldChar w:fldCharType="end"/>
      </w:r>
      <w:r w:rsidR="00BC2520" w:rsidRPr="0082285B">
        <w:t xml:space="preserve">. </w:t>
      </w:r>
      <w:r w:rsidR="00377331" w:rsidRPr="0082285B">
        <w:t>There is</w:t>
      </w:r>
      <w:r w:rsidR="00A778D6" w:rsidRPr="0082285B">
        <w:t xml:space="preserve"> </w:t>
      </w:r>
      <w:r w:rsidR="005C7AB5" w:rsidRPr="0082285B">
        <w:t xml:space="preserve">mounting evidence for </w:t>
      </w:r>
      <w:r w:rsidR="00A778D6" w:rsidRPr="0082285B">
        <w:t xml:space="preserve">climate change </w:t>
      </w:r>
      <w:r w:rsidR="005C7AB5" w:rsidRPr="0082285B">
        <w:t>creating environmental conditions that favor wildfire ignitions</w:t>
      </w:r>
      <w:r w:rsidR="00377331" w:rsidRPr="0082285B">
        <w:t xml:space="preserve"> and reduce forest resilience to wildfires </w:t>
      </w:r>
      <w:r w:rsidR="00377331" w:rsidRPr="0082285B">
        <w:fldChar w:fldCharType="begin"/>
      </w:r>
      <w:r w:rsidR="00377331" w:rsidRPr="0082285B">
        <w:instrText xml:space="preserve"> ADDIN ZOTERO_ITEM CSL_CITATION {"citationID":"SV3tSCzO","properties":{"formattedCitation":"(Stevens-Rumann et al., 2018)","plainCitation":"(Stevens-Rumann et al., 2018)","noteIndex":0},"citationItems":[{"id":151,"uris":["http://zotero.org/users/7598357/items/DRLST8JJ"],"uri":["http://zotero.org/users/7598357/items/DRLST8JJ"],"itemData":{"id":151,"type":"article-journal","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container-title":"Ecology Letters","DOI":"10.1111/ele.12889","ISSN":"1461-0248","issue":"2","language":"en","note":"_eprint: https://onlinelibrary.wiley.com/doi/pdf/10.1111/ele.12889","page":"243-252","source":"Wiley Online Library","title":"Evidence for declining forest resilience to wildfires under climate change","volume":"21","author":[{"family":"Stevens-Rumann","given":"Camille S."},{"family":"Kemp","given":"Kerry B."},{"family":"Higuera","given":"Philip E."},{"family":"Harvey","given":"Brian J."},{"family":"Rother","given":"Monica T."},{"family":"Donato","given":"Daniel C."},{"family":"Morgan","given":"Penelope"},{"family":"Veblen","given":"Thomas T."}],"issued":{"date-parts":[["2018"]]}}}],"schema":"https://github.com/citation-style-language/schema/raw/master/csl-citation.json"} </w:instrText>
      </w:r>
      <w:r w:rsidR="00377331" w:rsidRPr="0082285B">
        <w:fldChar w:fldCharType="separate"/>
      </w:r>
      <w:r w:rsidR="00377331" w:rsidRPr="0082285B">
        <w:rPr>
          <w:noProof/>
        </w:rPr>
        <w:t>(Stevens-Rumann et al., 2018)</w:t>
      </w:r>
      <w:r w:rsidR="00377331" w:rsidRPr="0082285B">
        <w:fldChar w:fldCharType="end"/>
      </w:r>
      <w:r w:rsidR="00377331" w:rsidRPr="0082285B">
        <w:t>.</w:t>
      </w:r>
    </w:p>
    <w:p w14:paraId="1C785F9C" w14:textId="57445D04" w:rsidR="00A9424A" w:rsidRPr="0082285B" w:rsidRDefault="00A9424A" w:rsidP="003F5729">
      <w:r w:rsidRPr="0082285B">
        <w:t xml:space="preserve">Understanding which factors </w:t>
      </w:r>
      <w:r w:rsidR="00693101" w:rsidRPr="0082285B">
        <w:t xml:space="preserve">contribute to </w:t>
      </w:r>
      <w:r w:rsidRPr="0082285B">
        <w:t xml:space="preserve">wildfire </w:t>
      </w:r>
      <w:r w:rsidR="00693101" w:rsidRPr="0082285B">
        <w:t>ignitions</w:t>
      </w:r>
      <w:r w:rsidRPr="0082285B">
        <w:t xml:space="preserve"> is </w:t>
      </w:r>
      <w:r w:rsidR="00377331" w:rsidRPr="0082285B">
        <w:t xml:space="preserve">thus </w:t>
      </w:r>
      <w:r w:rsidRPr="0082285B">
        <w:t xml:space="preserve">essential for policymakers. </w:t>
      </w:r>
      <w:r w:rsidR="00A35081" w:rsidRPr="0082285B">
        <w:t xml:space="preserve">Statistical modeling with regression methods has long been </w:t>
      </w:r>
      <w:r w:rsidR="00B00434" w:rsidRPr="0082285B">
        <w:t>used to predict wildfire susceptibility of affected areas. More recently, a</w:t>
      </w:r>
      <w:r w:rsidRPr="0082285B">
        <w:t xml:space="preserve">dvances in Machine Learning and data collection </w:t>
      </w:r>
      <w:r w:rsidR="00A35081" w:rsidRPr="0082285B">
        <w:t xml:space="preserve">have made </w:t>
      </w:r>
      <w:r w:rsidRPr="0082285B">
        <w:t>a new array of</w:t>
      </w:r>
      <w:r w:rsidR="00B00434" w:rsidRPr="0082285B">
        <w:t xml:space="preserve"> </w:t>
      </w:r>
      <w:r w:rsidR="0097088B" w:rsidRPr="0082285B">
        <w:t xml:space="preserve">modeling methods </w:t>
      </w:r>
      <w:r w:rsidRPr="0082285B">
        <w:t>and data</w:t>
      </w:r>
      <w:r w:rsidR="00DE04F1" w:rsidRPr="0082285B">
        <w:t>bases</w:t>
      </w:r>
      <w:r w:rsidRPr="0082285B">
        <w:t xml:space="preserve"> available </w:t>
      </w:r>
      <w:r w:rsidR="004D4551" w:rsidRPr="0082285B">
        <w:t>for</w:t>
      </w:r>
      <w:r w:rsidRPr="0082285B">
        <w:t xml:space="preserve"> </w:t>
      </w:r>
      <w:r w:rsidR="00B00434" w:rsidRPr="0082285B">
        <w:t>predictive modeling. Additionally, these techniques also facilitate a better understanding of the various intersecting factors that contribute to wildfire ignitions</w:t>
      </w:r>
      <w:r w:rsidRPr="0082285B">
        <w:t>.</w:t>
      </w:r>
      <w:r w:rsidR="00B00434" w:rsidRPr="0082285B">
        <w:t xml:space="preserve"> </w:t>
      </w:r>
      <w:r w:rsidRPr="0082285B">
        <w:t xml:space="preserve">The goal of this study is to </w:t>
      </w:r>
      <w:r w:rsidR="003F5729" w:rsidRPr="0082285B">
        <w:t xml:space="preserve">make </w:t>
      </w:r>
      <w:r w:rsidRPr="0082285B">
        <w:t xml:space="preserve">use </w:t>
      </w:r>
      <w:r w:rsidR="003F5729" w:rsidRPr="0082285B">
        <w:t>of both statistical modeling (logistic regression) and machine learning methods (Random Forest and Gradient Boosting) to predict local wildfire susceptibility in Northern California.</w:t>
      </w:r>
      <w:r w:rsidRPr="0082285B">
        <w:t xml:space="preserve"> This study aims to answer the following questions:</w:t>
      </w:r>
    </w:p>
    <w:p w14:paraId="50F89845" w14:textId="09B82D34" w:rsidR="00A9424A" w:rsidRPr="0082285B" w:rsidRDefault="00A9424A" w:rsidP="003F5729">
      <w:pPr>
        <w:pStyle w:val="Listenabsatz"/>
        <w:numPr>
          <w:ilvl w:val="0"/>
          <w:numId w:val="5"/>
        </w:numPr>
      </w:pPr>
      <w:r w:rsidRPr="0082285B">
        <w:rPr>
          <w:i/>
          <w:iCs/>
        </w:rPr>
        <w:t>How do different algorithms perform at modeling wildfire occurrence in Northern California?</w:t>
      </w:r>
      <w:r w:rsidRPr="0082285B">
        <w:t xml:space="preserve"> </w:t>
      </w:r>
    </w:p>
    <w:p w14:paraId="5C737790" w14:textId="578026AE" w:rsidR="003E541D" w:rsidRPr="0082285B" w:rsidRDefault="00D56D77" w:rsidP="003F5729">
      <w:pPr>
        <w:pStyle w:val="Listenabsatz"/>
        <w:numPr>
          <w:ilvl w:val="0"/>
          <w:numId w:val="5"/>
        </w:numPr>
        <w:rPr>
          <w:i/>
          <w:iCs/>
        </w:rPr>
      </w:pPr>
      <w:r w:rsidRPr="0082285B">
        <w:rPr>
          <w:i/>
          <w:iCs/>
        </w:rPr>
        <w:t>Which areas in Northern California are predicted to be the most susceptible to wildfire ignition risk?</w:t>
      </w:r>
    </w:p>
    <w:p w14:paraId="6BF67C89" w14:textId="74B1388B" w:rsidR="00A9424A" w:rsidRPr="0082285B" w:rsidRDefault="00A9424A" w:rsidP="003F5729">
      <w:pPr>
        <w:pStyle w:val="Listenabsatz"/>
        <w:numPr>
          <w:ilvl w:val="0"/>
          <w:numId w:val="5"/>
        </w:numPr>
        <w:rPr>
          <w:i/>
          <w:iCs/>
        </w:rPr>
      </w:pPr>
      <w:r w:rsidRPr="0082285B">
        <w:rPr>
          <w:i/>
          <w:iCs/>
        </w:rPr>
        <w:t>Which predictor</w:t>
      </w:r>
      <w:r w:rsidR="003F5729" w:rsidRPr="0082285B">
        <w:rPr>
          <w:i/>
          <w:iCs/>
        </w:rPr>
        <w:t>s</w:t>
      </w:r>
      <w:r w:rsidRPr="0082285B">
        <w:rPr>
          <w:i/>
          <w:iCs/>
        </w:rPr>
        <w:t xml:space="preserve"> </w:t>
      </w:r>
      <w:r w:rsidR="003F5729" w:rsidRPr="0082285B">
        <w:rPr>
          <w:i/>
          <w:iCs/>
        </w:rPr>
        <w:t xml:space="preserve">contribute the </w:t>
      </w:r>
      <w:r w:rsidRPr="0082285B">
        <w:rPr>
          <w:i/>
          <w:iCs/>
        </w:rPr>
        <w:t>largest predictive power for modeling wildfire occurrence in Northern California?</w:t>
      </w:r>
    </w:p>
    <w:p w14:paraId="1AD1B1EF" w14:textId="67F3AB4F" w:rsidR="00A778D6" w:rsidRPr="0082285B" w:rsidRDefault="007C0E36" w:rsidP="00A778D6">
      <w:r w:rsidRPr="0082285B">
        <w:t xml:space="preserve">The following section 2 introduces a collection of previous studies that investigate wildfire modeling using a similar methodology in the context of different study </w:t>
      </w:r>
      <w:r w:rsidRPr="0082285B">
        <w:lastRenderedPageBreak/>
        <w:t>areas</w:t>
      </w:r>
      <w:r w:rsidR="008C68AC" w:rsidRPr="0082285B">
        <w:t xml:space="preserve"> and periods</w:t>
      </w:r>
      <w:r w:rsidRPr="0082285B">
        <w:t xml:space="preserve">. Section 3 details the data collection and preparation process, after giving a brief overview over </w:t>
      </w:r>
      <w:r w:rsidR="00571B0A" w:rsidRPr="0082285B">
        <w:t>the</w:t>
      </w:r>
      <w:r w:rsidRPr="0082285B">
        <w:t xml:space="preserve"> chosen study area of Northern California. Section 4 </w:t>
      </w:r>
      <w:r w:rsidR="00F261F4" w:rsidRPr="0082285B">
        <w:t xml:space="preserve">elaborates </w:t>
      </w:r>
      <w:r w:rsidR="00A4793F" w:rsidRPr="0082285B">
        <w:t xml:space="preserve">this study’s </w:t>
      </w:r>
      <w:r w:rsidR="00F261F4" w:rsidRPr="0082285B">
        <w:t xml:space="preserve">approach to modeling </w:t>
      </w:r>
      <w:r w:rsidR="00A4793F" w:rsidRPr="0082285B">
        <w:t xml:space="preserve">wildfire occurrence </w:t>
      </w:r>
      <w:r w:rsidR="00F261F4" w:rsidRPr="0082285B">
        <w:t xml:space="preserve">and discusses the chosen classification algorithms and evaluation methods. </w:t>
      </w:r>
      <w:r w:rsidR="00E731E5" w:rsidRPr="0082285B">
        <w:t xml:space="preserve">Section 5 </w:t>
      </w:r>
      <w:r w:rsidR="001020DE" w:rsidRPr="0082285B">
        <w:t>reports</w:t>
      </w:r>
      <w:r w:rsidR="00E731E5" w:rsidRPr="0082285B">
        <w:t xml:space="preserve"> the obtained results while section 6 discusses their implications</w:t>
      </w:r>
      <w:r w:rsidR="0038227B" w:rsidRPr="0082285B">
        <w:t xml:space="preserve"> and </w:t>
      </w:r>
      <w:r w:rsidR="00DE3BCB" w:rsidRPr="0082285B">
        <w:t>provides</w:t>
      </w:r>
      <w:r w:rsidR="0038227B" w:rsidRPr="0082285B">
        <w:t xml:space="preserve"> an interpretation. </w:t>
      </w:r>
      <w:r w:rsidR="000C1C3A" w:rsidRPr="0082285B">
        <w:t xml:space="preserve">Section 7 concludes. </w:t>
      </w:r>
    </w:p>
    <w:p w14:paraId="17C3CB48" w14:textId="28ABF1E1" w:rsidR="0001285C" w:rsidRPr="0082285B" w:rsidRDefault="0001285C" w:rsidP="00AD2227">
      <w:pPr>
        <w:pStyle w:val="berschrift1"/>
      </w:pPr>
      <w:bookmarkStart w:id="2" w:name="_Toc89203211"/>
      <w:bookmarkStart w:id="3" w:name="_Toc89204216"/>
      <w:r w:rsidRPr="0082285B">
        <w:t>Literature</w:t>
      </w:r>
      <w:bookmarkEnd w:id="2"/>
      <w:bookmarkEnd w:id="3"/>
    </w:p>
    <w:p w14:paraId="5777995E" w14:textId="121BF911" w:rsidR="0001285C" w:rsidRPr="0082285B" w:rsidRDefault="002828A2" w:rsidP="00A37965">
      <w:r w:rsidRPr="0082285B">
        <w:t xml:space="preserve">Previous studies have used statistical modeling and machine learning methods to estimate fire susceptibility for various areas and time periods at both a local and a regional scale. Logistic regression has been a popular method to model wildfire </w:t>
      </w:r>
      <w:r w:rsidR="00376F3F" w:rsidRPr="0082285B">
        <w:t>occurrence</w:t>
      </w:r>
      <w:r w:rsidR="004D759B" w:rsidRPr="0082285B">
        <w:t>.</w:t>
      </w:r>
      <w:r w:rsidRPr="0082285B">
        <w:t xml:space="preserve"> </w:t>
      </w:r>
      <w:r w:rsidR="004D759B" w:rsidRPr="0082285B">
        <w:t>I</w:t>
      </w:r>
      <w:r w:rsidRPr="0082285B">
        <w:t>t is suited to</w:t>
      </w:r>
      <w:r w:rsidR="00B53A48" w:rsidRPr="0082285B">
        <w:t xml:space="preserve"> predict</w:t>
      </w:r>
      <w:r w:rsidRPr="0082285B">
        <w:t xml:space="preserve"> binary variables and estimates a probabilistic output, which can be interpreted as the estimated risk value associated with a given sample </w:t>
      </w:r>
      <w:r w:rsidRPr="0082285B">
        <w:fldChar w:fldCharType="begin"/>
      </w:r>
      <w:r w:rsidRPr="0082285B">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Pr="0082285B">
        <w:fldChar w:fldCharType="separate"/>
      </w:r>
      <w:r w:rsidRPr="0082285B">
        <w:rPr>
          <w:color w:val="000000"/>
        </w:rPr>
        <w:t>(Cao et al., 2017; Catry et al., 2009; Martínez et al., 2009; Rodrigues &amp; de la Riva, 2014; Syphard et al., 2008)</w:t>
      </w:r>
      <w:r w:rsidRPr="0082285B">
        <w:fldChar w:fldCharType="end"/>
      </w:r>
      <w:r w:rsidR="00D425EB" w:rsidRPr="0082285B">
        <w:t xml:space="preserve">. Non-parametric </w:t>
      </w:r>
      <w:r w:rsidR="00A64A84" w:rsidRPr="0082285B">
        <w:t>M</w:t>
      </w:r>
      <w:r w:rsidR="00D425EB" w:rsidRPr="0082285B">
        <w:t xml:space="preserve">achine </w:t>
      </w:r>
      <w:r w:rsidR="00A64A84" w:rsidRPr="0082285B">
        <w:t>L</w:t>
      </w:r>
      <w:r w:rsidR="00D425EB" w:rsidRPr="0082285B">
        <w:t>earning algorithms such as tree-based</w:t>
      </w:r>
      <w:r w:rsidR="00A64A84" w:rsidRPr="0082285B">
        <w:t xml:space="preserve"> ensemble models like</w:t>
      </w:r>
      <w:r w:rsidR="00D425EB" w:rsidRPr="0082285B">
        <w:t xml:space="preserve"> </w:t>
      </w:r>
      <w:r w:rsidR="00A64A84" w:rsidRPr="0082285B">
        <w:t>R</w:t>
      </w:r>
      <w:r w:rsidR="00D425EB" w:rsidRPr="0082285B">
        <w:t xml:space="preserve">andom </w:t>
      </w:r>
      <w:r w:rsidR="00A64A84" w:rsidRPr="0082285B">
        <w:t>F</w:t>
      </w:r>
      <w:r w:rsidR="00D425EB" w:rsidRPr="0082285B">
        <w:t>orest and boosted trees have seen a rise in popularity and are often being compared to baseline predictions based on regression models</w:t>
      </w:r>
      <w:r w:rsidR="000F3A2A" w:rsidRPr="0082285B">
        <w:t xml:space="preserve"> </w:t>
      </w:r>
      <w:r w:rsidR="000F3A2A" w:rsidRPr="0082285B">
        <w:fldChar w:fldCharType="begin"/>
      </w:r>
      <w:r w:rsidR="000F3A2A" w:rsidRPr="0082285B">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rsidRPr="0082285B">
        <w:fldChar w:fldCharType="separate"/>
      </w:r>
      <w:r w:rsidR="000F3A2A" w:rsidRPr="0082285B">
        <w:rPr>
          <w:noProof/>
        </w:rPr>
        <w:t>(Cao et al., 2017; Oliveira et al., 2012; Rodrigues &amp; de la Riva, 2014)</w:t>
      </w:r>
      <w:r w:rsidR="000F3A2A" w:rsidRPr="0082285B">
        <w:fldChar w:fldCharType="end"/>
      </w:r>
      <w:r w:rsidR="000F3A2A" w:rsidRPr="0082285B">
        <w:t xml:space="preserve">. </w:t>
      </w:r>
    </w:p>
    <w:p w14:paraId="46713718" w14:textId="523F521A" w:rsidR="00176651" w:rsidRPr="0082285B" w:rsidRDefault="00A52433" w:rsidP="00A37965">
      <w:r w:rsidRPr="0082285B">
        <w:t xml:space="preserve">One example of the </w:t>
      </w:r>
      <w:r w:rsidR="00DA015E" w:rsidRPr="0082285B">
        <w:t xml:space="preserve">combined use of </w:t>
      </w:r>
      <w:r w:rsidR="00D3414A" w:rsidRPr="0082285B">
        <w:t xml:space="preserve">statistical modeling and Machine Learning </w:t>
      </w:r>
      <w:r w:rsidR="00DA015E" w:rsidRPr="0082285B">
        <w:t xml:space="preserve">in </w:t>
      </w:r>
      <w:r w:rsidR="00294312" w:rsidRPr="0082285B">
        <w:t>the</w:t>
      </w:r>
      <w:r w:rsidRPr="0082285B">
        <w:t xml:space="preserve"> field </w:t>
      </w:r>
      <w:r w:rsidR="00294312" w:rsidRPr="0082285B">
        <w:t xml:space="preserve">of wildfire modeling </w:t>
      </w:r>
      <w:r w:rsidRPr="0082285B">
        <w:t xml:space="preserve">is the study </w:t>
      </w:r>
      <w:r w:rsidR="00713B74" w:rsidRPr="0082285B">
        <w:t xml:space="preserve">focused </w:t>
      </w:r>
      <w:r w:rsidRPr="0082285B">
        <w:t>on Mediterranean Europe performed by Oliveira and co-authors</w:t>
      </w:r>
      <w:r w:rsidR="007130DA" w:rsidRPr="0082285B">
        <w:t xml:space="preserve"> </w:t>
      </w:r>
      <w:r w:rsidR="007130DA" w:rsidRPr="0082285B">
        <w:fldChar w:fldCharType="begin"/>
      </w:r>
      <w:r w:rsidR="007130DA" w:rsidRPr="0082285B">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rsidRPr="0082285B">
        <w:fldChar w:fldCharType="separate"/>
      </w:r>
      <w:r w:rsidR="007130DA" w:rsidRPr="0082285B">
        <w:rPr>
          <w:noProof/>
        </w:rPr>
        <w:t>(Oliveira et al., 2012)</w:t>
      </w:r>
      <w:r w:rsidR="007130DA" w:rsidRPr="0082285B">
        <w:fldChar w:fldCharType="end"/>
      </w:r>
      <w:r w:rsidR="007130DA" w:rsidRPr="0082285B">
        <w:t xml:space="preserve">. </w:t>
      </w:r>
      <w:r w:rsidR="00433E4E" w:rsidRPr="0082285B">
        <w:t xml:space="preserve">They used the average density of fire occurrences at the NUTS3-level of provinces as the dependent variable, as a proxy of fire ignition. </w:t>
      </w:r>
      <w:r w:rsidRPr="0082285B">
        <w:t xml:space="preserve">Oliveira and co-authors applied both linear regression and Random Forest (based on regression trees) at a very large regional scale. </w:t>
      </w:r>
      <w:r w:rsidR="007130DA" w:rsidRPr="0082285B">
        <w:t xml:space="preserve">In their study they aim to </w:t>
      </w:r>
      <w:r w:rsidR="00DD18F7" w:rsidRPr="0082285B">
        <w:t xml:space="preserve">predict the </w:t>
      </w:r>
      <w:r w:rsidR="008103DD" w:rsidRPr="0082285B">
        <w:t>probability</w:t>
      </w:r>
      <w:r w:rsidR="00DD18F7" w:rsidRPr="0082285B">
        <w:t xml:space="preserve"> of fire occurrence for spatial units at a 10</w:t>
      </w:r>
      <w:r w:rsidR="000C777A" w:rsidRPr="0082285B">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D18F7" w:rsidRPr="0082285B">
        <w:t xml:space="preserve"> resolution. </w:t>
      </w:r>
      <w:r w:rsidR="007130DA" w:rsidRPr="0082285B">
        <w:t xml:space="preserve">They use a mixture of environmental and human-centric </w:t>
      </w:r>
      <w:r w:rsidR="00433E4E" w:rsidRPr="0082285B">
        <w:t>variables for modeling with predictors</w:t>
      </w:r>
      <w:r w:rsidR="0013372B" w:rsidRPr="0082285B">
        <w:t xml:space="preserve"> that cover</w:t>
      </w:r>
      <w:r w:rsidR="00433E4E" w:rsidRPr="0082285B">
        <w:t xml:space="preserve"> topography, land cover, climate, infrastructure, </w:t>
      </w:r>
      <w:r w:rsidR="0013372B" w:rsidRPr="0082285B">
        <w:t>demography,</w:t>
      </w:r>
      <w:r w:rsidR="00433E4E" w:rsidRPr="0082285B">
        <w:t xml:space="preserve"> and </w:t>
      </w:r>
      <w:r w:rsidR="0013372B" w:rsidRPr="0082285B">
        <w:t xml:space="preserve">socioeconomics. </w:t>
      </w:r>
      <w:r w:rsidR="004D0F2B" w:rsidRPr="0082285B">
        <w:t xml:space="preserve">They find that </w:t>
      </w:r>
      <w:r w:rsidR="007130DA" w:rsidRPr="0082285B">
        <w:t xml:space="preserve">Random </w:t>
      </w:r>
      <w:r w:rsidR="007130DA" w:rsidRPr="0082285B">
        <w:lastRenderedPageBreak/>
        <w:t xml:space="preserve">Forest outperforms </w:t>
      </w:r>
      <w:r w:rsidR="00AD24AF" w:rsidRPr="0082285B">
        <w:t xml:space="preserve">their regression model. They list precipitation, soil moisture, unemployment rate and </w:t>
      </w:r>
      <w:r w:rsidR="004D0F2B" w:rsidRPr="0082285B">
        <w:t xml:space="preserve">road density </w:t>
      </w:r>
      <w:r w:rsidR="00AD24AF" w:rsidRPr="0082285B">
        <w:t>as their most important predictors</w:t>
      </w:r>
      <w:r w:rsidR="004D0F2B" w:rsidRPr="0082285B">
        <w:t xml:space="preserve">, asserting the importance of both environmental and </w:t>
      </w:r>
      <w:r w:rsidR="00463575" w:rsidRPr="0082285B">
        <w:t>anthropogenic</w:t>
      </w:r>
      <w:r w:rsidR="004D0F2B" w:rsidRPr="0082285B">
        <w:t xml:space="preserve"> </w:t>
      </w:r>
      <w:r w:rsidR="00AB10DE" w:rsidRPr="0082285B">
        <w:t>factors on wildfire occurrence</w:t>
      </w:r>
      <w:r w:rsidR="00AD24AF" w:rsidRPr="0082285B">
        <w:t xml:space="preserve"> </w:t>
      </w:r>
      <w:r w:rsidR="00AD24AF" w:rsidRPr="0082285B">
        <w:fldChar w:fldCharType="begin"/>
      </w:r>
      <w:r w:rsidR="00AD24AF" w:rsidRPr="0082285B">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rsidRPr="0082285B">
        <w:fldChar w:fldCharType="separate"/>
      </w:r>
      <w:r w:rsidR="00AD24AF" w:rsidRPr="0082285B">
        <w:rPr>
          <w:noProof/>
        </w:rPr>
        <w:t>(Oliveira et al., 2012)</w:t>
      </w:r>
      <w:r w:rsidR="00AD24AF" w:rsidRPr="0082285B">
        <w:fldChar w:fldCharType="end"/>
      </w:r>
      <w:r w:rsidR="00AD24AF" w:rsidRPr="0082285B">
        <w:t>.</w:t>
      </w:r>
    </w:p>
    <w:p w14:paraId="725E0D34" w14:textId="3C831A1D" w:rsidR="00B90192" w:rsidRPr="0082285B" w:rsidRDefault="00B90192" w:rsidP="00A37965">
      <w:r w:rsidRPr="0082285B">
        <w:t xml:space="preserve">A more focused look at the Mediterranean was taken by Tonini and co-authors, focusing on this single region of Liguria </w:t>
      </w:r>
      <w:r w:rsidRPr="0082285B">
        <w:fldChar w:fldCharType="begin"/>
      </w:r>
      <w:r w:rsidRPr="0082285B">
        <w:instrText xml:space="preserve"> ADDIN ZOTERO_ITEM CSL_CITATION {"citationID":"nXV75YG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Pr="0082285B">
        <w:fldChar w:fldCharType="separate"/>
      </w:r>
      <w:r w:rsidRPr="0082285B">
        <w:rPr>
          <w:noProof/>
        </w:rPr>
        <w:t>(Tonini et al., 2020)</w:t>
      </w:r>
      <w:r w:rsidRPr="0082285B">
        <w:fldChar w:fldCharType="end"/>
      </w:r>
      <w:r w:rsidRPr="0082285B">
        <w:t xml:space="preserve">. They leveraged data on burned areas from a 20-year period (1997-2017) to assess wildfire susceptibility of the region, dividing the data into subsets for the winter season (November-April) and the summer season (May-October). Unlike the study conducted by Oliveira and co-authors, who used the continuous variable of average density of fire occurrences as the target variable, Tonini and co-authors designed their study as a binary classification case, distinguishing between </w:t>
      </w:r>
      <w:r w:rsidRPr="0082285B">
        <w:rPr>
          <w:i/>
          <w:iCs/>
        </w:rPr>
        <w:t>burnt</w:t>
      </w:r>
      <w:r w:rsidRPr="0082285B">
        <w:t xml:space="preserve"> and </w:t>
      </w:r>
      <w:r w:rsidRPr="0082285B">
        <w:rPr>
          <w:i/>
          <w:iCs/>
        </w:rPr>
        <w:t>unburnt</w:t>
      </w:r>
      <w:r w:rsidRPr="0082285B">
        <w:t xml:space="preserve"> areas. Since pixels on their created GIS-map are treated as individual samples, this binary approach allows for the creation of very detailed fire susceptibility maps, since for every individual pixel a probabilistic value for being </w:t>
      </w:r>
      <w:r w:rsidRPr="0082285B">
        <w:rPr>
          <w:i/>
          <w:iCs/>
        </w:rPr>
        <w:t>burnt</w:t>
      </w:r>
      <w:r w:rsidRPr="0082285B">
        <w:t xml:space="preserve"> is calculated by the model. The authors used variables describing the topography, land cover and the distance to anthropogenic features such as urban areas and roads as predictors. No variables capturing demographics or socioeconomics were used</w:t>
      </w:r>
      <w:r w:rsidR="00CA626F" w:rsidRPr="0082285B">
        <w:t xml:space="preserve"> in this study</w:t>
      </w:r>
      <w:r w:rsidRPr="0082285B">
        <w:t xml:space="preserve">. All models were estimated using Random Forest. </w:t>
      </w:r>
      <w:r w:rsidR="009951C1" w:rsidRPr="0082285B">
        <w:t>Models were evaluated by predicting a set of test</w:t>
      </w:r>
      <w:r w:rsidRPr="0082285B">
        <w:t xml:space="preserve"> data</w:t>
      </w:r>
      <w:r w:rsidR="009951C1" w:rsidRPr="0082285B">
        <w:t xml:space="preserve"> consisting of </w:t>
      </w:r>
      <w:r w:rsidRPr="0082285B">
        <w:t xml:space="preserve">the last 6 years of analysis (25% of the entire data). The </w:t>
      </w:r>
      <w:r w:rsidR="009951C1" w:rsidRPr="0082285B">
        <w:t xml:space="preserve">final </w:t>
      </w:r>
      <w:r w:rsidRPr="0082285B">
        <w:t>model showed good global predictive power in both seasons, discriminating between burnt and unburnt areas within the 75th percentile. The authors stress the importance of using cross validation to mitigate spatial autocorrelation</w:t>
      </w:r>
      <w:r w:rsidR="00D95E7D" w:rsidRPr="0082285B">
        <w:t xml:space="preserve"> with resampling</w:t>
      </w:r>
      <w:r w:rsidR="009951C1" w:rsidRPr="0082285B">
        <w:t xml:space="preserve"> </w:t>
      </w:r>
      <w:r w:rsidR="009951C1" w:rsidRPr="0082285B">
        <w:fldChar w:fldCharType="begin"/>
      </w:r>
      <w:r w:rsidR="009951C1" w:rsidRPr="0082285B">
        <w:instrText xml:space="preserve"> ADDIN ZOTERO_ITEM CSL_CITATION {"citationID":"lx94jsHF","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9951C1" w:rsidRPr="0082285B">
        <w:fldChar w:fldCharType="separate"/>
      </w:r>
      <w:r w:rsidR="009951C1" w:rsidRPr="0082285B">
        <w:rPr>
          <w:noProof/>
        </w:rPr>
        <w:t>(Tonini et al., 2020)</w:t>
      </w:r>
      <w:r w:rsidR="009951C1" w:rsidRPr="0082285B">
        <w:fldChar w:fldCharType="end"/>
      </w:r>
      <w:r w:rsidR="009951C1" w:rsidRPr="0082285B">
        <w:t>.</w:t>
      </w:r>
      <w:r w:rsidR="006753F4" w:rsidRPr="0082285B">
        <w:t xml:space="preserve"> </w:t>
      </w:r>
    </w:p>
    <w:p w14:paraId="2839C012" w14:textId="04AF02F6" w:rsidR="00AD24AF" w:rsidRPr="0082285B" w:rsidRDefault="00AD24AF" w:rsidP="00A37965">
      <w:r w:rsidRPr="0082285B">
        <w:t xml:space="preserve">Cao and co-authors compare multiple </w:t>
      </w:r>
      <w:r w:rsidR="00F33DC8" w:rsidRPr="0082285B">
        <w:t xml:space="preserve">modeling </w:t>
      </w:r>
      <w:r w:rsidRPr="0082285B">
        <w:t xml:space="preserve">methods to </w:t>
      </w:r>
      <w:r w:rsidR="00F33DC8" w:rsidRPr="0082285B">
        <w:t>estimate</w:t>
      </w:r>
      <w:r w:rsidRPr="0082285B">
        <w:t xml:space="preserve"> wildfire susceptibility in the South Chinese province of Yunnan </w:t>
      </w:r>
      <w:r w:rsidRPr="0082285B">
        <w:fldChar w:fldCharType="begin"/>
      </w:r>
      <w:r w:rsidRPr="0082285B">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Pr="0082285B">
        <w:fldChar w:fldCharType="separate"/>
      </w:r>
      <w:r w:rsidRPr="0082285B">
        <w:rPr>
          <w:noProof/>
        </w:rPr>
        <w:t>(Cao et al., 2017)</w:t>
      </w:r>
      <w:r w:rsidRPr="0082285B">
        <w:fldChar w:fldCharType="end"/>
      </w:r>
      <w:r w:rsidRPr="0082285B">
        <w:t xml:space="preserve">. </w:t>
      </w:r>
      <w:r w:rsidR="00F33DC8" w:rsidRPr="0082285B">
        <w:t>They</w:t>
      </w:r>
      <w:r w:rsidRPr="0082285B">
        <w:t xml:space="preserve"> disregard </w:t>
      </w:r>
      <w:r w:rsidR="00463575" w:rsidRPr="0082285B">
        <w:t>anthropogenic</w:t>
      </w:r>
      <w:r w:rsidRPr="0082285B">
        <w:t xml:space="preserve"> factors </w:t>
      </w:r>
      <w:r w:rsidR="00F33DC8" w:rsidRPr="0082285B">
        <w:t>and in</w:t>
      </w:r>
      <w:r w:rsidRPr="0082285B">
        <w:t>clud</w:t>
      </w:r>
      <w:r w:rsidR="00F33DC8" w:rsidRPr="0082285B">
        <w:t xml:space="preserve">e </w:t>
      </w:r>
      <w:r w:rsidRPr="0082285B">
        <w:t xml:space="preserve">only </w:t>
      </w:r>
      <w:r w:rsidR="00F33DC8" w:rsidRPr="0082285B">
        <w:t xml:space="preserve">environmental </w:t>
      </w:r>
      <w:r w:rsidRPr="0082285B">
        <w:t>predictor</w:t>
      </w:r>
      <w:r w:rsidR="00F33DC8" w:rsidRPr="0082285B">
        <w:t xml:space="preserve">s </w:t>
      </w:r>
      <w:r w:rsidRPr="0082285B">
        <w:t xml:space="preserve">at </w:t>
      </w:r>
      <w:r w:rsidR="00F33DC8" w:rsidRPr="0082285B">
        <w:t xml:space="preserve">the </w:t>
      </w:r>
      <w:r w:rsidRPr="0082285B">
        <w:t xml:space="preserve">scale of a single Chinese province. </w:t>
      </w:r>
      <w:r w:rsidR="00EE062B" w:rsidRPr="0082285B">
        <w:t xml:space="preserve">They apply both </w:t>
      </w:r>
      <w:r w:rsidR="00F33DC8" w:rsidRPr="0082285B">
        <w:t>logistic</w:t>
      </w:r>
      <w:r w:rsidR="00EE062B" w:rsidRPr="0082285B">
        <w:t xml:space="preserve"> and probit</w:t>
      </w:r>
      <w:r w:rsidR="00F33DC8" w:rsidRPr="0082285B">
        <w:t xml:space="preserve"> regression, </w:t>
      </w:r>
      <w:r w:rsidR="00EE062B" w:rsidRPr="0082285B">
        <w:t xml:space="preserve">Random Forest and Artificial Neural Networks to </w:t>
      </w:r>
      <w:r w:rsidR="00F33DC8" w:rsidRPr="0082285B">
        <w:t xml:space="preserve">model </w:t>
      </w:r>
      <w:r w:rsidR="00EE062B" w:rsidRPr="0082285B">
        <w:t xml:space="preserve">wildfire </w:t>
      </w:r>
      <w:r w:rsidR="00F33DC8" w:rsidRPr="0082285B">
        <w:t>risk</w:t>
      </w:r>
      <w:r w:rsidR="00EE062B" w:rsidRPr="0082285B">
        <w:t xml:space="preserve">. For model </w:t>
      </w:r>
      <w:r w:rsidR="00EE062B" w:rsidRPr="0082285B">
        <w:lastRenderedPageBreak/>
        <w:t>evaluation the</w:t>
      </w:r>
      <w:r w:rsidR="00DA0A3B" w:rsidRPr="0082285B">
        <w:t xml:space="preserve"> authors</w:t>
      </w:r>
      <w:r w:rsidR="00EE062B" w:rsidRPr="0082285B">
        <w:t xml:space="preserve"> </w:t>
      </w:r>
      <w:r w:rsidR="00DA0A3B" w:rsidRPr="0082285B">
        <w:t>use</w:t>
      </w:r>
      <w:r w:rsidR="00EE062B" w:rsidRPr="0082285B">
        <w:t xml:space="preserve"> a cost-sensitive misclassification metric, concluding that </w:t>
      </w:r>
      <w:r w:rsidR="00F30157" w:rsidRPr="0082285B">
        <w:t xml:space="preserve">Random Forest performed the best </w:t>
      </w:r>
      <w:r w:rsidR="00DA0A3B" w:rsidRPr="0082285B">
        <w:t>at</w:t>
      </w:r>
      <w:r w:rsidR="00F30157" w:rsidRPr="0082285B">
        <w:t xml:space="preserve"> predicting the binary</w:t>
      </w:r>
      <w:r w:rsidR="008E2AD3" w:rsidRPr="0082285B">
        <w:t xml:space="preserve"> ignition</w:t>
      </w:r>
      <w:r w:rsidR="00F30157" w:rsidRPr="0082285B">
        <w:t xml:space="preserve"> target. Cao and co-authors stress the importance of </w:t>
      </w:r>
      <w:r w:rsidR="00D53465" w:rsidRPr="0082285B">
        <w:t>sub</w:t>
      </w:r>
      <w:r w:rsidR="00DF322F" w:rsidRPr="0082285B">
        <w:t xml:space="preserve">sampling methods </w:t>
      </w:r>
      <w:r w:rsidR="00F30157" w:rsidRPr="0082285B">
        <w:t>to resolve issues of class imbalance</w:t>
      </w:r>
      <w:r w:rsidR="00D53465" w:rsidRPr="0082285B">
        <w:t xml:space="preserve"> by balancing out the </w:t>
      </w:r>
      <w:r w:rsidR="00F30157" w:rsidRPr="0082285B">
        <w:t xml:space="preserve">large number of non-ignition samples </w:t>
      </w:r>
      <w:r w:rsidR="00F30157" w:rsidRPr="0082285B">
        <w:fldChar w:fldCharType="begin"/>
      </w:r>
      <w:r w:rsidR="00F30157" w:rsidRPr="0082285B">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rsidRPr="0082285B">
        <w:fldChar w:fldCharType="separate"/>
      </w:r>
      <w:r w:rsidR="00F30157" w:rsidRPr="0082285B">
        <w:rPr>
          <w:noProof/>
        </w:rPr>
        <w:t>(Cao et al., 2017)</w:t>
      </w:r>
      <w:r w:rsidR="00F30157" w:rsidRPr="0082285B">
        <w:fldChar w:fldCharType="end"/>
      </w:r>
      <w:r w:rsidR="00F30157" w:rsidRPr="0082285B">
        <w:t xml:space="preserve">. </w:t>
      </w:r>
    </w:p>
    <w:p w14:paraId="5F8F886B" w14:textId="008515E9" w:rsidR="00427076" w:rsidRPr="0082285B" w:rsidRDefault="00E46E97" w:rsidP="00A37965">
      <w:r w:rsidRPr="0082285B">
        <w:t xml:space="preserve">The Iberian peninsula has been </w:t>
      </w:r>
      <w:r w:rsidR="00C03E3D" w:rsidRPr="0082285B">
        <w:t xml:space="preserve">investigated in </w:t>
      </w:r>
      <w:r w:rsidRPr="0082285B">
        <w:t xml:space="preserve">a multitude of studies, being among the areas with the highest concentration of wildfires in Europe </w:t>
      </w:r>
      <w:r w:rsidRPr="0082285B">
        <w:fldChar w:fldCharType="begin"/>
      </w:r>
      <w:r w:rsidRPr="0082285B">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82285B">
        <w:fldChar w:fldCharType="separate"/>
      </w:r>
      <w:r w:rsidRPr="0082285B">
        <w:rPr>
          <w:noProof/>
        </w:rPr>
        <w:t>(Oliveira et al., 2012)</w:t>
      </w:r>
      <w:r w:rsidRPr="0082285B">
        <w:fldChar w:fldCharType="end"/>
      </w:r>
      <w:r w:rsidRPr="0082285B">
        <w:t xml:space="preserve">. </w:t>
      </w:r>
      <w:r w:rsidR="005E4178" w:rsidRPr="0082285B">
        <w:t>Martínez and co-authors</w:t>
      </w:r>
      <w:r w:rsidR="002A1CB3" w:rsidRPr="0082285B">
        <w:t>’</w:t>
      </w:r>
      <w:r w:rsidR="005E4178" w:rsidRPr="0082285B">
        <w:t xml:space="preserve"> approach explicitly investigat</w:t>
      </w:r>
      <w:r w:rsidR="002A1CB3" w:rsidRPr="0082285B">
        <w:t xml:space="preserve">es </w:t>
      </w:r>
      <w:r w:rsidR="005E4178" w:rsidRPr="0082285B">
        <w:t>only human-caused wildfire</w:t>
      </w:r>
      <w:r w:rsidR="002A1CB3" w:rsidRPr="0082285B">
        <w:t xml:space="preserve">s </w:t>
      </w:r>
      <w:r w:rsidR="005E4178" w:rsidRPr="0082285B">
        <w:t xml:space="preserve">in Spain </w:t>
      </w:r>
      <w:r w:rsidR="005E4178" w:rsidRPr="0082285B">
        <w:fldChar w:fldCharType="begin"/>
      </w:r>
      <w:r w:rsidR="005E4178" w:rsidRPr="0082285B">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rsidRPr="0082285B">
        <w:fldChar w:fldCharType="separate"/>
      </w:r>
      <w:r w:rsidR="005E4178" w:rsidRPr="0082285B">
        <w:rPr>
          <w:color w:val="000000"/>
        </w:rPr>
        <w:t>(Martínez et al., 2009)</w:t>
      </w:r>
      <w:r w:rsidR="005E4178" w:rsidRPr="0082285B">
        <w:fldChar w:fldCharType="end"/>
      </w:r>
      <w:r w:rsidR="00E77C42" w:rsidRPr="0082285B">
        <w:t xml:space="preserve">. </w:t>
      </w:r>
      <w:r w:rsidR="00214BEE" w:rsidRPr="0082285B">
        <w:t xml:space="preserve">Their models are </w:t>
      </w:r>
      <w:r w:rsidR="002D3D29" w:rsidRPr="0082285B">
        <w:t xml:space="preserve">trained </w:t>
      </w:r>
      <w:r w:rsidR="00214BEE" w:rsidRPr="0082285B">
        <w:t xml:space="preserve">exclusively </w:t>
      </w:r>
      <w:r w:rsidR="002D3D29" w:rsidRPr="0082285B">
        <w:t xml:space="preserve">with </w:t>
      </w:r>
      <w:r w:rsidR="00463575" w:rsidRPr="0082285B">
        <w:t>anthropogenic</w:t>
      </w:r>
      <w:r w:rsidR="00214BEE" w:rsidRPr="0082285B">
        <w:t xml:space="preserve"> predictors, ignoring any </w:t>
      </w:r>
      <w:r w:rsidR="00BC59EE" w:rsidRPr="0082285B">
        <w:t>environmental</w:t>
      </w:r>
      <w:r w:rsidR="00214BEE" w:rsidRPr="0082285B">
        <w:t xml:space="preserve"> factors</w:t>
      </w:r>
      <w:r w:rsidR="00963B2F" w:rsidRPr="0082285B">
        <w:t>. They apply logistic regression to estimate their binary target variable</w:t>
      </w:r>
      <w:r w:rsidR="00033E15" w:rsidRPr="0082285B">
        <w:t xml:space="preserve">, finding </w:t>
      </w:r>
      <w:r w:rsidR="00963B2F" w:rsidRPr="0082285B">
        <w:t xml:space="preserve">that agricultural landscape patterns and rural development processes are the most important predictors for human-caused wildfire ignitions in Spain </w:t>
      </w:r>
      <w:r w:rsidR="00963B2F" w:rsidRPr="0082285B">
        <w:fldChar w:fldCharType="begin"/>
      </w:r>
      <w:r w:rsidR="00963B2F" w:rsidRPr="0082285B">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rsidRPr="0082285B">
        <w:fldChar w:fldCharType="separate"/>
      </w:r>
      <w:r w:rsidR="00963B2F" w:rsidRPr="0082285B">
        <w:rPr>
          <w:color w:val="000000"/>
        </w:rPr>
        <w:t>(Martínez et al., 2009)</w:t>
      </w:r>
      <w:r w:rsidR="00963B2F" w:rsidRPr="0082285B">
        <w:fldChar w:fldCharType="end"/>
      </w:r>
      <w:r w:rsidR="00156846" w:rsidRPr="0082285B">
        <w:t xml:space="preserve">. </w:t>
      </w:r>
    </w:p>
    <w:p w14:paraId="2BD99F90" w14:textId="77C46768" w:rsidR="00F30157" w:rsidRPr="0082285B" w:rsidRDefault="00E2735B" w:rsidP="00A37965">
      <w:r w:rsidRPr="0082285B">
        <w:t xml:space="preserve">Rodrigues and de la Riva expand on the work done by Martínez and co-authors by </w:t>
      </w:r>
      <w:r w:rsidR="006C36C0" w:rsidRPr="0082285B">
        <w:t>estimating models for</w:t>
      </w:r>
      <w:r w:rsidR="006E38B2" w:rsidRPr="0082285B">
        <w:t xml:space="preserve"> human-caused wildfire </w:t>
      </w:r>
      <w:r w:rsidR="006C36C0" w:rsidRPr="0082285B">
        <w:t>occurrences</w:t>
      </w:r>
      <w:r w:rsidR="006E38B2" w:rsidRPr="0082285B">
        <w:t xml:space="preserve"> in Spa</w:t>
      </w:r>
      <w:r w:rsidR="006C36C0" w:rsidRPr="0082285B">
        <w:t>i</w:t>
      </w:r>
      <w:r w:rsidR="006E38B2" w:rsidRPr="0082285B">
        <w:t xml:space="preserve">n with </w:t>
      </w:r>
      <w:r w:rsidR="006C36C0" w:rsidRPr="0082285B">
        <w:t xml:space="preserve">Random Forest, boosted trees and Support Vector Machine in addition to </w:t>
      </w:r>
      <w:r w:rsidR="006E38B2" w:rsidRPr="0082285B">
        <w:t xml:space="preserve">logistic regression </w:t>
      </w:r>
      <w:r w:rsidR="006E38B2" w:rsidRPr="0082285B">
        <w:fldChar w:fldCharType="begin"/>
      </w:r>
      <w:r w:rsidR="006E38B2" w:rsidRPr="0082285B">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rsidRPr="0082285B">
        <w:fldChar w:fldCharType="separate"/>
      </w:r>
      <w:r w:rsidR="006E38B2" w:rsidRPr="0082285B">
        <w:rPr>
          <w:noProof/>
        </w:rPr>
        <w:t>(Rodrigues &amp; de la Riva, 2014)</w:t>
      </w:r>
      <w:r w:rsidR="006E38B2" w:rsidRPr="0082285B">
        <w:fldChar w:fldCharType="end"/>
      </w:r>
      <w:r w:rsidR="006E38B2" w:rsidRPr="0082285B">
        <w:t xml:space="preserve">. </w:t>
      </w:r>
      <w:r w:rsidR="000B70AE" w:rsidRPr="0082285B">
        <w:t>Like</w:t>
      </w:r>
      <w:r w:rsidR="006E38B2" w:rsidRPr="0082285B">
        <w:t xml:space="preserve"> Martínez and co-authors they only include </w:t>
      </w:r>
      <w:r w:rsidR="00F26E0A" w:rsidRPr="0082285B">
        <w:t xml:space="preserve">anthropogenic </w:t>
      </w:r>
      <w:r w:rsidR="006E38B2" w:rsidRPr="0082285B">
        <w:t>predictor</w:t>
      </w:r>
      <w:r w:rsidR="00F26E0A" w:rsidRPr="0082285B">
        <w:t xml:space="preserve">s </w:t>
      </w:r>
      <w:r w:rsidR="006E38B2" w:rsidRPr="0082285B">
        <w:t xml:space="preserve">in their data. They find that logistic regression is outperformed by all other </w:t>
      </w:r>
      <w:r w:rsidR="00AB58E0" w:rsidRPr="0082285B">
        <w:t xml:space="preserve">classifiers </w:t>
      </w:r>
      <w:r w:rsidR="006E38B2" w:rsidRPr="0082285B">
        <w:t>in terms of ROC-AUC (see section 3.4 for a discussion of various evaluation metrics in classification tasks).</w:t>
      </w:r>
      <w:r w:rsidR="00AB58E0" w:rsidRPr="0082285B">
        <w:t xml:space="preserve"> </w:t>
      </w:r>
      <w:r w:rsidR="00B02AB4" w:rsidRPr="0082285B">
        <w:t xml:space="preserve">They conclude by recommending tree-based algorithms such as Random Forest and boosted trees while calling SVM less adequate due to the time-consuming optimization process and comparably worse predictive power </w:t>
      </w:r>
      <w:r w:rsidR="00B02AB4" w:rsidRPr="0082285B">
        <w:fldChar w:fldCharType="begin"/>
      </w:r>
      <w:r w:rsidR="00B02AB4" w:rsidRPr="0082285B">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rsidRPr="0082285B">
        <w:fldChar w:fldCharType="separate"/>
      </w:r>
      <w:r w:rsidR="00B02AB4" w:rsidRPr="0082285B">
        <w:rPr>
          <w:noProof/>
        </w:rPr>
        <w:t>(Rodrigues &amp; de la Riva, 2014)</w:t>
      </w:r>
      <w:r w:rsidR="00B02AB4" w:rsidRPr="0082285B">
        <w:fldChar w:fldCharType="end"/>
      </w:r>
      <w:r w:rsidR="00B02AB4" w:rsidRPr="0082285B">
        <w:t xml:space="preserve">. </w:t>
      </w:r>
    </w:p>
    <w:p w14:paraId="3C0AA05C" w14:textId="328ACB19" w:rsidR="00D246CB" w:rsidRPr="0082285B" w:rsidRDefault="00D246CB" w:rsidP="00A37965">
      <w:r w:rsidRPr="0082285B">
        <w:t xml:space="preserve">Catry and co-authors use a small set of predictor variables to predict the spatial patterns of wildfire ignitions in Portugal </w:t>
      </w:r>
      <w:r w:rsidR="00347021" w:rsidRPr="0082285B">
        <w:t>with</w:t>
      </w:r>
      <w:r w:rsidRPr="0082285B">
        <w:t xml:space="preserve"> logistic regression </w:t>
      </w:r>
      <w:r w:rsidRPr="0082285B">
        <w:fldChar w:fldCharType="begin"/>
      </w:r>
      <w:r w:rsidRPr="0082285B">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Pr="0082285B">
        <w:fldChar w:fldCharType="separate"/>
      </w:r>
      <w:r w:rsidRPr="0082285B">
        <w:rPr>
          <w:noProof/>
        </w:rPr>
        <w:t>(Catry et al., 2009)</w:t>
      </w:r>
      <w:r w:rsidRPr="0082285B">
        <w:fldChar w:fldCharType="end"/>
      </w:r>
      <w:r w:rsidRPr="0082285B">
        <w:t xml:space="preserve">. They combine both environmental and </w:t>
      </w:r>
      <w:r w:rsidR="00463575" w:rsidRPr="0082285B">
        <w:t>anthropogenic</w:t>
      </w:r>
      <w:r w:rsidR="00AE1A65" w:rsidRPr="0082285B">
        <w:t xml:space="preserve"> variables, but explicitly make a point </w:t>
      </w:r>
      <w:r w:rsidR="005B1CBD" w:rsidRPr="0082285B">
        <w:t>of</w:t>
      </w:r>
      <w:r w:rsidR="00AE1A65" w:rsidRPr="0082285B">
        <w:t xml:space="preserve"> us</w:t>
      </w:r>
      <w:r w:rsidR="005B1CBD" w:rsidRPr="0082285B">
        <w:t>ing</w:t>
      </w:r>
      <w:r w:rsidR="00AE1A65" w:rsidRPr="0082285B">
        <w:t xml:space="preserve"> as few predictor variables as possible. They find that logistic </w:t>
      </w:r>
      <w:r w:rsidR="00AE1A65" w:rsidRPr="0082285B">
        <w:lastRenderedPageBreak/>
        <w:t xml:space="preserve">regression provides satisfying prediction results (ROC-AUC of ~0.85) despite only using population density, land cover, distance to roads and elevation as predictors </w:t>
      </w:r>
      <w:r w:rsidR="00AE1A65" w:rsidRPr="0082285B">
        <w:fldChar w:fldCharType="begin"/>
      </w:r>
      <w:r w:rsidR="00AE1A65" w:rsidRPr="0082285B">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rsidRPr="0082285B">
        <w:fldChar w:fldCharType="separate"/>
      </w:r>
      <w:r w:rsidR="00AE1A65" w:rsidRPr="0082285B">
        <w:rPr>
          <w:noProof/>
        </w:rPr>
        <w:t>(Catry et al., 2009)</w:t>
      </w:r>
      <w:r w:rsidR="00AE1A65" w:rsidRPr="0082285B">
        <w:fldChar w:fldCharType="end"/>
      </w:r>
      <w:r w:rsidR="00AE1A65" w:rsidRPr="0082285B">
        <w:t xml:space="preserve">. </w:t>
      </w:r>
    </w:p>
    <w:p w14:paraId="5683BE72" w14:textId="77777777" w:rsidR="002E60FE" w:rsidRPr="0082285B" w:rsidRDefault="009C5060" w:rsidP="00A52433">
      <w:r w:rsidRPr="0082285B">
        <w:t xml:space="preserve">California has previously been the area of analysis in wildfire modeling studies </w:t>
      </w:r>
      <w:r w:rsidRPr="0082285B">
        <w:fldChar w:fldCharType="begin"/>
      </w:r>
      <w:r w:rsidRPr="0082285B">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Pr="0082285B">
        <w:fldChar w:fldCharType="separate"/>
      </w:r>
      <w:r w:rsidRPr="0082285B">
        <w:rPr>
          <w:noProof/>
        </w:rPr>
        <w:t>(Malik et al., 2021; Syphard et al., 2008)</w:t>
      </w:r>
      <w:r w:rsidRPr="0082285B">
        <w:fldChar w:fldCharType="end"/>
      </w:r>
      <w:r w:rsidR="00EA3AF8" w:rsidRPr="0082285B">
        <w:t>.</w:t>
      </w:r>
      <w:r w:rsidR="00955275" w:rsidRPr="0082285B">
        <w:t xml:space="preserve"> Syphard and co-authors </w:t>
      </w:r>
      <w:r w:rsidR="00637740" w:rsidRPr="0082285B">
        <w:t>took</w:t>
      </w:r>
      <w:r w:rsidR="00955275" w:rsidRPr="0082285B">
        <w:t xml:space="preserve"> a regional approach </w:t>
      </w:r>
      <w:r w:rsidR="00ED52DF" w:rsidRPr="0082285B">
        <w:t>by investigating</w:t>
      </w:r>
      <w:r w:rsidR="00955275" w:rsidRPr="0082285B">
        <w:t xml:space="preserve"> wildfire ignitions and frequency in the Santa Monica mountains in Southern California</w:t>
      </w:r>
      <w:r w:rsidR="00CA70A1" w:rsidRPr="0082285B">
        <w:t xml:space="preserve"> </w:t>
      </w:r>
      <w:r w:rsidR="00CA70A1" w:rsidRPr="0082285B">
        <w:fldChar w:fldCharType="begin"/>
      </w:r>
      <w:r w:rsidR="00CA70A1" w:rsidRPr="0082285B">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rsidRPr="0082285B">
        <w:fldChar w:fldCharType="separate"/>
      </w:r>
      <w:r w:rsidR="00CA70A1" w:rsidRPr="0082285B">
        <w:rPr>
          <w:noProof/>
        </w:rPr>
        <w:t>(Syphard et al., 2008)</w:t>
      </w:r>
      <w:r w:rsidR="00CA70A1" w:rsidRPr="0082285B">
        <w:fldChar w:fldCharType="end"/>
      </w:r>
      <w:r w:rsidR="00955275" w:rsidRPr="0082285B">
        <w:t xml:space="preserve">. </w:t>
      </w:r>
      <w:r w:rsidR="00CA70A1" w:rsidRPr="0082285B">
        <w:t>They use</w:t>
      </w:r>
      <w:r w:rsidR="00637740" w:rsidRPr="0082285B">
        <w:t>d</w:t>
      </w:r>
      <w:r w:rsidR="00CA70A1" w:rsidRPr="0082285B">
        <w:t xml:space="preserve"> topological and climatic predictors</w:t>
      </w:r>
      <w:r w:rsidR="008A00BC" w:rsidRPr="0082285B">
        <w:t>, as well as distance to infrastructure</w:t>
      </w:r>
      <w:r w:rsidR="00CA70A1" w:rsidRPr="0082285B">
        <w:t xml:space="preserve">. </w:t>
      </w:r>
      <w:r w:rsidR="002B633A" w:rsidRPr="0082285B">
        <w:t xml:space="preserve">Their data is of very high granularity with a maximum resolution of 10m in their data set. They </w:t>
      </w:r>
      <w:r w:rsidR="00637740" w:rsidRPr="0082285B">
        <w:t>used</w:t>
      </w:r>
      <w:r w:rsidR="002B633A" w:rsidRPr="0082285B">
        <w:t xml:space="preserve"> logistic regression and f</w:t>
      </w:r>
      <w:r w:rsidR="00637740" w:rsidRPr="0082285B">
        <w:t>ou</w:t>
      </w:r>
      <w:r w:rsidR="002B633A" w:rsidRPr="0082285B">
        <w:t xml:space="preserve">nd that while wildfire ignitions were best predicted with </w:t>
      </w:r>
      <w:r w:rsidR="00463575" w:rsidRPr="0082285B">
        <w:t>anthropogenic</w:t>
      </w:r>
      <w:r w:rsidR="002B633A" w:rsidRPr="0082285B">
        <w:t xml:space="preserve"> predictor variables, </w:t>
      </w:r>
      <w:r w:rsidR="00637740" w:rsidRPr="0082285B">
        <w:t>environmental</w:t>
      </w:r>
      <w:r w:rsidR="002B633A" w:rsidRPr="0082285B">
        <w:t xml:space="preserve"> data was better at predicting ignition frequency </w:t>
      </w:r>
      <w:r w:rsidR="002B633A" w:rsidRPr="0082285B">
        <w:fldChar w:fldCharType="begin"/>
      </w:r>
      <w:r w:rsidR="002B633A" w:rsidRPr="0082285B">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rsidRPr="0082285B">
        <w:fldChar w:fldCharType="separate"/>
      </w:r>
      <w:r w:rsidR="002B633A" w:rsidRPr="0082285B">
        <w:rPr>
          <w:noProof/>
        </w:rPr>
        <w:t>(Syphard et al., 2008)</w:t>
      </w:r>
      <w:r w:rsidR="002B633A" w:rsidRPr="0082285B">
        <w:fldChar w:fldCharType="end"/>
      </w:r>
      <w:r w:rsidR="002B633A" w:rsidRPr="0082285B">
        <w:t xml:space="preserve">. </w:t>
      </w:r>
    </w:p>
    <w:p w14:paraId="7F515295" w14:textId="6BF4215F" w:rsidR="00A52433" w:rsidRPr="0082285B" w:rsidRDefault="00A52433" w:rsidP="00A52433">
      <w:r w:rsidRPr="0082285B">
        <w:t xml:space="preserve">A </w:t>
      </w:r>
      <w:r w:rsidR="002E60FE" w:rsidRPr="0082285B">
        <w:t>large</w:t>
      </w:r>
      <w:r w:rsidRPr="0082285B">
        <w:t xml:space="preserve"> </w:t>
      </w:r>
      <w:r w:rsidR="002E60FE" w:rsidRPr="0082285B">
        <w:t xml:space="preserve">selection </w:t>
      </w:r>
      <w:r w:rsidRPr="0082285B">
        <w:t xml:space="preserve">of algorithms </w:t>
      </w:r>
      <w:r w:rsidR="002E60FE" w:rsidRPr="0082285B">
        <w:t xml:space="preserve">were </w:t>
      </w:r>
      <w:r w:rsidRPr="0082285B">
        <w:t>employed by Ghorbanzadeh and co-authors in their study on wildfire susceptibility for Amol County</w:t>
      </w:r>
      <w:r w:rsidR="002E60FE" w:rsidRPr="0082285B">
        <w:t xml:space="preserve"> in </w:t>
      </w:r>
      <w:r w:rsidRPr="0082285B">
        <w:t xml:space="preserve">Iran </w:t>
      </w:r>
      <w:r w:rsidRPr="0082285B">
        <w:fldChar w:fldCharType="begin"/>
      </w:r>
      <w:r w:rsidRPr="0082285B">
        <w:instrText xml:space="preserve"> ADDIN ZOTERO_ITEM CSL_CITATION {"citationID":"wXp0oJsx","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Pr="0082285B">
        <w:fldChar w:fldCharType="separate"/>
      </w:r>
      <w:r w:rsidRPr="0082285B">
        <w:rPr>
          <w:noProof/>
        </w:rPr>
        <w:t>(Ghorbanzadeh et al., 2019)</w:t>
      </w:r>
      <w:r w:rsidRPr="0082285B">
        <w:fldChar w:fldCharType="end"/>
      </w:r>
      <w:r w:rsidRPr="0082285B">
        <w:t>. They created their own data</w:t>
      </w:r>
      <w:r w:rsidR="00A326E3" w:rsidRPr="0082285B">
        <w:t xml:space="preserve"> </w:t>
      </w:r>
      <w:r w:rsidRPr="0082285B">
        <w:t xml:space="preserve">set based on the MODIS database, which provides daily shapefiles on global active wildfires. Predictor variables describing topography, meteorology, </w:t>
      </w:r>
      <w:r w:rsidR="0099103A" w:rsidRPr="0082285B">
        <w:t>vegetation,</w:t>
      </w:r>
      <w:r w:rsidRPr="0082285B">
        <w:t xml:space="preserve"> and </w:t>
      </w:r>
      <w:r w:rsidR="00463575" w:rsidRPr="0082285B">
        <w:t>anthropogenic</w:t>
      </w:r>
      <w:r w:rsidRPr="0082285B">
        <w:t xml:space="preserve"> factors (such as distance to inhabited areas and roads) were used for modeling. This study too disregards demographic or </w:t>
      </w:r>
      <w:r w:rsidR="00A81B99" w:rsidRPr="0082285B">
        <w:t>socioeconomic</w:t>
      </w:r>
      <w:r w:rsidRPr="0082285B">
        <w:t xml:space="preserve"> features. A variety of models were trained on </w:t>
      </w:r>
      <w:r w:rsidR="00A326E3" w:rsidRPr="0082285B">
        <w:t>fire perimeter</w:t>
      </w:r>
      <w:r w:rsidRPr="0082285B">
        <w:t xml:space="preserve"> data from 2012-2017 at pixel level. Separate models were estimated using an Artificial Neural Network, a Support Vector and Random Forest. Overall, the RF model was found to </w:t>
      </w:r>
      <w:r w:rsidR="00FF68F9" w:rsidRPr="0082285B">
        <w:t>achieve</w:t>
      </w:r>
      <w:r w:rsidRPr="0082285B">
        <w:t xml:space="preserve"> the highest prediction performance. Wildfire susceptibility maps were created based on the pixel-level probability of being classified as a burnt area. The authors conclude by recommending their workflow</w:t>
      </w:r>
      <w:r w:rsidR="00575DEF" w:rsidRPr="0082285B">
        <w:t xml:space="preserve"> for other areas of interest comparing the performances of</w:t>
      </w:r>
      <w:r w:rsidRPr="0082285B">
        <w:t xml:space="preserve"> multiple algorithms </w:t>
      </w:r>
      <w:r w:rsidR="00575DEF" w:rsidRPr="0082285B">
        <w:t xml:space="preserve">tuned using cross validation </w:t>
      </w:r>
      <w:r w:rsidR="006432E8" w:rsidRPr="0082285B">
        <w:fldChar w:fldCharType="begin"/>
      </w:r>
      <w:r w:rsidR="006432E8" w:rsidRPr="0082285B">
        <w:instrText xml:space="preserve"> ADDIN ZOTERO_ITEM CSL_CITATION {"citationID":"Yj7aChW9","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006432E8" w:rsidRPr="0082285B">
        <w:fldChar w:fldCharType="separate"/>
      </w:r>
      <w:r w:rsidR="006432E8" w:rsidRPr="0082285B">
        <w:rPr>
          <w:noProof/>
        </w:rPr>
        <w:t>(Ghorbanzadeh et al., 2019)</w:t>
      </w:r>
      <w:r w:rsidR="006432E8" w:rsidRPr="0082285B">
        <w:fldChar w:fldCharType="end"/>
      </w:r>
      <w:r w:rsidR="006432E8" w:rsidRPr="0082285B">
        <w:t xml:space="preserve">. </w:t>
      </w:r>
    </w:p>
    <w:p w14:paraId="2C068473" w14:textId="53619B98" w:rsidR="0001285C" w:rsidRPr="0082285B" w:rsidRDefault="005001B3" w:rsidP="00EA0B8F">
      <w:pPr>
        <w:pStyle w:val="berschrift1"/>
      </w:pPr>
      <w:bookmarkStart w:id="4" w:name="_Toc89203212"/>
      <w:bookmarkStart w:id="5" w:name="_Toc89204217"/>
      <w:r w:rsidRPr="0082285B">
        <w:lastRenderedPageBreak/>
        <w:t>Data</w:t>
      </w:r>
      <w:bookmarkEnd w:id="4"/>
      <w:bookmarkEnd w:id="5"/>
    </w:p>
    <w:p w14:paraId="7E95EAF8" w14:textId="14DA6E66" w:rsidR="0016189E" w:rsidRPr="0082285B" w:rsidRDefault="0016189E" w:rsidP="00A37965">
      <w:r w:rsidRPr="0082285B">
        <w:t xml:space="preserve">The aforementioned studies have demonstrated a high predictive power of </w:t>
      </w:r>
      <w:r w:rsidR="00432F1D" w:rsidRPr="0082285B">
        <w:t>environmental and anthropogenic</w:t>
      </w:r>
      <w:r w:rsidRPr="0082285B">
        <w:t xml:space="preserve"> </w:t>
      </w:r>
      <w:r w:rsidR="00432F1D" w:rsidRPr="0082285B">
        <w:t>variables</w:t>
      </w:r>
      <w:r w:rsidRPr="0082285B">
        <w:t xml:space="preserve"> for wildfire occurrences</w:t>
      </w:r>
      <w:r w:rsidR="00432F1D" w:rsidRPr="0082285B">
        <w:t xml:space="preserve">. This study follows the findings of the discussed literature by modeling wildfire occurrence with a combination of topological, meteorological, </w:t>
      </w:r>
      <w:r w:rsidR="002E46EB" w:rsidRPr="0082285B">
        <w:t xml:space="preserve">demographical, socioeconomical and political data, as well as data indicating the presence </w:t>
      </w:r>
      <w:r w:rsidR="00A81B99" w:rsidRPr="0082285B">
        <w:t xml:space="preserve">of </w:t>
      </w:r>
      <w:r w:rsidR="002E46EB" w:rsidRPr="0082285B">
        <w:t xml:space="preserve">and distance </w:t>
      </w:r>
      <w:r w:rsidR="00A81B99" w:rsidRPr="0082285B">
        <w:t>from</w:t>
      </w:r>
      <w:r w:rsidR="002E46EB" w:rsidRPr="0082285B">
        <w:t xml:space="preserve"> the nearest anthropogenic infrastructure. </w:t>
      </w:r>
    </w:p>
    <w:p w14:paraId="641C1D58" w14:textId="0150ADE8" w:rsidR="006E5A89" w:rsidRPr="0082285B" w:rsidRDefault="006E5A89" w:rsidP="00A37965">
      <w:r w:rsidRPr="0082285B">
        <w:t xml:space="preserve">One of the primary challenges of this study </w:t>
      </w:r>
      <w:r w:rsidR="00A81B99" w:rsidRPr="0082285B">
        <w:t>was</w:t>
      </w:r>
      <w:r w:rsidRPr="0082285B">
        <w:t xml:space="preserve"> the compilation of a harmonized data set sourced from both GIS data (“geographic information system”) for all the spatial variables, as well as tabular data for the </w:t>
      </w:r>
      <w:r w:rsidR="00A81B99" w:rsidRPr="0082285B">
        <w:t>socioeconomic</w:t>
      </w:r>
      <w:r w:rsidRPr="0082285B">
        <w:t xml:space="preserve">, </w:t>
      </w:r>
      <w:r w:rsidR="00C069E4" w:rsidRPr="0082285B">
        <w:t>demographic,</w:t>
      </w:r>
      <w:r w:rsidRPr="0082285B">
        <w:t xml:space="preserve"> and political predictors. All GIS data was processed and joined in</w:t>
      </w:r>
      <w:r w:rsidR="007F0309" w:rsidRPr="0082285B">
        <w:t xml:space="preserve"> the open-source software</w:t>
      </w:r>
      <w:r w:rsidRPr="0082285B">
        <w:t xml:space="preserve"> QGIS, whereas the tabular data was </w:t>
      </w:r>
      <w:r w:rsidR="00DE4EED" w:rsidRPr="0082285B">
        <w:t>joined</w:t>
      </w:r>
      <w:r w:rsidRPr="0082285B">
        <w:t xml:space="preserve"> to the </w:t>
      </w:r>
      <w:r w:rsidR="0062178A" w:rsidRPr="0082285B">
        <w:t>Q</w:t>
      </w:r>
      <w:r w:rsidRPr="0082285B">
        <w:t xml:space="preserve">GIS </w:t>
      </w:r>
      <w:r w:rsidR="0062178A" w:rsidRPr="0082285B">
        <w:t xml:space="preserve">output </w:t>
      </w:r>
      <w:r w:rsidRPr="0082285B">
        <w:t xml:space="preserve">in </w:t>
      </w:r>
      <w:r w:rsidR="0062178A" w:rsidRPr="0082285B">
        <w:t xml:space="preserve">the </w:t>
      </w:r>
      <w:r w:rsidRPr="0082285B">
        <w:t>R</w:t>
      </w:r>
      <w:r w:rsidR="0062178A" w:rsidRPr="0082285B">
        <w:t xml:space="preserve"> </w:t>
      </w:r>
      <w:r w:rsidRPr="0082285B">
        <w:t xml:space="preserve">software designed for statistical computing. </w:t>
      </w:r>
    </w:p>
    <w:p w14:paraId="7B8BDD29" w14:textId="2693C98C" w:rsidR="003D63AF" w:rsidRPr="0082285B" w:rsidRDefault="005001B3" w:rsidP="00EA0B8F">
      <w:pPr>
        <w:pStyle w:val="berschrift2"/>
      </w:pPr>
      <w:bookmarkStart w:id="6" w:name="_Toc89203213"/>
      <w:bookmarkStart w:id="7" w:name="_Toc89204218"/>
      <w:r w:rsidRPr="0082285B">
        <w:t>Study Area</w:t>
      </w:r>
      <w:bookmarkEnd w:id="6"/>
      <w:bookmarkEnd w:id="7"/>
    </w:p>
    <w:p w14:paraId="52164DE2" w14:textId="1A7D37E7" w:rsidR="00EB0492" w:rsidRPr="0082285B" w:rsidRDefault="00637326" w:rsidP="00A37965">
      <w:r w:rsidRPr="0082285B">
        <w:t xml:space="preserve">The study area encompasses the </w:t>
      </w:r>
      <w:r w:rsidR="00D527EA" w:rsidRPr="0082285B">
        <w:t>northernmost counties</w:t>
      </w:r>
      <w:r w:rsidRPr="0082285B">
        <w:t xml:space="preserve"> of California, stretching from </w:t>
      </w:r>
      <w:r w:rsidR="00D527EA" w:rsidRPr="0082285B">
        <w:t>Sutter County north of Sacramento, up to the border</w:t>
      </w:r>
      <w:r w:rsidR="007F191D" w:rsidRPr="0082285B">
        <w:t xml:space="preserve"> of Oregon</w:t>
      </w:r>
      <w:r w:rsidR="00D527EA" w:rsidRPr="0082285B">
        <w:t xml:space="preserve">. This diverse </w:t>
      </w:r>
      <w:r w:rsidR="008638B1" w:rsidRPr="0082285B">
        <w:t>region is made up of 18 counties</w:t>
      </w:r>
      <w:r w:rsidR="00DA4E87" w:rsidRPr="0082285B">
        <w:rPr>
          <w:rStyle w:val="Funotenzeichen"/>
        </w:rPr>
        <w:footnoteReference w:id="1"/>
      </w:r>
      <w:r w:rsidR="008638B1" w:rsidRPr="0082285B">
        <w:t xml:space="preserve"> with a combined area size of roughly</w:t>
      </w:r>
      <w:r w:rsidR="00D527EA" w:rsidRPr="0082285B">
        <w:t xml:space="preserve"> </w:t>
      </w:r>
      <w:r w:rsidR="008638B1" w:rsidRPr="0082285B">
        <w:t xml:space="preserve">113’38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rsidRPr="0082285B">
        <w:t xml:space="preserve">. </w:t>
      </w:r>
      <w:r w:rsidR="00E44DA2" w:rsidRPr="0082285B">
        <w:t>The area</w:t>
      </w:r>
      <w:r w:rsidR="00E9010E" w:rsidRPr="0082285B">
        <w:t xml:space="preserve"> typically has </w:t>
      </w:r>
      <w:r w:rsidR="00651543" w:rsidRPr="0082285B">
        <w:t>a milder climate</w:t>
      </w:r>
      <w:r w:rsidR="00E9010E" w:rsidRPr="0082285B">
        <w:t xml:space="preserve"> </w:t>
      </w:r>
      <w:r w:rsidR="00651543" w:rsidRPr="0082285B">
        <w:t>with higher precipitation and more humid weather</w:t>
      </w:r>
      <w:r w:rsidR="00E9010E" w:rsidRPr="0082285B">
        <w:t xml:space="preserve"> than the southern counties</w:t>
      </w:r>
      <w:r w:rsidR="0069728E" w:rsidRPr="0082285B">
        <w:t>. C</w:t>
      </w:r>
      <w:r w:rsidR="00E9010E" w:rsidRPr="0082285B">
        <w:t xml:space="preserve">onifer forests, oak woodland and shrubland </w:t>
      </w:r>
      <w:r w:rsidR="008E0A20" w:rsidRPr="0082285B">
        <w:t>are the most common</w:t>
      </w:r>
      <w:r w:rsidR="00E9010E" w:rsidRPr="0082285B">
        <w:t xml:space="preserve"> flora</w:t>
      </w:r>
      <w:r w:rsidR="0069728E" w:rsidRPr="0082285B">
        <w:t>, although there is a considerable variation in the dominant vegetation pattern</w:t>
      </w:r>
      <w:r w:rsidR="00651543" w:rsidRPr="0082285B">
        <w:t>s</w:t>
      </w:r>
      <w:r w:rsidR="0069728E" w:rsidRPr="0082285B">
        <w:t xml:space="preserve"> across the area</w:t>
      </w:r>
      <w:r w:rsidR="00E9010E" w:rsidRPr="0082285B">
        <w:t xml:space="preserve">. National forests and rugged </w:t>
      </w:r>
      <w:r w:rsidR="00EB0492" w:rsidRPr="0082285B">
        <w:t xml:space="preserve">mountain ranges dominate the landscape in this northern part of the state, </w:t>
      </w:r>
      <w:r w:rsidR="00B84374" w:rsidRPr="0082285B">
        <w:t>with</w:t>
      </w:r>
      <w:r w:rsidR="00EB0492" w:rsidRPr="0082285B">
        <w:t xml:space="preserve"> the foothills of the Sierra Nevada stretch</w:t>
      </w:r>
      <w:r w:rsidR="008E0A20" w:rsidRPr="0082285B">
        <w:t>ing</w:t>
      </w:r>
      <w:r w:rsidR="00EB0492" w:rsidRPr="0082285B">
        <w:t xml:space="preserve"> up </w:t>
      </w:r>
      <w:r w:rsidR="008E0A20" w:rsidRPr="0082285B">
        <w:t xml:space="preserve">to the </w:t>
      </w:r>
      <w:r w:rsidR="00EB0492" w:rsidRPr="0082285B">
        <w:t xml:space="preserve">very north of the </w:t>
      </w:r>
      <w:r w:rsidR="0069728E" w:rsidRPr="0082285B">
        <w:t>state</w:t>
      </w:r>
      <w:r w:rsidR="00EB0492" w:rsidRPr="0082285B">
        <w:t xml:space="preserve">. </w:t>
      </w:r>
    </w:p>
    <w:p w14:paraId="42CA035E" w14:textId="49FE2CFD" w:rsidR="00E91DE4" w:rsidRPr="0082285B" w:rsidRDefault="00EB0492" w:rsidP="00A37965">
      <w:r w:rsidRPr="0082285B">
        <w:t>This area has seen a large number of devastating wildfire</w:t>
      </w:r>
      <w:r w:rsidR="00F76A5F" w:rsidRPr="0082285B">
        <w:t xml:space="preserve">s </w:t>
      </w:r>
      <w:r w:rsidRPr="0082285B">
        <w:t xml:space="preserve">in recent years. </w:t>
      </w:r>
      <w:r w:rsidR="001C5B67" w:rsidRPr="0082285B">
        <w:t xml:space="preserve">The three largest wildfires in the history of </w:t>
      </w:r>
      <w:r w:rsidR="00035698" w:rsidRPr="0082285B">
        <w:t>the state</w:t>
      </w:r>
      <w:r w:rsidR="001C5B67" w:rsidRPr="0082285B">
        <w:t xml:space="preserve"> have all erupted in the study </w:t>
      </w:r>
      <w:r w:rsidR="00DE4EED" w:rsidRPr="0082285B">
        <w:t>area</w:t>
      </w:r>
      <w:r w:rsidR="00035698" w:rsidRPr="0082285B">
        <w:t xml:space="preserve"> since 2018</w:t>
      </w:r>
      <w:r w:rsidR="001C5B67" w:rsidRPr="0082285B">
        <w:t xml:space="preserve">. </w:t>
      </w:r>
      <w:r w:rsidRPr="0082285B">
        <w:t xml:space="preserve">The Dixie fire, ignited in the Sierra Nevada in summer of 2021, has </w:t>
      </w:r>
      <w:r w:rsidRPr="0082285B">
        <w:lastRenderedPageBreak/>
        <w:t xml:space="preserve">evolved into </w:t>
      </w:r>
      <w:r w:rsidR="00035698" w:rsidRPr="0082285B">
        <w:t xml:space="preserve">the </w:t>
      </w:r>
      <w:r w:rsidRPr="0082285B">
        <w:t xml:space="preserve">largest single-source fire in the </w:t>
      </w:r>
      <w:r w:rsidR="00035698" w:rsidRPr="0082285B">
        <w:t xml:space="preserve">recorded </w:t>
      </w:r>
      <w:r w:rsidRPr="0082285B">
        <w:t xml:space="preserve">history </w:t>
      </w:r>
      <w:r w:rsidR="00035698" w:rsidRPr="0082285B">
        <w:t xml:space="preserve">of California </w:t>
      </w:r>
      <w:r w:rsidR="001C5B67" w:rsidRPr="0082285B">
        <w:fldChar w:fldCharType="begin"/>
      </w:r>
      <w:r w:rsidR="001C5B67" w:rsidRPr="0082285B">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rsidRPr="0082285B">
        <w:fldChar w:fldCharType="separate"/>
      </w:r>
      <w:r w:rsidR="00C069E4" w:rsidRPr="0082285B">
        <w:rPr>
          <w:noProof/>
        </w:rPr>
        <w:t>(Bermel, 2021)</w:t>
      </w:r>
      <w:r w:rsidR="001C5B67" w:rsidRPr="0082285B">
        <w:fldChar w:fldCharType="end"/>
      </w:r>
      <w:r w:rsidR="001C5B67" w:rsidRPr="0082285B">
        <w:t>. It rivals the August Complex wildfire of 2020 in size and has grown to almost twice the size of the Mendocino Complex fire of 2018</w:t>
      </w:r>
      <w:r w:rsidR="00E91DE4" w:rsidRPr="0082285B">
        <w:t xml:space="preserve"> </w:t>
      </w:r>
      <w:r w:rsidR="00E91DE4" w:rsidRPr="0082285B">
        <w:fldChar w:fldCharType="begin"/>
      </w:r>
      <w:r w:rsidR="005A1372" w:rsidRPr="0082285B">
        <w:instrText xml:space="preserve"> ADDIN ZOTERO_ITEM CSL_CITATION {"citationID":"QX6MXUbt","properties":{"formattedCitation":"(California Department of Forestry and Fire Protection, 2021g)","plainCitation":"(California Department of Forestry and Fire Protection, 2021g)","noteIndex":0},"citationItems":[{"id":117,"uris":["http://zotero.org/users/7598357/items/TXPTBWEI"],"uri":["http://zotero.org/users/7598357/items/TXPTBWEI"],"itemData":{"id":117,"type":"article","title":"Top 20 Largest California Wildfires","URL":"https://www.fire.ca.gov/media/4jandlhh/top20_acres.pdf","author":[{"family":"California Department of Forestry and Fire Protection","given":""}],"issued":{"date-parts":[["2021",10,25]]}}}],"schema":"https://github.com/citation-style-language/schema/raw/master/csl-citation.json"} </w:instrText>
      </w:r>
      <w:r w:rsidR="00E91DE4" w:rsidRPr="0082285B">
        <w:fldChar w:fldCharType="separate"/>
      </w:r>
      <w:r w:rsidR="005A1372" w:rsidRPr="0082285B">
        <w:rPr>
          <w:noProof/>
        </w:rPr>
        <w:t>(California Department of Forestry and Fire Protection, 2021g)</w:t>
      </w:r>
      <w:r w:rsidR="00E91DE4" w:rsidRPr="0082285B">
        <w:fldChar w:fldCharType="end"/>
      </w:r>
      <w:r w:rsidR="001C5B67" w:rsidRPr="0082285B">
        <w:t>. The deadliest wildfire in the history of California ignited in Butte County in 2018, with</w:t>
      </w:r>
      <w:r w:rsidR="00E91DE4" w:rsidRPr="0082285B">
        <w:t xml:space="preserve"> </w:t>
      </w:r>
      <w:r w:rsidR="001C5B67" w:rsidRPr="0082285B">
        <w:t xml:space="preserve">85 recorded deaths </w:t>
      </w:r>
      <w:r w:rsidR="00E91DE4" w:rsidRPr="0082285B">
        <w:fldChar w:fldCharType="begin"/>
      </w:r>
      <w:r w:rsidR="005A1372" w:rsidRPr="0082285B">
        <w:instrText xml:space="preserve"> ADDIN ZOTERO_ITEM CSL_CITATION {"citationID":"WouYOjLm","properties":{"formattedCitation":"(California Department of Forestry and Fire Protection, 2021f)","plainCitation":"(California Department of Forestry and Fire Protection, 2021f)","noteIndex":0},"citationItems":[{"id":118,"uris":["http://zotero.org/users/7598357/items/NVCB4VPU"],"uri":["http://zotero.org/users/7598357/items/NVCB4VPU"],"itemData":{"id":118,"type":"article","title":"Top 20 Deadliest California Wildfires","URL":"https://www.fire.ca.gov/media/lbfd0m2f/top20_deadliest.pdf","author":[{"family":"California Department of Forestry and Fire Protection","given":""}],"issued":{"date-parts":[["2021",10,22]]}}}],"schema":"https://github.com/citation-style-language/schema/raw/master/csl-citation.json"} </w:instrText>
      </w:r>
      <w:r w:rsidR="00E91DE4" w:rsidRPr="0082285B">
        <w:fldChar w:fldCharType="separate"/>
      </w:r>
      <w:r w:rsidR="005A1372" w:rsidRPr="0082285B">
        <w:rPr>
          <w:noProof/>
        </w:rPr>
        <w:t>(California Department of Forestry and Fire Protection, 2021f)</w:t>
      </w:r>
      <w:r w:rsidR="00E91DE4" w:rsidRPr="0082285B">
        <w:fldChar w:fldCharType="end"/>
      </w:r>
      <w:r w:rsidR="00E91DE4" w:rsidRPr="0082285B">
        <w:t xml:space="preserve">. </w:t>
      </w:r>
    </w:p>
    <w:p w14:paraId="117E3679" w14:textId="29852FE6" w:rsidR="00E3313E" w:rsidRPr="0082285B" w:rsidRDefault="00333D42" w:rsidP="00A37965">
      <w:r w:rsidRPr="0082285B">
        <w:rPr>
          <w:noProof/>
        </w:rPr>
        <mc:AlternateContent>
          <mc:Choice Requires="wps">
            <w:drawing>
              <wp:anchor distT="0" distB="0" distL="114300" distR="114300" simplePos="0" relativeHeight="251653120" behindDoc="0" locked="0" layoutInCell="1" allowOverlap="1" wp14:anchorId="13A2697A" wp14:editId="14125CB9">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1D8D601E" w:rsidR="00333D42" w:rsidRPr="00CA48B8" w:rsidRDefault="00333D42" w:rsidP="00673A49">
                            <w:pPr>
                              <w:pStyle w:val="Beschriftung"/>
                              <w:rPr>
                                <w:noProof/>
                              </w:rPr>
                            </w:pPr>
                            <w:bookmarkStart w:id="8" w:name="_Toc89204995"/>
                            <w:r w:rsidRPr="00CA48B8">
                              <w:t xml:space="preserve">Figure </w:t>
                            </w:r>
                            <w:fldSimple w:instr=" SEQ Figure \* ARABIC ">
                              <w:r w:rsidR="008520FD">
                                <w:rPr>
                                  <w:noProof/>
                                </w:rPr>
                                <w:t>1</w:t>
                              </w:r>
                            </w:fldSimple>
                            <w:r w:rsidRPr="00CA48B8">
                              <w:t>: Study Area, with all recorded wildfire</w:t>
                            </w:r>
                            <w:r w:rsidR="007729D4">
                              <w:t xml:space="preserve"> perimeters</w:t>
                            </w:r>
                            <w:r w:rsidRPr="00CA48B8">
                              <w:t xml:space="preserve"> during the study </w:t>
                            </w:r>
                            <w:r w:rsidR="007729D4">
                              <w:t>period</w:t>
                            </w:r>
                            <w:r w:rsidR="00705241">
                              <w:br/>
                            </w:r>
                            <w:r w:rsidR="00705241">
                              <w:fldChar w:fldCharType="begin"/>
                            </w:r>
                            <w:r w:rsidR="00705241">
                              <w:instrText xml:space="preserve"> ADDIN ZOTERO_ITEM CSL_CITATION {"citationID":"i1THgQVs","properties":{"formattedCitation":"(California Department of Forestry and Fire Protection, 2019, 2021d)","plainCitation":"(California Department of Forestry and Fire Protection, 2019, 2021d)","noteIndex":0},"citationItems":[{"id":170,"uris":["http://zotero.org/users/7598357/items/7GYV8XUQ"],"uri":["http://zotero.org/users/7598357/items/7GYV8XUQ"],"itemData":{"id":170,"type":"map","collection-title":"FRAP","title":"County Boundaries","URL":"https://frap.fire.ca.gov/media/2521/cnty19_1.zip","author":[{"family":"California Department of Forestry and Fire Protection","given":""}],"issued":{"date-parts":[["2019"]]}}},{"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705241">
                              <w:fldChar w:fldCharType="separate"/>
                            </w:r>
                            <w:r w:rsidR="00705241">
                              <w:rPr>
                                <w:noProof/>
                              </w:rPr>
                              <w:t>(California Department of Forestry and Fire Protection, 2019, 2021d)</w:t>
                            </w:r>
                            <w:bookmarkEnd w:id="8"/>
                            <w:r w:rsidR="00705241">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2697A" id="Textfeld 2" o:spid="_x0000_s1029" type="#_x0000_t202" style="position:absolute;left:0;text-align:left;margin-left:48.65pt;margin-top:454.35pt;width:355.7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" filled="f" stroked="f">
                <v:textbox style="mso-fit-shape-to-text:t" inset="0,0,0,0">
                  <w:txbxContent>
                    <w:p w14:paraId="3B7CD4BE" w14:textId="1D8D601E" w:rsidR="00333D42" w:rsidRPr="00CA48B8" w:rsidRDefault="00333D42" w:rsidP="00673A49">
                      <w:pPr>
                        <w:pStyle w:val="Beschriftung"/>
                        <w:rPr>
                          <w:noProof/>
                        </w:rPr>
                      </w:pPr>
                      <w:bookmarkStart w:id="9" w:name="_Toc89204995"/>
                      <w:r w:rsidRPr="00CA48B8">
                        <w:t xml:space="preserve">Figure </w:t>
                      </w:r>
                      <w:fldSimple w:instr=" SEQ Figure \* ARABIC ">
                        <w:r w:rsidR="008520FD">
                          <w:rPr>
                            <w:noProof/>
                          </w:rPr>
                          <w:t>1</w:t>
                        </w:r>
                      </w:fldSimple>
                      <w:r w:rsidRPr="00CA48B8">
                        <w:t>: Study Area, with all recorded wildfire</w:t>
                      </w:r>
                      <w:r w:rsidR="007729D4">
                        <w:t xml:space="preserve"> perimeters</w:t>
                      </w:r>
                      <w:r w:rsidRPr="00CA48B8">
                        <w:t xml:space="preserve"> during the study </w:t>
                      </w:r>
                      <w:r w:rsidR="007729D4">
                        <w:t>period</w:t>
                      </w:r>
                      <w:r w:rsidR="00705241">
                        <w:br/>
                      </w:r>
                      <w:r w:rsidR="00705241">
                        <w:fldChar w:fldCharType="begin"/>
                      </w:r>
                      <w:r w:rsidR="00705241">
                        <w:instrText xml:space="preserve"> ADDIN ZOTERO_ITEM CSL_CITATION {"citationID":"i1THgQVs","properties":{"formattedCitation":"(California Department of Forestry and Fire Protection, 2019, 2021d)","plainCitation":"(California Department of Forestry and Fire Protection, 2019, 2021d)","noteIndex":0},"citationItems":[{"id":170,"uris":["http://zotero.org/users/7598357/items/7GYV8XUQ"],"uri":["http://zotero.org/users/7598357/items/7GYV8XUQ"],"itemData":{"id":170,"type":"map","collection-title":"FRAP","title":"County Boundaries","URL":"https://frap.fire.ca.gov/media/2521/cnty19_1.zip","author":[{"family":"California Department of Forestry and Fire Protection","given":""}],"issued":{"date-parts":[["2019"]]}}},{"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705241">
                        <w:fldChar w:fldCharType="separate"/>
                      </w:r>
                      <w:r w:rsidR="00705241">
                        <w:rPr>
                          <w:noProof/>
                        </w:rPr>
                        <w:t>(California Department of Forestry and Fire Protection, 2019, 2021d)</w:t>
                      </w:r>
                      <w:bookmarkEnd w:id="9"/>
                      <w:r w:rsidR="00705241">
                        <w:fldChar w:fldCharType="end"/>
                      </w:r>
                    </w:p>
                  </w:txbxContent>
                </v:textbox>
                <w10:wrap type="topAndBottom"/>
              </v:shape>
            </w:pict>
          </mc:Fallback>
        </mc:AlternateContent>
      </w:r>
      <w:r w:rsidRPr="0082285B">
        <w:rPr>
          <w:noProof/>
        </w:rPr>
        <w:drawing>
          <wp:anchor distT="0" distB="0" distL="114300" distR="114300" simplePos="0" relativeHeight="251651072" behindDoc="0" locked="0" layoutInCell="1" allowOverlap="1" wp14:anchorId="3678547F" wp14:editId="1F7BED97">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47">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rsidRPr="0082285B">
        <w:t xml:space="preserve">Using the QGIS software I divided the study area into a grid of squares </w:t>
      </w:r>
      <w:r w:rsidR="00651995" w:rsidRPr="0082285B">
        <w:t xml:space="preserve">each </w:t>
      </w:r>
      <w:r w:rsidR="00503682" w:rsidRPr="0082285B">
        <w:t>with an area size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rsidRPr="0082285B">
        <w:t xml:space="preserve">, making up the units of observation of this study. I </w:t>
      </w:r>
      <w:r w:rsidR="00651995" w:rsidRPr="0082285B">
        <w:t xml:space="preserve">chose </w:t>
      </w:r>
      <w:r w:rsidR="00503682" w:rsidRPr="0082285B">
        <w:t xml:space="preserve">this area size for the individual units due to some of the environmental predictor data only being available at this resolution, as well as the implications on computational cost </w:t>
      </w:r>
      <w:r w:rsidR="00DE4EED" w:rsidRPr="0082285B">
        <w:t>when</w:t>
      </w:r>
      <w:r w:rsidR="00503682" w:rsidRPr="0082285B">
        <w:t xml:space="preserve"> increasing </w:t>
      </w:r>
      <w:r w:rsidR="00DE4EED" w:rsidRPr="0082285B">
        <w:t xml:space="preserve">the </w:t>
      </w:r>
      <w:r w:rsidR="00503682" w:rsidRPr="0082285B">
        <w:t>granularity.</w:t>
      </w:r>
    </w:p>
    <w:p w14:paraId="544CA841" w14:textId="2B873AC9" w:rsidR="003D63AF" w:rsidRPr="0082285B" w:rsidRDefault="005001B3" w:rsidP="00EA0B8F">
      <w:pPr>
        <w:pStyle w:val="berschrift2"/>
      </w:pPr>
      <w:bookmarkStart w:id="10" w:name="_Toc89203214"/>
      <w:bookmarkStart w:id="11" w:name="_Toc89204219"/>
      <w:r w:rsidRPr="0082285B">
        <w:lastRenderedPageBreak/>
        <w:t>Target Variable</w:t>
      </w:r>
      <w:bookmarkEnd w:id="10"/>
      <w:bookmarkEnd w:id="11"/>
    </w:p>
    <w:p w14:paraId="32F0AD16" w14:textId="5B213236" w:rsidR="005001B3" w:rsidRPr="0082285B" w:rsidRDefault="005001B3" w:rsidP="00A37965">
      <w:r w:rsidRPr="0082285B">
        <w:t>The occurrence of wildfire in the geospatial units during the study period serve</w:t>
      </w:r>
      <w:r w:rsidR="003A2098" w:rsidRPr="0082285B">
        <w:t>s</w:t>
      </w:r>
      <w:r w:rsidRPr="0082285B">
        <w:t xml:space="preserve"> as the target variable for this study. The period between the years 2010 and 2018 constitutes the period of analysis.</w:t>
      </w:r>
    </w:p>
    <w:p w14:paraId="4E98249F" w14:textId="27D6AEAA" w:rsidR="0035618D" w:rsidRPr="0082285B" w:rsidRDefault="005001B3" w:rsidP="00A37965">
      <w:r w:rsidRPr="0082285B">
        <w:t xml:space="preserve">Data on wildfire </w:t>
      </w:r>
      <w:r w:rsidR="00E30F74" w:rsidRPr="0082285B">
        <w:t xml:space="preserve">occurrence </w:t>
      </w:r>
      <w:r w:rsidRPr="0082285B">
        <w:t xml:space="preserve">were obtained from the </w:t>
      </w:r>
      <w:r w:rsidRPr="0082285B">
        <w:rPr>
          <w:i/>
          <w:iCs/>
        </w:rPr>
        <w:t>Fire Perimeters</w:t>
      </w:r>
      <w:r w:rsidRPr="0082285B">
        <w:t xml:space="preserve"> data set, compiled, and provided by the Fire and Resource Assessment Program (FRAP), a</w:t>
      </w:r>
      <w:r w:rsidR="00E30F74" w:rsidRPr="0082285B">
        <w:t>n</w:t>
      </w:r>
      <w:r w:rsidRPr="0082285B">
        <w:t xml:space="preserve"> </w:t>
      </w:r>
      <w:r w:rsidR="00E30F74" w:rsidRPr="0082285B">
        <w:t xml:space="preserve">initiative led by </w:t>
      </w:r>
      <w:r w:rsidRPr="0082285B">
        <w:t xml:space="preserve">the California Department of Forestry and Fire Protection </w:t>
      </w:r>
      <w:r w:rsidR="000D7B2E" w:rsidRPr="0082285B">
        <w:fldChar w:fldCharType="begin"/>
      </w:r>
      <w:r w:rsidR="003B1F0B" w:rsidRPr="0082285B">
        <w:instrText xml:space="preserve"> ADDIN ZOTERO_ITEM CSL_CITATION {"citationID":"gSlwICI2","properties":{"formattedCitation":"(California Department of Forestry and Fire Protection, 2021e)","plainCitation":"(California Department of Forestry and Fire Protection, 2021e)","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0D7B2E" w:rsidRPr="0082285B">
        <w:fldChar w:fldCharType="separate"/>
      </w:r>
      <w:r w:rsidR="003B1F0B" w:rsidRPr="0082285B">
        <w:rPr>
          <w:noProof/>
        </w:rPr>
        <w:t>(California Department of Forestry and Fire Protection, 2021e)</w:t>
      </w:r>
      <w:r w:rsidR="000D7B2E" w:rsidRPr="0082285B">
        <w:fldChar w:fldCharType="end"/>
      </w:r>
      <w:r w:rsidRPr="0082285B">
        <w:t>.</w:t>
      </w:r>
      <w:r w:rsidR="0035618D" w:rsidRPr="0082285B">
        <w:t xml:space="preserve"> </w:t>
      </w:r>
      <w:r w:rsidRPr="0082285B">
        <w:rPr>
          <w:i/>
          <w:iCs/>
        </w:rPr>
        <w:t>Fire Perimeters</w:t>
      </w:r>
      <w:r w:rsidRPr="0082285B">
        <w:t xml:space="preserve"> is the most complete and frequently updated database on wildfire occurrence in California</w:t>
      </w:r>
      <w:r w:rsidR="00557A27" w:rsidRPr="0082285B">
        <w:t xml:space="preserve">. </w:t>
      </w:r>
      <w:r w:rsidRPr="0082285B">
        <w:t xml:space="preserve">This data set is provided as a shapefile and displays the perimeters of all recorded </w:t>
      </w:r>
      <w:r w:rsidR="00E064BF" w:rsidRPr="0082285B">
        <w:t xml:space="preserve">ignitions </w:t>
      </w:r>
      <w:r w:rsidRPr="0082285B">
        <w:t xml:space="preserve">in </w:t>
      </w:r>
      <w:r w:rsidR="00A11414" w:rsidRPr="0082285B">
        <w:t>the area</w:t>
      </w:r>
      <w:r w:rsidRPr="0082285B">
        <w:t xml:space="preserve">, along with </w:t>
      </w:r>
      <w:r w:rsidR="00A11414" w:rsidRPr="0082285B">
        <w:t xml:space="preserve">harmonized data such as </w:t>
      </w:r>
      <w:r w:rsidRPr="0082285B">
        <w:t xml:space="preserve">the exact date of a fire’s discovery, as well as its extinguishment. I </w:t>
      </w:r>
      <w:r w:rsidR="00331CAF" w:rsidRPr="0082285B">
        <w:t>created</w:t>
      </w:r>
      <w:r w:rsidRPr="0082285B">
        <w:t xml:space="preserve"> a subset of this data corresponding to the study area and period, including all recorded fire</w:t>
      </w:r>
      <w:r w:rsidR="00A11414" w:rsidRPr="0082285B">
        <w:t>s</w:t>
      </w:r>
      <w:r w:rsidRPr="0082285B">
        <w:t xml:space="preserve"> throughout </w:t>
      </w:r>
      <w:r w:rsidR="00A11414" w:rsidRPr="0082285B">
        <w:t>each</w:t>
      </w:r>
      <w:r w:rsidRPr="0082285B">
        <w:t xml:space="preserve"> year. </w:t>
      </w:r>
      <w:r w:rsidR="00557A27" w:rsidRPr="0082285B">
        <w:t>The location accuracy of the recorde</w:t>
      </w:r>
      <w:r w:rsidR="00A11414" w:rsidRPr="0082285B">
        <w:t>d</w:t>
      </w:r>
      <w:r w:rsidR="00557A27" w:rsidRPr="0082285B">
        <w:t xml:space="preserve"> wildfire ignitions </w:t>
      </w:r>
      <w:r w:rsidR="00331CAF" w:rsidRPr="0082285B">
        <w:t>makes</w:t>
      </w:r>
      <w:r w:rsidR="00557A27" w:rsidRPr="0082285B">
        <w:t xml:space="preserve"> this data well suited for spatial analysis</w:t>
      </w:r>
      <w:r w:rsidR="00E71427" w:rsidRPr="0082285B">
        <w:t xml:space="preserve"> as long as </w:t>
      </w:r>
      <w:r w:rsidR="00A37067" w:rsidRPr="0082285B">
        <w:t xml:space="preserve">a suitable map projection </w:t>
      </w:r>
      <w:r w:rsidR="00E71427" w:rsidRPr="0082285B">
        <w:t>is chosen be</w:t>
      </w:r>
      <w:r w:rsidR="00A37067" w:rsidRPr="0082285B">
        <w:t>for</w:t>
      </w:r>
      <w:r w:rsidR="00E71427" w:rsidRPr="0082285B">
        <w:t>e</w:t>
      </w:r>
      <w:r w:rsidR="00A37067" w:rsidRPr="0082285B">
        <w:t xml:space="preserve"> further processing. For this project I </w:t>
      </w:r>
      <w:r w:rsidR="00D45D42" w:rsidRPr="0082285B">
        <w:t>chose to use the “NAD 1983 California (Teale) Albers (Meters)” projection, which is recommended for statewide datasets of California due to its property of having the coordinate system’s origin at the center of the state</w:t>
      </w:r>
      <w:r w:rsidR="0035618D" w:rsidRPr="0082285B">
        <w:t xml:space="preserve"> </w:t>
      </w:r>
      <w:r w:rsidR="00097198" w:rsidRPr="0082285B">
        <w:fldChar w:fldCharType="begin"/>
      </w:r>
      <w:r w:rsidR="00097198" w:rsidRPr="0082285B">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82285B">
        <w:fldChar w:fldCharType="separate"/>
      </w:r>
      <w:r w:rsidR="00C069E4" w:rsidRPr="0082285B">
        <w:rPr>
          <w:noProof/>
        </w:rPr>
        <w:t>(Patterson, 2021)</w:t>
      </w:r>
      <w:r w:rsidR="00097198" w:rsidRPr="0082285B">
        <w:fldChar w:fldCharType="end"/>
      </w:r>
      <w:r w:rsidR="0035618D" w:rsidRPr="0082285B">
        <w:t xml:space="preserve">. </w:t>
      </w:r>
    </w:p>
    <w:p w14:paraId="36E385A0" w14:textId="01C560A0" w:rsidR="0035618D" w:rsidRPr="0082285B" w:rsidRDefault="0035618D" w:rsidP="00A37965">
      <w:r w:rsidRPr="0082285B">
        <w:t xml:space="preserve">After projection </w:t>
      </w:r>
      <w:r w:rsidR="000F4B48" w:rsidRPr="0082285B">
        <w:t xml:space="preserve">I used </w:t>
      </w:r>
      <w:r w:rsidRPr="0082285B">
        <w:t>the QGIS spatial analysis join algorithm to register all intersections of wildfire perimeter</w:t>
      </w:r>
      <w:r w:rsidR="000F4B48" w:rsidRPr="0082285B">
        <w:t>s</w:t>
      </w:r>
      <w:r w:rsidRPr="0082285B">
        <w:t xml:space="preserve"> and the grid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82285B">
        <w:t xml:space="preserve"> squares, which serve as the units of observation. </w:t>
      </w:r>
      <w:r w:rsidR="006E2DAD" w:rsidRPr="0082285B">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82285B">
        <w:t xml:space="preserve"> </w:t>
      </w:r>
      <w:r w:rsidR="006573A2" w:rsidRPr="0082285B">
        <w:t xml:space="preserve">grid units </w:t>
      </w:r>
      <w:r w:rsidR="006E2DAD" w:rsidRPr="0082285B">
        <w:t>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82285B">
        <w:t xml:space="preserve"> </w:t>
      </w:r>
      <w:r w:rsidR="006573A2" w:rsidRPr="0082285B">
        <w:t xml:space="preserve">unit </w:t>
      </w:r>
      <w:r w:rsidR="006E2DAD" w:rsidRPr="0082285B">
        <w:t xml:space="preserve">was completely covered by a wildfire perimeter (and hence was burned completely), </w:t>
      </w:r>
      <w:r w:rsidR="001C762B" w:rsidRPr="0082285B">
        <w:t>but</w:t>
      </w:r>
      <w:r w:rsidR="006E2DAD" w:rsidRPr="0082285B">
        <w:t xml:space="preserve"> that at least a single wildfire ignition </w:t>
      </w:r>
      <w:r w:rsidR="004D124F" w:rsidRPr="0082285B">
        <w:t xml:space="preserve">took </w:t>
      </w:r>
      <w:r w:rsidR="006E2DAD" w:rsidRPr="0082285B">
        <w:t>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82285B">
        <w:t xml:space="preserve"> square. </w:t>
      </w:r>
    </w:p>
    <w:p w14:paraId="44FD3DD3" w14:textId="01BC1F97" w:rsidR="00236C0E" w:rsidRPr="0082285B" w:rsidRDefault="00C9516A" w:rsidP="00A37965">
      <w:r w:rsidRPr="0082285B">
        <w:t>To</w:t>
      </w:r>
      <w:r w:rsidR="00A45806" w:rsidRPr="0082285B">
        <w:t xml:space="preserve"> further process this data, </w:t>
      </w:r>
      <w:r w:rsidRPr="0082285B">
        <w:t>the resulting</w:t>
      </w:r>
      <w:r w:rsidR="00A45806" w:rsidRPr="0082285B">
        <w:t xml:space="preserve"> table had to be transformed. </w:t>
      </w:r>
      <w:r w:rsidR="00F81AFE" w:rsidRPr="0082285B">
        <w:t xml:space="preserve">It is not the date of a wildfire ignition that is of interest for this study per se, but the wildfire </w:t>
      </w:r>
      <w:r w:rsidR="00F81AFE" w:rsidRPr="0082285B">
        <w:lastRenderedPageBreak/>
        <w:t xml:space="preserve">ignition status of the grid elements during the observed intervals of the study period. To represent this within the data set, </w:t>
      </w:r>
      <w:r w:rsidR="00AD4CA0" w:rsidRPr="0082285B">
        <w:t xml:space="preserve">I transformed </w:t>
      </w:r>
      <w:r w:rsidR="00F81AFE" w:rsidRPr="0082285B">
        <w:t>the data so that each sample represent</w:t>
      </w:r>
      <w:r w:rsidR="00AD4CA0" w:rsidRPr="0082285B">
        <w:t>s</w:t>
      </w:r>
      <w:r w:rsidR="00F81AFE" w:rsidRPr="0082285B">
        <w:t xml:space="preserve">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82285B">
        <w:t xml:space="preserve"> square for each month of the study period of 2010 to 2018. </w:t>
      </w:r>
      <w:r w:rsidR="00D861B6" w:rsidRPr="0082285B">
        <w:t xml:space="preserve">This binary variable called </w:t>
      </w:r>
      <w:r w:rsidR="00D861B6" w:rsidRPr="0082285B">
        <w:rPr>
          <w:i/>
          <w:iCs/>
        </w:rPr>
        <w:t>fire</w:t>
      </w:r>
      <w:r w:rsidR="00D861B6" w:rsidRPr="0082285B">
        <w:t xml:space="preserve">, with the possible values of </w:t>
      </w:r>
      <w:r w:rsidR="00D861B6" w:rsidRPr="0082285B">
        <w:rPr>
          <w:i/>
          <w:iCs/>
        </w:rPr>
        <w:t xml:space="preserve">fire </w:t>
      </w:r>
      <w:r w:rsidR="00D861B6" w:rsidRPr="0082285B">
        <w:t xml:space="preserve">and </w:t>
      </w:r>
      <w:r w:rsidR="00D861B6" w:rsidRPr="0082285B">
        <w:rPr>
          <w:i/>
          <w:iCs/>
        </w:rPr>
        <w:t>none</w:t>
      </w:r>
      <w:r w:rsidR="00D861B6" w:rsidRPr="0082285B">
        <w:t>, serve</w:t>
      </w:r>
      <w:r w:rsidR="00A11414" w:rsidRPr="0082285B">
        <w:t>s</w:t>
      </w:r>
      <w:r w:rsidR="00D861B6" w:rsidRPr="0082285B">
        <w:t xml:space="preserve"> as the target variable for all predictive models </w:t>
      </w:r>
      <w:r w:rsidR="00A935A9" w:rsidRPr="0082285B">
        <w:rPr>
          <w:noProof/>
        </w:rPr>
        <mc:AlternateContent>
          <mc:Choice Requires="wps">
            <w:drawing>
              <wp:anchor distT="0" distB="0" distL="114300" distR="114300" simplePos="0" relativeHeight="251680768" behindDoc="0" locked="0" layoutInCell="1" allowOverlap="1" wp14:anchorId="51B788E2" wp14:editId="70567F29">
                <wp:simplePos x="0" y="0"/>
                <wp:positionH relativeFrom="column">
                  <wp:posOffset>0</wp:posOffset>
                </wp:positionH>
                <wp:positionV relativeFrom="paragraph">
                  <wp:posOffset>4827905</wp:posOffset>
                </wp:positionV>
                <wp:extent cx="5756910" cy="635"/>
                <wp:effectExtent l="0" t="0" r="0" b="12065"/>
                <wp:wrapTopAndBottom/>
                <wp:docPr id="5" name="Textfeld 5"/>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wps:spPr>
                      <wps:txbx>
                        <w:txbxContent>
                          <w:p w14:paraId="15427FEA" w14:textId="64D0EF11" w:rsidR="00C570A8" w:rsidRPr="000A3341" w:rsidRDefault="00C570A8" w:rsidP="00673A49">
                            <w:pPr>
                              <w:pStyle w:val="Beschriftung"/>
                              <w:rPr>
                                <w:color w:val="333333"/>
                              </w:rPr>
                            </w:pPr>
                            <w:bookmarkStart w:id="12" w:name="_Toc89204996"/>
                            <w:r>
                              <w:t xml:space="preserve">Figure </w:t>
                            </w:r>
                            <w:fldSimple w:instr=" SEQ Figure \* ARABIC ">
                              <w:r w:rsidR="008520FD">
                                <w:rPr>
                                  <w:noProof/>
                                </w:rPr>
                                <w:t>2</w:t>
                              </w:r>
                            </w:fldSimple>
                            <w:r>
                              <w:t xml:space="preserve">: </w:t>
                            </w:r>
                            <w:r w:rsidRPr="002D02D3">
                              <w:t>Monthly distribution of wildfire occurrences during the study period</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788E2" id="Textfeld 5" o:spid="_x0000_s1030" type="#_x0000_t202" style="position:absolute;left:0;text-align:left;margin-left:0;margin-top:380.15pt;width:453.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" stroked="f">
                <v:textbox style="mso-fit-shape-to-text:t" inset="0,0,0,0">
                  <w:txbxContent>
                    <w:p w14:paraId="15427FEA" w14:textId="64D0EF11" w:rsidR="00C570A8" w:rsidRPr="000A3341" w:rsidRDefault="00C570A8" w:rsidP="00673A49">
                      <w:pPr>
                        <w:pStyle w:val="Beschriftung"/>
                        <w:rPr>
                          <w:color w:val="333333"/>
                        </w:rPr>
                      </w:pPr>
                      <w:bookmarkStart w:id="13" w:name="_Toc89204996"/>
                      <w:r>
                        <w:t xml:space="preserve">Figure </w:t>
                      </w:r>
                      <w:fldSimple w:instr=" SEQ Figure \* ARABIC ">
                        <w:r w:rsidR="008520FD">
                          <w:rPr>
                            <w:noProof/>
                          </w:rPr>
                          <w:t>2</w:t>
                        </w:r>
                      </w:fldSimple>
                      <w:r>
                        <w:t xml:space="preserve">: </w:t>
                      </w:r>
                      <w:r w:rsidRPr="002D02D3">
                        <w:t>Monthly distribution of wildfire occurrences during the study period</w:t>
                      </w:r>
                      <w:bookmarkEnd w:id="13"/>
                    </w:p>
                  </w:txbxContent>
                </v:textbox>
                <w10:wrap type="topAndBottom"/>
              </v:shape>
            </w:pict>
          </mc:Fallback>
        </mc:AlternateContent>
      </w:r>
      <w:r w:rsidR="00A935A9" w:rsidRPr="0082285B">
        <w:rPr>
          <w:noProof/>
        </w:rPr>
        <w:drawing>
          <wp:anchor distT="0" distB="0" distL="114300" distR="114300" simplePos="0" relativeHeight="251678720" behindDoc="0" locked="0" layoutInCell="1" allowOverlap="1" wp14:anchorId="0225C400" wp14:editId="415948C5">
            <wp:simplePos x="0" y="0"/>
            <wp:positionH relativeFrom="column">
              <wp:posOffset>0</wp:posOffset>
            </wp:positionH>
            <wp:positionV relativeFrom="paragraph">
              <wp:posOffset>1827592</wp:posOffset>
            </wp:positionV>
            <wp:extent cx="5756910" cy="294322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14:sizeRelH relativeFrom="page">
              <wp14:pctWidth>0</wp14:pctWidth>
            </wp14:sizeRelH>
            <wp14:sizeRelV relativeFrom="page">
              <wp14:pctHeight>0</wp14:pctHeight>
            </wp14:sizeRelV>
          </wp:anchor>
        </w:drawing>
      </w:r>
      <w:r w:rsidR="007360A8" w:rsidRPr="0082285B">
        <w:t>estimated for</w:t>
      </w:r>
      <w:r w:rsidR="00D861B6" w:rsidRPr="0082285B">
        <w:t xml:space="preserve"> this study. </w:t>
      </w:r>
    </w:p>
    <w:p w14:paraId="786DA72C" w14:textId="0D8552DE" w:rsidR="00185042" w:rsidRPr="0082285B" w:rsidRDefault="00185042" w:rsidP="00A37965">
      <w:r w:rsidRPr="0082285B">
        <w:t xml:space="preserve">The </w:t>
      </w:r>
      <w:r w:rsidR="00B05EEF" w:rsidRPr="0082285B">
        <w:t>monthly distribution of wildfire ignition events show</w:t>
      </w:r>
      <w:r w:rsidR="005B485A" w:rsidRPr="0082285B">
        <w:t>s a clear seasonality</w:t>
      </w:r>
      <w:r w:rsidR="00B05EEF" w:rsidRPr="0082285B">
        <w:t xml:space="preserve">, as displayed in figure </w:t>
      </w:r>
      <w:r w:rsidR="007360A8" w:rsidRPr="0082285B">
        <w:t>2</w:t>
      </w:r>
      <w:r w:rsidR="00B05EEF" w:rsidRPr="0082285B">
        <w:t xml:space="preserve">. </w:t>
      </w:r>
      <w:r w:rsidR="005B485A" w:rsidRPr="0082285B">
        <w:t xml:space="preserve">The vast majority of </w:t>
      </w:r>
      <w:r w:rsidR="00AD4CA0" w:rsidRPr="0082285B">
        <w:t>active</w:t>
      </w:r>
      <w:r w:rsidR="005B485A" w:rsidRPr="0082285B">
        <w:t xml:space="preserve"> wildfires were registered during the summer and autumn months. </w:t>
      </w:r>
      <w:r w:rsidR="00B578CC" w:rsidRPr="0082285B">
        <w:t>I aggregated</w:t>
      </w:r>
      <w:r w:rsidR="00B05EEF" w:rsidRPr="0082285B">
        <w:t xml:space="preserve"> the monthly data to </w:t>
      </w:r>
      <w:r w:rsidR="00B578CC" w:rsidRPr="0082285B">
        <w:t>the</w:t>
      </w:r>
      <w:r w:rsidR="00B05EEF" w:rsidRPr="0082285B">
        <w:t xml:space="preserve"> seasonal level</w:t>
      </w:r>
      <w:r w:rsidR="00B578CC" w:rsidRPr="0082285B">
        <w:t xml:space="preserve"> accordingly</w:t>
      </w:r>
      <w:r w:rsidR="00B05EEF" w:rsidRPr="0082285B">
        <w:t xml:space="preserve">, reducing the overall number of samples while </w:t>
      </w:r>
      <w:r w:rsidR="00824C8A" w:rsidRPr="0082285B">
        <w:t xml:space="preserve">preserving as much information on wildfire occurrence as possible. </w:t>
      </w:r>
      <w:r w:rsidR="00A1767E" w:rsidRPr="0082285B">
        <w:t>Additional</w:t>
      </w:r>
      <w:r w:rsidR="00966B8E" w:rsidRPr="0082285B">
        <w:t xml:space="preserve"> motivation for this aggregation was the fact that many predictors were not available at the monthly level, making </w:t>
      </w:r>
      <w:r w:rsidR="00A1767E" w:rsidRPr="0082285B">
        <w:t>the</w:t>
      </w:r>
      <w:r w:rsidR="00966B8E" w:rsidRPr="0082285B">
        <w:t xml:space="preserve"> data set too granular for the variation contained </w:t>
      </w:r>
      <w:r w:rsidR="00A1767E" w:rsidRPr="0082285B">
        <w:t>with</w:t>
      </w:r>
      <w:r w:rsidR="00966B8E" w:rsidRPr="0082285B">
        <w:t xml:space="preserve">in the predictor variables. </w:t>
      </w:r>
      <w:r w:rsidR="005B485A" w:rsidRPr="0082285B">
        <w:t xml:space="preserve">In line with the study conducted by Tonini and co-authors, </w:t>
      </w:r>
      <w:r w:rsidR="00A82E4B" w:rsidRPr="0082285B">
        <w:t xml:space="preserve">I assigned </w:t>
      </w:r>
      <w:r w:rsidR="005B485A" w:rsidRPr="0082285B">
        <w:t>the period from May to October to the summer season</w:t>
      </w:r>
      <w:r w:rsidR="00A82E4B" w:rsidRPr="0082285B">
        <w:t xml:space="preserve"> and</w:t>
      </w:r>
      <w:r w:rsidR="005B485A" w:rsidRPr="0082285B">
        <w:t xml:space="preserve"> the period from November to April to the winter season</w:t>
      </w:r>
      <w:r w:rsidR="00097198" w:rsidRPr="0082285B">
        <w:t xml:space="preserve"> </w:t>
      </w:r>
      <w:r w:rsidR="00097198" w:rsidRPr="0082285B">
        <w:fldChar w:fldCharType="begin"/>
      </w:r>
      <w:r w:rsidR="00C069E4" w:rsidRPr="0082285B">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82285B">
        <w:fldChar w:fldCharType="separate"/>
      </w:r>
      <w:r w:rsidR="00C069E4" w:rsidRPr="0082285B">
        <w:rPr>
          <w:color w:val="000000"/>
        </w:rPr>
        <w:t>(Tonini et al., 2020)</w:t>
      </w:r>
      <w:r w:rsidR="00097198" w:rsidRPr="0082285B">
        <w:fldChar w:fldCharType="end"/>
      </w:r>
      <w:r w:rsidR="00097198" w:rsidRPr="0082285B">
        <w:t>.</w:t>
      </w:r>
      <w:r w:rsidR="00966B8E" w:rsidRPr="0082285B">
        <w:t xml:space="preserve"> </w:t>
      </w:r>
    </w:p>
    <w:p w14:paraId="6C4A9BFB" w14:textId="4256067B" w:rsidR="0035618D" w:rsidRPr="0082285B" w:rsidRDefault="00B05EEF" w:rsidP="00A37965">
      <w:r w:rsidRPr="0082285B">
        <w:t>The number of recorded events (</w:t>
      </w:r>
      <w:r w:rsidRPr="0082285B">
        <w:rPr>
          <w:i/>
          <w:iCs/>
        </w:rPr>
        <w:t>fire</w:t>
      </w:r>
      <w:r w:rsidRPr="0082285B">
        <w:t>) and non-events (</w:t>
      </w:r>
      <w:r w:rsidRPr="0082285B">
        <w:rPr>
          <w:i/>
          <w:iCs/>
        </w:rPr>
        <w:t>none</w:t>
      </w:r>
      <w:r w:rsidRPr="0082285B">
        <w:t xml:space="preserve">) have proven to be strongly imbalanced, with non-events making up the vast majority of all samples </w:t>
      </w:r>
      <w:r w:rsidRPr="0082285B">
        <w:lastRenderedPageBreak/>
        <w:t xml:space="preserve">in the data set. </w:t>
      </w:r>
      <w:r w:rsidR="00966B8E" w:rsidRPr="0082285B">
        <w:t xml:space="preserve">The aggregation to the seasonal level slightly improved this circumstance, increasing the share of samples reporting an active wildfire from 0.72% to 2.11%. Despite this, the seasonal data set still musters a high imbalance in the target variable’s values. </w:t>
      </w:r>
      <w:r w:rsidRPr="0082285B">
        <w:t>This is common in cases of extreme-events prediction</w:t>
      </w:r>
      <w:r w:rsidR="00F030D9" w:rsidRPr="0082285B">
        <w:t xml:space="preserve">, as Cao and co-authors have also addressed </w:t>
      </w:r>
      <w:r w:rsidR="00F030D9" w:rsidRPr="0082285B">
        <w:fldChar w:fldCharType="begin"/>
      </w:r>
      <w:r w:rsidR="00F030D9" w:rsidRPr="0082285B">
        <w:instrText xml:space="preserve"> ADDIN ZOTERO_ITEM CSL_CITATION {"citationID":"uWLyfov5","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030D9" w:rsidRPr="0082285B">
        <w:fldChar w:fldCharType="separate"/>
      </w:r>
      <w:r w:rsidR="00F030D9" w:rsidRPr="0082285B">
        <w:rPr>
          <w:noProof/>
        </w:rPr>
        <w:t>(Cao et al., 2017)</w:t>
      </w:r>
      <w:r w:rsidR="00F030D9" w:rsidRPr="0082285B">
        <w:fldChar w:fldCharType="end"/>
      </w:r>
      <w:r w:rsidR="00F030D9" w:rsidRPr="0082285B">
        <w:t>.</w:t>
      </w:r>
      <w:r w:rsidRPr="0082285B">
        <w:t xml:space="preserve"> The implications of this circumstance on the modeling process and different strategies for addressing potential problems are discussed in depth in chapter </w:t>
      </w:r>
      <w:r w:rsidR="001C4291" w:rsidRPr="0082285B">
        <w:t>3</w:t>
      </w:r>
      <w:r w:rsidRPr="0082285B">
        <w:t xml:space="preserve"> </w:t>
      </w:r>
      <w:r w:rsidR="00F030D9" w:rsidRPr="0082285B">
        <w:t xml:space="preserve">which details </w:t>
      </w:r>
      <w:r w:rsidRPr="0082285B">
        <w:t xml:space="preserve">the </w:t>
      </w:r>
      <w:r w:rsidR="001C4291" w:rsidRPr="0082285B">
        <w:t>methods</w:t>
      </w:r>
      <w:r w:rsidRPr="0082285B">
        <w:t xml:space="preserve"> </w:t>
      </w:r>
      <w:r w:rsidR="00F030D9" w:rsidRPr="0082285B">
        <w:t xml:space="preserve">I </w:t>
      </w:r>
      <w:r w:rsidR="001C4291" w:rsidRPr="0082285B">
        <w:t>used for data pre-processing and model evaluation</w:t>
      </w:r>
      <w:r w:rsidRPr="0082285B">
        <w:t xml:space="preserve">. </w:t>
      </w:r>
    </w:p>
    <w:p w14:paraId="23E3283C" w14:textId="22D783DB" w:rsidR="003D63AF" w:rsidRPr="0082285B" w:rsidRDefault="005001B3" w:rsidP="00EA0B8F">
      <w:pPr>
        <w:pStyle w:val="berschrift2"/>
      </w:pPr>
      <w:bookmarkStart w:id="14" w:name="_Toc89203215"/>
      <w:bookmarkStart w:id="15" w:name="_Toc89204220"/>
      <w:r w:rsidRPr="0082285B">
        <w:t>Predictor Variables</w:t>
      </w:r>
      <w:bookmarkEnd w:id="14"/>
      <w:bookmarkEnd w:id="15"/>
    </w:p>
    <w:p w14:paraId="751781A9" w14:textId="022C17CE" w:rsidR="003D2A81" w:rsidRPr="0082285B" w:rsidRDefault="00140EA3" w:rsidP="00A37965">
      <w:r w:rsidRPr="0082285B">
        <w:t xml:space="preserve">The compiled set of predictor variables is displayed in </w:t>
      </w:r>
      <w:r w:rsidR="009A6515" w:rsidRPr="0082285B">
        <w:fldChar w:fldCharType="begin"/>
      </w:r>
      <w:r w:rsidR="009A6515" w:rsidRPr="0082285B">
        <w:instrText xml:space="preserve"> REF _Ref89014063 \h </w:instrText>
      </w:r>
      <w:r w:rsidR="009A6515" w:rsidRPr="0082285B">
        <w:fldChar w:fldCharType="separate"/>
      </w:r>
      <w:r w:rsidR="009A6515" w:rsidRPr="0082285B">
        <w:t xml:space="preserve">Table </w:t>
      </w:r>
      <w:r w:rsidR="009A6515" w:rsidRPr="0082285B">
        <w:rPr>
          <w:noProof/>
        </w:rPr>
        <w:t>2</w:t>
      </w:r>
      <w:r w:rsidR="009A6515" w:rsidRPr="0082285B">
        <w:fldChar w:fldCharType="end"/>
      </w:r>
      <w:r w:rsidR="00DE0DD8" w:rsidRPr="0082285B">
        <w:t xml:space="preserve">. </w:t>
      </w:r>
      <w:r w:rsidR="005E2B58" w:rsidRPr="0082285B">
        <w:t xml:space="preserve">Note that some variables were grouped together for better formatting. </w:t>
      </w:r>
      <w:r w:rsidR="00DE0DD8" w:rsidRPr="0082285B">
        <w:t xml:space="preserve">Not </w:t>
      </w:r>
      <w:r w:rsidR="00A6353E" w:rsidRPr="0082285B">
        <w:t>all</w:t>
      </w:r>
      <w:r w:rsidR="00DE0DD8" w:rsidRPr="0082285B">
        <w:t xml:space="preserve"> </w:t>
      </w:r>
      <w:r w:rsidR="00A6353E" w:rsidRPr="0082285B">
        <w:t>of these variables</w:t>
      </w:r>
      <w:r w:rsidR="00DE0DD8" w:rsidRPr="0082285B">
        <w:t xml:space="preserve"> were ultimately used for modeling. Chapter </w:t>
      </w:r>
      <w:r w:rsidR="00511F16" w:rsidRPr="0082285B">
        <w:t>3</w:t>
      </w:r>
      <w:r w:rsidR="00DE0DD8" w:rsidRPr="0082285B">
        <w:t xml:space="preserve"> discusses </w:t>
      </w:r>
      <w:r w:rsidR="00215CEE" w:rsidRPr="0082285B">
        <w:t xml:space="preserve">predictor selection and </w:t>
      </w:r>
      <w:r w:rsidR="00DE0DD8" w:rsidRPr="0082285B">
        <w:t xml:space="preserve">why some of these variables were left out of the modeling process. These predictor variables </w:t>
      </w:r>
      <w:r w:rsidR="00D61B78" w:rsidRPr="0082285B">
        <w:t>are</w:t>
      </w:r>
      <w:r w:rsidR="00DE0DD8" w:rsidRPr="0082285B">
        <w:t xml:space="preserve"> chosen both for their documented use in previous studies on wildfire modeling, as well as their availability for the study area of Northern California </w:t>
      </w:r>
      <w:r w:rsidR="00196779" w:rsidRPr="0082285B">
        <w:t>during</w:t>
      </w:r>
      <w:r w:rsidR="00DE0DD8" w:rsidRPr="0082285B">
        <w:t xml:space="preserve"> the </w:t>
      </w:r>
      <w:r w:rsidR="00196779" w:rsidRPr="0082285B">
        <w:t xml:space="preserve">study </w:t>
      </w:r>
      <w:r w:rsidR="00DE0DD8" w:rsidRPr="0082285B">
        <w:t>period of 2010</w:t>
      </w:r>
      <w:r w:rsidR="00196779" w:rsidRPr="0082285B">
        <w:t xml:space="preserve"> </w:t>
      </w:r>
      <w:r w:rsidR="00DE0DD8" w:rsidRPr="0082285B">
        <w:t>-</w:t>
      </w:r>
      <w:r w:rsidR="00196779" w:rsidRPr="0082285B">
        <w:t xml:space="preserve"> </w:t>
      </w:r>
      <w:r w:rsidR="00DE0DD8" w:rsidRPr="0082285B">
        <w:t xml:space="preserve">2018. </w:t>
      </w:r>
    </w:p>
    <w:p w14:paraId="7155EDEF" w14:textId="053DEDC0" w:rsidR="00191483" w:rsidRPr="0082285B" w:rsidRDefault="00DE0DD8" w:rsidP="00A37965">
      <w:r w:rsidRPr="0082285B">
        <w:t xml:space="preserve">These data were acquired at the highest available granularity in order to introduce as much </w:t>
      </w:r>
      <w:r w:rsidR="00A33445" w:rsidRPr="0082285B">
        <w:t>variance</w:t>
      </w:r>
      <w:r w:rsidRPr="0082285B">
        <w:t xml:space="preserve"> into the final data set as possible.</w:t>
      </w:r>
      <w:r w:rsidR="000E2231" w:rsidRPr="0082285B">
        <w:t xml:space="preserve"> I included predictors of multiple categories, all of which are relevant to the occurrence of both human-caused wildfire ignitions and naturally occurring wildfires, s</w:t>
      </w:r>
      <w:r w:rsidR="003D2A81" w:rsidRPr="0082285B">
        <w:t xml:space="preserve">imilar to </w:t>
      </w:r>
      <w:r w:rsidR="000A3AEA" w:rsidRPr="0082285B">
        <w:t xml:space="preserve">the study conducted by </w:t>
      </w:r>
      <w:r w:rsidR="003D2A81" w:rsidRPr="0082285B">
        <w:t>Oliveira and co-authors</w:t>
      </w:r>
      <w:r w:rsidR="000E2231" w:rsidRPr="0082285B">
        <w:t xml:space="preserve"> </w:t>
      </w:r>
      <w:r w:rsidR="000E2231" w:rsidRPr="0082285B">
        <w:fldChar w:fldCharType="begin"/>
      </w:r>
      <w:r w:rsidR="00C069E4" w:rsidRPr="0082285B">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82285B">
        <w:fldChar w:fldCharType="separate"/>
      </w:r>
      <w:r w:rsidR="00C069E4" w:rsidRPr="0082285B">
        <w:rPr>
          <w:color w:val="000000"/>
        </w:rPr>
        <w:t>(Oliveira et al., 2012)</w:t>
      </w:r>
      <w:r w:rsidR="000E2231" w:rsidRPr="0082285B">
        <w:fldChar w:fldCharType="end"/>
      </w:r>
      <w:r w:rsidR="000E2231" w:rsidRPr="0082285B">
        <w:t xml:space="preserve">. </w:t>
      </w:r>
      <w:r w:rsidR="000A3AEA" w:rsidRPr="0082285B">
        <w:t xml:space="preserve">The included predictor variables </w:t>
      </w:r>
      <w:r w:rsidR="00575ABF" w:rsidRPr="0082285B">
        <w:t>are</w:t>
      </w:r>
      <w:r w:rsidR="000A3AEA" w:rsidRPr="0082285B">
        <w:t xml:space="preserve"> environmental data (including both topographic, </w:t>
      </w:r>
      <w:r w:rsidR="00840ABC" w:rsidRPr="0082285B">
        <w:t>meteorologic</w:t>
      </w:r>
      <w:r w:rsidR="000A3AEA" w:rsidRPr="0082285B">
        <w:t xml:space="preserve"> and data concerning land cover), infrastructure data (both the proximity to human-made infrastructure</w:t>
      </w:r>
      <w:r w:rsidR="004A6295" w:rsidRPr="0082285B">
        <w:t xml:space="preserve"> and dummy</w:t>
      </w:r>
      <w:r w:rsidR="000A3AEA" w:rsidRPr="0082285B">
        <w:t xml:space="preserve"> </w:t>
      </w:r>
      <w:r w:rsidR="004A6295" w:rsidRPr="0082285B">
        <w:t>variables</w:t>
      </w:r>
      <w:r w:rsidR="000A3AEA" w:rsidRPr="0082285B">
        <w:t xml:space="preserve"> </w:t>
      </w:r>
      <w:r w:rsidR="00600D8E" w:rsidRPr="0082285B">
        <w:t>indicating</w:t>
      </w:r>
      <w:r w:rsidR="000A3AEA" w:rsidRPr="0082285B">
        <w:t xml:space="preserve"> the presence of infrastructure in the units of observation), as well as demographic</w:t>
      </w:r>
      <w:r w:rsidR="002C0011" w:rsidRPr="0082285B">
        <w:t>,</w:t>
      </w:r>
      <w:r w:rsidR="000A3AEA" w:rsidRPr="0082285B">
        <w:t xml:space="preserve"> </w:t>
      </w:r>
      <w:r w:rsidR="00A81B99" w:rsidRPr="0082285B">
        <w:t>socioeconomic</w:t>
      </w:r>
      <w:r w:rsidR="000A3AEA" w:rsidRPr="0082285B">
        <w:t xml:space="preserve"> </w:t>
      </w:r>
      <w:r w:rsidR="002C0011" w:rsidRPr="0082285B">
        <w:t xml:space="preserve">and political </w:t>
      </w:r>
      <w:r w:rsidR="000A3AEA" w:rsidRPr="0082285B">
        <w:t xml:space="preserve">data for the study area. </w:t>
      </w:r>
    </w:p>
    <w:p w14:paraId="7436296A" w14:textId="673139D3" w:rsidR="003D63AF" w:rsidRPr="0082285B" w:rsidRDefault="00602929" w:rsidP="00A37965">
      <w:pPr>
        <w:pStyle w:val="berschrift3"/>
        <w:numPr>
          <w:ilvl w:val="2"/>
          <w:numId w:val="4"/>
        </w:numPr>
      </w:pPr>
      <w:bookmarkStart w:id="16" w:name="_Toc89203216"/>
      <w:r w:rsidRPr="0082285B">
        <w:lastRenderedPageBreak/>
        <w:t>Environmental Predictors</w:t>
      </w:r>
      <w:bookmarkEnd w:id="16"/>
    </w:p>
    <w:p w14:paraId="23E19AEB" w14:textId="44B4C64F" w:rsidR="00C25511" w:rsidRPr="0082285B" w:rsidRDefault="00B44D09" w:rsidP="00A37965">
      <w:r w:rsidRPr="0082285B">
        <w:t>Topographical features such as elevation are important predictors of spatial patterns of fire</w:t>
      </w:r>
      <w:r w:rsidR="00821A31" w:rsidRPr="0082285B">
        <w:t>.</w:t>
      </w:r>
      <w:r w:rsidRPr="0082285B">
        <w:t xml:space="preserve"> </w:t>
      </w:r>
      <w:r w:rsidR="00821A31" w:rsidRPr="0082285B">
        <w:t>T</w:t>
      </w:r>
      <w:r w:rsidRPr="0082285B">
        <w:t xml:space="preserve">hey </w:t>
      </w:r>
      <w:r w:rsidR="00190CE9" w:rsidRPr="0082285B">
        <w:t xml:space="preserve">account for local variations in climate, in addition to </w:t>
      </w:r>
      <w:r w:rsidRPr="0082285B">
        <w:t>influenc</w:t>
      </w:r>
      <w:r w:rsidR="00821A31" w:rsidRPr="0082285B">
        <w:t>ing</w:t>
      </w:r>
      <w:r w:rsidR="00190CE9" w:rsidRPr="0082285B">
        <w:t xml:space="preserve"> ground flammability through their impact on soil and </w:t>
      </w:r>
      <w:r w:rsidRPr="0082285B">
        <w:t>fuel moisture</w:t>
      </w:r>
      <w:r w:rsidR="00190CE9" w:rsidRPr="0082285B">
        <w:t xml:space="preserve"> and</w:t>
      </w:r>
      <w:r w:rsidRPr="0082285B">
        <w:t xml:space="preserve"> </w:t>
      </w:r>
      <w:r w:rsidR="00190CE9" w:rsidRPr="0082285B">
        <w:t xml:space="preserve">the vegetational distribution of land cover </w:t>
      </w:r>
      <w:r w:rsidR="00251F95" w:rsidRPr="0082285B">
        <w:fldChar w:fldCharType="begin"/>
      </w:r>
      <w:r w:rsidR="00C069E4" w:rsidRPr="0082285B">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rsidRPr="0082285B">
        <w:fldChar w:fldCharType="separate"/>
      </w:r>
      <w:r w:rsidR="00C069E4" w:rsidRPr="0082285B">
        <w:rPr>
          <w:color w:val="000000"/>
        </w:rPr>
        <w:t>(Oliveira et al., 2012; Syphard et al., 2008; Whelan, 1995)</w:t>
      </w:r>
      <w:r w:rsidR="00251F95" w:rsidRPr="0082285B">
        <w:fldChar w:fldCharType="end"/>
      </w:r>
      <w:r w:rsidR="00251F95" w:rsidRPr="0082285B">
        <w:t xml:space="preserve">. </w:t>
      </w:r>
      <w:r w:rsidR="002A28EA" w:rsidRPr="0082285B">
        <w:t xml:space="preserve">A </w:t>
      </w:r>
      <w:r w:rsidR="00057BB7" w:rsidRPr="0082285B">
        <w:t>digital</w:t>
      </w:r>
      <w:r w:rsidR="002A28EA" w:rsidRPr="0082285B">
        <w:t xml:space="preserve"> elevation map </w:t>
      </w:r>
      <w:r w:rsidR="00057BB7" w:rsidRPr="0082285B">
        <w:t xml:space="preserve">of California </w:t>
      </w:r>
      <w:r w:rsidR="002A28EA" w:rsidRPr="0082285B">
        <w:t xml:space="preserve">at a 90m resolution </w:t>
      </w:r>
      <w:r w:rsidR="001033E7" w:rsidRPr="0082285B">
        <w:t xml:space="preserve">based on satellite imagery </w:t>
      </w:r>
      <w:r w:rsidR="00821A31" w:rsidRPr="0082285B">
        <w:t xml:space="preserve">was </w:t>
      </w:r>
      <w:r w:rsidR="002A28EA" w:rsidRPr="0082285B">
        <w:t>compiled by the National Aeronautics and Space Administration (NASA) and the National Geospatial-Intelligence Agency (NGA)</w:t>
      </w:r>
      <w:r w:rsidR="002B7BA7" w:rsidRPr="0082285B">
        <w:t xml:space="preserve">. It </w:t>
      </w:r>
      <w:r w:rsidR="00057BB7" w:rsidRPr="0082285B">
        <w:t>is distributed</w:t>
      </w:r>
      <w:r w:rsidR="002A28EA" w:rsidRPr="0082285B">
        <w:t xml:space="preserve"> </w:t>
      </w:r>
      <w:r w:rsidR="00057BB7" w:rsidRPr="0082285B">
        <w:t xml:space="preserve">as a raster band data set, where each pixel of the map corresponds to a numeric elevation value </w:t>
      </w:r>
      <w:r w:rsidR="002A28EA" w:rsidRPr="0082285B">
        <w:fldChar w:fldCharType="begin"/>
      </w:r>
      <w:r w:rsidR="002A28EA" w:rsidRPr="0082285B">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rsidRPr="0082285B">
        <w:fldChar w:fldCharType="separate"/>
      </w:r>
      <w:r w:rsidR="00C069E4" w:rsidRPr="0082285B">
        <w:rPr>
          <w:noProof/>
        </w:rPr>
        <w:t>(NASA &amp; NGA, 2000)</w:t>
      </w:r>
      <w:r w:rsidR="002A28EA" w:rsidRPr="0082285B">
        <w:fldChar w:fldCharType="end"/>
      </w:r>
      <w:r w:rsidR="002A28EA" w:rsidRPr="0082285B">
        <w:t xml:space="preserve">. </w:t>
      </w:r>
      <w:r w:rsidR="00057BB7" w:rsidRPr="0082285B">
        <w:t xml:space="preserve">This very high resolution means that the data </w:t>
      </w:r>
      <w:r w:rsidR="002B7BA7" w:rsidRPr="0082285B">
        <w:t xml:space="preserve">had to </w:t>
      </w:r>
      <w:r w:rsidR="00057BB7" w:rsidRPr="0082285B">
        <w:t>be aggregated to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rsidRPr="0082285B">
        <w:t xml:space="preserve"> level of the grid </w:t>
      </w:r>
      <w:r w:rsidR="008C0B97" w:rsidRPr="0082285B">
        <w:t>units</w:t>
      </w:r>
      <w:r w:rsidR="00057BB7" w:rsidRPr="0082285B">
        <w:t xml:space="preserve"> of this study. The QGIS software provides tools to process raster data and toolset</w:t>
      </w:r>
      <w:r w:rsidR="00600D8E" w:rsidRPr="0082285B">
        <w:t>s</w:t>
      </w:r>
      <w:r w:rsidR="00057BB7" w:rsidRPr="0082285B">
        <w:t xml:space="preserve"> to calculate </w:t>
      </w:r>
      <w:r w:rsidR="00600D8E" w:rsidRPr="0082285B">
        <w:t xml:space="preserve">the zonal statistics such as </w:t>
      </w:r>
      <w:r w:rsidR="00057BB7" w:rsidRPr="0082285B">
        <w:t xml:space="preserve">the average elevation value </w:t>
      </w:r>
      <w:r w:rsidR="00600D8E" w:rsidRPr="0082285B">
        <w:t>for</w:t>
      </w:r>
      <w:r w:rsidR="00057BB7" w:rsidRPr="0082285B">
        <w:t xml:space="preserve"> </w:t>
      </w:r>
      <w:r w:rsidR="00600D8E" w:rsidRPr="0082285B">
        <w:t xml:space="preserve">each </w:t>
      </w:r>
      <w:r w:rsidR="00057BB7" w:rsidRPr="0082285B">
        <w:t>of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rsidRPr="0082285B">
        <w:t xml:space="preserve"> squares </w:t>
      </w:r>
      <w:r w:rsidR="00600D8E" w:rsidRPr="0082285B">
        <w:t>of the grid</w:t>
      </w:r>
      <w:r w:rsidR="00E4473A" w:rsidRPr="0082285B">
        <w:t xml:space="preserve">. </w:t>
      </w:r>
    </w:p>
    <w:p w14:paraId="16406AD2" w14:textId="176D36FF" w:rsidR="00B44D09" w:rsidRPr="0082285B" w:rsidRDefault="00C25511" w:rsidP="00A37965">
      <w:r w:rsidRPr="0082285B">
        <w:t>Furthermore,</w:t>
      </w:r>
      <w:r w:rsidR="00E07D10" w:rsidRPr="0082285B">
        <w:t xml:space="preserve"> I added</w:t>
      </w:r>
      <w:r w:rsidRPr="0082285B">
        <w:t xml:space="preserve"> topographical data on the presence of major bodies of water, such as lakes and rivers, to the map. Bodies of water act as natural fire barriers and directly influence soil moisture and vegetation in their vicinity. These data are provided as shapefiles </w:t>
      </w:r>
      <w:r w:rsidR="003055AC" w:rsidRPr="0082285B">
        <w:t xml:space="preserve">by the California Department of Fish and Wildlife </w:t>
      </w:r>
      <w:r w:rsidR="00D41D27" w:rsidRPr="0082285B">
        <w:fldChar w:fldCharType="begin"/>
      </w:r>
      <w:r w:rsidR="00D41D27" w:rsidRPr="0082285B">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rsidRPr="0082285B">
        <w:fldChar w:fldCharType="separate"/>
      </w:r>
      <w:r w:rsidR="00C069E4" w:rsidRPr="0082285B">
        <w:rPr>
          <w:noProof/>
        </w:rPr>
        <w:t>(California Department of Fish &amp; Wildlife, 2015, 2018)</w:t>
      </w:r>
      <w:r w:rsidR="00D41D27" w:rsidRPr="0082285B">
        <w:fldChar w:fldCharType="end"/>
      </w:r>
      <w:r w:rsidR="00E07D10" w:rsidRPr="0082285B">
        <w:t>.</w:t>
      </w:r>
      <w:r w:rsidR="00D41D27" w:rsidRPr="0082285B">
        <w:t xml:space="preserve"> </w:t>
      </w:r>
      <w:r w:rsidR="00E07D10" w:rsidRPr="0082285B">
        <w:t xml:space="preserve">I used these data two create two kinds of predictor variables: First I created dummy </w:t>
      </w:r>
      <w:r w:rsidR="00F446BD" w:rsidRPr="0082285B">
        <w:t>variable</w:t>
      </w:r>
      <w:r w:rsidR="00E07D10" w:rsidRPr="0082285B">
        <w:t>s</w:t>
      </w:r>
      <w:r w:rsidR="00F446BD" w:rsidRPr="0082285B">
        <w:t xml:space="preserve"> indicating whether an object of observation is intersected by either a lake or a river. In a second step,</w:t>
      </w:r>
      <w:r w:rsidR="00E07D10" w:rsidRPr="0082285B">
        <w:t xml:space="preserve"> I calculated</w:t>
      </w:r>
      <w:r w:rsidR="00F446BD" w:rsidRPr="0082285B">
        <w:t xml:space="preserve"> the distance of each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rsidRPr="0082285B">
        <w:t xml:space="preserve"> </w:t>
      </w:r>
      <w:r w:rsidR="00E07D10" w:rsidRPr="0082285B">
        <w:t>unit’s</w:t>
      </w:r>
      <w:r w:rsidR="00F446BD" w:rsidRPr="0082285B">
        <w:t xml:space="preserve"> centroid to the nearest river and lake with the </w:t>
      </w:r>
      <w:r w:rsidR="00F446BD" w:rsidRPr="0082285B">
        <w:rPr>
          <w:i/>
          <w:iCs/>
        </w:rPr>
        <w:t xml:space="preserve">v.distance </w:t>
      </w:r>
      <w:r w:rsidR="00F446BD" w:rsidRPr="0082285B">
        <w:t xml:space="preserve">algorithm </w:t>
      </w:r>
      <w:r w:rsidR="00E07D10" w:rsidRPr="0082285B">
        <w:t>as implemented in</w:t>
      </w:r>
      <w:r w:rsidR="00F446BD" w:rsidRPr="0082285B">
        <w:t xml:space="preserve"> QGIS. This provides </w:t>
      </w:r>
      <w:r w:rsidR="00DB5B83" w:rsidRPr="0082285B">
        <w:t xml:space="preserve">an additional indicator to the presence of water bodies, that is numeric and continuous, as opposed to the logical dummy variables. </w:t>
      </w:r>
    </w:p>
    <w:p w14:paraId="24FA0F0D" w14:textId="0ABAE306" w:rsidR="00B44D09" w:rsidRPr="0082285B" w:rsidRDefault="00700003" w:rsidP="00A37965">
      <w:r w:rsidRPr="0082285B">
        <w:t>L</w:t>
      </w:r>
      <w:r w:rsidR="004A4368" w:rsidRPr="0082285B">
        <w:t xml:space="preserve">ocal vegetation and land cover are </w:t>
      </w:r>
      <w:r w:rsidR="004B3E7F" w:rsidRPr="0082285B">
        <w:t>often</w:t>
      </w:r>
      <w:r w:rsidR="004A4368" w:rsidRPr="0082285B">
        <w:t xml:space="preserve"> cited as being associated with fire occurrences</w:t>
      </w:r>
      <w:r w:rsidR="00472C97" w:rsidRPr="0082285B">
        <w:t xml:space="preserve">, </w:t>
      </w:r>
      <w:r w:rsidR="004A4368" w:rsidRPr="0082285B">
        <w:t xml:space="preserve">both natural and caused by humans </w:t>
      </w:r>
      <w:r w:rsidR="004A4368" w:rsidRPr="0082285B">
        <w:fldChar w:fldCharType="begin"/>
      </w:r>
      <w:r w:rsidR="00C069E4" w:rsidRPr="0082285B">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4A4368" w:rsidRPr="0082285B">
        <w:fldChar w:fldCharType="separate"/>
      </w:r>
      <w:r w:rsidR="00C069E4" w:rsidRPr="0082285B">
        <w:rPr>
          <w:color w:val="000000"/>
        </w:rPr>
        <w:t>(Martínez et al., 2009; Oliveira et al., 2012; Syphard et al., 2008)</w:t>
      </w:r>
      <w:r w:rsidR="004A4368" w:rsidRPr="0082285B">
        <w:fldChar w:fldCharType="end"/>
      </w:r>
      <w:r w:rsidR="00B4206C" w:rsidRPr="0082285B">
        <w:t xml:space="preserve">. </w:t>
      </w:r>
      <w:r w:rsidR="0003605F" w:rsidRPr="0082285B">
        <w:t>Due to the strong local variations in climate, land cover not only indicates the naturally occurring fuel</w:t>
      </w:r>
      <w:r w:rsidR="00B74AF0" w:rsidRPr="0082285B">
        <w:t xml:space="preserve"> types</w:t>
      </w:r>
      <w:r w:rsidR="0003605F" w:rsidRPr="0082285B">
        <w:t xml:space="preserve">, but also the various </w:t>
      </w:r>
      <w:r w:rsidR="0003605F" w:rsidRPr="0082285B">
        <w:lastRenderedPageBreak/>
        <w:t xml:space="preserve">biomes found in Northern California. </w:t>
      </w:r>
      <w:r w:rsidR="00DA1768" w:rsidRPr="0082285B">
        <w:t xml:space="preserve">I hence included categorical data on the land cover and land use of </w:t>
      </w:r>
      <w:r w:rsidR="00F80817" w:rsidRPr="0082285B">
        <w:t>the study area</w:t>
      </w:r>
      <w:r w:rsidR="00DA1768" w:rsidRPr="0082285B">
        <w:t xml:space="preserve">. The data was compiled by the Department of Geography at the University of California as a single shapefile, depicting the canopy dominant vegetation species for the entire state </w:t>
      </w:r>
      <w:r w:rsidR="00DA1768" w:rsidRPr="0082285B">
        <w:fldChar w:fldCharType="begin"/>
      </w:r>
      <w:r w:rsidR="00DA1768" w:rsidRPr="0082285B">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rsidRPr="0082285B">
        <w:fldChar w:fldCharType="separate"/>
      </w:r>
      <w:r w:rsidR="00C069E4" w:rsidRPr="0082285B">
        <w:rPr>
          <w:noProof/>
        </w:rPr>
        <w:t>(Department of Geography UC Berkeley, 2014)</w:t>
      </w:r>
      <w:r w:rsidR="00DA1768" w:rsidRPr="0082285B">
        <w:fldChar w:fldCharType="end"/>
      </w:r>
      <w:r w:rsidR="00DA1768" w:rsidRPr="0082285B">
        <w:t xml:space="preserve">. </w:t>
      </w:r>
      <w:r w:rsidR="00C934DE" w:rsidRPr="0082285B">
        <w:t xml:space="preserve">The </w:t>
      </w:r>
      <w:r w:rsidR="00C934DE" w:rsidRPr="0082285B">
        <w:rPr>
          <w:i/>
          <w:iCs/>
        </w:rPr>
        <w:t>California Wildlife Habitat Relationships</w:t>
      </w:r>
      <w:r w:rsidR="00C934DE" w:rsidRPr="0082285B">
        <w:t xml:space="preserve"> </w:t>
      </w:r>
      <w:r w:rsidR="00F11AA3" w:rsidRPr="0082285B">
        <w:t>data set</w:t>
      </w:r>
      <w:r w:rsidR="00C934DE" w:rsidRPr="0082285B">
        <w:t xml:space="preserve"> provides a detailed classification of tree dominated, shrub dominated, herbaceous dominated, aquatic, developed and non-vegetated habitats, each with their own subcategories. Due to this highly detailed breakdown of the dominant land cover, </w:t>
      </w:r>
      <w:r w:rsidR="00662382" w:rsidRPr="0082285B">
        <w:t>I use</w:t>
      </w:r>
      <w:r w:rsidR="00A57CFB" w:rsidRPr="0082285B">
        <w:t>d</w:t>
      </w:r>
      <w:r w:rsidR="00662382" w:rsidRPr="0082285B">
        <w:t xml:space="preserve"> </w:t>
      </w:r>
      <w:r w:rsidR="00C934DE" w:rsidRPr="0082285B">
        <w:t>this data as a proxy for the primary fuel type within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rsidRPr="0082285B">
        <w:t xml:space="preserve"> </w:t>
      </w:r>
      <w:r w:rsidR="009C0B43" w:rsidRPr="0082285B">
        <w:t xml:space="preserve">units of observation. </w:t>
      </w:r>
      <w:r w:rsidR="00BE1687" w:rsidRPr="0082285B">
        <w:t xml:space="preserve">I used </w:t>
      </w:r>
      <w:r w:rsidR="009C0B43" w:rsidRPr="0082285B">
        <w:t>QGIS to determine the most frequent land cover type for each</w:t>
      </w:r>
      <w:r w:rsidR="00BE1687" w:rsidRPr="0082285B">
        <w:t xml:space="preserve"> unit</w:t>
      </w:r>
      <w:r w:rsidR="009C0B43" w:rsidRPr="0082285B">
        <w:t>.</w:t>
      </w:r>
    </w:p>
    <w:p w14:paraId="73767659" w14:textId="62899776" w:rsidR="00840ABC" w:rsidRPr="0082285B" w:rsidRDefault="00840ABC" w:rsidP="00A37965">
      <w:r w:rsidRPr="0082285B">
        <w:t xml:space="preserve">Meteorological factors are </w:t>
      </w:r>
      <w:r w:rsidR="009D243B" w:rsidRPr="0082285B">
        <w:t>well documented</w:t>
      </w:r>
      <w:r w:rsidRPr="0082285B">
        <w:t xml:space="preserve"> predictors of wildfire occurrence, as they affect fuel accumulation and </w:t>
      </w:r>
      <w:r w:rsidR="00D92650" w:rsidRPr="0082285B">
        <w:t xml:space="preserve">ground moisture, creating the conditions that may favor or hinder </w:t>
      </w:r>
      <w:r w:rsidR="00A77EAF" w:rsidRPr="0082285B">
        <w:t>wild</w:t>
      </w:r>
      <w:r w:rsidR="00D92650" w:rsidRPr="0082285B">
        <w:t>fire ignitions</w:t>
      </w:r>
      <w:r w:rsidR="00A77EAF" w:rsidRPr="0082285B">
        <w:t xml:space="preserve"> and their spread</w:t>
      </w:r>
      <w:r w:rsidR="00D92650" w:rsidRPr="0082285B">
        <w:t xml:space="preserve"> </w:t>
      </w:r>
      <w:r w:rsidR="00D92650" w:rsidRPr="0082285B">
        <w:fldChar w:fldCharType="begin"/>
      </w:r>
      <w:r w:rsidR="00C069E4" w:rsidRPr="0082285B">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rsidRPr="0082285B">
        <w:fldChar w:fldCharType="separate"/>
      </w:r>
      <w:r w:rsidR="00C069E4" w:rsidRPr="0082285B">
        <w:rPr>
          <w:color w:val="000000"/>
        </w:rPr>
        <w:t>(Oliveira et al., 2012; Syphard et al., 2008; Vilar et al., 2010)</w:t>
      </w:r>
      <w:r w:rsidR="00D92650" w:rsidRPr="0082285B">
        <w:fldChar w:fldCharType="end"/>
      </w:r>
      <w:r w:rsidR="00D92650" w:rsidRPr="0082285B">
        <w:t>. The WorldClim database offers monthly historical temperature and precipitation data at spatial resolution of 2.5 minutes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rsidRPr="0082285B">
        <w:t>) in raster format</w:t>
      </w:r>
      <w:r w:rsidR="00655E6D" w:rsidRPr="0082285B">
        <w:t xml:space="preserve"> </w:t>
      </w:r>
      <w:r w:rsidR="00655E6D" w:rsidRPr="0082285B">
        <w:fldChar w:fldCharType="begin"/>
      </w:r>
      <w:r w:rsidR="00655E6D" w:rsidRPr="0082285B">
        <w:instrText xml:space="preserve"> ADDIN ZOTERO_ITEM CSL_CITATION {"citationID":"jf4M5j5X","properties":{"formattedCitation":"(Fick &amp; Hijmans, 2017)","plainCitation":"(Fick &amp; Hijmans, 2017)","noteIndex":0},"citationItems":[{"id":174,"uris":["http://zotero.org/users/7598357/items/6Z85PHM4"],"uri":["http://zotero.org/users/7598357/items/6Z85PHM4"],"itemData":{"id":174,"type":"article-journal","abstract":"We created a new dataset of spatially interpolated monthly climate data for global land areas at a very high spatial resolution (approximately 1 km 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w:instrText>
      </w:r>
      <w:r w:rsidR="00655E6D" w:rsidRPr="0082285B">
        <w:rPr>
          <w:rFonts w:ascii="Cambria Math" w:hAnsi="Cambria Math" w:cs="Cambria Math"/>
        </w:rPr>
        <w:instrText>∘</w:instrText>
      </w:r>
      <w:r w:rsidR="00655E6D" w:rsidRPr="0082285B">
        <w:instrText xml:space="preserve">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journalAbbreviation":"International Journal of Climatology","source":"ResearchGate","title":"WorldClim 2: New 1-km spatial resolution climate surfaces for global land areas","title-short":"WorldClim 2","volume":"37","author":[{"family":"Fick","given":"Steve"},{"family":"Hijmans","given":"Robert"}],"issued":{"date-parts":[["2017",5,15]]}}}],"schema":"https://github.com/citation-style-language/schema/raw/master/csl-citation.json"} </w:instrText>
      </w:r>
      <w:r w:rsidR="00655E6D" w:rsidRPr="0082285B">
        <w:fldChar w:fldCharType="separate"/>
      </w:r>
      <w:r w:rsidR="00655E6D" w:rsidRPr="0082285B">
        <w:rPr>
          <w:noProof/>
        </w:rPr>
        <w:t>(Fick &amp; Hijmans, 2017)</w:t>
      </w:r>
      <w:r w:rsidR="00655E6D" w:rsidRPr="0082285B">
        <w:fldChar w:fldCharType="end"/>
      </w:r>
      <w:r w:rsidR="00D92650" w:rsidRPr="0082285B">
        <w:t xml:space="preserve">. </w:t>
      </w:r>
      <w:r w:rsidR="00244822" w:rsidRPr="0082285B">
        <w:t xml:space="preserve">Due to the large number of raster layers these predictors </w:t>
      </w:r>
      <w:r w:rsidR="00CE2A45" w:rsidRPr="0082285B">
        <w:t>had to be</w:t>
      </w:r>
      <w:r w:rsidR="00244822" w:rsidRPr="0082285B">
        <w:t xml:space="preserve"> constructed </w:t>
      </w:r>
      <w:r w:rsidR="00B41398" w:rsidRPr="0082285B">
        <w:t xml:space="preserve">iteratively, </w:t>
      </w:r>
      <w:r w:rsidR="00244822" w:rsidRPr="0082285B">
        <w:t xml:space="preserve">using QGIS’ python interface </w:t>
      </w:r>
      <w:r w:rsidR="00BC6F17" w:rsidRPr="0082285B">
        <w:t xml:space="preserve">to </w:t>
      </w:r>
      <w:r w:rsidR="00244822" w:rsidRPr="0082285B">
        <w:t xml:space="preserve">extract the </w:t>
      </w:r>
      <w:r w:rsidR="009E2875" w:rsidRPr="0082285B">
        <w:t xml:space="preserve">average </w:t>
      </w:r>
      <w:r w:rsidR="0071755B" w:rsidRPr="0082285B">
        <w:t xml:space="preserve">temperature and </w:t>
      </w:r>
      <w:r w:rsidR="009E2875" w:rsidRPr="0082285B">
        <w:t>average</w:t>
      </w:r>
      <w:r w:rsidR="0071755B" w:rsidRPr="0082285B">
        <w:t xml:space="preserve"> precipitation </w:t>
      </w:r>
      <w:r w:rsidR="009E2875" w:rsidRPr="0082285B">
        <w:t>data for</w:t>
      </w:r>
      <w:r w:rsidR="00244822" w:rsidRPr="0082285B">
        <w:t xml:space="preserve"> each unit of observation. </w:t>
      </w:r>
    </w:p>
    <w:p w14:paraId="7B47649C" w14:textId="227394E1" w:rsidR="003D63AF" w:rsidRPr="0082285B" w:rsidRDefault="00FA4C59" w:rsidP="00A37965">
      <w:pPr>
        <w:pStyle w:val="berschrift3"/>
        <w:numPr>
          <w:ilvl w:val="2"/>
          <w:numId w:val="4"/>
        </w:numPr>
      </w:pPr>
      <w:bookmarkStart w:id="17" w:name="_Toc89203217"/>
      <w:r w:rsidRPr="0082285B">
        <w:t>Infrastructure Predictors</w:t>
      </w:r>
      <w:bookmarkEnd w:id="17"/>
    </w:p>
    <w:p w14:paraId="07B1E03A" w14:textId="6F65A864" w:rsidR="003B1FD4" w:rsidRPr="0082285B" w:rsidRDefault="003B1FD4" w:rsidP="00A37965">
      <w:r w:rsidRPr="0082285B">
        <w:t xml:space="preserve">Access to roads </w:t>
      </w:r>
      <w:r w:rsidR="00E56EEF" w:rsidRPr="0082285B">
        <w:t xml:space="preserve">is </w:t>
      </w:r>
      <w:r w:rsidRPr="0082285B">
        <w:t xml:space="preserve">often </w:t>
      </w:r>
      <w:r w:rsidR="00FF573C" w:rsidRPr="0082285B">
        <w:t>seen</w:t>
      </w:r>
      <w:r w:rsidRPr="0082285B">
        <w:t xml:space="preserve"> as a driver of economic activity and a proxy for </w:t>
      </w:r>
      <w:r w:rsidR="00B70062" w:rsidRPr="0082285B">
        <w:t>economic</w:t>
      </w:r>
      <w:r w:rsidRPr="0082285B">
        <w:t xml:space="preserve"> development</w:t>
      </w:r>
      <w:r w:rsidR="00E56EEF" w:rsidRPr="0082285B">
        <w:t xml:space="preserve"> due to facilitating access to markets and enabling migration</w:t>
      </w:r>
      <w:r w:rsidR="00E56EEF" w:rsidRPr="0082285B">
        <w:rPr>
          <w:rStyle w:val="Funotenzeichen"/>
        </w:rPr>
        <w:footnoteReference w:id="2"/>
      </w:r>
      <w:r w:rsidRPr="0082285B">
        <w:t xml:space="preserve">. In the context of fire occurrence, road access and the distance to roads are frequently used predictor variables, since these factors also determine the speed of response </w:t>
      </w:r>
      <w:r w:rsidR="00FF573C" w:rsidRPr="0082285B">
        <w:t>for</w:t>
      </w:r>
      <w:r w:rsidRPr="0082285B">
        <w:t xml:space="preserve"> a given fire containment strategy</w:t>
      </w:r>
      <w:r w:rsidR="006F56C4" w:rsidRPr="0082285B">
        <w:t xml:space="preserve"> </w:t>
      </w:r>
      <w:r w:rsidR="00A7750D" w:rsidRPr="0082285B">
        <w:fldChar w:fldCharType="begin"/>
      </w:r>
      <w:r w:rsidR="00C069E4" w:rsidRPr="0082285B">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rsidRPr="0082285B">
        <w:fldChar w:fldCharType="separate"/>
      </w:r>
      <w:r w:rsidR="00C069E4" w:rsidRPr="0082285B">
        <w:rPr>
          <w:color w:val="000000"/>
        </w:rPr>
        <w:t xml:space="preserve">(Martínez et al., 2009; </w:t>
      </w:r>
      <w:r w:rsidR="00C069E4" w:rsidRPr="0082285B">
        <w:rPr>
          <w:color w:val="000000"/>
        </w:rPr>
        <w:lastRenderedPageBreak/>
        <w:t>Oliveira et al., 2012)</w:t>
      </w:r>
      <w:r w:rsidR="00A7750D" w:rsidRPr="0082285B">
        <w:fldChar w:fldCharType="end"/>
      </w:r>
      <w:r w:rsidR="00A7750D" w:rsidRPr="0082285B">
        <w:t>.</w:t>
      </w:r>
      <w:r w:rsidR="00653C22" w:rsidRPr="0082285B">
        <w:t xml:space="preserve"> </w:t>
      </w:r>
      <w:r w:rsidR="00535832" w:rsidRPr="0082285B">
        <w:t xml:space="preserve">The Californian road system is well documented and provided as a shapefile containing all major roads (MTFCC codes S1100 and S1200) by the U.S. Census Bureau </w:t>
      </w:r>
      <w:r w:rsidR="00535832" w:rsidRPr="0082285B">
        <w:fldChar w:fldCharType="begin"/>
      </w:r>
      <w:r w:rsidR="00535832" w:rsidRPr="0082285B">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rsidRPr="0082285B">
        <w:fldChar w:fldCharType="separate"/>
      </w:r>
      <w:r w:rsidR="00C069E4" w:rsidRPr="0082285B">
        <w:rPr>
          <w:noProof/>
        </w:rPr>
        <w:t>(US Census Bureau, 2015)</w:t>
      </w:r>
      <w:r w:rsidR="00535832" w:rsidRPr="0082285B">
        <w:fldChar w:fldCharType="end"/>
      </w:r>
      <w:r w:rsidR="00535832" w:rsidRPr="0082285B">
        <w:t xml:space="preserve">. </w:t>
      </w:r>
      <w:r w:rsidR="00650FE3" w:rsidRPr="0082285B">
        <w:t xml:space="preserve">Similar to how the GIS data on rivers and lakes </w:t>
      </w:r>
      <w:r w:rsidR="00430BED" w:rsidRPr="0082285B">
        <w:t>was</w:t>
      </w:r>
      <w:r w:rsidR="00650FE3" w:rsidRPr="0082285B">
        <w:t xml:space="preserve"> processed, </w:t>
      </w:r>
      <w:r w:rsidR="00430BED" w:rsidRPr="0082285B">
        <w:t xml:space="preserve">I used </w:t>
      </w:r>
      <w:r w:rsidR="00650FE3" w:rsidRPr="0082285B">
        <w:t>this data set to both create dummy variables indicating the presence of a major road for each</w:t>
      </w:r>
      <w:r w:rsidR="00430BED" w:rsidRPr="0082285B">
        <w:t xml:space="preserve"> </w:t>
      </w:r>
      <w:r w:rsidR="00650FE3" w:rsidRPr="0082285B">
        <w:t xml:space="preserve">unit and calculate the distance from each unit’s centroid to the nearest major road. </w:t>
      </w:r>
      <w:r w:rsidR="00CE6DCC" w:rsidRPr="0082285B">
        <w:t xml:space="preserve">The same process </w:t>
      </w:r>
      <w:r w:rsidR="003A185C" w:rsidRPr="0082285B">
        <w:t>wa</w:t>
      </w:r>
      <w:r w:rsidR="004F774A" w:rsidRPr="0082285B">
        <w:t>s</w:t>
      </w:r>
      <w:r w:rsidR="00CE6DCC" w:rsidRPr="0082285B">
        <w:t xml:space="preserve"> repeated for dat</w:t>
      </w:r>
      <w:r w:rsidR="00420608" w:rsidRPr="0082285B">
        <w:t>a</w:t>
      </w:r>
      <w:r w:rsidR="00CE6DCC" w:rsidRPr="0082285B">
        <w:t xml:space="preserve"> set </w:t>
      </w:r>
      <w:r w:rsidR="00F24E3F" w:rsidRPr="0082285B">
        <w:t>displaying</w:t>
      </w:r>
      <w:r w:rsidR="00CE6DCC" w:rsidRPr="0082285B">
        <w:t xml:space="preserve"> powerlines</w:t>
      </w:r>
      <w:r w:rsidR="003B1F0B" w:rsidRPr="0082285B">
        <w:t xml:space="preserve"> and fire stations</w:t>
      </w:r>
      <w:r w:rsidR="00CE6DCC" w:rsidRPr="0082285B">
        <w:t>, resulting in predictor variables indicating both their presence (binary) as well as the distance from each unit’s centroid</w:t>
      </w:r>
      <w:r w:rsidR="005B442E" w:rsidRPr="0082285B">
        <w:t xml:space="preserve"> </w:t>
      </w:r>
      <w:r w:rsidR="003B1F0B" w:rsidRPr="0082285B">
        <w:fldChar w:fldCharType="begin"/>
      </w:r>
      <w:r w:rsidR="003B1F0B" w:rsidRPr="0082285B">
        <w:instrText xml:space="preserve"> ADDIN ZOTERO_ITEM CSL_CITATION {"citationID":"hI76YCDk","properties":{"formattedCitation":"(California Department of Fish &amp; Wildlife, 2020; California Department of Forestry and Fire Protection, 2021d)","plainCitation":"(California Department of Fish &amp; Wildlife, 2020; California Department of Forestry and Fire Protection, 2021d)","noteIndex":0},"citationItems":[{"id":172,"uris":["http://zotero.org/users/7598357/items/3NFRJ8TN"],"uri":["http://zotero.org/users/7598357/items/3NFRJ8TN"],"itemData":{"id":172,"type":"map","title":"Electric Transmission Lines - California Energy Commission [ds1198]","URL":"https://hub.arcgis.com/datasets/a5b51de6cb3b47c794021c4358fad97e_0/","author":[{"family":"California Department of Fish &amp; Wildlife","given":""}],"issued":{"date-parts":[["2020",2,12]]}}},{"id":171,"uris":["http://zotero.org/users/7598357/items/SSUYLYLX"],"uri":["http://zotero.org/users/7598357/items/SSUYLYLX"],"itemData":{"id":171,"type":"map","title":"CAL FIRE Facilities for Wildland Fire Protection","URL":"https://gis.data.ca.gov/datasets/CALFIRE-Forestry::cal-fire-facilities-for-wildland-fire-protection/","author":[{"family":"California Department of Forestry and Fire Protection","given":""}],"issued":{"date-parts":[["2021",6,30]]}}}],"schema":"https://github.com/citation-style-language/schema/raw/master/csl-citation.json"} </w:instrText>
      </w:r>
      <w:r w:rsidR="003B1F0B" w:rsidRPr="0082285B">
        <w:fldChar w:fldCharType="separate"/>
      </w:r>
      <w:r w:rsidR="003B1F0B" w:rsidRPr="0082285B">
        <w:rPr>
          <w:noProof/>
        </w:rPr>
        <w:t>(California Department of Fish &amp; Wildlife, 2020; California Department of Forestry and Fire Protection, 2021d)</w:t>
      </w:r>
      <w:r w:rsidR="003B1F0B" w:rsidRPr="0082285B">
        <w:fldChar w:fldCharType="end"/>
      </w:r>
      <w:r w:rsidR="003B1F0B" w:rsidRPr="0082285B">
        <w:t xml:space="preserve">. </w:t>
      </w:r>
      <w:r w:rsidR="00B46668" w:rsidRPr="0082285B">
        <w:t xml:space="preserve">Powerlines are a frequently cited cause of wildfire ignitions and have been used to construct predictor variables in similar studies </w:t>
      </w:r>
      <w:r w:rsidR="00B46668" w:rsidRPr="0082285B">
        <w:fldChar w:fldCharType="begin"/>
      </w:r>
      <w:r w:rsidR="00E53813" w:rsidRPr="0082285B">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webpage","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rsidRPr="0082285B">
        <w:fldChar w:fldCharType="separate"/>
      </w:r>
      <w:r w:rsidR="00C069E4" w:rsidRPr="0082285B">
        <w:rPr>
          <w:color w:val="000000"/>
        </w:rPr>
        <w:t>(McFall-Johnsen, 2019; Oliveira et al., 2012; Texas Wildfire Mitigation Project, 2014)</w:t>
      </w:r>
      <w:r w:rsidR="00B46668" w:rsidRPr="0082285B">
        <w:fldChar w:fldCharType="end"/>
      </w:r>
      <w:r w:rsidR="00B46668" w:rsidRPr="0082285B">
        <w:t xml:space="preserve">. </w:t>
      </w:r>
    </w:p>
    <w:p w14:paraId="5E196E6A" w14:textId="749D50B7" w:rsidR="009C0B43" w:rsidRPr="0082285B" w:rsidRDefault="00F448E6" w:rsidP="00A37965">
      <w:r w:rsidRPr="0082285B">
        <w:t xml:space="preserve">I also added data on the presence of </w:t>
      </w:r>
      <w:r w:rsidR="003545AF" w:rsidRPr="0082285B">
        <w:t>recreational routes, campgrounds</w:t>
      </w:r>
      <w:r w:rsidR="00CE6DCC" w:rsidRPr="0082285B">
        <w:t xml:space="preserve">, </w:t>
      </w:r>
      <w:r w:rsidR="003545AF" w:rsidRPr="0082285B">
        <w:t xml:space="preserve">picnic sites </w:t>
      </w:r>
      <w:r w:rsidR="00CE6DCC" w:rsidRPr="0082285B">
        <w:t>and state parks</w:t>
      </w:r>
      <w:r w:rsidRPr="0082285B">
        <w:t xml:space="preserve">, as these structures indicate human outdoor activities which are related to potential fire hazards such as campfires. The data only indicates </w:t>
      </w:r>
      <w:r w:rsidR="00CE6DCC" w:rsidRPr="0082285B">
        <w:t>the</w:t>
      </w:r>
      <w:r w:rsidRPr="0082285B">
        <w:t xml:space="preserve"> </w:t>
      </w:r>
      <w:r w:rsidR="00CE6DCC" w:rsidRPr="0082285B">
        <w:t>presence</w:t>
      </w:r>
      <w:r w:rsidRPr="0082285B">
        <w:t xml:space="preserve"> of these places</w:t>
      </w:r>
      <w:r w:rsidR="003545AF" w:rsidRPr="0082285B">
        <w:t>, as</w:t>
      </w:r>
      <w:r w:rsidR="00CE6DCC" w:rsidRPr="0082285B">
        <w:t xml:space="preserve"> I do not expect </w:t>
      </w:r>
      <w:r w:rsidR="00840ABC" w:rsidRPr="0082285B">
        <w:t>these recreational structures to have any continuous effect if they’re not present – unlike powerlines, where larger distances</w:t>
      </w:r>
      <w:r w:rsidR="00D96058" w:rsidRPr="0082285B">
        <w:t xml:space="preserve"> can</w:t>
      </w:r>
      <w:r w:rsidR="00840ABC" w:rsidRPr="0082285B">
        <w:t xml:space="preserve"> function well as a proxy for a lack of economic development</w:t>
      </w:r>
      <w:r w:rsidR="003F744E" w:rsidRPr="0082285B">
        <w:t xml:space="preserve"> and human activity</w:t>
      </w:r>
      <w:r w:rsidR="00382A38" w:rsidRPr="0082285B">
        <w:t xml:space="preserve"> </w:t>
      </w:r>
      <w:r w:rsidR="00382A38" w:rsidRPr="0082285B">
        <w:fldChar w:fldCharType="begin"/>
      </w:r>
      <w:r w:rsidR="00382A38" w:rsidRPr="0082285B">
        <w:instrText xml:space="preserve"> ADDIN ZOTERO_ITEM CSL_CITATION {"citationID":"nKhWpOYR","properties":{"formattedCitation":"(California Department of Parks and Recreation, 2019a, 2019b, 2019c, 2021)","plainCitation":"(California Department of Parks and Recreation, 2019a, 2019b, 2019c, 2021)","noteIndex":0},"citationItems":[{"id":168,"uris":["http://zotero.org/users/7598357/items/5UMZVFQ2"],"uri":["http://zotero.org/users/7598357/items/5UMZVFQ2"],"itemData":{"id":168,"type":"map","abstract":"Representation of the location of Parks recreational routes.","collection-title":"California State Parks","title":"RecreationalRoutes","URL":"https://arcg.is/PTG0r","author":[{"family":"California Department of Parks and Recreation","given":""}],"issued":{"date-parts":[["2021",11,2]]}}},{"id":169,"uris":["http://zotero.org/users/7598357/items/QLMBWXV9"],"uri":["http://zotero.org/users/7598357/items/QLMBWXV9"],"itemData":{"id":169,"type":"map","abstract":"Representation of the location of Parks picnic grounds.","collection-title":"California State Parks","title":"PicnicGrounds","URL":"https://arcg.is/08rzbW","author":[{"family":"California Department of Parks and Recreation","given":""}],"issued":{"date-parts":[["2019",4,23]]}}},{"id":167,"uris":["http://zotero.org/users/7598357/items/WBXVHDB5"],"uri":["http://zotero.org/users/7598357/items/WBXVHDB5"],"itemData":{"id":167,"type":"map","abstract":"Representation of the location and attributes of camping areas within the California State Park System.","collection-title":"California State Parks","title":"Campgrounds","URL":"https://arcg.is/1iqHvG0","author":[{"family":"California Department of Parks and Recreation","given":""}],"issued":{"date-parts":[["2019",5,3]]}}},{"id":166,"uris":["http://zotero.org/users/7598357/items/4VXQAKN3"],"uri":["http://zotero.org/users/7598357/items/4VXQAKN3"],"itemData":{"id":166,"type":"map","abstract":"Representation of the location of State Parks boundaries.","collection-title":"California State Parks","title":"ParkBoundaries","URL":"https://arcg.is/19SfeO0","author":[{"family":"California Department of Parks and Recreation","given":""}],"issued":{"date-parts":[["2019",12,5]]}}}],"schema":"https://github.com/citation-style-language/schema/raw/master/csl-citation.json"} </w:instrText>
      </w:r>
      <w:r w:rsidR="00382A38" w:rsidRPr="0082285B">
        <w:fldChar w:fldCharType="separate"/>
      </w:r>
      <w:r w:rsidR="00382A38" w:rsidRPr="0082285B">
        <w:rPr>
          <w:noProof/>
        </w:rPr>
        <w:t>(California Department of Parks and Recreation, 2019a, 2019b, 2019c, 2021)</w:t>
      </w:r>
      <w:r w:rsidR="00382A38" w:rsidRPr="0082285B">
        <w:fldChar w:fldCharType="end"/>
      </w:r>
      <w:r w:rsidR="00382A38" w:rsidRPr="0082285B">
        <w:t xml:space="preserve">. </w:t>
      </w:r>
      <w:r w:rsidR="00B8350B" w:rsidRPr="0082285B">
        <w:t xml:space="preserve">I also calculated the distance to the nearest city boundary </w:t>
      </w:r>
      <w:r w:rsidR="00D5021A" w:rsidRPr="0082285B">
        <w:t>for</w:t>
      </w:r>
      <w:r w:rsidR="00B8350B" w:rsidRPr="0082285B">
        <w:t xml:space="preserve"> each unit’s centroid </w:t>
      </w:r>
      <w:r w:rsidR="00B8350B" w:rsidRPr="0082285B">
        <w:fldChar w:fldCharType="begin"/>
      </w:r>
      <w:r w:rsidR="00B8350B" w:rsidRPr="0082285B">
        <w:instrText xml:space="preserve"> ADDIN ZOTERO_ITEM CSL_CITATION {"citationID":"m2FiHMZ8","properties":{"formattedCitation":"(Spidle, 2019)","plainCitation":"(Spidle, 2019)","noteIndex":0},"citationItems":[{"id":176,"uris":["http://zotero.org/users/7598357/items/XE5XWHJ7"],"uri":["http://zotero.org/users/7598357/items/XE5XWHJ7"],"itemData":{"id":176,"type":"map","abstract":"\"Cities2014'' feature class displays 2014 city boundaries within the state of California for mapping purposes and public needs.","title":"California City Boundaries","URL":"https://services3.arcgis.com/0i8WvfNdfTbWrPkh/arcgis/rest/services/California_City_Boundaries/FeatureServer","author":[{"family":"Spidle","given":"Vivian"}],"issued":{"date-parts":[["2019",7,3]]}}}],"schema":"https://github.com/citation-style-language/schema/raw/master/csl-citation.json"} </w:instrText>
      </w:r>
      <w:r w:rsidR="00B8350B" w:rsidRPr="0082285B">
        <w:fldChar w:fldCharType="separate"/>
      </w:r>
      <w:r w:rsidR="00B8350B" w:rsidRPr="0082285B">
        <w:rPr>
          <w:noProof/>
        </w:rPr>
        <w:t>(Spidle, 2019)</w:t>
      </w:r>
      <w:r w:rsidR="00B8350B" w:rsidRPr="0082285B">
        <w:fldChar w:fldCharType="end"/>
      </w:r>
      <w:r w:rsidR="00B8350B" w:rsidRPr="0082285B">
        <w:t>.</w:t>
      </w:r>
    </w:p>
    <w:p w14:paraId="490887F5" w14:textId="38923491" w:rsidR="00CF4D0D" w:rsidRPr="0082285B" w:rsidRDefault="00092683" w:rsidP="00A37965">
      <w:r w:rsidRPr="0082285B">
        <w:t xml:space="preserve">The FRAP database maintained by CAL </w:t>
      </w:r>
      <w:r w:rsidR="00BF1CF3" w:rsidRPr="0082285B">
        <w:t>FIRE</w:t>
      </w:r>
      <w:r w:rsidRPr="0082285B">
        <w:t xml:space="preserve"> offers a variety of shapefiles indicating institutional measures taken to address wildfire risk. </w:t>
      </w:r>
      <w:r w:rsidR="00CF4D0D" w:rsidRPr="0082285B">
        <w:t>I created a variable indicating a unit</w:t>
      </w:r>
      <w:r w:rsidR="0068350A" w:rsidRPr="0082285B">
        <w:t>’s status</w:t>
      </w:r>
      <w:r w:rsidR="00CF4D0D" w:rsidRPr="0082285B">
        <w:t xml:space="preserve"> </w:t>
      </w:r>
      <w:r w:rsidR="0068350A" w:rsidRPr="0082285B">
        <w:t xml:space="preserve">of </w:t>
      </w:r>
      <w:r w:rsidR="00CF4D0D" w:rsidRPr="0082285B">
        <w:t>belong</w:t>
      </w:r>
      <w:r w:rsidR="0068350A" w:rsidRPr="0082285B">
        <w:t>ing</w:t>
      </w:r>
      <w:r w:rsidR="00CF4D0D" w:rsidRPr="0082285B">
        <w:t xml:space="preserve"> to an area of state, local or federal emergenc</w:t>
      </w:r>
      <w:r w:rsidR="0068350A" w:rsidRPr="0082285B">
        <w:t>y</w:t>
      </w:r>
      <w:r w:rsidR="00CF4D0D" w:rsidRPr="0082285B">
        <w:t xml:space="preserve"> response responsibility</w:t>
      </w:r>
      <w:r w:rsidR="00B4602B" w:rsidRPr="0082285B">
        <w:t xml:space="preserve">, as provided by FRAP </w:t>
      </w:r>
      <w:r w:rsidR="00B4602B" w:rsidRPr="0082285B">
        <w:fldChar w:fldCharType="begin"/>
      </w:r>
      <w:r w:rsidR="00E53813" w:rsidRPr="0082285B">
        <w:instrText xml:space="preserve"> ADDIN ZOTERO_ITEM CSL_CITATION {"citationID":"Q5JQZ0eo","properties":{"formattedCitation":"(California Department of Forestry and Fire Protection, 2021c)","plainCitation":"(California Department of Forestry and Fire Protection, 2021c)","noteIndex":0},"citationItems":[{"id":157,"uris":["http://zotero.org/users/7598357/items/ZXEVNBMP"],"uri":["http://zotero.org/users/7598357/items/ZXEVNBMP"],"itemData":{"id":157,"type":"map","collection-title":"FRAP","title":"SRA - LRA - FRA","URL":"https://frap.fire.ca.gov/mapping/gis-data/","author":[{"family":"California Department of Forestry and Fire Protection","given":""}],"issued":{"date-parts":[["2021",4,1]]}}}],"schema":"https://github.com/citation-style-language/schema/raw/master/csl-citation.json"} </w:instrText>
      </w:r>
      <w:r w:rsidR="00B4602B" w:rsidRPr="0082285B">
        <w:fldChar w:fldCharType="separate"/>
      </w:r>
      <w:r w:rsidR="00E53813" w:rsidRPr="0082285B">
        <w:rPr>
          <w:noProof/>
        </w:rPr>
        <w:t>(California Department of Forestry and Fire Protection, 2021c)</w:t>
      </w:r>
      <w:r w:rsidR="00B4602B" w:rsidRPr="0082285B">
        <w:fldChar w:fldCharType="end"/>
      </w:r>
      <w:r w:rsidR="00B4602B" w:rsidRPr="0082285B">
        <w:t xml:space="preserve">. Similarly, I added data showing wildland fire protection areas and created categorical variables for each unit indicating the responsible agencies and to what level of government these agencies belong </w:t>
      </w:r>
      <w:r w:rsidR="00B4602B" w:rsidRPr="0082285B">
        <w:fldChar w:fldCharType="begin"/>
      </w:r>
      <w:r w:rsidR="00E53813" w:rsidRPr="0082285B">
        <w:instrText xml:space="preserve"> ADDIN ZOTERO_ITEM CSL_CITATION {"citationID":"6oTX2Zqu","properties":{"formattedCitation":"(California Department of Forestry and Fire Protection, 2021b)","plainCitation":"(California Department of Forestry and Fire Protection, 2021b)","noteIndex":0},"citationItems":[{"id":158,"uris":["http://zotero.org/users/7598357/items/6NSXY562"],"uri":["http://zotero.org/users/7598357/items/6NSXY562"],"itemData":{"id":158,"type":"map","collection-title":"FRAP","title":"Direct Protection Areas for Wildland Fire Protection (DPA)","URL":"https://frap.fire.ca.gov/mapping/gis-data/","author":[{"family":"California Department of Forestry and Fire Protection","given":""}],"issued":{"date-parts":[["2021",4,1]]}}}],"schema":"https://github.com/citation-style-language/schema/raw/master/csl-citation.json"} </w:instrText>
      </w:r>
      <w:r w:rsidR="00B4602B" w:rsidRPr="0082285B">
        <w:fldChar w:fldCharType="separate"/>
      </w:r>
      <w:r w:rsidR="00E53813" w:rsidRPr="0082285B">
        <w:rPr>
          <w:noProof/>
        </w:rPr>
        <w:t xml:space="preserve">(California Department of </w:t>
      </w:r>
      <w:r w:rsidR="00E53813" w:rsidRPr="0082285B">
        <w:rPr>
          <w:noProof/>
        </w:rPr>
        <w:lastRenderedPageBreak/>
        <w:t>Forestry and Fire Protection, 2021b)</w:t>
      </w:r>
      <w:r w:rsidR="00B4602B" w:rsidRPr="0082285B">
        <w:fldChar w:fldCharType="end"/>
      </w:r>
      <w:r w:rsidR="00B4602B" w:rsidRPr="0082285B">
        <w:t xml:space="preserve">. </w:t>
      </w:r>
      <w:r w:rsidR="005A0E37" w:rsidRPr="0082285B">
        <w:t xml:space="preserve">The </w:t>
      </w:r>
      <w:r w:rsidR="005A0E37" w:rsidRPr="0082285B">
        <w:rPr>
          <w:i/>
          <w:iCs/>
        </w:rPr>
        <w:t>firewise</w:t>
      </w:r>
      <w:r w:rsidR="005A0E37" w:rsidRPr="0082285B">
        <w:t xml:space="preserve"> data set </w:t>
      </w:r>
      <w:r w:rsidRPr="0082285B">
        <w:t xml:space="preserve">reports the date at which communities have formulated a “community wildfire protection plan” which I turned into a binary variable indicating whether such a protection plan had been put in place for a unit of observation </w:t>
      </w:r>
      <w:r w:rsidRPr="0082285B">
        <w:fldChar w:fldCharType="begin"/>
      </w:r>
      <w:r w:rsidR="00E53813" w:rsidRPr="0082285B">
        <w:instrText xml:space="preserve"> ADDIN ZOTERO_ITEM CSL_CITATION {"citationID":"0LAYXLcU","properties":{"formattedCitation":"(California Department of Forestry and Fire Protection, 2018)","plainCitation":"(California Department of Forestry and Fire Protection, 2018)","noteIndex":0},"citationItems":[{"id":159,"uris":["http://zotero.org/users/7598357/items/6AR8QQQR"],"uri":["http://zotero.org/users/7598357/items/6AR8QQQR"],"itemData":{"id":159,"type":"map","collection-title":"FRAP","title":"Community Wildfire Planning","title-short":"Firewise Communities","URL":"https://egis.fire.ca.gov/arcgis/rest/services/FRAP/CommunityWildfirePlanning/FeatureServer/0","author":[{"family":"California Department of Forestry and Fire Protection","given":""}],"issued":{"date-parts":[["2018"]]}}}],"schema":"https://github.com/citation-style-language/schema/raw/master/csl-citation.json"} </w:instrText>
      </w:r>
      <w:r w:rsidRPr="0082285B">
        <w:fldChar w:fldCharType="separate"/>
      </w:r>
      <w:r w:rsidR="00E53813" w:rsidRPr="0082285B">
        <w:rPr>
          <w:noProof/>
        </w:rPr>
        <w:t>(California Department of Forestry and Fire Protection, 2018)</w:t>
      </w:r>
      <w:r w:rsidRPr="0082285B">
        <w:fldChar w:fldCharType="end"/>
      </w:r>
      <w:r w:rsidRPr="0082285B">
        <w:t xml:space="preserve">. </w:t>
      </w:r>
      <w:r w:rsidR="0068350A" w:rsidRPr="0082285B">
        <w:t xml:space="preserve">FRAP also offers a data set based on the </w:t>
      </w:r>
      <w:r w:rsidR="0068350A" w:rsidRPr="0082285B">
        <w:rPr>
          <w:i/>
          <w:iCs/>
        </w:rPr>
        <w:t xml:space="preserve">Forest Fuels and Species Conservation </w:t>
      </w:r>
      <w:r w:rsidR="0068350A" w:rsidRPr="0082285B">
        <w:t xml:space="preserve">program, which reports the area and duration of active fuel removal activity, which I turned into a dummy variable indicating active fuel removal for each unit </w:t>
      </w:r>
      <w:r w:rsidR="0068350A" w:rsidRPr="0082285B">
        <w:fldChar w:fldCharType="begin"/>
      </w:r>
      <w:r w:rsidR="00E53813" w:rsidRPr="0082285B">
        <w:instrText xml:space="preserve"> ADDIN ZOTERO_ITEM CSL_CITATION {"citationID":"pZscwMbC","properties":{"formattedCitation":"(California Department of Forestry and Fire Protection, 2021a)","plainCitation":"(California Department of Forestry and Fire Protection, 2021a)","noteIndex":0},"citationItems":[{"id":162,"uris":["http://zotero.org/users/7598357/items/FR62CQVK"],"uri":["http://zotero.org/users/7598357/items/FR62CQVK"],"itemData":{"id":162,"type":"map","collection-title":"FRAP","title":"Forest Fuels and Species Conservation","title-short":"FFSC","URL":"https://egis.fire.ca.gov/arcgis/rest/services/FRAP/FFSC_Public/FeatureServer/2","author":[{"family":"California Department of Forestry and Fire Protection","given":""}],"issued":{"date-parts":[["2021"]]}}}],"schema":"https://github.com/citation-style-language/schema/raw/master/csl-citation.json"} </w:instrText>
      </w:r>
      <w:r w:rsidR="0068350A" w:rsidRPr="0082285B">
        <w:fldChar w:fldCharType="separate"/>
      </w:r>
      <w:r w:rsidR="00E53813" w:rsidRPr="0082285B">
        <w:rPr>
          <w:noProof/>
        </w:rPr>
        <w:t>(California Department of Forestry and Fire Protection, 2021a)</w:t>
      </w:r>
      <w:r w:rsidR="0068350A" w:rsidRPr="0082285B">
        <w:fldChar w:fldCharType="end"/>
      </w:r>
      <w:r w:rsidR="0068350A" w:rsidRPr="0082285B">
        <w:t xml:space="preserve">. </w:t>
      </w:r>
      <w:r w:rsidR="00E647FF" w:rsidRPr="0082285B">
        <w:t xml:space="preserve">Finally, I created dummy variables indicating whether a unit </w:t>
      </w:r>
      <w:r w:rsidR="00C84084" w:rsidRPr="0082285B">
        <w:t xml:space="preserve">was part of an area protected for open space purposes or registered for land easement </w:t>
      </w:r>
      <w:r w:rsidR="00C84084" w:rsidRPr="0082285B">
        <w:fldChar w:fldCharType="begin"/>
      </w:r>
      <w:r w:rsidR="00C84084" w:rsidRPr="0082285B">
        <w:instrText xml:space="preserve"> ADDIN ZOTERO_ITEM CSL_CITATION {"citationID":"QAXYIwcW","properties":{"formattedCitation":"(Green Info Network, 2021b, 2021a)","plainCitation":"(Green Info Network, 2021b, 2021a)","noteIndex":0},"citationItems":[{"id":160,"uris":["http://zotero.org/users/7598357/items/NTDA6N7W"],"uri":["http://zotero.org/users/7598357/items/NTDA6N7W"],"itemData":{"id":160,"type":"map","collection-title":"California's Protected Areas","title":"California Protected Area Database","title-short":"CPAD","URL":"https://www.calands.org/cpad/","author":[{"family":"Green Info Network","given":""}],"issued":{"date-parts":[["2021"]]}}},{"id":161,"uris":["http://zotero.org/users/7598357/items/QHKDF7UX"],"uri":["http://zotero.org/users/7598357/items/QHKDF7UX"],"itemData":{"id":161,"type":"map","collection-title":"California's Protected Areas","title":"California Conservation Easement Database","title-short":"CCED","URL":"https://www.calands.org/cced/","author":[{"family":"Green Info Network","given":""}],"issued":{"date-parts":[["2021"]]}}}],"schema":"https://github.com/citation-style-language/schema/raw/master/csl-citation.json"} </w:instrText>
      </w:r>
      <w:r w:rsidR="00C84084" w:rsidRPr="0082285B">
        <w:fldChar w:fldCharType="separate"/>
      </w:r>
      <w:r w:rsidR="00C84084" w:rsidRPr="0082285B">
        <w:rPr>
          <w:noProof/>
        </w:rPr>
        <w:t>(Green Info Network, 2021b, 2021a)</w:t>
      </w:r>
      <w:r w:rsidR="00C84084" w:rsidRPr="0082285B">
        <w:fldChar w:fldCharType="end"/>
      </w:r>
      <w:r w:rsidR="00C84084" w:rsidRPr="0082285B">
        <w:t xml:space="preserve">. </w:t>
      </w:r>
    </w:p>
    <w:p w14:paraId="2D2A5365" w14:textId="214E961B" w:rsidR="003D63AF" w:rsidRPr="0082285B" w:rsidRDefault="00FA4C59" w:rsidP="00A37965">
      <w:pPr>
        <w:pStyle w:val="berschrift3"/>
        <w:numPr>
          <w:ilvl w:val="2"/>
          <w:numId w:val="4"/>
        </w:numPr>
      </w:pPr>
      <w:bookmarkStart w:id="18" w:name="_Toc89203218"/>
      <w:r w:rsidRPr="0082285B">
        <w:t xml:space="preserve">Demographic </w:t>
      </w:r>
      <w:r w:rsidR="001966FE" w:rsidRPr="0082285B">
        <w:t xml:space="preserve">and Political </w:t>
      </w:r>
      <w:r w:rsidRPr="0082285B">
        <w:t>Predictors</w:t>
      </w:r>
      <w:bookmarkEnd w:id="18"/>
    </w:p>
    <w:p w14:paraId="2FA21A84" w14:textId="50123F71" w:rsidR="00A94AFB" w:rsidRPr="0082285B" w:rsidRDefault="00DB3CA5" w:rsidP="00A37965">
      <w:r w:rsidRPr="0082285B">
        <w:t xml:space="preserve">Population density is an especially important predictor for human-caused wildfires, as it describes the distribution of potential “causative agents” for fire ignitions </w:t>
      </w:r>
      <w:r w:rsidRPr="0082285B">
        <w:fldChar w:fldCharType="begin"/>
      </w:r>
      <w:r w:rsidR="00E53813" w:rsidRPr="0082285B">
        <w:instrText xml:space="preserve"> ADDIN ZOTERO_ITEM CSL_CITATION {"citationID":"tFRYo84V","properties":{"formattedCitation":"(Oliveira et al., 2012)","plainCitation":"(Oliveira et al., 2012)","dontUpdate":true,"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82285B">
        <w:fldChar w:fldCharType="separate"/>
      </w:r>
      <w:r w:rsidR="00C069E4" w:rsidRPr="0082285B">
        <w:rPr>
          <w:color w:val="000000"/>
        </w:rPr>
        <w:t>(Oliveira et al., 2012</w:t>
      </w:r>
      <w:r w:rsidR="008E37FE" w:rsidRPr="0082285B">
        <w:rPr>
          <w:color w:val="000000"/>
        </w:rPr>
        <w:t>: 121</w:t>
      </w:r>
      <w:r w:rsidR="00C069E4" w:rsidRPr="0082285B">
        <w:rPr>
          <w:color w:val="000000"/>
        </w:rPr>
        <w:t>)</w:t>
      </w:r>
      <w:r w:rsidRPr="0082285B">
        <w:fldChar w:fldCharType="end"/>
      </w:r>
      <w:r w:rsidRPr="0082285B">
        <w:t>. I obtained data on population density from</w:t>
      </w:r>
      <w:r w:rsidR="00A14158" w:rsidRPr="0082285B">
        <w:t xml:space="preserve"> the WorldPop database</w:t>
      </w:r>
      <w:r w:rsidRPr="0082285B">
        <w:t>, which provide</w:t>
      </w:r>
      <w:r w:rsidR="00A14158" w:rsidRPr="0082285B">
        <w:t>s</w:t>
      </w:r>
      <w:r w:rsidRPr="0082285B">
        <w:t xml:space="preserve"> annual raster data at </w:t>
      </w:r>
      <w:r w:rsidR="00A14158" w:rsidRPr="0082285B">
        <w:t>a</w:t>
      </w:r>
      <w:r w:rsidRPr="0082285B">
        <w:t xml:space="preserve"> </w:t>
      </w:r>
      <w:r w:rsidR="00A14158" w:rsidRPr="0082285B">
        <w:t>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14158" w:rsidRPr="0082285B">
        <w:t xml:space="preserve"> resolution in raster format </w:t>
      </w:r>
      <w:r w:rsidR="00943AF1" w:rsidRPr="0082285B">
        <w:fldChar w:fldCharType="begin"/>
      </w:r>
      <w:r w:rsidR="00943AF1" w:rsidRPr="0082285B">
        <w:instrText xml:space="preserve"> ADDIN ZOTERO_ITEM CSL_CITATION {"citationID":"sA15yFr2","properties":{"formattedCitation":"(WorldPop, 2020)","plainCitation":"(WorldPop, 2020)","noteIndex":0},"citationItems":[{"id":163,"uris":["http://zotero.org/users/7598357/items/67ZZLAYC"],"uri":["http://zotero.org/users/7598357/items/67ZZLAYC"],"itemData":{"id":163,"type":"map","collection-title":"Global High Resolution Population Denominators Project","title":"Population Density","URL":"https://dx.doi.org/10.5258/SOTON/WP00674","author":[{"family":"WorldPop","given":""}],"issued":{"date-parts":[["2020",6,22]]}}}],"schema":"https://github.com/citation-style-language/schema/raw/master/csl-citation.json"} </w:instrText>
      </w:r>
      <w:r w:rsidR="00943AF1" w:rsidRPr="0082285B">
        <w:fldChar w:fldCharType="separate"/>
      </w:r>
      <w:r w:rsidR="00943AF1" w:rsidRPr="0082285B">
        <w:rPr>
          <w:noProof/>
        </w:rPr>
        <w:t>(WorldPop, 2020)</w:t>
      </w:r>
      <w:r w:rsidR="00943AF1" w:rsidRPr="0082285B">
        <w:fldChar w:fldCharType="end"/>
      </w:r>
      <w:r w:rsidRPr="0082285B">
        <w:t xml:space="preserve">. </w:t>
      </w:r>
      <w:r w:rsidR="0071553C" w:rsidRPr="0082285B">
        <w:t>I then calculated t</w:t>
      </w:r>
      <w:r w:rsidR="00A94AFB" w:rsidRPr="0082285B">
        <w:t>he average population density per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rsidRPr="0082285B">
        <w:t xml:space="preserve"> unit </w:t>
      </w:r>
      <w:r w:rsidR="0071553C" w:rsidRPr="0082285B">
        <w:t xml:space="preserve">using </w:t>
      </w:r>
      <w:r w:rsidR="00A94AFB" w:rsidRPr="0082285B">
        <w:t xml:space="preserve">QGIS. Additionally, </w:t>
      </w:r>
      <w:r w:rsidR="00577B1B" w:rsidRPr="0082285B">
        <w:t xml:space="preserve">I added </w:t>
      </w:r>
      <w:r w:rsidR="00A94AFB" w:rsidRPr="0082285B">
        <w:t xml:space="preserve">the annual population growth at the county level to the data set as </w:t>
      </w:r>
      <w:r w:rsidR="00577B1B" w:rsidRPr="0082285B">
        <w:t>a</w:t>
      </w:r>
      <w:r w:rsidR="00A94AFB" w:rsidRPr="0082285B">
        <w:t xml:space="preserve"> proxy for </w:t>
      </w:r>
      <w:r w:rsidR="00577B1B" w:rsidRPr="0082285B">
        <w:t xml:space="preserve">local </w:t>
      </w:r>
      <w:r w:rsidR="00A94AFB" w:rsidRPr="0082285B">
        <w:t xml:space="preserve">economic </w:t>
      </w:r>
      <w:r w:rsidR="00577B1B" w:rsidRPr="0082285B">
        <w:t>opportunity</w:t>
      </w:r>
      <w:r w:rsidR="00CD3397" w:rsidRPr="0082285B">
        <w:t xml:space="preserve"> </w:t>
      </w:r>
      <w:r w:rsidR="00CD3397" w:rsidRPr="0082285B">
        <w:fldChar w:fldCharType="begin"/>
      </w:r>
      <w:r w:rsidR="00CD3397" w:rsidRPr="0082285B">
        <w:instrText xml:space="preserve"> ADDIN ZOTERO_ITEM CSL_CITATION {"citationID":"PMiK4C4E","properties":{"formattedCitation":"(California Department of Finance, 2012, 2021)","plainCitation":"(California Department of Finance, 2012, 2021)","noteIndex":0},"citationItems":[{"id":164,"uris":["http://zotero.org/users/7598357/items/9DEZ8WY5"],"uri":["http://zotero.org/users/7598357/items/9DEZ8WY5"],"itemData":{"id":164,"type":"article","title":"E-8 Historical Population and Housing Estimates for Cities, Counties, and the State, 2000-2010.","URL":"https://www.dof.ca.gov/Forecasting/Demographics/Estimates/E-8/2000-10/","author":[{"family":"California Department of Finance","given":""}],"issued":{"date-parts":[["2012",11]]}}},{"id":165,"uris":["http://zotero.org/users/7598357/items/IKJTP33D"],"uri":["http://zotero.org/users/7598357/items/IKJTP33D"],"itemData":{"id":165,"type":"article","title":"E-5 Population and Housing Estimates for Cities, Counties and the State — January 1, 2011-2021","URL":"https://www.dof.ca.gov/Forecasting/Demographics/Estimates/e-5/","author":[{"family":"California Department of Finance","given":""}],"issued":{"date-parts":[["2021",5]]}}}],"schema":"https://github.com/citation-style-language/schema/raw/master/csl-citation.json"} </w:instrText>
      </w:r>
      <w:r w:rsidR="00CD3397" w:rsidRPr="0082285B">
        <w:fldChar w:fldCharType="separate"/>
      </w:r>
      <w:r w:rsidR="00CD3397" w:rsidRPr="0082285B">
        <w:rPr>
          <w:noProof/>
        </w:rPr>
        <w:t>(California Department of Finance, 2012, 2021)</w:t>
      </w:r>
      <w:r w:rsidR="00CD3397" w:rsidRPr="0082285B">
        <w:fldChar w:fldCharType="end"/>
      </w:r>
      <w:r w:rsidR="00A94AFB" w:rsidRPr="0082285B">
        <w:t xml:space="preserve">. </w:t>
      </w:r>
      <w:r w:rsidR="00AF24E2" w:rsidRPr="0082285B">
        <w:t xml:space="preserve">Martínez and co-authors’ study on human-caused forest fires in Spain included a variety of housing data as their predictors </w:t>
      </w:r>
      <w:r w:rsidR="00AF24E2" w:rsidRPr="0082285B">
        <w:fldChar w:fldCharType="begin"/>
      </w:r>
      <w:r w:rsidR="00C069E4" w:rsidRPr="0082285B">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rsidRPr="0082285B">
        <w:fldChar w:fldCharType="separate"/>
      </w:r>
      <w:r w:rsidR="00C069E4" w:rsidRPr="0082285B">
        <w:rPr>
          <w:color w:val="000000"/>
        </w:rPr>
        <w:t>(Martínez et al., 2009)</w:t>
      </w:r>
      <w:r w:rsidR="00AF24E2" w:rsidRPr="0082285B">
        <w:fldChar w:fldCharType="end"/>
      </w:r>
      <w:r w:rsidR="00AF24E2" w:rsidRPr="0082285B">
        <w:t>. In a similar fashion, I include annual data on the average vacancy rate at the county-level</w:t>
      </w:r>
      <w:r w:rsidR="009E76AB" w:rsidRPr="0082285B">
        <w:t xml:space="preserve"> </w:t>
      </w:r>
      <w:r w:rsidR="008C3D56" w:rsidRPr="0082285B">
        <w:fldChar w:fldCharType="begin"/>
      </w:r>
      <w:r w:rsidR="008C3D56" w:rsidRPr="0082285B">
        <w:instrText xml:space="preserve"> ADDIN ZOTERO_ITEM CSL_CITATION {"citationID":"4vSaFuMN","properties":{"formattedCitation":"(California Department of Finance, 2012, 2021)","plainCitation":"(California Department of Finance, 2012, 2021)","noteIndex":0},"citationItems":[{"id":164,"uris":["http://zotero.org/users/7598357/items/9DEZ8WY5"],"uri":["http://zotero.org/users/7598357/items/9DEZ8WY5"],"itemData":{"id":164,"type":"article","title":"E-8 Historical Population and Housing Estimates for Cities, Counties, and the State, 2000-2010.","URL":"https://www.dof.ca.gov/Forecasting/Demographics/Estimates/E-8/2000-10/","author":[{"family":"California Department of Finance","given":""}],"issued":{"date-parts":[["2012",11]]}}},{"id":165,"uris":["http://zotero.org/users/7598357/items/IKJTP33D"],"uri":["http://zotero.org/users/7598357/items/IKJTP33D"],"itemData":{"id":165,"type":"article","title":"E-5 Population and Housing Estimates for Cities, Counties and the State — January 1, 2011-2021","URL":"https://www.dof.ca.gov/Forecasting/Demographics/Estimates/e-5/","author":[{"family":"California Department of Finance","given":""}],"issued":{"date-parts":[["2021",5]]}}}],"schema":"https://github.com/citation-style-language/schema/raw/master/csl-citation.json"} </w:instrText>
      </w:r>
      <w:r w:rsidR="008C3D56" w:rsidRPr="0082285B">
        <w:fldChar w:fldCharType="separate"/>
      </w:r>
      <w:r w:rsidR="008C3D56" w:rsidRPr="0082285B">
        <w:rPr>
          <w:noProof/>
        </w:rPr>
        <w:t>(California Department of Finance, 2012, 2021)</w:t>
      </w:r>
      <w:r w:rsidR="008C3D56" w:rsidRPr="0082285B">
        <w:fldChar w:fldCharType="end"/>
      </w:r>
      <w:r w:rsidR="00AF24E2" w:rsidRPr="0082285B">
        <w:t>.</w:t>
      </w:r>
    </w:p>
    <w:p w14:paraId="55AB5529" w14:textId="33CD34F0" w:rsidR="0055270B" w:rsidRPr="0082285B" w:rsidRDefault="001B0384" w:rsidP="00A37965">
      <w:r w:rsidRPr="0082285B">
        <w:t>To</w:t>
      </w:r>
      <w:r w:rsidR="00AF24E2" w:rsidRPr="0082285B">
        <w:t xml:space="preserve"> measure the political leanings of the inhabitants of the study area I include</w:t>
      </w:r>
      <w:r w:rsidR="0062183C" w:rsidRPr="0082285B">
        <w:t>d</w:t>
      </w:r>
      <w:r w:rsidR="00AF24E2" w:rsidRPr="0082285B">
        <w:t xml:space="preserve"> data on the share of registered </w:t>
      </w:r>
      <w:r w:rsidR="0062183C" w:rsidRPr="0082285B">
        <w:t>d</w:t>
      </w:r>
      <w:r w:rsidR="00AF24E2" w:rsidRPr="0082285B">
        <w:t xml:space="preserve">emocrats and </w:t>
      </w:r>
      <w:r w:rsidR="0062183C" w:rsidRPr="0082285B">
        <w:t>r</w:t>
      </w:r>
      <w:r w:rsidR="00AF24E2" w:rsidRPr="0082285B">
        <w:t>epublicans</w:t>
      </w:r>
      <w:r w:rsidR="00D32E2D" w:rsidRPr="0082285B">
        <w:t xml:space="preserve"> at the voting </w:t>
      </w:r>
      <w:r w:rsidR="00620C40" w:rsidRPr="0082285B">
        <w:t>precinct</w:t>
      </w:r>
      <w:r w:rsidR="00D32E2D" w:rsidRPr="0082285B">
        <w:t xml:space="preserve"> level</w:t>
      </w:r>
      <w:r w:rsidR="00620C40" w:rsidRPr="0082285B">
        <w:t xml:space="preserve">, as recorded for each biennial statewide general election </w:t>
      </w:r>
      <w:r w:rsidR="00620C40" w:rsidRPr="0082285B">
        <w:fldChar w:fldCharType="begin"/>
      </w:r>
      <w:r w:rsidR="00620C40" w:rsidRPr="0082285B">
        <w:instrText xml:space="preserve"> ADDIN ZOTERO_ITEM CSL_CITATION {"citationID":"zoP3Z3dR","properties":{"formattedCitation":"(Statewide Database, 2020)","plainCitation":"(Statewide Database, 2020)","noteIndex":0},"citationItems":[{"id":177,"uris":["http://zotero.org/users/7598357/items/GT8UYJQ7"],"uri":["http://zotero.org/users/7598357/items/GT8UYJQ7"],"itemData":{"id":177,"type":"article","title":"Election Data","URL":"https://statewidedatabase.org/election.html","author":[{"family":"Statewide Database","given":""}],"issued":{"date-parts":[["2020"]]}}}],"schema":"https://github.com/citation-style-language/schema/raw/master/csl-citation.json"} </w:instrText>
      </w:r>
      <w:r w:rsidR="00620C40" w:rsidRPr="0082285B">
        <w:fldChar w:fldCharType="separate"/>
      </w:r>
      <w:r w:rsidR="00620C40" w:rsidRPr="0082285B">
        <w:rPr>
          <w:noProof/>
        </w:rPr>
        <w:t>(Statewide Database, 2020)</w:t>
      </w:r>
      <w:r w:rsidR="00620C40" w:rsidRPr="0082285B">
        <w:fldChar w:fldCharType="end"/>
      </w:r>
      <w:r w:rsidR="00AF24E2" w:rsidRPr="0082285B">
        <w:t xml:space="preserve">. </w:t>
      </w:r>
      <w:r w:rsidR="0055270B" w:rsidRPr="0082285B">
        <w:t xml:space="preserve">California’s direct democratic instruments allow for operationalization of political leanings beyond the mere party spectrum by taking </w:t>
      </w:r>
      <w:r w:rsidR="0055270B" w:rsidRPr="0082285B">
        <w:lastRenderedPageBreak/>
        <w:t xml:space="preserve">vote shares on referendums into account. Californians are able to propose laws and constitutional amendments by way of so-called “ballot initiatives”, even without the support of the Governor or the Legislature </w:t>
      </w:r>
      <w:r w:rsidR="0055270B" w:rsidRPr="0082285B">
        <w:fldChar w:fldCharType="begin"/>
      </w:r>
      <w:r w:rsidR="00A34929" w:rsidRPr="0082285B">
        <w:instrText xml:space="preserve"> ADDIN ZOTERO_ITEM CSL_CITATION {"citationID":"xLklCUXu","properties":{"formattedCitation":"(Bonta, 2011)","plainCitation":"(Bonta,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uthor":[{"family":"Bonta","given":"Rob"}],"accessed":{"date-parts":[["2021",11,6]]},"issued":{"date-parts":[["2011",2,1]]}}}],"schema":"https://github.com/citation-style-language/schema/raw/master/csl-citation.json"} </w:instrText>
      </w:r>
      <w:r w:rsidR="0055270B" w:rsidRPr="0082285B">
        <w:fldChar w:fldCharType="separate"/>
      </w:r>
      <w:r w:rsidR="00A34929" w:rsidRPr="0082285B">
        <w:rPr>
          <w:color w:val="000000"/>
        </w:rPr>
        <w:t>(Bonta, 2011)</w:t>
      </w:r>
      <w:r w:rsidR="0055270B" w:rsidRPr="0082285B">
        <w:fldChar w:fldCharType="end"/>
      </w:r>
      <w:r w:rsidR="0055270B" w:rsidRPr="0082285B">
        <w:t>. Out of all the ballot initiatives that were voted on during the study period I selected a subset of four initiatives that pertained to environmental issues</w:t>
      </w:r>
      <w:r w:rsidR="00594D2B" w:rsidRPr="0082285B">
        <w:t xml:space="preserve"> specifically</w:t>
      </w:r>
      <w:r w:rsidR="00E709FB" w:rsidRPr="0082285B">
        <w:t>, gauging the environmental sensibilities at the county level:</w:t>
      </w:r>
      <w:r w:rsidR="00140EA3" w:rsidRPr="0082285B">
        <w:t xml:space="preserve"> </w:t>
      </w:r>
    </w:p>
    <w:tbl>
      <w:tblPr>
        <w:tblStyle w:val="Gitternetztabelle7farbigAkzent1"/>
        <w:tblW w:w="9209" w:type="dxa"/>
        <w:tblLook w:val="04A0" w:firstRow="1" w:lastRow="0" w:firstColumn="1" w:lastColumn="0" w:noHBand="0" w:noVBand="1"/>
      </w:tblPr>
      <w:tblGrid>
        <w:gridCol w:w="2972"/>
        <w:gridCol w:w="1134"/>
        <w:gridCol w:w="5103"/>
      </w:tblGrid>
      <w:tr w:rsidR="00E709FB" w:rsidRPr="0082285B" w14:paraId="5FA96F9C" w14:textId="77777777" w:rsidTr="004B3A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2" w:type="dxa"/>
          </w:tcPr>
          <w:p w14:paraId="46041D99" w14:textId="4BD27315" w:rsidR="00E709FB" w:rsidRPr="0082285B" w:rsidRDefault="00E709FB" w:rsidP="00512587">
            <w:pPr>
              <w:jc w:val="right"/>
            </w:pPr>
            <w:r w:rsidRPr="0082285B">
              <w:t>Proposition number</w:t>
            </w:r>
          </w:p>
        </w:tc>
        <w:tc>
          <w:tcPr>
            <w:tcW w:w="1134" w:type="dxa"/>
          </w:tcPr>
          <w:p w14:paraId="19365F81" w14:textId="492D3A23" w:rsidR="00E709FB" w:rsidRPr="0082285B" w:rsidRDefault="00E709FB" w:rsidP="00512587">
            <w:pPr>
              <w:jc w:val="left"/>
              <w:cnfStyle w:val="100000000000" w:firstRow="1" w:lastRow="0" w:firstColumn="0" w:lastColumn="0" w:oddVBand="0" w:evenVBand="0" w:oddHBand="0" w:evenHBand="0" w:firstRowFirstColumn="0" w:firstRowLastColumn="0" w:lastRowFirstColumn="0" w:lastRowLastColumn="0"/>
              <w:rPr>
                <w:i/>
                <w:iCs/>
              </w:rPr>
            </w:pPr>
            <w:r w:rsidRPr="0082285B">
              <w:rPr>
                <w:i/>
                <w:iCs/>
              </w:rPr>
              <w:t>Year</w:t>
            </w:r>
          </w:p>
        </w:tc>
        <w:tc>
          <w:tcPr>
            <w:tcW w:w="5103" w:type="dxa"/>
          </w:tcPr>
          <w:p w14:paraId="094964B7" w14:textId="12F38FCD" w:rsidR="00E709FB" w:rsidRPr="0082285B" w:rsidRDefault="00E709FB" w:rsidP="00A37965">
            <w:pPr>
              <w:cnfStyle w:val="100000000000" w:firstRow="1" w:lastRow="0" w:firstColumn="0" w:lastColumn="0" w:oddVBand="0" w:evenVBand="0" w:oddHBand="0" w:evenHBand="0" w:firstRowFirstColumn="0" w:firstRowLastColumn="0" w:lastRowFirstColumn="0" w:lastRowLastColumn="0"/>
              <w:rPr>
                <w:i/>
                <w:iCs/>
              </w:rPr>
            </w:pPr>
            <w:r w:rsidRPr="0082285B">
              <w:rPr>
                <w:i/>
                <w:iCs/>
              </w:rPr>
              <w:t>Description</w:t>
            </w:r>
          </w:p>
        </w:tc>
      </w:tr>
      <w:tr w:rsidR="00E709FB" w:rsidRPr="0082285B" w14:paraId="66B8BBA0" w14:textId="77777777" w:rsidTr="004B3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Pr="0082285B" w:rsidRDefault="00E709FB" w:rsidP="00512587">
            <w:pPr>
              <w:spacing w:line="276" w:lineRule="auto"/>
              <w:jc w:val="right"/>
            </w:pPr>
            <w:r w:rsidRPr="0082285B">
              <w:t>21</w:t>
            </w:r>
          </w:p>
        </w:tc>
        <w:tc>
          <w:tcPr>
            <w:tcW w:w="1134" w:type="dxa"/>
            <w:shd w:val="clear" w:color="auto" w:fill="auto"/>
          </w:tcPr>
          <w:p w14:paraId="7684F485" w14:textId="1A9834FB" w:rsidR="00E709FB" w:rsidRPr="0082285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82285B">
              <w:t>2010</w:t>
            </w:r>
          </w:p>
        </w:tc>
        <w:tc>
          <w:tcPr>
            <w:tcW w:w="5103" w:type="dxa"/>
            <w:shd w:val="clear" w:color="auto" w:fill="auto"/>
          </w:tcPr>
          <w:p w14:paraId="5D537B94" w14:textId="6604DA60" w:rsidR="00E709FB" w:rsidRPr="0082285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82285B">
              <w:t>Vehicle License Fee Increase, dedicated to state parks and wildlife programs</w:t>
            </w:r>
          </w:p>
        </w:tc>
      </w:tr>
      <w:tr w:rsidR="00E709FB" w:rsidRPr="0082285B" w14:paraId="079CDEA6" w14:textId="77777777" w:rsidTr="004B3A39">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Pr="0082285B" w:rsidRDefault="00E709FB" w:rsidP="00512587">
            <w:pPr>
              <w:spacing w:line="276" w:lineRule="auto"/>
              <w:jc w:val="right"/>
            </w:pPr>
            <w:r w:rsidRPr="0082285B">
              <w:t>23</w:t>
            </w:r>
          </w:p>
        </w:tc>
        <w:tc>
          <w:tcPr>
            <w:tcW w:w="1134" w:type="dxa"/>
            <w:shd w:val="clear" w:color="auto" w:fill="auto"/>
          </w:tcPr>
          <w:p w14:paraId="6799CFB4" w14:textId="0117FACF" w:rsidR="00E709FB" w:rsidRPr="0082285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82285B">
              <w:t>2010</w:t>
            </w:r>
          </w:p>
        </w:tc>
        <w:tc>
          <w:tcPr>
            <w:tcW w:w="5103" w:type="dxa"/>
            <w:shd w:val="clear" w:color="auto" w:fill="auto"/>
          </w:tcPr>
          <w:p w14:paraId="00318A8C" w14:textId="5954EF06" w:rsidR="00E709FB" w:rsidRPr="0082285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82285B">
              <w:t xml:space="preserve">Suspension of GHG- emissions reduction law, until California's unemployment rate decreases to 5.5% </w:t>
            </w:r>
          </w:p>
        </w:tc>
      </w:tr>
      <w:tr w:rsidR="00E709FB" w:rsidRPr="0082285B" w14:paraId="35F9DF34" w14:textId="77777777" w:rsidTr="004B3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Pr="0082285B" w:rsidRDefault="00E709FB" w:rsidP="00512587">
            <w:pPr>
              <w:spacing w:line="276" w:lineRule="auto"/>
              <w:jc w:val="right"/>
            </w:pPr>
            <w:r w:rsidRPr="0082285B">
              <w:t>65</w:t>
            </w:r>
          </w:p>
        </w:tc>
        <w:tc>
          <w:tcPr>
            <w:tcW w:w="1134" w:type="dxa"/>
            <w:shd w:val="clear" w:color="auto" w:fill="auto"/>
          </w:tcPr>
          <w:p w14:paraId="2ECEE8D7" w14:textId="211D7276" w:rsidR="00E709FB" w:rsidRPr="0082285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82285B">
              <w:t>2016</w:t>
            </w:r>
          </w:p>
        </w:tc>
        <w:tc>
          <w:tcPr>
            <w:tcW w:w="5103" w:type="dxa"/>
            <w:shd w:val="clear" w:color="auto" w:fill="auto"/>
          </w:tcPr>
          <w:p w14:paraId="7A76ADE3" w14:textId="17026285" w:rsidR="00E709FB" w:rsidRPr="0082285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82285B">
              <w:t>Dedication of Revenue from Disposable Bag Sales to Wildlife Conservation Fund</w:t>
            </w:r>
          </w:p>
        </w:tc>
      </w:tr>
      <w:tr w:rsidR="00E709FB" w:rsidRPr="0082285B" w14:paraId="0BECC90C" w14:textId="77777777" w:rsidTr="004B3A39">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Pr="0082285B" w:rsidRDefault="00E709FB" w:rsidP="00512587">
            <w:pPr>
              <w:spacing w:line="276" w:lineRule="auto"/>
              <w:jc w:val="right"/>
            </w:pPr>
            <w:r w:rsidRPr="0082285B">
              <w:t>67</w:t>
            </w:r>
          </w:p>
        </w:tc>
        <w:tc>
          <w:tcPr>
            <w:tcW w:w="1134" w:type="dxa"/>
            <w:shd w:val="clear" w:color="auto" w:fill="auto"/>
          </w:tcPr>
          <w:p w14:paraId="3E7723F2" w14:textId="5205C8E7" w:rsidR="00E709FB" w:rsidRPr="0082285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82285B">
              <w:t>2016</w:t>
            </w:r>
          </w:p>
        </w:tc>
        <w:tc>
          <w:tcPr>
            <w:tcW w:w="5103" w:type="dxa"/>
            <w:shd w:val="clear" w:color="auto" w:fill="auto"/>
          </w:tcPr>
          <w:p w14:paraId="3DE4C1D4" w14:textId="51FA7DB5" w:rsidR="00E709FB" w:rsidRPr="0082285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82285B">
              <w:t xml:space="preserve">Ban on sale of plastic bags. </w:t>
            </w:r>
          </w:p>
        </w:tc>
      </w:tr>
    </w:tbl>
    <w:p w14:paraId="5B31A440" w14:textId="20F27187" w:rsidR="00AD342A" w:rsidRPr="0082285B" w:rsidRDefault="00AD342A" w:rsidP="00673A49">
      <w:pPr>
        <w:pStyle w:val="Beschriftung"/>
      </w:pPr>
      <w:bookmarkStart w:id="19" w:name="_Toc89204960"/>
      <w:r w:rsidRPr="0082285B">
        <w:t xml:space="preserve">Table </w:t>
      </w:r>
      <w:fldSimple w:instr=" SEQ Table \* ARABIC ">
        <w:r w:rsidR="00FE776D" w:rsidRPr="0082285B">
          <w:rPr>
            <w:noProof/>
          </w:rPr>
          <w:t>1</w:t>
        </w:r>
      </w:fldSimple>
      <w:r w:rsidRPr="0082285B">
        <w:t>: Californian Ballot Initiatives relat</w:t>
      </w:r>
      <w:r w:rsidR="000E439E" w:rsidRPr="0082285B">
        <w:t>ing</w:t>
      </w:r>
      <w:r w:rsidRPr="0082285B">
        <w:t xml:space="preserve"> to environmental issues during the study period</w:t>
      </w:r>
      <w:bookmarkEnd w:id="19"/>
    </w:p>
    <w:p w14:paraId="49BCB71B" w14:textId="3B720ABB" w:rsidR="00506C13" w:rsidRPr="0082285B" w:rsidRDefault="0092598D" w:rsidP="00263372">
      <w:r w:rsidRPr="0082285B">
        <w:t xml:space="preserve">For each of these ballot initiatives </w:t>
      </w:r>
      <w:r w:rsidR="00C60E98" w:rsidRPr="0082285B">
        <w:t xml:space="preserve">I added </w:t>
      </w:r>
      <w:r w:rsidRPr="0082285B">
        <w:t xml:space="preserve">the </w:t>
      </w:r>
      <w:r w:rsidR="00C60E98" w:rsidRPr="0082285B">
        <w:t xml:space="preserve">share </w:t>
      </w:r>
      <w:r w:rsidRPr="0082285B">
        <w:t>of Yes-votes at county level to the data set</w:t>
      </w:r>
      <w:r w:rsidR="005A1372" w:rsidRPr="0082285B">
        <w:t xml:space="preserve">, as published by the California Secretary of State platform as part of the statement of vote </w:t>
      </w:r>
      <w:r w:rsidR="005A1372" w:rsidRPr="0082285B">
        <w:fldChar w:fldCharType="begin"/>
      </w:r>
      <w:r w:rsidR="005A1372" w:rsidRPr="0082285B">
        <w:instrText xml:space="preserve"> ADDIN ZOTERO_ITEM CSL_CITATION {"citationID":"yaBas5rz","properties":{"formattedCitation":"(California Secretary of State, 2010, 2018)","plainCitation":"(California Secretary of State, 2010, 2018)","noteIndex":0},"citationItems":[{"id":178,"uris":["http://zotero.org/users/7598357/items/JM5YG8W8"],"uri":["http://zotero.org/users/7598357/items/JM5YG8W8"],"itemData":{"id":178,"type":"article","title":"State Ballot Measures: Statewide Summary By County - Propostions 19 to 27","URL":"https://www.sos.ca.gov/elections/prior-elections/statewide-election-results/general-election-november-2-2010/statement-vote","author":[{"family":"California Secretary of State","given":""}],"issued":{"date-parts":[["2010"]]}}},{"id":179,"uris":["http://zotero.org/users/7598357/items/S3HRK9G3"],"uri":["http://zotero.org/users/7598357/items/S3HRK9G3"],"itemData":{"id":179,"type":"article","title":"State Ballot Measures: Statewide Summary by County, Propositions 51-67","URL":"https://www.sos.ca.gov/elections/prior-elections/statewide-election-results/general-election-november-8-2016/statement-vote","author":[{"family":"California Secretary of State","given":""}],"issued":{"date-parts":[["2018"]]}}}],"schema":"https://github.com/citation-style-language/schema/raw/master/csl-citation.json"} </w:instrText>
      </w:r>
      <w:r w:rsidR="005A1372" w:rsidRPr="0082285B">
        <w:fldChar w:fldCharType="separate"/>
      </w:r>
      <w:r w:rsidR="005A1372" w:rsidRPr="0082285B">
        <w:rPr>
          <w:noProof/>
        </w:rPr>
        <w:t>(California Secretary of State, 2010, 2018)</w:t>
      </w:r>
      <w:r w:rsidR="005A1372" w:rsidRPr="0082285B">
        <w:fldChar w:fldCharType="end"/>
      </w:r>
      <w:r w:rsidRPr="0082285B">
        <w:t xml:space="preserve">. </w:t>
      </w:r>
    </w:p>
    <w:p w14:paraId="5E823452" w14:textId="1A24821B" w:rsidR="003D63AF" w:rsidRPr="0082285B" w:rsidRDefault="00A81B99" w:rsidP="00A37965">
      <w:pPr>
        <w:pStyle w:val="berschrift3"/>
        <w:numPr>
          <w:ilvl w:val="2"/>
          <w:numId w:val="4"/>
        </w:numPr>
      </w:pPr>
      <w:bookmarkStart w:id="20" w:name="_Toc89203219"/>
      <w:r w:rsidRPr="0082285B">
        <w:t>Socioeconomic</w:t>
      </w:r>
      <w:r w:rsidR="00FA4C59" w:rsidRPr="0082285B">
        <w:t xml:space="preserve"> Predictors</w:t>
      </w:r>
      <w:bookmarkEnd w:id="20"/>
    </w:p>
    <w:p w14:paraId="0BCC470C" w14:textId="15A4F0BE" w:rsidR="00F631B0" w:rsidRPr="0082285B" w:rsidRDefault="000F57E8" w:rsidP="00A37965">
      <w:r w:rsidRPr="0082285B">
        <w:t>Previous studies have found the rate of unemployment to be</w:t>
      </w:r>
      <w:r w:rsidR="00FD7347" w:rsidRPr="0082285B">
        <w:t xml:space="preserve"> an</w:t>
      </w:r>
      <w:r w:rsidRPr="0082285B">
        <w:t xml:space="preserve"> important predictor for wildfire occurrences </w:t>
      </w:r>
      <w:r w:rsidRPr="0082285B">
        <w:fldChar w:fldCharType="begin"/>
      </w:r>
      <w:r w:rsidR="00C069E4" w:rsidRPr="0082285B">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82285B">
        <w:fldChar w:fldCharType="separate"/>
      </w:r>
      <w:r w:rsidR="00C069E4" w:rsidRPr="0082285B">
        <w:rPr>
          <w:color w:val="000000"/>
        </w:rPr>
        <w:t>(Martínez et al., 2009; Oliveira et al., 2012)</w:t>
      </w:r>
      <w:r w:rsidRPr="0082285B">
        <w:fldChar w:fldCharType="end"/>
      </w:r>
      <w:r w:rsidRPr="0082285B">
        <w:t xml:space="preserve">. Oliveira and co-authors mention two specific channels </w:t>
      </w:r>
      <w:r w:rsidR="00F94D6C" w:rsidRPr="0082285B">
        <w:t>through which</w:t>
      </w:r>
      <w:r w:rsidRPr="0082285B">
        <w:t xml:space="preserve"> the rate of unemployment may factor into wildfire risk: Both as a proxy for social conflict, which can cause increases in arson as part of generic vandalism, or arson as a deliberate strategy to increase the local demand for firefighters</w:t>
      </w:r>
      <w:r w:rsidR="000E439E" w:rsidRPr="0082285B">
        <w:t>,</w:t>
      </w:r>
      <w:r w:rsidRPr="0082285B">
        <w:t xml:space="preserve"> thus further</w:t>
      </w:r>
      <w:r w:rsidR="000E439E" w:rsidRPr="0082285B">
        <w:t>ing</w:t>
      </w:r>
      <w:r w:rsidRPr="0082285B">
        <w:t xml:space="preserve"> a </w:t>
      </w:r>
      <w:r w:rsidR="000E439E" w:rsidRPr="0082285B">
        <w:t xml:space="preserve">unemployed </w:t>
      </w:r>
      <w:r w:rsidRPr="0082285B">
        <w:t xml:space="preserve">person’s chance of </w:t>
      </w:r>
      <w:r w:rsidR="000E439E" w:rsidRPr="0082285B">
        <w:t xml:space="preserve">finding </w:t>
      </w:r>
      <w:r w:rsidRPr="0082285B">
        <w:t xml:space="preserve">employment </w:t>
      </w:r>
      <w:r w:rsidRPr="0082285B">
        <w:fldChar w:fldCharType="begin"/>
      </w:r>
      <w:r w:rsidR="00E53813" w:rsidRPr="0082285B">
        <w:instrText xml:space="preserve"> ADDIN ZOTERO_ITEM CSL_CITATION {"citationID":"kYzujr9J","properties":{"formattedCitation":"(Oliveira et al., 2012)","plainCitation":"(Oliveira et al., 2012)","dontUpdate":true,"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82285B">
        <w:fldChar w:fldCharType="separate"/>
      </w:r>
      <w:r w:rsidR="00C069E4" w:rsidRPr="0082285B">
        <w:rPr>
          <w:color w:val="000000"/>
        </w:rPr>
        <w:t>(Oliveira et al., 2012</w:t>
      </w:r>
      <w:r w:rsidR="001530AA" w:rsidRPr="0082285B">
        <w:rPr>
          <w:color w:val="000000"/>
        </w:rPr>
        <w:t>: 125</w:t>
      </w:r>
      <w:r w:rsidR="00C069E4" w:rsidRPr="0082285B">
        <w:rPr>
          <w:color w:val="000000"/>
        </w:rPr>
        <w:t>)</w:t>
      </w:r>
      <w:r w:rsidRPr="0082285B">
        <w:fldChar w:fldCharType="end"/>
      </w:r>
      <w:r w:rsidRPr="0082285B">
        <w:t xml:space="preserve">. </w:t>
      </w:r>
      <w:r w:rsidR="00974F03" w:rsidRPr="0082285B">
        <w:t xml:space="preserve">Besides the rate of unemployment, I also </w:t>
      </w:r>
      <w:r w:rsidR="009032B0" w:rsidRPr="0082285B">
        <w:t xml:space="preserve">constructed </w:t>
      </w:r>
      <w:r w:rsidR="00974F03" w:rsidRPr="0082285B">
        <w:t xml:space="preserve">the monthly growth in unemployment </w:t>
      </w:r>
      <w:r w:rsidR="007C4F55" w:rsidRPr="0082285B">
        <w:t xml:space="preserve">rate </w:t>
      </w:r>
      <w:r w:rsidR="00974F03" w:rsidRPr="0082285B">
        <w:t xml:space="preserve">as </w:t>
      </w:r>
      <w:r w:rsidR="009032B0" w:rsidRPr="0082285B">
        <w:t>an additional predictor</w:t>
      </w:r>
      <w:r w:rsidR="00974F03" w:rsidRPr="0082285B">
        <w:t xml:space="preserve">. </w:t>
      </w:r>
      <w:r w:rsidR="004E33C3" w:rsidRPr="0082285B">
        <w:t xml:space="preserve">The data on </w:t>
      </w:r>
      <w:r w:rsidR="00371B6C" w:rsidRPr="0082285B">
        <w:t xml:space="preserve">monthly </w:t>
      </w:r>
      <w:r w:rsidR="004E33C3" w:rsidRPr="0082285B">
        <w:t xml:space="preserve">unemployment rates </w:t>
      </w:r>
      <w:r w:rsidR="00371B6C" w:rsidRPr="0082285B">
        <w:t xml:space="preserve">at county level are provided by the California department of </w:t>
      </w:r>
      <w:r w:rsidR="00371B6C" w:rsidRPr="0082285B">
        <w:lastRenderedPageBreak/>
        <w:t>employment and development</w:t>
      </w:r>
      <w:r w:rsidR="00CC2BCC" w:rsidRPr="0082285B">
        <w:t xml:space="preserve"> </w:t>
      </w:r>
      <w:r w:rsidR="00C627A4" w:rsidRPr="0082285B">
        <w:fldChar w:fldCharType="begin"/>
      </w:r>
      <w:r w:rsidR="00E53813" w:rsidRPr="0082285B">
        <w:instrText xml:space="preserve"> ADDIN ZOTERO_ITEM CSL_CITATION {"citationID":"N9cP9sTS","properties":{"formattedCitation":"(California Department of Employment &amp; Development, 2021b)","plainCitation":"(California Department of Employment &amp; Development,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California Department of Employment &amp; Development","given":""}],"accessed":{"date-parts":[["2021",9,30]]},"issued":{"date-parts":[["2021",9,30]]}}}],"schema":"https://github.com/citation-style-language/schema/raw/master/csl-citation.json"} </w:instrText>
      </w:r>
      <w:r w:rsidR="00C627A4" w:rsidRPr="0082285B">
        <w:fldChar w:fldCharType="separate"/>
      </w:r>
      <w:r w:rsidR="00E53813" w:rsidRPr="0082285B">
        <w:rPr>
          <w:noProof/>
        </w:rPr>
        <w:t>(California Department of Employment &amp; Development, 2021b)</w:t>
      </w:r>
      <w:r w:rsidR="00C627A4" w:rsidRPr="0082285B">
        <w:fldChar w:fldCharType="end"/>
      </w:r>
      <w:r w:rsidR="00C627A4" w:rsidRPr="0082285B">
        <w:t xml:space="preserve">. </w:t>
      </w:r>
    </w:p>
    <w:p w14:paraId="118D4793" w14:textId="5C506F46" w:rsidR="002C083E" w:rsidRPr="0082285B" w:rsidRDefault="00C627A4" w:rsidP="00D5209F">
      <w:pPr>
        <w:keepNext/>
        <w:sectPr w:rsidR="002C083E" w:rsidRPr="0082285B" w:rsidSect="00596A4D">
          <w:pgSz w:w="11900" w:h="16840"/>
          <w:pgMar w:top="1417" w:right="1417" w:bottom="1134" w:left="1417" w:header="708" w:footer="708" w:gutter="0"/>
          <w:pgNumType w:start="1"/>
          <w:cols w:space="708"/>
          <w:docGrid w:linePitch="360"/>
        </w:sectPr>
      </w:pPr>
      <w:r w:rsidRPr="0082285B">
        <w:t xml:space="preserve">The </w:t>
      </w:r>
      <w:r w:rsidR="00CC2BCC" w:rsidRPr="0082285B">
        <w:t>same department</w:t>
      </w:r>
      <w:r w:rsidRPr="0082285B">
        <w:t xml:space="preserve"> also provides monthly labor data denoting the share of employed workers by industry at county level </w:t>
      </w:r>
      <w:r w:rsidRPr="0082285B">
        <w:fldChar w:fldCharType="begin"/>
      </w:r>
      <w:r w:rsidR="00E53813" w:rsidRPr="0082285B">
        <w:instrText xml:space="preserve"> ADDIN ZOTERO_ITEM CSL_CITATION {"citationID":"4Ia0GzcA","properties":{"formattedCitation":"(California Department of Employment &amp; Development, 2021a)","plainCitation":"(California Department of Employment &amp; Development,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California Department of Employment &amp; Development","given":""}],"accessed":{"date-parts":[["2021",9,30]]},"issued":{"date-parts":[["2021",9,30]]}}}],"schema":"https://github.com/citation-style-language/schema/raw/master/csl-citation.json"} </w:instrText>
      </w:r>
      <w:r w:rsidRPr="0082285B">
        <w:fldChar w:fldCharType="separate"/>
      </w:r>
      <w:r w:rsidR="00E53813" w:rsidRPr="0082285B">
        <w:rPr>
          <w:noProof/>
        </w:rPr>
        <w:t>(California Department of Employment &amp; Development, 2021a)</w:t>
      </w:r>
      <w:r w:rsidRPr="0082285B">
        <w:fldChar w:fldCharType="end"/>
      </w:r>
      <w:r w:rsidRPr="0082285B">
        <w:t xml:space="preserve">. </w:t>
      </w:r>
      <w:r w:rsidR="00D15F02" w:rsidRPr="0082285B">
        <w:t>I also added t</w:t>
      </w:r>
      <w:r w:rsidRPr="0082285B">
        <w:t xml:space="preserve">hese data </w:t>
      </w:r>
      <w:r w:rsidR="00D15F02" w:rsidRPr="0082285B">
        <w:t>as predictor variables</w:t>
      </w:r>
      <w:r w:rsidR="009D77AE" w:rsidRPr="0082285B">
        <w:t xml:space="preserve">. Implicit zeros, which appear in the data base as missing values, </w:t>
      </w:r>
      <w:r w:rsidR="00F96626" w:rsidRPr="0082285B">
        <w:t>ha</w:t>
      </w:r>
      <w:r w:rsidR="001378E4" w:rsidRPr="0082285B">
        <w:t>d</w:t>
      </w:r>
      <w:r w:rsidR="009D77AE" w:rsidRPr="0082285B">
        <w:t xml:space="preserve"> to be introduced </w:t>
      </w:r>
      <w:r w:rsidR="00F96626" w:rsidRPr="0082285B">
        <w:t xml:space="preserve">explicitly </w:t>
      </w:r>
      <w:r w:rsidR="009D77AE" w:rsidRPr="0082285B">
        <w:t>during the data cleaning process</w:t>
      </w:r>
      <w:r w:rsidR="00140EA3" w:rsidRPr="0082285B">
        <w:t xml:space="preserve">. </w:t>
      </w:r>
    </w:p>
    <w:tbl>
      <w:tblPr>
        <w:tblStyle w:val="Gitternetztabelle2Akzent1"/>
        <w:tblW w:w="14312" w:type="dxa"/>
        <w:tblLook w:val="04A0" w:firstRow="1" w:lastRow="0" w:firstColumn="1" w:lastColumn="0" w:noHBand="0" w:noVBand="1"/>
      </w:tblPr>
      <w:tblGrid>
        <w:gridCol w:w="1593"/>
        <w:gridCol w:w="3220"/>
        <w:gridCol w:w="4113"/>
        <w:gridCol w:w="2409"/>
        <w:gridCol w:w="2977"/>
      </w:tblGrid>
      <w:tr w:rsidR="00A1522D" w:rsidRPr="0082285B" w14:paraId="5424A8F3" w14:textId="77777777" w:rsidTr="00AD10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0B97A26E" w14:textId="77777777" w:rsidR="00A1522D" w:rsidRPr="0082285B" w:rsidRDefault="00A1522D" w:rsidP="00BA0C3E">
            <w:pPr>
              <w:shd w:val="clear" w:color="auto" w:fill="auto"/>
              <w:spacing w:after="0" w:line="240" w:lineRule="auto"/>
              <w:jc w:val="center"/>
              <w:rPr>
                <w:rFonts w:asciiTheme="minorHAnsi" w:hAnsiTheme="minorHAnsi" w:cstheme="minorHAnsi"/>
                <w:color w:val="000000"/>
                <w:sz w:val="20"/>
                <w:szCs w:val="20"/>
              </w:rPr>
            </w:pPr>
            <w:r w:rsidRPr="0082285B">
              <w:rPr>
                <w:rFonts w:asciiTheme="minorHAnsi" w:hAnsiTheme="minorHAnsi" w:cstheme="minorHAnsi"/>
                <w:color w:val="000000"/>
                <w:sz w:val="20"/>
                <w:szCs w:val="20"/>
              </w:rPr>
              <w:lastRenderedPageBreak/>
              <w:t>Variable Type</w:t>
            </w:r>
          </w:p>
        </w:tc>
        <w:tc>
          <w:tcPr>
            <w:tcW w:w="3220" w:type="dxa"/>
            <w:noWrap/>
            <w:hideMark/>
          </w:tcPr>
          <w:p w14:paraId="533EFF3F" w14:textId="77777777" w:rsidR="00A1522D" w:rsidRPr="0082285B" w:rsidRDefault="00A1522D"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Variable Name</w:t>
            </w:r>
          </w:p>
        </w:tc>
        <w:tc>
          <w:tcPr>
            <w:tcW w:w="4113" w:type="dxa"/>
            <w:noWrap/>
            <w:hideMark/>
          </w:tcPr>
          <w:p w14:paraId="32D2F0F3" w14:textId="77777777" w:rsidR="00A1522D" w:rsidRPr="0082285B" w:rsidRDefault="00A1522D"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escription</w:t>
            </w:r>
          </w:p>
        </w:tc>
        <w:tc>
          <w:tcPr>
            <w:tcW w:w="2409" w:type="dxa"/>
            <w:noWrap/>
            <w:hideMark/>
          </w:tcPr>
          <w:p w14:paraId="617264AE" w14:textId="01E72467" w:rsidR="00A1522D" w:rsidRPr="0082285B" w:rsidRDefault="00C014E1"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ocessig / Resolution</w:t>
            </w:r>
          </w:p>
        </w:tc>
        <w:tc>
          <w:tcPr>
            <w:tcW w:w="2977" w:type="dxa"/>
            <w:noWrap/>
            <w:hideMark/>
          </w:tcPr>
          <w:p w14:paraId="7C8D4F35" w14:textId="425A42AF" w:rsidR="00A1522D" w:rsidRPr="0082285B" w:rsidRDefault="00C014E1"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ata Type</w:t>
            </w:r>
          </w:p>
        </w:tc>
      </w:tr>
      <w:tr w:rsidR="00AD10ED" w:rsidRPr="0082285B" w14:paraId="771273D8"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1D72667E"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topological</w:t>
            </w:r>
          </w:p>
        </w:tc>
        <w:tc>
          <w:tcPr>
            <w:tcW w:w="3220" w:type="dxa"/>
            <w:noWrap/>
            <w:hideMark/>
          </w:tcPr>
          <w:p w14:paraId="48D2BF0C" w14:textId="780E5EFA" w:rsidR="00A1522D" w:rsidRPr="0082285B" w:rsidRDefault="00B31B5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iver, lake</w:t>
            </w:r>
          </w:p>
        </w:tc>
        <w:tc>
          <w:tcPr>
            <w:tcW w:w="4113" w:type="dxa"/>
            <w:noWrap/>
            <w:hideMark/>
          </w:tcPr>
          <w:p w14:paraId="57F80FF1" w14:textId="603E89EE"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sence of river</w:t>
            </w:r>
            <w:r w:rsidR="00B31B51" w:rsidRPr="0082285B">
              <w:rPr>
                <w:rFonts w:asciiTheme="minorHAnsi" w:hAnsiTheme="minorHAnsi" w:cstheme="minorHAnsi"/>
                <w:color w:val="000000"/>
                <w:sz w:val="20"/>
                <w:szCs w:val="20"/>
              </w:rPr>
              <w:t xml:space="preserve"> / lake</w:t>
            </w:r>
          </w:p>
        </w:tc>
        <w:tc>
          <w:tcPr>
            <w:tcW w:w="2409" w:type="dxa"/>
            <w:noWrap/>
            <w:hideMark/>
          </w:tcPr>
          <w:p w14:paraId="62886F8F"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272CA714" w14:textId="1F0D0647" w:rsidR="00C014E1"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754D76A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4C1C7141"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7A31A75F" w14:textId="60A79231"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_river</w:t>
            </w:r>
            <w:r w:rsidR="00B31B51" w:rsidRPr="0082285B">
              <w:rPr>
                <w:rFonts w:asciiTheme="minorHAnsi" w:hAnsiTheme="minorHAnsi" w:cstheme="minorHAnsi"/>
                <w:color w:val="000000"/>
                <w:sz w:val="20"/>
                <w:szCs w:val="20"/>
              </w:rPr>
              <w:t>, _lake</w:t>
            </w:r>
          </w:p>
        </w:tc>
        <w:tc>
          <w:tcPr>
            <w:tcW w:w="4113" w:type="dxa"/>
            <w:noWrap/>
            <w:hideMark/>
          </w:tcPr>
          <w:p w14:paraId="5DEEE2C4" w14:textId="4CEAB7FC"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ance from nearest river</w:t>
            </w:r>
            <w:r w:rsidR="00B31B51" w:rsidRPr="0082285B">
              <w:rPr>
                <w:rFonts w:asciiTheme="minorHAnsi" w:hAnsiTheme="minorHAnsi" w:cstheme="minorHAnsi"/>
                <w:color w:val="000000"/>
                <w:sz w:val="20"/>
                <w:szCs w:val="20"/>
              </w:rPr>
              <w:t xml:space="preserve"> / lake</w:t>
            </w:r>
          </w:p>
        </w:tc>
        <w:tc>
          <w:tcPr>
            <w:tcW w:w="2409" w:type="dxa"/>
            <w:noWrap/>
            <w:hideMark/>
          </w:tcPr>
          <w:p w14:paraId="307E71C4"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r w:rsidRPr="0082285B">
              <w:rPr>
                <w:rFonts w:asciiTheme="minorHAnsi" w:hAnsiTheme="minorHAnsi" w:cstheme="minorHAnsi"/>
                <w:i/>
                <w:iCs/>
                <w:color w:val="000000"/>
                <w:sz w:val="20"/>
                <w:szCs w:val="20"/>
              </w:rPr>
              <w:t>v.dist</w:t>
            </w:r>
          </w:p>
        </w:tc>
        <w:tc>
          <w:tcPr>
            <w:tcW w:w="2977" w:type="dxa"/>
            <w:noWrap/>
            <w:hideMark/>
          </w:tcPr>
          <w:p w14:paraId="7DDF29A4" w14:textId="71498152"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D10ED" w:rsidRPr="0082285B" w14:paraId="18910675"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5B54E706"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632FC4F1"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andcover_majority</w:t>
            </w:r>
          </w:p>
        </w:tc>
        <w:tc>
          <w:tcPr>
            <w:tcW w:w="4113" w:type="dxa"/>
            <w:noWrap/>
            <w:hideMark/>
          </w:tcPr>
          <w:p w14:paraId="3AA343BE"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majority landcover type</w:t>
            </w:r>
          </w:p>
        </w:tc>
        <w:tc>
          <w:tcPr>
            <w:tcW w:w="2409" w:type="dxa"/>
            <w:noWrap/>
            <w:hideMark/>
          </w:tcPr>
          <w:p w14:paraId="246AA2F9"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29FAE0DB" w14:textId="011D7416"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63E75AE2"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EB16244"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4613812D"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elevation_mean</w:t>
            </w:r>
          </w:p>
        </w:tc>
        <w:tc>
          <w:tcPr>
            <w:tcW w:w="4113" w:type="dxa"/>
            <w:noWrap/>
            <w:hideMark/>
          </w:tcPr>
          <w:p w14:paraId="754F7735"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average elevation</w:t>
            </w:r>
          </w:p>
        </w:tc>
        <w:tc>
          <w:tcPr>
            <w:tcW w:w="2409" w:type="dxa"/>
            <w:noWrap/>
            <w:hideMark/>
          </w:tcPr>
          <w:p w14:paraId="049D209F"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90m</w:t>
            </w:r>
          </w:p>
        </w:tc>
        <w:tc>
          <w:tcPr>
            <w:tcW w:w="2977" w:type="dxa"/>
            <w:noWrap/>
            <w:hideMark/>
          </w:tcPr>
          <w:p w14:paraId="1AF92AB0" w14:textId="2609468D"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aster</w:t>
            </w:r>
            <w:r w:rsidR="00955926" w:rsidRPr="0082285B">
              <w:rPr>
                <w:rFonts w:asciiTheme="minorHAnsi" w:hAnsiTheme="minorHAnsi" w:cstheme="minorHAnsi"/>
                <w:color w:val="000000"/>
                <w:sz w:val="20"/>
                <w:szCs w:val="20"/>
              </w:rPr>
              <w:t xml:space="preserve"> data</w:t>
            </w:r>
          </w:p>
        </w:tc>
      </w:tr>
      <w:tr w:rsidR="00AD10ED" w:rsidRPr="0082285B" w14:paraId="53CD4AF2" w14:textId="77777777" w:rsidTr="00AD10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3D966BBD"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meteorological</w:t>
            </w:r>
          </w:p>
        </w:tc>
        <w:tc>
          <w:tcPr>
            <w:tcW w:w="3220" w:type="dxa"/>
            <w:noWrap/>
            <w:hideMark/>
          </w:tcPr>
          <w:p w14:paraId="4EB0111E"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emp_mean, _min, _max</w:t>
            </w:r>
          </w:p>
        </w:tc>
        <w:tc>
          <w:tcPr>
            <w:tcW w:w="4113" w:type="dxa"/>
            <w:noWrap/>
            <w:hideMark/>
          </w:tcPr>
          <w:p w14:paraId="538D9579"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average, minimum, maximum temperature</w:t>
            </w:r>
          </w:p>
        </w:tc>
        <w:tc>
          <w:tcPr>
            <w:tcW w:w="2409" w:type="dxa"/>
            <w:noWrap/>
            <w:hideMark/>
          </w:tcPr>
          <w:p w14:paraId="79AC1A2C"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21km</w:t>
            </w:r>
          </w:p>
        </w:tc>
        <w:tc>
          <w:tcPr>
            <w:tcW w:w="2977" w:type="dxa"/>
            <w:noWrap/>
            <w:hideMark/>
          </w:tcPr>
          <w:p w14:paraId="5A74F44E" w14:textId="1A4FD0B9"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aster</w:t>
            </w:r>
            <w:r w:rsidR="00955926" w:rsidRPr="0082285B">
              <w:rPr>
                <w:rFonts w:asciiTheme="minorHAnsi" w:hAnsiTheme="minorHAnsi" w:cstheme="minorHAnsi"/>
                <w:color w:val="000000"/>
                <w:sz w:val="20"/>
                <w:szCs w:val="20"/>
              </w:rPr>
              <w:t xml:space="preserve"> data</w:t>
            </w:r>
          </w:p>
        </w:tc>
      </w:tr>
      <w:tr w:rsidR="00A1522D" w:rsidRPr="0082285B" w14:paraId="08E255F5"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5C1145D"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5B36DD38"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cip_mean</w:t>
            </w:r>
          </w:p>
        </w:tc>
        <w:tc>
          <w:tcPr>
            <w:tcW w:w="4113" w:type="dxa"/>
            <w:noWrap/>
            <w:hideMark/>
          </w:tcPr>
          <w:p w14:paraId="62D19857"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average precipitation</w:t>
            </w:r>
          </w:p>
        </w:tc>
        <w:tc>
          <w:tcPr>
            <w:tcW w:w="2409" w:type="dxa"/>
            <w:noWrap/>
            <w:hideMark/>
          </w:tcPr>
          <w:p w14:paraId="1DCE2A22"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21km</w:t>
            </w:r>
          </w:p>
        </w:tc>
        <w:tc>
          <w:tcPr>
            <w:tcW w:w="2977" w:type="dxa"/>
            <w:noWrap/>
            <w:hideMark/>
          </w:tcPr>
          <w:p w14:paraId="09331CBE" w14:textId="3F996BE6"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aster</w:t>
            </w:r>
            <w:r w:rsidR="00955926" w:rsidRPr="0082285B">
              <w:rPr>
                <w:rFonts w:asciiTheme="minorHAnsi" w:hAnsiTheme="minorHAnsi" w:cstheme="minorHAnsi"/>
                <w:color w:val="000000"/>
                <w:sz w:val="20"/>
                <w:szCs w:val="20"/>
              </w:rPr>
              <w:t xml:space="preserve"> data</w:t>
            </w:r>
          </w:p>
        </w:tc>
      </w:tr>
      <w:tr w:rsidR="00AD10ED" w:rsidRPr="0082285B" w14:paraId="16E077B3"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6E083C91"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infrastructure</w:t>
            </w:r>
          </w:p>
        </w:tc>
        <w:tc>
          <w:tcPr>
            <w:tcW w:w="3220" w:type="dxa"/>
            <w:noWrap/>
            <w:hideMark/>
          </w:tcPr>
          <w:p w14:paraId="4D087917"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ecreational_routes</w:t>
            </w:r>
          </w:p>
        </w:tc>
        <w:tc>
          <w:tcPr>
            <w:tcW w:w="4113" w:type="dxa"/>
            <w:noWrap/>
            <w:hideMark/>
          </w:tcPr>
          <w:p w14:paraId="591A4F48"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sence of recreational routes</w:t>
            </w:r>
          </w:p>
        </w:tc>
        <w:tc>
          <w:tcPr>
            <w:tcW w:w="2409" w:type="dxa"/>
            <w:noWrap/>
            <w:hideMark/>
          </w:tcPr>
          <w:p w14:paraId="61605485"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47976A94" w14:textId="7B01FC97"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70B6038A"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3C5CCFE4"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4FA02AB4" w14:textId="76409508" w:rsidR="00A1522D" w:rsidRPr="0082285B" w:rsidRDefault="00B31B5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ampground, picnic</w:t>
            </w:r>
          </w:p>
        </w:tc>
        <w:tc>
          <w:tcPr>
            <w:tcW w:w="4113" w:type="dxa"/>
            <w:noWrap/>
            <w:hideMark/>
          </w:tcPr>
          <w:p w14:paraId="4E93232A" w14:textId="21BDDD26"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sence of campgrounds</w:t>
            </w:r>
            <w:r w:rsidR="00B31B51" w:rsidRPr="0082285B">
              <w:rPr>
                <w:rFonts w:asciiTheme="minorHAnsi" w:hAnsiTheme="minorHAnsi" w:cstheme="minorHAnsi"/>
                <w:color w:val="000000"/>
                <w:sz w:val="20"/>
                <w:szCs w:val="20"/>
              </w:rPr>
              <w:t xml:space="preserve"> / picnic grounds</w:t>
            </w:r>
          </w:p>
        </w:tc>
        <w:tc>
          <w:tcPr>
            <w:tcW w:w="2409" w:type="dxa"/>
            <w:noWrap/>
            <w:hideMark/>
          </w:tcPr>
          <w:p w14:paraId="7DB8F20C"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3B2AB6DD" w14:textId="2D35C7DA"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D10ED" w:rsidRPr="0082285B" w14:paraId="6F5CB9CD"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11B2BB5F"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10CAF744"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state_park</w:t>
            </w:r>
          </w:p>
        </w:tc>
        <w:tc>
          <w:tcPr>
            <w:tcW w:w="4113" w:type="dxa"/>
            <w:noWrap/>
            <w:hideMark/>
          </w:tcPr>
          <w:p w14:paraId="557CB7AE"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sence of state park</w:t>
            </w:r>
          </w:p>
        </w:tc>
        <w:tc>
          <w:tcPr>
            <w:tcW w:w="2409" w:type="dxa"/>
            <w:noWrap/>
            <w:hideMark/>
          </w:tcPr>
          <w:p w14:paraId="2C9F6F18"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7B75C03C" w14:textId="1D90CB54"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4B5E4A1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33AF2C5"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37806AF9"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werline</w:t>
            </w:r>
          </w:p>
        </w:tc>
        <w:tc>
          <w:tcPr>
            <w:tcW w:w="4113" w:type="dxa"/>
            <w:noWrap/>
            <w:hideMark/>
          </w:tcPr>
          <w:p w14:paraId="5494B297"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sence of powerlines</w:t>
            </w:r>
          </w:p>
        </w:tc>
        <w:tc>
          <w:tcPr>
            <w:tcW w:w="2409" w:type="dxa"/>
            <w:noWrap/>
            <w:hideMark/>
          </w:tcPr>
          <w:p w14:paraId="6794266A"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3992AF5D" w14:textId="2209A586"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1B71C66D"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B4E37BD"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02BD3B82"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oad</w:t>
            </w:r>
          </w:p>
        </w:tc>
        <w:tc>
          <w:tcPr>
            <w:tcW w:w="4113" w:type="dxa"/>
            <w:noWrap/>
            <w:hideMark/>
          </w:tcPr>
          <w:p w14:paraId="30A0A8CB"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esence of roads</w:t>
            </w:r>
          </w:p>
        </w:tc>
        <w:tc>
          <w:tcPr>
            <w:tcW w:w="2409" w:type="dxa"/>
            <w:noWrap/>
            <w:hideMark/>
          </w:tcPr>
          <w:p w14:paraId="1E7840ED"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065F9207" w14:textId="4652ADE5"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2E151B86"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6D5F9B1"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09D9010D"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_city</w:t>
            </w:r>
          </w:p>
        </w:tc>
        <w:tc>
          <w:tcPr>
            <w:tcW w:w="4113" w:type="dxa"/>
            <w:noWrap/>
            <w:hideMark/>
          </w:tcPr>
          <w:p w14:paraId="650A0C0A"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ance from nearest city boundary</w:t>
            </w:r>
          </w:p>
        </w:tc>
        <w:tc>
          <w:tcPr>
            <w:tcW w:w="2409" w:type="dxa"/>
            <w:noWrap/>
            <w:hideMark/>
          </w:tcPr>
          <w:p w14:paraId="4D7CBDF0"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r w:rsidRPr="0082285B">
              <w:rPr>
                <w:rFonts w:asciiTheme="minorHAnsi" w:hAnsiTheme="minorHAnsi" w:cstheme="minorHAnsi"/>
                <w:i/>
                <w:iCs/>
                <w:color w:val="000000"/>
                <w:sz w:val="20"/>
                <w:szCs w:val="20"/>
              </w:rPr>
              <w:t>v.dist</w:t>
            </w:r>
          </w:p>
        </w:tc>
        <w:tc>
          <w:tcPr>
            <w:tcW w:w="2977" w:type="dxa"/>
            <w:noWrap/>
            <w:hideMark/>
          </w:tcPr>
          <w:p w14:paraId="458F8604" w14:textId="2CD09536"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61A96CAD"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ACDB5DF"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40C7362E"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_firestation</w:t>
            </w:r>
          </w:p>
        </w:tc>
        <w:tc>
          <w:tcPr>
            <w:tcW w:w="4113" w:type="dxa"/>
            <w:noWrap/>
            <w:hideMark/>
          </w:tcPr>
          <w:p w14:paraId="35765A74"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ance from nearest firestation</w:t>
            </w:r>
          </w:p>
        </w:tc>
        <w:tc>
          <w:tcPr>
            <w:tcW w:w="2409" w:type="dxa"/>
            <w:noWrap/>
            <w:hideMark/>
          </w:tcPr>
          <w:p w14:paraId="1878E285"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sz w:val="20"/>
                <w:szCs w:val="20"/>
              </w:rPr>
            </w:pPr>
            <w:r w:rsidRPr="0082285B">
              <w:rPr>
                <w:rFonts w:asciiTheme="minorHAnsi" w:hAnsiTheme="minorHAnsi" w:cstheme="minorHAnsi"/>
                <w:i/>
                <w:iCs/>
                <w:color w:val="000000"/>
                <w:sz w:val="20"/>
                <w:szCs w:val="20"/>
              </w:rPr>
              <w:t>v.dist</w:t>
            </w:r>
          </w:p>
        </w:tc>
        <w:tc>
          <w:tcPr>
            <w:tcW w:w="2977" w:type="dxa"/>
            <w:noWrap/>
            <w:hideMark/>
          </w:tcPr>
          <w:p w14:paraId="7096BBA4" w14:textId="5938E797"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6CA1E036"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3BBB0A7B"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118DDE2A"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_powerline</w:t>
            </w:r>
          </w:p>
        </w:tc>
        <w:tc>
          <w:tcPr>
            <w:tcW w:w="4113" w:type="dxa"/>
            <w:noWrap/>
            <w:hideMark/>
          </w:tcPr>
          <w:p w14:paraId="0A909DB2"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ance from nearest powerline</w:t>
            </w:r>
          </w:p>
        </w:tc>
        <w:tc>
          <w:tcPr>
            <w:tcW w:w="2409" w:type="dxa"/>
            <w:noWrap/>
            <w:hideMark/>
          </w:tcPr>
          <w:p w14:paraId="68FE5E20"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r w:rsidRPr="0082285B">
              <w:rPr>
                <w:rFonts w:asciiTheme="minorHAnsi" w:hAnsiTheme="minorHAnsi" w:cstheme="minorHAnsi"/>
                <w:i/>
                <w:iCs/>
                <w:color w:val="000000"/>
                <w:sz w:val="20"/>
                <w:szCs w:val="20"/>
              </w:rPr>
              <w:t>v.dist</w:t>
            </w:r>
          </w:p>
        </w:tc>
        <w:tc>
          <w:tcPr>
            <w:tcW w:w="2977" w:type="dxa"/>
            <w:noWrap/>
            <w:hideMark/>
          </w:tcPr>
          <w:p w14:paraId="016DCEC4" w14:textId="77196B3D"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6ADF69A1"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19235B80"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7C7A0175"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_road</w:t>
            </w:r>
          </w:p>
        </w:tc>
        <w:tc>
          <w:tcPr>
            <w:tcW w:w="4113" w:type="dxa"/>
            <w:noWrap/>
            <w:hideMark/>
          </w:tcPr>
          <w:p w14:paraId="6F96DC0A"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istance from nearest road</w:t>
            </w:r>
          </w:p>
        </w:tc>
        <w:tc>
          <w:tcPr>
            <w:tcW w:w="2409" w:type="dxa"/>
            <w:noWrap/>
            <w:hideMark/>
          </w:tcPr>
          <w:p w14:paraId="09845343"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sz w:val="20"/>
                <w:szCs w:val="20"/>
              </w:rPr>
            </w:pPr>
            <w:r w:rsidRPr="0082285B">
              <w:rPr>
                <w:rFonts w:asciiTheme="minorHAnsi" w:hAnsiTheme="minorHAnsi" w:cstheme="minorHAnsi"/>
                <w:i/>
                <w:iCs/>
                <w:color w:val="000000"/>
                <w:sz w:val="20"/>
                <w:szCs w:val="20"/>
              </w:rPr>
              <w:t>v.dist</w:t>
            </w:r>
          </w:p>
        </w:tc>
        <w:tc>
          <w:tcPr>
            <w:tcW w:w="2977" w:type="dxa"/>
            <w:noWrap/>
            <w:hideMark/>
          </w:tcPr>
          <w:p w14:paraId="347AECE9" w14:textId="2533F13B"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Line Shapefile</w:t>
            </w:r>
          </w:p>
        </w:tc>
      </w:tr>
      <w:tr w:rsidR="00A1522D" w:rsidRPr="0082285B" w14:paraId="275F3C9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17E42E2A"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institutional</w:t>
            </w:r>
          </w:p>
        </w:tc>
        <w:tc>
          <w:tcPr>
            <w:tcW w:w="3220" w:type="dxa"/>
            <w:noWrap/>
            <w:hideMark/>
          </w:tcPr>
          <w:p w14:paraId="27CBD1A8"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SRA</w:t>
            </w:r>
          </w:p>
        </w:tc>
        <w:tc>
          <w:tcPr>
            <w:tcW w:w="4113" w:type="dxa"/>
            <w:noWrap/>
            <w:hideMark/>
          </w:tcPr>
          <w:p w14:paraId="5136F00C"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emergency response responsibility</w:t>
            </w:r>
          </w:p>
        </w:tc>
        <w:tc>
          <w:tcPr>
            <w:tcW w:w="2409" w:type="dxa"/>
            <w:noWrap/>
            <w:hideMark/>
          </w:tcPr>
          <w:p w14:paraId="43A3EA47"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025F918B" w14:textId="69F158F2"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4DAD5A99"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BA538F2"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5C86413A"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DPA_agency</w:t>
            </w:r>
          </w:p>
        </w:tc>
        <w:tc>
          <w:tcPr>
            <w:tcW w:w="4113" w:type="dxa"/>
            <w:noWrap/>
            <w:hideMark/>
          </w:tcPr>
          <w:p w14:paraId="25813972"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esponsible Agency</w:t>
            </w:r>
          </w:p>
        </w:tc>
        <w:tc>
          <w:tcPr>
            <w:tcW w:w="2409" w:type="dxa"/>
            <w:noWrap/>
            <w:hideMark/>
          </w:tcPr>
          <w:p w14:paraId="6985890D"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42E7B23B" w14:textId="01130FDE"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7B8D10B0"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E797F45"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66142BD1" w14:textId="75CCF0A9"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PP, FFSC</w:t>
            </w:r>
          </w:p>
        </w:tc>
        <w:tc>
          <w:tcPr>
            <w:tcW w:w="4113" w:type="dxa"/>
            <w:noWrap/>
            <w:hideMark/>
          </w:tcPr>
          <w:p w14:paraId="2EE1E225" w14:textId="7E2FEB4D"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mmunity protection plan, fuel removal status</w:t>
            </w:r>
          </w:p>
        </w:tc>
        <w:tc>
          <w:tcPr>
            <w:tcW w:w="2409" w:type="dxa"/>
            <w:noWrap/>
            <w:hideMark/>
          </w:tcPr>
          <w:p w14:paraId="2AAD6A87"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59DC82A6" w14:textId="53545D56"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4DFD1247"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6DC62FD6"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67262757" w14:textId="3B294BAC"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PAD, CCED</w:t>
            </w:r>
          </w:p>
        </w:tc>
        <w:tc>
          <w:tcPr>
            <w:tcW w:w="4113" w:type="dxa"/>
            <w:noWrap/>
            <w:hideMark/>
          </w:tcPr>
          <w:p w14:paraId="3DC02586" w14:textId="62E6DD50"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rotected area / land easement status</w:t>
            </w:r>
          </w:p>
        </w:tc>
        <w:tc>
          <w:tcPr>
            <w:tcW w:w="2409" w:type="dxa"/>
            <w:noWrap/>
            <w:hideMark/>
          </w:tcPr>
          <w:p w14:paraId="0F6C5542"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Intersection</w:t>
            </w:r>
          </w:p>
        </w:tc>
        <w:tc>
          <w:tcPr>
            <w:tcW w:w="2977" w:type="dxa"/>
            <w:noWrap/>
            <w:hideMark/>
          </w:tcPr>
          <w:p w14:paraId="4A0F74B5" w14:textId="668D9418"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lygon Shapefile</w:t>
            </w:r>
          </w:p>
        </w:tc>
      </w:tr>
      <w:tr w:rsidR="00A1522D" w:rsidRPr="0082285B" w14:paraId="5D0F7282"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6C16A34A"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demographic</w:t>
            </w:r>
          </w:p>
        </w:tc>
        <w:tc>
          <w:tcPr>
            <w:tcW w:w="3220" w:type="dxa"/>
            <w:noWrap/>
            <w:hideMark/>
          </w:tcPr>
          <w:p w14:paraId="3B83482B"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pulation_density_mean</w:t>
            </w:r>
          </w:p>
        </w:tc>
        <w:tc>
          <w:tcPr>
            <w:tcW w:w="4113" w:type="dxa"/>
            <w:noWrap/>
            <w:hideMark/>
          </w:tcPr>
          <w:p w14:paraId="36745DE2"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average population density</w:t>
            </w:r>
          </w:p>
        </w:tc>
        <w:tc>
          <w:tcPr>
            <w:tcW w:w="2409" w:type="dxa"/>
            <w:noWrap/>
            <w:hideMark/>
          </w:tcPr>
          <w:p w14:paraId="29426CC9"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1km</w:t>
            </w:r>
          </w:p>
        </w:tc>
        <w:tc>
          <w:tcPr>
            <w:tcW w:w="2977" w:type="dxa"/>
            <w:noWrap/>
            <w:hideMark/>
          </w:tcPr>
          <w:p w14:paraId="74543202" w14:textId="2FD5097B"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Raster</w:t>
            </w:r>
            <w:r w:rsidR="00955926" w:rsidRPr="0082285B">
              <w:rPr>
                <w:rFonts w:asciiTheme="minorHAnsi" w:hAnsiTheme="minorHAnsi" w:cstheme="minorHAnsi"/>
                <w:color w:val="000000"/>
                <w:sz w:val="20"/>
                <w:szCs w:val="20"/>
              </w:rPr>
              <w:t xml:space="preserve"> data</w:t>
            </w:r>
          </w:p>
        </w:tc>
      </w:tr>
      <w:tr w:rsidR="00A1522D" w:rsidRPr="0082285B" w14:paraId="66D4BC73"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34A8C1C4"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491E3C31"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_pop_growth</w:t>
            </w:r>
          </w:p>
        </w:tc>
        <w:tc>
          <w:tcPr>
            <w:tcW w:w="4113" w:type="dxa"/>
            <w:noWrap/>
            <w:hideMark/>
          </w:tcPr>
          <w:p w14:paraId="27F8024A"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opulation growth</w:t>
            </w:r>
          </w:p>
        </w:tc>
        <w:tc>
          <w:tcPr>
            <w:tcW w:w="2409" w:type="dxa"/>
            <w:noWrap/>
            <w:hideMark/>
          </w:tcPr>
          <w:p w14:paraId="707C863B"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 level</w:t>
            </w:r>
          </w:p>
        </w:tc>
        <w:tc>
          <w:tcPr>
            <w:tcW w:w="2977" w:type="dxa"/>
            <w:noWrap/>
            <w:hideMark/>
          </w:tcPr>
          <w:p w14:paraId="74366BDC" w14:textId="202EA970"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p>
        </w:tc>
      </w:tr>
      <w:tr w:rsidR="00A1522D" w:rsidRPr="0082285B" w14:paraId="76D7802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0A4E666A"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socioeconomic</w:t>
            </w:r>
          </w:p>
        </w:tc>
        <w:tc>
          <w:tcPr>
            <w:tcW w:w="3220" w:type="dxa"/>
            <w:noWrap/>
            <w:hideMark/>
          </w:tcPr>
          <w:p w14:paraId="7CBBB3CA"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_unemployment_rate</w:t>
            </w:r>
          </w:p>
        </w:tc>
        <w:tc>
          <w:tcPr>
            <w:tcW w:w="4113" w:type="dxa"/>
            <w:noWrap/>
            <w:hideMark/>
          </w:tcPr>
          <w:p w14:paraId="47ED50EE"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unemployment rate</w:t>
            </w:r>
          </w:p>
        </w:tc>
        <w:tc>
          <w:tcPr>
            <w:tcW w:w="2409" w:type="dxa"/>
            <w:noWrap/>
            <w:hideMark/>
          </w:tcPr>
          <w:p w14:paraId="7646A0BC"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 level</w:t>
            </w:r>
          </w:p>
        </w:tc>
        <w:tc>
          <w:tcPr>
            <w:tcW w:w="2977" w:type="dxa"/>
            <w:noWrap/>
            <w:hideMark/>
          </w:tcPr>
          <w:p w14:paraId="0E914A2E" w14:textId="37DFCFA6"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p>
        </w:tc>
      </w:tr>
      <w:tr w:rsidR="00A1522D" w:rsidRPr="0082285B" w14:paraId="5F446A61"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544AFCE5"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5BD4BCF3"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_unemployment_growth</w:t>
            </w:r>
          </w:p>
        </w:tc>
        <w:tc>
          <w:tcPr>
            <w:tcW w:w="4113" w:type="dxa"/>
            <w:noWrap/>
            <w:hideMark/>
          </w:tcPr>
          <w:p w14:paraId="0B61955D"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unemployment growth</w:t>
            </w:r>
          </w:p>
        </w:tc>
        <w:tc>
          <w:tcPr>
            <w:tcW w:w="2409" w:type="dxa"/>
            <w:noWrap/>
            <w:hideMark/>
          </w:tcPr>
          <w:p w14:paraId="39ABD785"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 level</w:t>
            </w:r>
          </w:p>
        </w:tc>
        <w:tc>
          <w:tcPr>
            <w:tcW w:w="2977" w:type="dxa"/>
            <w:noWrap/>
            <w:hideMark/>
          </w:tcPr>
          <w:p w14:paraId="1077CEC7" w14:textId="2E4D08BE"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p>
        </w:tc>
      </w:tr>
      <w:tr w:rsidR="00A1522D" w:rsidRPr="0082285B" w14:paraId="5C80B65D"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5EB1ED05"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hideMark/>
          </w:tcPr>
          <w:p w14:paraId="6ADEB43A"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_vacancy_rate</w:t>
            </w:r>
          </w:p>
        </w:tc>
        <w:tc>
          <w:tcPr>
            <w:tcW w:w="4113" w:type="dxa"/>
            <w:noWrap/>
            <w:hideMark/>
          </w:tcPr>
          <w:p w14:paraId="7CB505FC"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vacancy rate</w:t>
            </w:r>
          </w:p>
        </w:tc>
        <w:tc>
          <w:tcPr>
            <w:tcW w:w="2409" w:type="dxa"/>
            <w:noWrap/>
            <w:hideMark/>
          </w:tcPr>
          <w:p w14:paraId="47B38A8F"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 level</w:t>
            </w:r>
          </w:p>
        </w:tc>
        <w:tc>
          <w:tcPr>
            <w:tcW w:w="2977" w:type="dxa"/>
            <w:noWrap/>
            <w:hideMark/>
          </w:tcPr>
          <w:p w14:paraId="4DD76D16" w14:textId="06FD7441"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p>
        </w:tc>
      </w:tr>
      <w:tr w:rsidR="00A1522D" w:rsidRPr="0082285B" w14:paraId="5BF2E997"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tcPr>
          <w:p w14:paraId="50E0F1AA" w14:textId="77777777" w:rsidR="00A1522D" w:rsidRPr="0082285B" w:rsidRDefault="00A1522D" w:rsidP="00BA0C3E">
            <w:pPr>
              <w:shd w:val="clear" w:color="auto" w:fill="auto"/>
              <w:spacing w:after="0" w:line="240" w:lineRule="auto"/>
              <w:jc w:val="left"/>
              <w:rPr>
                <w:rFonts w:asciiTheme="minorHAnsi" w:hAnsiTheme="minorHAnsi" w:cstheme="minorHAnsi"/>
                <w:b w:val="0"/>
                <w:bCs w:val="0"/>
                <w:i/>
                <w:iCs/>
                <w:color w:val="000000"/>
                <w:sz w:val="20"/>
                <w:szCs w:val="20"/>
              </w:rPr>
            </w:pPr>
          </w:p>
        </w:tc>
        <w:tc>
          <w:tcPr>
            <w:tcW w:w="3220" w:type="dxa"/>
            <w:noWrap/>
          </w:tcPr>
          <w:p w14:paraId="60A3E577"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share_industry_*</w:t>
            </w:r>
          </w:p>
        </w:tc>
        <w:tc>
          <w:tcPr>
            <w:tcW w:w="4113" w:type="dxa"/>
            <w:noWrap/>
          </w:tcPr>
          <w:p w14:paraId="0AA6F6DA"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Share of respective industry in local workforce</w:t>
            </w:r>
          </w:p>
        </w:tc>
        <w:tc>
          <w:tcPr>
            <w:tcW w:w="2409" w:type="dxa"/>
            <w:noWrap/>
          </w:tcPr>
          <w:p w14:paraId="4258BCE5"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 level</w:t>
            </w:r>
          </w:p>
        </w:tc>
        <w:tc>
          <w:tcPr>
            <w:tcW w:w="2977" w:type="dxa"/>
            <w:noWrap/>
          </w:tcPr>
          <w:p w14:paraId="615383C4" w14:textId="4D996CEB" w:rsidR="00A1522D" w:rsidRPr="0082285B"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p>
        </w:tc>
      </w:tr>
      <w:tr w:rsidR="00A1522D" w:rsidRPr="0082285B" w14:paraId="3BED3DF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10F83B92" w14:textId="77777777" w:rsidR="00A1522D" w:rsidRPr="0082285B" w:rsidRDefault="00A1522D" w:rsidP="00BA0C3E">
            <w:pPr>
              <w:shd w:val="clear" w:color="auto" w:fill="auto"/>
              <w:spacing w:after="0" w:line="240" w:lineRule="auto"/>
              <w:jc w:val="center"/>
              <w:rPr>
                <w:rFonts w:asciiTheme="minorHAnsi" w:hAnsiTheme="minorHAnsi" w:cstheme="minorHAnsi"/>
                <w:b w:val="0"/>
                <w:bCs w:val="0"/>
                <w:i/>
                <w:iCs/>
                <w:color w:val="000000"/>
                <w:sz w:val="20"/>
                <w:szCs w:val="20"/>
              </w:rPr>
            </w:pPr>
            <w:r w:rsidRPr="0082285B">
              <w:rPr>
                <w:rFonts w:asciiTheme="minorHAnsi" w:hAnsiTheme="minorHAnsi" w:cstheme="minorHAnsi"/>
                <w:b w:val="0"/>
                <w:bCs w:val="0"/>
                <w:i/>
                <w:iCs/>
                <w:color w:val="000000"/>
                <w:sz w:val="20"/>
                <w:szCs w:val="20"/>
              </w:rPr>
              <w:t>political</w:t>
            </w:r>
          </w:p>
        </w:tc>
        <w:tc>
          <w:tcPr>
            <w:tcW w:w="3220" w:type="dxa"/>
            <w:noWrap/>
            <w:hideMark/>
          </w:tcPr>
          <w:p w14:paraId="1E12113B"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erc_democrats, _republicans</w:t>
            </w:r>
          </w:p>
        </w:tc>
        <w:tc>
          <w:tcPr>
            <w:tcW w:w="4113" w:type="dxa"/>
            <w:noWrap/>
            <w:hideMark/>
          </w:tcPr>
          <w:p w14:paraId="362BB8F6"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share of registered democrats / republicans</w:t>
            </w:r>
          </w:p>
        </w:tc>
        <w:tc>
          <w:tcPr>
            <w:tcW w:w="2409" w:type="dxa"/>
            <w:noWrap/>
            <w:hideMark/>
          </w:tcPr>
          <w:p w14:paraId="46637581" w14:textId="77777777" w:rsidR="00A1522D" w:rsidRPr="0082285B"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Voting Precinct level</w:t>
            </w:r>
          </w:p>
        </w:tc>
        <w:tc>
          <w:tcPr>
            <w:tcW w:w="2977" w:type="dxa"/>
            <w:noWrap/>
            <w:hideMark/>
          </w:tcPr>
          <w:p w14:paraId="709FC248" w14:textId="5319CAF6" w:rsidR="00A1522D" w:rsidRPr="0082285B"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r w:rsidRPr="0082285B">
              <w:rPr>
                <w:rFonts w:asciiTheme="minorHAnsi" w:hAnsiTheme="minorHAnsi" w:cstheme="minorHAnsi"/>
                <w:color w:val="000000"/>
                <w:sz w:val="20"/>
                <w:szCs w:val="20"/>
              </w:rPr>
              <w:t xml:space="preserve"> &amp; Shapefile</w:t>
            </w:r>
          </w:p>
        </w:tc>
      </w:tr>
      <w:tr w:rsidR="00AD10ED" w:rsidRPr="0082285B" w14:paraId="543E2DEA"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176FFA3D" w14:textId="77777777" w:rsidR="00A1522D" w:rsidRPr="0082285B"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3DDFBC25"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perc_yes_prop21, _23, _65, _67</w:t>
            </w:r>
          </w:p>
        </w:tc>
        <w:tc>
          <w:tcPr>
            <w:tcW w:w="4113" w:type="dxa"/>
            <w:noWrap/>
            <w:hideMark/>
          </w:tcPr>
          <w:p w14:paraId="4B41A3F1"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share of yes votes for proposal 21, 23, 65, 67</w:t>
            </w:r>
          </w:p>
        </w:tc>
        <w:tc>
          <w:tcPr>
            <w:tcW w:w="2409" w:type="dxa"/>
            <w:noWrap/>
            <w:hideMark/>
          </w:tcPr>
          <w:p w14:paraId="303B3FD9" w14:textId="77777777" w:rsidR="00A1522D" w:rsidRPr="0082285B"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County level</w:t>
            </w:r>
          </w:p>
        </w:tc>
        <w:tc>
          <w:tcPr>
            <w:tcW w:w="2977" w:type="dxa"/>
            <w:noWrap/>
            <w:hideMark/>
          </w:tcPr>
          <w:p w14:paraId="6C0D45DD" w14:textId="60967300" w:rsidR="00A1522D" w:rsidRPr="0082285B" w:rsidRDefault="00C014E1" w:rsidP="004A7AE7">
            <w:pPr>
              <w:keepNext/>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82285B">
              <w:rPr>
                <w:rFonts w:asciiTheme="minorHAnsi" w:hAnsiTheme="minorHAnsi" w:cstheme="minorHAnsi"/>
                <w:color w:val="000000"/>
                <w:sz w:val="20"/>
                <w:szCs w:val="20"/>
              </w:rPr>
              <w:t>Tabular</w:t>
            </w:r>
            <w:r w:rsidR="00955926" w:rsidRPr="0082285B">
              <w:rPr>
                <w:rFonts w:asciiTheme="minorHAnsi" w:hAnsiTheme="minorHAnsi" w:cstheme="minorHAnsi"/>
                <w:color w:val="000000"/>
                <w:sz w:val="20"/>
                <w:szCs w:val="20"/>
              </w:rPr>
              <w:t xml:space="preserve"> data</w:t>
            </w:r>
          </w:p>
        </w:tc>
      </w:tr>
    </w:tbl>
    <w:p w14:paraId="3A41BDB9" w14:textId="63408AD2" w:rsidR="004A7AE7" w:rsidRPr="0082285B" w:rsidRDefault="004A7AE7" w:rsidP="00673A49">
      <w:pPr>
        <w:pStyle w:val="Beschriftung"/>
        <w:sectPr w:rsidR="004A7AE7" w:rsidRPr="0082285B" w:rsidSect="00AD255C">
          <w:pgSz w:w="16840" w:h="11900" w:orient="landscape"/>
          <w:pgMar w:top="1417" w:right="1134" w:bottom="1417" w:left="1417" w:header="708" w:footer="708" w:gutter="0"/>
          <w:cols w:space="708"/>
          <w:docGrid w:linePitch="360"/>
        </w:sectPr>
      </w:pPr>
      <w:bookmarkStart w:id="21" w:name="_Ref89014063"/>
      <w:bookmarkStart w:id="22" w:name="_Toc89204961"/>
      <w:r w:rsidRPr="0082285B">
        <w:t xml:space="preserve">Table </w:t>
      </w:r>
      <w:fldSimple w:instr=" SEQ Table \* ARABIC ">
        <w:r w:rsidR="00FE776D" w:rsidRPr="0082285B">
          <w:rPr>
            <w:noProof/>
          </w:rPr>
          <w:t>2</w:t>
        </w:r>
      </w:fldSimple>
      <w:bookmarkEnd w:id="21"/>
      <w:r w:rsidRPr="0082285B">
        <w:t>: Collected predictor variables</w:t>
      </w:r>
      <w:bookmarkEnd w:id="22"/>
    </w:p>
    <w:p w14:paraId="7A8EBEC6" w14:textId="04123CAA" w:rsidR="0001285C" w:rsidRPr="0082285B" w:rsidRDefault="004422A2" w:rsidP="00EA0B8F">
      <w:pPr>
        <w:pStyle w:val="berschrift1"/>
      </w:pPr>
      <w:bookmarkStart w:id="23" w:name="_Toc89203220"/>
      <w:bookmarkStart w:id="24" w:name="_Toc89204221"/>
      <w:r w:rsidRPr="0082285B">
        <w:lastRenderedPageBreak/>
        <w:t>Methods</w:t>
      </w:r>
      <w:bookmarkEnd w:id="23"/>
      <w:bookmarkEnd w:id="24"/>
    </w:p>
    <w:p w14:paraId="4B3A1C67" w14:textId="5ADBCF61" w:rsidR="001438C1" w:rsidRPr="0082285B" w:rsidRDefault="00E3313E" w:rsidP="00A37965">
      <w:r w:rsidRPr="0082285B">
        <w:t xml:space="preserve">Following the examples </w:t>
      </w:r>
      <w:r w:rsidR="00983928" w:rsidRPr="0082285B">
        <w:t>from</w:t>
      </w:r>
      <w:r w:rsidRPr="0082285B">
        <w:t xml:space="preserve"> the discussed literature </w:t>
      </w:r>
      <w:r w:rsidR="00983928" w:rsidRPr="0082285B">
        <w:t xml:space="preserve">the aim of </w:t>
      </w:r>
      <w:r w:rsidRPr="0082285B">
        <w:t xml:space="preserve">this </w:t>
      </w:r>
      <w:r w:rsidR="00EA071B" w:rsidRPr="0082285B">
        <w:t>study</w:t>
      </w:r>
      <w:r w:rsidRPr="0082285B">
        <w:t xml:space="preserve"> </w:t>
      </w:r>
      <w:r w:rsidR="00983928" w:rsidRPr="0082285B">
        <w:t xml:space="preserve">is </w:t>
      </w:r>
      <w:r w:rsidRPr="0082285B">
        <w:t xml:space="preserve">to model wildfire occurrence in </w:t>
      </w:r>
      <w:r w:rsidR="00EA071B" w:rsidRPr="0082285B">
        <w:t xml:space="preserve">Northern California </w:t>
      </w:r>
      <w:r w:rsidRPr="0082285B">
        <w:t xml:space="preserve">as a binary classification case. The resulting probabilistic output </w:t>
      </w:r>
      <w:r w:rsidR="00983928" w:rsidRPr="0082285B">
        <w:t>was</w:t>
      </w:r>
      <w:r w:rsidRPr="0082285B">
        <w:t xml:space="preserve"> used to create fire susceptibility maps of the stud</w:t>
      </w:r>
      <w:r w:rsidR="00EA071B" w:rsidRPr="0082285B">
        <w:t>y</w:t>
      </w:r>
      <w:r w:rsidRPr="0082285B">
        <w:t xml:space="preserve"> area. </w:t>
      </w:r>
    </w:p>
    <w:p w14:paraId="30C2DE91" w14:textId="69599A65" w:rsidR="00C24C51" w:rsidRPr="0082285B" w:rsidRDefault="002A711F" w:rsidP="00A37965">
      <w:r w:rsidRPr="0082285B">
        <w:t>The</w:t>
      </w:r>
      <w:r w:rsidR="007E47DB" w:rsidRPr="0082285B">
        <w:t xml:space="preserve"> data</w:t>
      </w:r>
      <w:r w:rsidRPr="0082285B">
        <w:t xml:space="preserve"> </w:t>
      </w:r>
      <w:r w:rsidR="00983928" w:rsidRPr="0082285B">
        <w:t>were</w:t>
      </w:r>
      <w:r w:rsidRPr="0082285B">
        <w:t xml:space="preserve"> split</w:t>
      </w:r>
      <w:r w:rsidR="007E47DB" w:rsidRPr="0082285B">
        <w:t xml:space="preserve"> into subsets of training and testing </w:t>
      </w:r>
      <w:r w:rsidR="00983928" w:rsidRPr="0082285B">
        <w:t>sets</w:t>
      </w:r>
      <w:r w:rsidR="007E47DB" w:rsidRPr="0082285B">
        <w:t xml:space="preserve">. All data from the years 2010-2016 </w:t>
      </w:r>
      <w:r w:rsidR="00983928" w:rsidRPr="0082285B">
        <w:t>were</w:t>
      </w:r>
      <w:r w:rsidR="007E47DB" w:rsidRPr="0082285B">
        <w:t xml:space="preserve"> used for training the models. The data from the years 2017 and 2018 </w:t>
      </w:r>
      <w:r w:rsidR="00983928" w:rsidRPr="0082285B">
        <w:t>were</w:t>
      </w:r>
      <w:r w:rsidR="007E47DB" w:rsidRPr="0082285B">
        <w:t xml:space="preserve"> used for evaluating the </w:t>
      </w:r>
      <w:r w:rsidR="00983928" w:rsidRPr="0082285B">
        <w:t xml:space="preserve">estimated </w:t>
      </w:r>
      <w:r w:rsidRPr="0082285B">
        <w:t xml:space="preserve">model </w:t>
      </w:r>
      <w:r w:rsidR="00983928" w:rsidRPr="0082285B">
        <w:t>by predicting</w:t>
      </w:r>
      <w:r w:rsidRPr="0082285B">
        <w:t xml:space="preserve"> </w:t>
      </w:r>
      <w:r w:rsidR="00983928" w:rsidRPr="0082285B">
        <w:t xml:space="preserve">the target variable for </w:t>
      </w:r>
      <w:r w:rsidR="007E47DB" w:rsidRPr="0082285B">
        <w:t xml:space="preserve">the </w:t>
      </w:r>
      <w:r w:rsidRPr="0082285B">
        <w:t>testing</w:t>
      </w:r>
      <w:r w:rsidR="007E47DB" w:rsidRPr="0082285B">
        <w:t xml:space="preserve"> data</w:t>
      </w:r>
      <w:r w:rsidR="007A47D1" w:rsidRPr="0082285B">
        <w:t>. This procedure</w:t>
      </w:r>
      <w:r w:rsidR="0068556A" w:rsidRPr="0082285B">
        <w:t xml:space="preserve"> follow</w:t>
      </w:r>
      <w:r w:rsidR="007A47D1" w:rsidRPr="0082285B">
        <w:t xml:space="preserve">s </w:t>
      </w:r>
      <w:r w:rsidR="0068556A" w:rsidRPr="0082285B">
        <w:t>the example set by Tonini and co-authors</w:t>
      </w:r>
      <w:r w:rsidR="007A47D1" w:rsidRPr="0082285B">
        <w:t xml:space="preserve"> who split their data into training and test set based on year as it mirrors the process of forecasting wildfire risk on past data for future seasons</w:t>
      </w:r>
      <w:r w:rsidR="0068556A" w:rsidRPr="0082285B">
        <w:t xml:space="preserve"> </w:t>
      </w:r>
      <w:r w:rsidR="0068556A" w:rsidRPr="0082285B">
        <w:fldChar w:fldCharType="begin"/>
      </w:r>
      <w:r w:rsidR="0068556A" w:rsidRPr="0082285B">
        <w:instrText xml:space="preserve"> ADDIN ZOTERO_ITEM CSL_CITATION {"citationID":"1VFUYZVW","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68556A" w:rsidRPr="0082285B">
        <w:fldChar w:fldCharType="separate"/>
      </w:r>
      <w:r w:rsidR="0068556A" w:rsidRPr="0082285B">
        <w:rPr>
          <w:noProof/>
        </w:rPr>
        <w:t>(Tonini et al., 2020)</w:t>
      </w:r>
      <w:r w:rsidR="0068556A" w:rsidRPr="0082285B">
        <w:fldChar w:fldCharType="end"/>
      </w:r>
      <w:r w:rsidR="007E47DB" w:rsidRPr="0082285B">
        <w:t xml:space="preserve">. </w:t>
      </w:r>
    </w:p>
    <w:p w14:paraId="7A3FF844" w14:textId="57EB982B" w:rsidR="00382666" w:rsidRPr="0082285B" w:rsidRDefault="007E47DB" w:rsidP="00A37965">
      <w:r w:rsidRPr="0082285B">
        <w:t xml:space="preserve">The training set </w:t>
      </w:r>
      <w:r w:rsidR="00206BB6" w:rsidRPr="0082285B">
        <w:t>was</w:t>
      </w:r>
      <w:r w:rsidRPr="0082285B">
        <w:t xml:space="preserve"> used to estimate increasingly complex and sophisticated models, using three algorithms </w:t>
      </w:r>
      <w:r w:rsidR="00C30B3D" w:rsidRPr="0082285B">
        <w:t>that are appropriate for binary classification case</w:t>
      </w:r>
      <w:r w:rsidRPr="0082285B">
        <w:t>s</w:t>
      </w:r>
      <w:r w:rsidR="00C30B3D" w:rsidRPr="0082285B">
        <w:t xml:space="preserve"> to model wildfire occurrence: logistic regression (GLM), </w:t>
      </w:r>
      <w:r w:rsidR="00C30B3D" w:rsidRPr="0082285B">
        <w:rPr>
          <w:i/>
          <w:iCs/>
        </w:rPr>
        <w:t>Random Forest</w:t>
      </w:r>
      <w:r w:rsidR="00C30B3D" w:rsidRPr="0082285B">
        <w:t xml:space="preserve"> (RF) and </w:t>
      </w:r>
      <w:r w:rsidR="00C30B3D" w:rsidRPr="0082285B">
        <w:rPr>
          <w:i/>
          <w:iCs/>
        </w:rPr>
        <w:t>xgboost</w:t>
      </w:r>
      <w:r w:rsidR="00C30B3D" w:rsidRPr="0082285B">
        <w:t xml:space="preserve"> (XGB). </w:t>
      </w:r>
      <w:r w:rsidR="00EA071B" w:rsidRPr="0082285B">
        <w:t xml:space="preserve">These classifiers have a proven to be popular and effective modeling techniques for classification cases, as seen in the widespread application in the discussed literature on wildfire modeling and the broader Machine Learning community at large. </w:t>
      </w:r>
      <w:r w:rsidR="00382666" w:rsidRPr="0082285B">
        <w:t xml:space="preserve">For each of these algorithms models are estimated in </w:t>
      </w:r>
      <w:r w:rsidR="00A720D5" w:rsidRPr="0082285B">
        <w:t>four</w:t>
      </w:r>
      <w:r w:rsidR="00382666" w:rsidRPr="0082285B">
        <w:t xml:space="preserve"> distinct steps: </w:t>
      </w:r>
    </w:p>
    <w:p w14:paraId="2B5584E2" w14:textId="0845C97B" w:rsidR="00C30B3D" w:rsidRPr="0082285B" w:rsidRDefault="00FD631B" w:rsidP="00A37965">
      <w:pPr>
        <w:pStyle w:val="Listenabsatz"/>
        <w:numPr>
          <w:ilvl w:val="0"/>
          <w:numId w:val="3"/>
        </w:numPr>
      </w:pPr>
      <w:r w:rsidRPr="0082285B">
        <w:t>A</w:t>
      </w:r>
      <w:r w:rsidR="00382666" w:rsidRPr="0082285B">
        <w:t xml:space="preserve"> naïve model estimation strategy without resampling or hyperparameter tuning, using the heavily imbalanced training data</w:t>
      </w:r>
      <w:r w:rsidR="00A720D5" w:rsidRPr="0082285B">
        <w:t xml:space="preserve"> (no subsampling)</w:t>
      </w:r>
      <w:r w:rsidRPr="0082285B">
        <w:t>.</w:t>
      </w:r>
    </w:p>
    <w:p w14:paraId="4DF5C3D7" w14:textId="0A46888B" w:rsidR="00382666" w:rsidRPr="0082285B" w:rsidRDefault="00FD631B" w:rsidP="00A37965">
      <w:pPr>
        <w:pStyle w:val="Listenabsatz"/>
        <w:numPr>
          <w:ilvl w:val="0"/>
          <w:numId w:val="3"/>
        </w:numPr>
      </w:pPr>
      <w:r w:rsidRPr="0082285B">
        <w:t>A</w:t>
      </w:r>
      <w:r w:rsidR="00382666" w:rsidRPr="0082285B">
        <w:t xml:space="preserve"> more </w:t>
      </w:r>
      <w:r w:rsidRPr="0082285B">
        <w:t>informed</w:t>
      </w:r>
      <w:r w:rsidR="00B334DB" w:rsidRPr="0082285B">
        <w:t xml:space="preserve"> model estimation strategy where the training data is resampled using 5-fold cross validation and the imbalance in the training set </w:t>
      </w:r>
      <w:r w:rsidR="00A720D5" w:rsidRPr="0082285B">
        <w:t xml:space="preserve">(split on year) </w:t>
      </w:r>
      <w:r w:rsidR="00B334DB" w:rsidRPr="0082285B">
        <w:t>is addressed</w:t>
      </w:r>
      <w:r w:rsidR="00D91E55" w:rsidRPr="0082285B">
        <w:t xml:space="preserve"> with</w:t>
      </w:r>
      <w:r w:rsidR="00B334DB" w:rsidRPr="0082285B">
        <w:t xml:space="preserve"> both upsampling and downsampling methods</w:t>
      </w:r>
      <w:r w:rsidRPr="0082285B">
        <w:t>.</w:t>
      </w:r>
    </w:p>
    <w:p w14:paraId="35E4CCB2" w14:textId="2A8EBDC8" w:rsidR="00B334DB" w:rsidRPr="0082285B" w:rsidRDefault="00FD631B" w:rsidP="00A37965">
      <w:pPr>
        <w:pStyle w:val="Listenabsatz"/>
        <w:numPr>
          <w:ilvl w:val="0"/>
          <w:numId w:val="3"/>
        </w:numPr>
      </w:pPr>
      <w:r w:rsidRPr="0082285B">
        <w:lastRenderedPageBreak/>
        <w:t>A</w:t>
      </w:r>
      <w:r w:rsidR="00B334DB" w:rsidRPr="0082285B">
        <w:t xml:space="preserve"> modeling strategy focused on maximizing predictive performance by selecting hyperparameters from a </w:t>
      </w:r>
      <w:r w:rsidR="009E32D5" w:rsidRPr="0082285B">
        <w:t xml:space="preserve">tuning </w:t>
      </w:r>
      <w:r w:rsidR="00B334DB" w:rsidRPr="0082285B">
        <w:t>grid using grid search, again using resampling and subsampling methods to ensure stable results</w:t>
      </w:r>
      <w:r w:rsidRPr="0082285B">
        <w:t xml:space="preserve">. </w:t>
      </w:r>
    </w:p>
    <w:p w14:paraId="300A39CC" w14:textId="29516384" w:rsidR="00A720D5" w:rsidRPr="0082285B" w:rsidRDefault="00A720D5" w:rsidP="00A37965">
      <w:pPr>
        <w:pStyle w:val="Listenabsatz"/>
        <w:numPr>
          <w:ilvl w:val="0"/>
          <w:numId w:val="3"/>
        </w:numPr>
      </w:pPr>
      <w:r w:rsidRPr="0082285B">
        <w:t xml:space="preserve">A final </w:t>
      </w:r>
      <w:r w:rsidR="00F677BB" w:rsidRPr="0082285B">
        <w:t>set of models with tuned hyperparameters and target class imbalance addressed by downsampling, but with the training and test data assigned randomly.</w:t>
      </w:r>
    </w:p>
    <w:p w14:paraId="32639127" w14:textId="05310696" w:rsidR="00F677BB" w:rsidRPr="0082285B" w:rsidRDefault="00F677BB" w:rsidP="00F677BB">
      <w:r w:rsidRPr="0082285B">
        <w:t xml:space="preserve">For this final step I chose to also estimate a final set of models for comparison with the data assigned to training and test set at random, as is common in Machine Learning evaluation. </w:t>
      </w:r>
    </w:p>
    <w:p w14:paraId="0F05C70F" w14:textId="006209A8" w:rsidR="003D63AF" w:rsidRPr="0082285B" w:rsidRDefault="007F1898" w:rsidP="00EA0B8F">
      <w:pPr>
        <w:pStyle w:val="berschrift2"/>
      </w:pPr>
      <w:bookmarkStart w:id="25" w:name="_Toc89203221"/>
      <w:bookmarkStart w:id="26" w:name="_Toc89204222"/>
      <w:r w:rsidRPr="0082285B">
        <w:t>Logistic Regression</w:t>
      </w:r>
      <w:bookmarkEnd w:id="25"/>
      <w:bookmarkEnd w:id="26"/>
    </w:p>
    <w:p w14:paraId="17EF9DD8" w14:textId="77777777" w:rsidR="0095176C" w:rsidRPr="0082285B" w:rsidRDefault="00E54013" w:rsidP="00A37965">
      <w:r w:rsidRPr="0082285B">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p>
    <w:p w14:paraId="38F2CF89" w14:textId="49E483A5" w:rsidR="009C7ACD" w:rsidRPr="0082285B" w:rsidRDefault="00DC7733" w:rsidP="00A37965">
      <w:r w:rsidRPr="0082285B">
        <w:t xml:space="preserve">Regression models have been </w:t>
      </w:r>
      <w:r w:rsidR="00B36ADE" w:rsidRPr="0082285B">
        <w:t xml:space="preserve">widely </w:t>
      </w:r>
      <w:r w:rsidRPr="0082285B">
        <w:t xml:space="preserve">used in cases </w:t>
      </w:r>
      <w:r w:rsidR="00B36ADE" w:rsidRPr="0082285B">
        <w:t>that</w:t>
      </w:r>
      <w:r w:rsidRPr="0082285B">
        <w:t xml:space="preserve"> model</w:t>
      </w:r>
      <w:r w:rsidR="00B36ADE" w:rsidRPr="0082285B">
        <w:t xml:space="preserve"> </w:t>
      </w:r>
      <w:r w:rsidRPr="0082285B">
        <w:t>wildfire occurrence</w:t>
      </w:r>
      <w:r w:rsidR="00B36ADE" w:rsidRPr="0082285B">
        <w:t>, especially logistic regression</w:t>
      </w:r>
      <w:r w:rsidRPr="0082285B">
        <w:t xml:space="preserve"> </w:t>
      </w:r>
      <w:r w:rsidRPr="0082285B">
        <w:fldChar w:fldCharType="begin"/>
      </w:r>
      <w:r w:rsidR="00C069E4" w:rsidRPr="0082285B">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82285B">
        <w:fldChar w:fldCharType="separate"/>
      </w:r>
      <w:r w:rsidR="00C069E4" w:rsidRPr="0082285B">
        <w:rPr>
          <w:color w:val="000000"/>
        </w:rPr>
        <w:t>(Catry et al., 2009; Martínez et al., 2009; Oliveira et al., 2012; Syphard et al., 2008)</w:t>
      </w:r>
      <w:r w:rsidRPr="0082285B">
        <w:fldChar w:fldCharType="end"/>
      </w:r>
      <w:r w:rsidR="00B36ADE" w:rsidRPr="0082285B">
        <w:t xml:space="preserve">. </w:t>
      </w:r>
      <w:r w:rsidR="00A466BA" w:rsidRPr="0082285B">
        <w:t>Since logistic regression uses maximum likelihood</w:t>
      </w:r>
      <w:r w:rsidR="009E32D5" w:rsidRPr="0082285B">
        <w:t xml:space="preserve"> estimation</w:t>
      </w:r>
      <w:r w:rsidR="00A466BA" w:rsidRPr="0082285B">
        <w:t xml:space="preserve">, many assumptions of linear regression (which uses ordinary least squares </w:t>
      </w:r>
      <w:r w:rsidR="004345E9" w:rsidRPr="0082285B">
        <w:t xml:space="preserve">estimation </w:t>
      </w:r>
      <w:r w:rsidR="00A466BA" w:rsidRPr="0082285B">
        <w:t xml:space="preserve">instead) do not apply to logistic regression. </w:t>
      </w:r>
      <w:r w:rsidR="00242D60" w:rsidRPr="0082285B">
        <w:t xml:space="preserve">Assumptions of logistic regression include independent errors, the absence of multicollinearity among the predictors, linearity in the logit for continuous variables, and a lack of strongly influential outliers </w:t>
      </w:r>
      <w:r w:rsidR="00242D60" w:rsidRPr="0082285B">
        <w:fldChar w:fldCharType="begin"/>
      </w:r>
      <w:r w:rsidR="00242D60" w:rsidRPr="0082285B">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rsidRPr="0082285B">
        <w:fldChar w:fldCharType="separate"/>
      </w:r>
      <w:r w:rsidR="00C069E4" w:rsidRPr="0082285B">
        <w:rPr>
          <w:noProof/>
        </w:rPr>
        <w:t>(Stoltzfus, 2011)</w:t>
      </w:r>
      <w:r w:rsidR="00242D60" w:rsidRPr="0082285B">
        <w:fldChar w:fldCharType="end"/>
      </w:r>
      <w:r w:rsidR="00242D60" w:rsidRPr="0082285B">
        <w:t xml:space="preserve">. </w:t>
      </w:r>
      <w:r w:rsidR="008B3E9B" w:rsidRPr="0082285B">
        <w:t xml:space="preserve">Logistic regression can be expressed as follows: </w:t>
      </w:r>
    </w:p>
    <w:p w14:paraId="06056705" w14:textId="3C76893D" w:rsidR="004E43E5" w:rsidRPr="0082285B" w:rsidRDefault="007C2789"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7722919" w:rsidR="008B3E9B" w:rsidRPr="0082285B" w:rsidRDefault="004E43E5" w:rsidP="00673A49">
      <w:pPr>
        <w:pStyle w:val="Beschriftung"/>
      </w:pPr>
      <w:r w:rsidRPr="0082285B">
        <w:t xml:space="preserve">Equation </w:t>
      </w:r>
      <w:fldSimple w:instr=" SEQ Equation \* ARABIC ">
        <w:r w:rsidR="00140EA3" w:rsidRPr="0082285B">
          <w:rPr>
            <w:noProof/>
          </w:rPr>
          <w:t>1</w:t>
        </w:r>
      </w:fldSimple>
      <w:r w:rsidRPr="0082285B">
        <w:t>: Mathematical notation of a logistic regression model</w:t>
      </w:r>
    </w:p>
    <w:p w14:paraId="56109F8C" w14:textId="437067EE" w:rsidR="009C7ACD" w:rsidRPr="0082285B" w:rsidRDefault="00242D60" w:rsidP="00A37965">
      <w:r w:rsidRPr="0082285B">
        <w:t>In the ca</w:t>
      </w:r>
      <w:r w:rsidR="009C7ACD" w:rsidRPr="0082285B">
        <w:t>s</w:t>
      </w:r>
      <w:r w:rsidRPr="0082285B">
        <w:t xml:space="preserve">e of this study multicollinearity </w:t>
      </w:r>
      <w:r w:rsidR="00D07831" w:rsidRPr="0082285B">
        <w:t>had to</w:t>
      </w:r>
      <w:r w:rsidRPr="0082285B">
        <w:t xml:space="preserve"> </w:t>
      </w:r>
      <w:r w:rsidR="00A466BA" w:rsidRPr="0082285B">
        <w:t xml:space="preserve">be addressed during </w:t>
      </w:r>
      <w:r w:rsidR="00D07831" w:rsidRPr="0082285B">
        <w:t>data</w:t>
      </w:r>
      <w:r w:rsidR="00A466BA" w:rsidRPr="0082285B">
        <w:t xml:space="preserve"> preprocessing</w:t>
      </w:r>
      <w:r w:rsidRPr="0082285B">
        <w:t xml:space="preserve">, as </w:t>
      </w:r>
      <w:r w:rsidR="009C7ACD" w:rsidRPr="0082285B">
        <w:t xml:space="preserve">data exploration identified </w:t>
      </w:r>
      <w:r w:rsidRPr="0082285B">
        <w:t xml:space="preserve">many predictors </w:t>
      </w:r>
      <w:r w:rsidR="009C7ACD" w:rsidRPr="0082285B">
        <w:t>as</w:t>
      </w:r>
      <w:r w:rsidRPr="0082285B">
        <w:t xml:space="preserve"> strongly correlated. </w:t>
      </w:r>
      <w:r w:rsidR="009C7ACD" w:rsidRPr="0082285B">
        <w:t xml:space="preserve">Data exploration also revealed that the distributions of the distance </w:t>
      </w:r>
      <w:r w:rsidR="009C7ACD" w:rsidRPr="0082285B">
        <w:lastRenderedPageBreak/>
        <w:t>predictors are heavily skewed. A testing of multiple methods showed a power transformation to be the most effective in creating a more normal-like distribution for th</w:t>
      </w:r>
      <w:r w:rsidR="00D07831" w:rsidRPr="0082285B">
        <w:t>o</w:t>
      </w:r>
      <w:r w:rsidR="009C7ACD" w:rsidRPr="0082285B">
        <w:t xml:space="preserve">se variables. The preprocessing steps are handled for each model separately, taking the individual </w:t>
      </w:r>
      <w:r w:rsidR="00D07831" w:rsidRPr="0082285B">
        <w:t>characteristics</w:t>
      </w:r>
      <w:r w:rsidR="009C7ACD" w:rsidRPr="0082285B">
        <w:t xml:space="preserve"> of each algorithm into account. Most of the preprocessing steps </w:t>
      </w:r>
      <w:r w:rsidR="00D07831" w:rsidRPr="0082285B">
        <w:t>were</w:t>
      </w:r>
      <w:r w:rsidR="009C7ACD" w:rsidRPr="0082285B">
        <w:t xml:space="preserve"> similar, however.</w:t>
      </w:r>
    </w:p>
    <w:p w14:paraId="101AF3C9" w14:textId="65BA8939" w:rsidR="009C7ACD" w:rsidRPr="0082285B" w:rsidRDefault="009C7ACD" w:rsidP="00A37965">
      <w:r w:rsidRPr="0082285B">
        <w:t xml:space="preserve">For all models, the dummy variables indicating the presence of infrastructure (such as roads) or topological features (such as lakes) </w:t>
      </w:r>
      <w:r w:rsidR="00714E5D" w:rsidRPr="0082285B">
        <w:t>were</w:t>
      </w:r>
      <w:r w:rsidRPr="0082285B">
        <w:t xml:space="preserve"> removed, as long as there is a corresponding distance variable present in the data set. These variable pairs are highly correlated, and the distance variables provide more information and introduce more variance into the data compared to the dummies. These distance variables under</w:t>
      </w:r>
      <w:r w:rsidR="00EE424C" w:rsidRPr="0082285B">
        <w:t>went</w:t>
      </w:r>
      <w:r w:rsidRPr="0082285B">
        <w:t xml:space="preserve"> a power-transformation for the regression models only, as logistic regression might benefit from predictors </w:t>
      </w:r>
      <w:r w:rsidR="000C7DE7" w:rsidRPr="0082285B">
        <w:t>that have</w:t>
      </w:r>
      <w:r w:rsidRPr="0082285B">
        <w:t xml:space="preserve"> a more normal-like distribution </w:t>
      </w:r>
      <w:r w:rsidRPr="0082285B">
        <w:fldChar w:fldCharType="begin"/>
      </w:r>
      <w:r w:rsidR="00C069E4" w:rsidRPr="0082285B">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rsidRPr="0082285B">
        <w:fldChar w:fldCharType="separate"/>
      </w:r>
      <w:r w:rsidR="00C069E4" w:rsidRPr="0082285B">
        <w:rPr>
          <w:noProof/>
        </w:rPr>
        <w:t>(Kuhn &amp; Silge, 2021)</w:t>
      </w:r>
      <w:r w:rsidRPr="0082285B">
        <w:fldChar w:fldCharType="end"/>
      </w:r>
      <w:r w:rsidRPr="0082285B">
        <w:t xml:space="preserve">. In a next step predictors with zero variance </w:t>
      </w:r>
      <w:r w:rsidR="00EB05D3" w:rsidRPr="0082285B">
        <w:t>were</w:t>
      </w:r>
      <w:r w:rsidRPr="0082285B">
        <w:t xml:space="preserve"> removed, as </w:t>
      </w:r>
      <w:r w:rsidR="00EB05D3" w:rsidRPr="0082285B">
        <w:t>were</w:t>
      </w:r>
      <w:r w:rsidRPr="0082285B">
        <w:t xml:space="preserve"> strongly correlated predictors (with a threshold of 0.75), similar to Oliveira and co-authors’ study </w:t>
      </w:r>
      <w:r w:rsidRPr="0082285B">
        <w:fldChar w:fldCharType="begin"/>
      </w:r>
      <w:r w:rsidR="00C069E4" w:rsidRPr="0082285B">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82285B">
        <w:fldChar w:fldCharType="separate"/>
      </w:r>
      <w:r w:rsidR="00C069E4" w:rsidRPr="0082285B">
        <w:rPr>
          <w:color w:val="000000"/>
        </w:rPr>
        <w:t>(Oliveira et al., 2012)</w:t>
      </w:r>
      <w:r w:rsidRPr="0082285B">
        <w:fldChar w:fldCharType="end"/>
      </w:r>
      <w:r w:rsidRPr="0082285B">
        <w:t xml:space="preserve">. Categorical predictors </w:t>
      </w:r>
      <w:r w:rsidR="009676D7" w:rsidRPr="0082285B">
        <w:t>were</w:t>
      </w:r>
      <w:r w:rsidRPr="0082285B">
        <w:t xml:space="preserve"> turned into dummy variables through one-hot encoding. </w:t>
      </w:r>
    </w:p>
    <w:p w14:paraId="2C9B421B" w14:textId="65D2C941" w:rsidR="0020565D" w:rsidRPr="0082285B" w:rsidRDefault="000B2945" w:rsidP="00A37965">
      <w:r w:rsidRPr="0082285B">
        <w:t>In order to balance out the</w:t>
      </w:r>
      <w:r w:rsidR="00A02260" w:rsidRPr="0082285B">
        <w:t xml:space="preserve"> classes in the target variable</w:t>
      </w:r>
      <w:r w:rsidRPr="0082285B">
        <w:t xml:space="preserve">, </w:t>
      </w:r>
      <w:r w:rsidR="009C38AC" w:rsidRPr="0082285B">
        <w:t xml:space="preserve">models </w:t>
      </w:r>
      <w:r w:rsidR="00EB7904" w:rsidRPr="0082285B">
        <w:t>were</w:t>
      </w:r>
      <w:r w:rsidR="009C38AC" w:rsidRPr="0082285B">
        <w:t xml:space="preserve"> estimated with both an upsampled, as well as a downsampled set of training data. U</w:t>
      </w:r>
      <w:r w:rsidR="009C7ACD" w:rsidRPr="0082285B">
        <w:t xml:space="preserve">psampling </w:t>
      </w:r>
      <w:r w:rsidR="00FD1698" w:rsidRPr="0082285B">
        <w:t>was</w:t>
      </w:r>
      <w:r w:rsidR="009C7ACD" w:rsidRPr="0082285B">
        <w:t xml:space="preserve"> done using the </w:t>
      </w:r>
      <w:r w:rsidR="009C7ACD" w:rsidRPr="0082285B">
        <w:rPr>
          <w:i/>
          <w:iCs/>
        </w:rPr>
        <w:t>SMOTE</w:t>
      </w:r>
      <w:r w:rsidR="009C7ACD" w:rsidRPr="0082285B">
        <w:t xml:space="preserve"> algorithm, creat</w:t>
      </w:r>
      <w:r w:rsidRPr="0082285B">
        <w:t xml:space="preserve">ing </w:t>
      </w:r>
      <w:r w:rsidR="009C7ACD" w:rsidRPr="0082285B">
        <w:t xml:space="preserve">additional synthetic observations. For </w:t>
      </w:r>
      <w:r w:rsidR="00A02260" w:rsidRPr="0082285B">
        <w:t xml:space="preserve">the downsampled </w:t>
      </w:r>
      <w:r w:rsidR="009C38AC" w:rsidRPr="0082285B">
        <w:t xml:space="preserve">training set </w:t>
      </w:r>
      <w:r w:rsidR="009C7ACD" w:rsidRPr="0082285B">
        <w:t xml:space="preserve">the </w:t>
      </w:r>
      <w:r w:rsidR="009C7ACD" w:rsidRPr="0082285B">
        <w:rPr>
          <w:i/>
          <w:iCs/>
        </w:rPr>
        <w:t>NearMiss 1</w:t>
      </w:r>
      <w:r w:rsidR="009C7ACD" w:rsidRPr="0082285B">
        <w:t xml:space="preserve"> algorithm</w:t>
      </w:r>
      <w:r w:rsidR="00A02260" w:rsidRPr="0082285B">
        <w:t xml:space="preserve"> </w:t>
      </w:r>
      <w:r w:rsidR="009F12D7" w:rsidRPr="0082285B">
        <w:t>was</w:t>
      </w:r>
      <w:r w:rsidR="00A02260" w:rsidRPr="0082285B">
        <w:t xml:space="preserve"> used</w:t>
      </w:r>
      <w:r w:rsidR="009C7ACD" w:rsidRPr="0082285B">
        <w:t>, which retains observations of the majority class with the smallest distance to the k-nearest neighbors of the minority class. The training data for both the upsampled</w:t>
      </w:r>
      <w:r w:rsidR="00A02260" w:rsidRPr="0082285B">
        <w:t xml:space="preserve"> and </w:t>
      </w:r>
      <w:r w:rsidR="009C7ACD" w:rsidRPr="0082285B">
        <w:t>the downsampled models under</w:t>
      </w:r>
      <w:r w:rsidR="00E002AF" w:rsidRPr="0082285B">
        <w:t>went</w:t>
      </w:r>
      <w:r w:rsidR="009C7ACD" w:rsidRPr="0082285B">
        <w:t xml:space="preserve"> an additional step of </w:t>
      </w:r>
      <w:r w:rsidR="009C7ACD" w:rsidRPr="0082285B">
        <w:rPr>
          <w:i/>
          <w:iCs/>
        </w:rPr>
        <w:t xml:space="preserve">Tomek’s </w:t>
      </w:r>
      <w:r w:rsidR="00385467" w:rsidRPr="0082285B">
        <w:rPr>
          <w:i/>
          <w:iCs/>
        </w:rPr>
        <w:t>L</w:t>
      </w:r>
      <w:r w:rsidR="009C7ACD" w:rsidRPr="0082285B">
        <w:rPr>
          <w:i/>
          <w:iCs/>
        </w:rPr>
        <w:t>inks</w:t>
      </w:r>
      <w:r w:rsidR="00A02260" w:rsidRPr="0082285B">
        <w:t xml:space="preserve"> removal</w:t>
      </w:r>
      <w:r w:rsidR="009C7ACD" w:rsidRPr="0082285B">
        <w:t>, a procedure that removes majority class observations that are the nearest neighbor of an observation belonging to the minority class</w:t>
      </w:r>
      <w:r w:rsidR="00A02260" w:rsidRPr="0082285B">
        <w:t>. This</w:t>
      </w:r>
      <w:r w:rsidR="00B96350" w:rsidRPr="0082285B">
        <w:t xml:space="preserve"> </w:t>
      </w:r>
      <w:r w:rsidR="0060270E" w:rsidRPr="0082285B">
        <w:t>procedure</w:t>
      </w:r>
      <w:r w:rsidR="00A02260" w:rsidRPr="0082285B">
        <w:t xml:space="preserve"> </w:t>
      </w:r>
      <w:r w:rsidR="00E362F2" w:rsidRPr="0082285B">
        <w:t>was</w:t>
      </w:r>
      <w:r w:rsidR="00A02260" w:rsidRPr="0082285B">
        <w:t xml:space="preserve"> intended to </w:t>
      </w:r>
      <w:r w:rsidR="009C7ACD" w:rsidRPr="0082285B">
        <w:t>improv</w:t>
      </w:r>
      <w:r w:rsidR="00A02260" w:rsidRPr="0082285B">
        <w:t xml:space="preserve">e </w:t>
      </w:r>
      <w:r w:rsidR="009C7ACD" w:rsidRPr="0082285B">
        <w:t xml:space="preserve">the classification boundary of the training data and </w:t>
      </w:r>
      <w:r w:rsidR="000362AE" w:rsidRPr="0082285B">
        <w:t xml:space="preserve">hence </w:t>
      </w:r>
      <w:r w:rsidR="009C7ACD" w:rsidRPr="0082285B">
        <w:t xml:space="preserve">the predictive power of the trained model. </w:t>
      </w:r>
    </w:p>
    <w:p w14:paraId="27A383EC" w14:textId="46DC06A9" w:rsidR="00A466BA" w:rsidRPr="0082285B" w:rsidRDefault="00A02260" w:rsidP="00A37965">
      <w:r w:rsidRPr="0082285B">
        <w:lastRenderedPageBreak/>
        <w:t xml:space="preserve">During hyperparameter tuning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82285B">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82285B">
        <w:t xml:space="preserve"> regularization </w:t>
      </w:r>
      <w:r w:rsidR="00087108" w:rsidRPr="0082285B">
        <w:t>were</w:t>
      </w:r>
      <w:r w:rsidR="00714E5D" w:rsidRPr="0082285B">
        <w:t xml:space="preserve"> introduced </w:t>
      </w:r>
      <w:r w:rsidRPr="0082285B">
        <w:t>to</w:t>
      </w:r>
      <w:r w:rsidR="009C7ACD" w:rsidRPr="0082285B">
        <w:t xml:space="preserve"> logistic regression</w:t>
      </w:r>
      <w:r w:rsidRPr="0082285B">
        <w:t>, resulting in an</w:t>
      </w:r>
      <w:r w:rsidR="009C7ACD" w:rsidRPr="0082285B">
        <w:t xml:space="preserve"> </w:t>
      </w:r>
      <w:r w:rsidR="00382116" w:rsidRPr="0082285B">
        <w:t>E</w:t>
      </w:r>
      <w:r w:rsidR="009C7ACD" w:rsidRPr="0082285B">
        <w:t xml:space="preserve">lastic </w:t>
      </w:r>
      <w:r w:rsidR="00382116" w:rsidRPr="0082285B">
        <w:t>N</w:t>
      </w:r>
      <w:r w:rsidR="009C7ACD" w:rsidRPr="0082285B">
        <w:t>et</w:t>
      </w:r>
      <w:r w:rsidRPr="0082285B">
        <w:t xml:space="preserve"> model.</w:t>
      </w:r>
      <w:r w:rsidR="009C7ACD" w:rsidRPr="0082285B">
        <w:t xml:space="preserve"> </w:t>
      </w:r>
      <w:r w:rsidR="0020565D" w:rsidRPr="0082285B">
        <w:t>For this specific case all predictors unde</w:t>
      </w:r>
      <w:r w:rsidR="00385467" w:rsidRPr="0082285B">
        <w:t>r</w:t>
      </w:r>
      <w:r w:rsidR="00644CD8" w:rsidRPr="0082285B">
        <w:t>went</w:t>
      </w:r>
      <w:r w:rsidR="0020565D" w:rsidRPr="0082285B">
        <w:t xml:space="preserve"> normalization</w:t>
      </w:r>
      <w:r w:rsidR="00751CBB" w:rsidRPr="0082285B">
        <w:t>, as is necessary for regularized logistic regression</w:t>
      </w:r>
      <w:r w:rsidR="0020565D" w:rsidRPr="0082285B">
        <w:t xml:space="preserve">. </w:t>
      </w:r>
      <w:r w:rsidR="00FD631B" w:rsidRPr="0082285B">
        <w:t xml:space="preserve">Elastic </w:t>
      </w:r>
      <w:r w:rsidR="009659D1" w:rsidRPr="0082285B">
        <w:t>N</w:t>
      </w:r>
      <w:r w:rsidR="00FD631B" w:rsidRPr="0082285B">
        <w:t xml:space="preserve">et combines both the Ridge and </w:t>
      </w:r>
      <w:r w:rsidR="00FD631B" w:rsidRPr="0082285B">
        <w:rPr>
          <w:i/>
          <w:iCs/>
        </w:rPr>
        <w:t>LASSO</w:t>
      </w:r>
      <w:r w:rsidR="00FD631B" w:rsidRPr="0082285B">
        <w:t xml:space="preserve"> penalt</w:t>
      </w:r>
      <w:r w:rsidR="0020565D" w:rsidRPr="0082285B">
        <w:t xml:space="preserve">ies </w:t>
      </w:r>
      <w:r w:rsidR="00FD631B" w:rsidRPr="0082285B">
        <w:t xml:space="preserve">to shrink </w:t>
      </w:r>
      <w:r w:rsidR="0020565D" w:rsidRPr="0082285B">
        <w:t>the estimated coefficients</w:t>
      </w:r>
      <w:r w:rsidR="00FD631B" w:rsidRPr="0082285B">
        <w:t xml:space="preserve">. </w:t>
      </w:r>
      <w:r w:rsidR="0020565D" w:rsidRPr="0082285B">
        <w:t xml:space="preserve">Both the size of these penalties as well as the mixture between </w:t>
      </w:r>
      <w:r w:rsidR="00074424" w:rsidRPr="0082285B">
        <w:t>the two</w:t>
      </w:r>
      <w:r w:rsidR="0020565D" w:rsidRPr="0082285B">
        <w:t xml:space="preserve"> are tunable hyperparameters </w:t>
      </w:r>
      <w:r w:rsidR="0019171A" w:rsidRPr="0082285B">
        <w:t>(</w:t>
      </w:r>
      <w:r w:rsidR="0019171A" w:rsidRPr="0082285B">
        <w:rPr>
          <w:i/>
          <w:iCs/>
        </w:rPr>
        <w:t>penalty</w:t>
      </w:r>
      <w:r w:rsidR="0019171A" w:rsidRPr="0082285B">
        <w:t xml:space="preserve"> and </w:t>
      </w:r>
      <w:r w:rsidR="0019171A" w:rsidRPr="0082285B">
        <w:rPr>
          <w:i/>
          <w:iCs/>
        </w:rPr>
        <w:t>mixture</w:t>
      </w:r>
      <w:r w:rsidR="0019171A" w:rsidRPr="0082285B">
        <w:t xml:space="preserve">) </w:t>
      </w:r>
      <w:r w:rsidR="00BD4E7B" w:rsidRPr="0082285B">
        <w:t>whose optimal values</w:t>
      </w:r>
      <w:r w:rsidR="0020565D" w:rsidRPr="0082285B">
        <w:t xml:space="preserve"> I </w:t>
      </w:r>
      <w:r w:rsidR="00BD4E7B" w:rsidRPr="0082285B">
        <w:t xml:space="preserve">determined </w:t>
      </w:r>
      <w:r w:rsidR="00924E52" w:rsidRPr="0082285B">
        <w:t>using</w:t>
      </w:r>
      <w:r w:rsidR="0020565D" w:rsidRPr="0082285B">
        <w:t xml:space="preserve"> a grid search strategy. </w:t>
      </w:r>
    </w:p>
    <w:p w14:paraId="79793826" w14:textId="2B6880C8" w:rsidR="003D63AF" w:rsidRPr="0082285B" w:rsidRDefault="00903E87" w:rsidP="00EA0B8F">
      <w:pPr>
        <w:pStyle w:val="berschrift2"/>
      </w:pPr>
      <w:bookmarkStart w:id="27" w:name="_Toc89203222"/>
      <w:bookmarkStart w:id="28" w:name="_Toc89204223"/>
      <w:r w:rsidRPr="0082285B">
        <w:t>Random Forest</w:t>
      </w:r>
      <w:bookmarkEnd w:id="27"/>
      <w:bookmarkEnd w:id="28"/>
    </w:p>
    <w:p w14:paraId="1B4318F1" w14:textId="75173B00" w:rsidR="00186DE0" w:rsidRPr="0082285B" w:rsidRDefault="00082145" w:rsidP="00A37965">
      <w:r w:rsidRPr="0082285B">
        <w:t>Random Forest is a non-parametric ensemble learning algorithm</w:t>
      </w:r>
      <w:r w:rsidR="000B43C2" w:rsidRPr="0082285B">
        <w:t xml:space="preserve">, </w:t>
      </w:r>
      <w:r w:rsidRPr="0082285B">
        <w:t xml:space="preserve">comprised of a set of </w:t>
      </w:r>
      <w:r w:rsidR="00E218CB" w:rsidRPr="0082285B">
        <w:t xml:space="preserve">multiple </w:t>
      </w:r>
      <w:r w:rsidRPr="0082285B">
        <w:t>Decision Tree models</w:t>
      </w:r>
      <w:r w:rsidR="000B43C2" w:rsidRPr="0082285B">
        <w:t>.</w:t>
      </w:r>
      <w:r w:rsidRPr="0082285B">
        <w:t xml:space="preserve"> </w:t>
      </w:r>
      <w:r w:rsidR="000B43C2" w:rsidRPr="0082285B">
        <w:t xml:space="preserve">These submodels aim to </w:t>
      </w:r>
      <w:r w:rsidR="00D9371E" w:rsidRPr="0082285B">
        <w:t xml:space="preserve">create decision rules </w:t>
      </w:r>
      <w:r w:rsidR="005C7033" w:rsidRPr="0082285B">
        <w:t>that</w:t>
      </w:r>
      <w:r w:rsidR="00D9371E" w:rsidRPr="0082285B">
        <w:t xml:space="preserve"> </w:t>
      </w:r>
      <w:r w:rsidR="00DD4E29" w:rsidRPr="0082285B">
        <w:t xml:space="preserve">divide </w:t>
      </w:r>
      <w:r w:rsidR="003C1791" w:rsidRPr="0082285B">
        <w:t>the data into</w:t>
      </w:r>
      <w:r w:rsidR="00D9371E" w:rsidRPr="0082285B">
        <w:t xml:space="preserve"> homogenous</w:t>
      </w:r>
      <w:r w:rsidR="000B43C2" w:rsidRPr="0082285B">
        <w:t xml:space="preserve"> </w:t>
      </w:r>
      <w:r w:rsidR="005A2A78" w:rsidRPr="0082285B">
        <w:t>subsets</w:t>
      </w:r>
      <w:r w:rsidR="00D9371E" w:rsidRPr="0082285B">
        <w:t>,</w:t>
      </w:r>
      <w:r w:rsidR="005A2A78" w:rsidRPr="0082285B">
        <w:t xml:space="preserve"> </w:t>
      </w:r>
      <w:r w:rsidR="00A30BE9" w:rsidRPr="0082285B">
        <w:t>by splitting based on</w:t>
      </w:r>
      <w:r w:rsidR="005A2A78" w:rsidRPr="0082285B">
        <w:t xml:space="preserve"> Gini</w:t>
      </w:r>
      <w:r w:rsidR="00A30BE9" w:rsidRPr="0082285B">
        <w:t xml:space="preserve"> impurity</w:t>
      </w:r>
      <w:r w:rsidR="003C1791" w:rsidRPr="0082285B">
        <w:t xml:space="preserve"> at each </w:t>
      </w:r>
      <w:r w:rsidR="005A2A78" w:rsidRPr="0082285B">
        <w:t xml:space="preserve">decision </w:t>
      </w:r>
      <w:r w:rsidR="003C1791" w:rsidRPr="0082285B">
        <w:t>node</w:t>
      </w:r>
      <w:r w:rsidR="00D9371E" w:rsidRPr="0082285B">
        <w:t xml:space="preserve"> </w:t>
      </w:r>
      <w:r w:rsidR="000B43C2" w:rsidRPr="0082285B">
        <w:fldChar w:fldCharType="begin"/>
      </w:r>
      <w:r w:rsidR="00C069E4" w:rsidRPr="0082285B">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rsidRPr="0082285B">
        <w:fldChar w:fldCharType="separate"/>
      </w:r>
      <w:r w:rsidR="00C069E4" w:rsidRPr="0082285B">
        <w:rPr>
          <w:noProof/>
        </w:rPr>
        <w:t>(Kuhn &amp; Johnson, 2013)</w:t>
      </w:r>
      <w:r w:rsidR="000B43C2" w:rsidRPr="0082285B">
        <w:fldChar w:fldCharType="end"/>
      </w:r>
      <w:r w:rsidR="000B43C2" w:rsidRPr="0082285B">
        <w:t>. Th</w:t>
      </w:r>
      <w:r w:rsidR="00186DE0" w:rsidRPr="0082285B">
        <w:t xml:space="preserve">is </w:t>
      </w:r>
      <w:r w:rsidR="000B43C2" w:rsidRPr="0082285B">
        <w:t xml:space="preserve">algorithm is </w:t>
      </w:r>
      <w:r w:rsidR="00186DE0" w:rsidRPr="0082285B">
        <w:t xml:space="preserve">known to suffer from large variance, meaning that the smallest changes to the training data can have a large influence on the </w:t>
      </w:r>
      <w:r w:rsidR="000B43C2" w:rsidRPr="0082285B">
        <w:t xml:space="preserve">overall </w:t>
      </w:r>
      <w:r w:rsidR="00186DE0" w:rsidRPr="0082285B">
        <w:t xml:space="preserve">model fit. Random Forest </w:t>
      </w:r>
      <w:r w:rsidRPr="0082285B">
        <w:t xml:space="preserve">is built upon the idea of </w:t>
      </w:r>
      <w:r w:rsidR="00186DE0" w:rsidRPr="0082285B">
        <w:t xml:space="preserve">exploiting this property by letting </w:t>
      </w:r>
      <w:r w:rsidR="007D72A9" w:rsidRPr="0082285B">
        <w:t>its</w:t>
      </w:r>
      <w:r w:rsidR="00186DE0" w:rsidRPr="0082285B">
        <w:t xml:space="preserve"> </w:t>
      </w:r>
      <w:r w:rsidR="00186DE0" w:rsidRPr="0082285B">
        <w:rPr>
          <w:i/>
          <w:iCs/>
        </w:rPr>
        <w:t xml:space="preserve">weak </w:t>
      </w:r>
      <w:r w:rsidR="007D72A9" w:rsidRPr="0082285B">
        <w:rPr>
          <w:i/>
          <w:iCs/>
        </w:rPr>
        <w:t>classifiers</w:t>
      </w:r>
      <w:r w:rsidR="00186DE0" w:rsidRPr="0082285B">
        <w:t xml:space="preserve"> vote on the </w:t>
      </w:r>
      <w:r w:rsidR="007D72A9" w:rsidRPr="0082285B">
        <w:t>ensemble</w:t>
      </w:r>
      <w:r w:rsidR="007A3A20" w:rsidRPr="0082285B">
        <w:t>’s</w:t>
      </w:r>
      <w:r w:rsidR="007D72A9" w:rsidRPr="0082285B">
        <w:t xml:space="preserve"> predictions</w:t>
      </w:r>
      <w:r w:rsidR="00186DE0" w:rsidRPr="0082285B">
        <w:t xml:space="preserve"> based on their own</w:t>
      </w:r>
      <w:r w:rsidR="008B2D63" w:rsidRPr="0082285B">
        <w:t xml:space="preserve">, highly variant </w:t>
      </w:r>
      <w:r w:rsidR="007A3A20" w:rsidRPr="0082285B">
        <w:t>mode fits</w:t>
      </w:r>
      <w:r w:rsidR="00042544" w:rsidRPr="0082285B">
        <w:t xml:space="preserve">. The singular trees are made weak due to </w:t>
      </w:r>
      <w:r w:rsidR="00186DE0" w:rsidRPr="0082285B">
        <w:t xml:space="preserve">limited access to </w:t>
      </w:r>
      <w:r w:rsidR="00042544" w:rsidRPr="0082285B">
        <w:t xml:space="preserve">the training data, as each </w:t>
      </w:r>
      <w:r w:rsidR="00AB6436" w:rsidRPr="0082285B">
        <w:t>Decision T</w:t>
      </w:r>
      <w:r w:rsidR="00042544" w:rsidRPr="0082285B">
        <w:t xml:space="preserve">ree is only trained on a set number of </w:t>
      </w:r>
      <w:r w:rsidR="00186DE0" w:rsidRPr="0082285B">
        <w:t xml:space="preserve">bootstrapped predictor variables </w:t>
      </w:r>
      <w:r w:rsidR="00186DE0" w:rsidRPr="0082285B">
        <w:fldChar w:fldCharType="begin"/>
      </w:r>
      <w:r w:rsidR="00C069E4" w:rsidRPr="0082285B">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rsidRPr="0082285B">
        <w:fldChar w:fldCharType="separate"/>
      </w:r>
      <w:r w:rsidR="00C069E4" w:rsidRPr="0082285B">
        <w:rPr>
          <w:noProof/>
        </w:rPr>
        <w:t>(Kuhn &amp; Johnson, 2013)</w:t>
      </w:r>
      <w:r w:rsidR="00186DE0" w:rsidRPr="0082285B">
        <w:fldChar w:fldCharType="end"/>
      </w:r>
      <w:r w:rsidR="00186DE0" w:rsidRPr="0082285B">
        <w:t xml:space="preserve">. This </w:t>
      </w:r>
      <w:r w:rsidR="00042544" w:rsidRPr="0082285B">
        <w:t>approach</w:t>
      </w:r>
      <w:r w:rsidR="00186DE0" w:rsidRPr="0082285B">
        <w:t xml:space="preserve"> </w:t>
      </w:r>
      <w:r w:rsidR="00FF56F7" w:rsidRPr="0082285B">
        <w:t>is intended</w:t>
      </w:r>
      <w:r w:rsidR="00042544" w:rsidRPr="0082285B">
        <w:t xml:space="preserve"> to counteract overfitting on the training data as no tree is trained on the entire data set. This strategy </w:t>
      </w:r>
      <w:r w:rsidR="00186DE0" w:rsidRPr="0082285B">
        <w:t xml:space="preserve">uses the bias-variance-tradeoff in Machine Learning to drive down bias at the expense of increased variance, intended to ultimately </w:t>
      </w:r>
      <w:r w:rsidR="00FF56F7" w:rsidRPr="0082285B">
        <w:t>result</w:t>
      </w:r>
      <w:r w:rsidR="00186DE0" w:rsidRPr="0082285B">
        <w:t xml:space="preserve"> </w:t>
      </w:r>
      <w:r w:rsidR="00FF56F7" w:rsidRPr="0082285B">
        <w:t>in</w:t>
      </w:r>
      <w:r w:rsidR="00186DE0" w:rsidRPr="0082285B">
        <w:t xml:space="preserve"> more accurate and stable predictions</w:t>
      </w:r>
      <w:r w:rsidR="00AB6436" w:rsidRPr="0082285B">
        <w:t xml:space="preserve"> </w:t>
      </w:r>
      <w:r w:rsidR="00AB6436" w:rsidRPr="0082285B">
        <w:fldChar w:fldCharType="begin"/>
      </w:r>
      <w:r w:rsidR="00AB6436" w:rsidRPr="0082285B">
        <w:instrText xml:space="preserve"> ADDIN ZOTERO_ITEM CSL_CITATION {"citationID":"Hv6XFKSV","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AB6436" w:rsidRPr="0082285B">
        <w:fldChar w:fldCharType="separate"/>
      </w:r>
      <w:r w:rsidR="00AB6436" w:rsidRPr="0082285B">
        <w:rPr>
          <w:noProof/>
        </w:rPr>
        <w:t>(Kuhn &amp; Johnson, 2013)</w:t>
      </w:r>
      <w:r w:rsidR="00AB6436" w:rsidRPr="0082285B">
        <w:fldChar w:fldCharType="end"/>
      </w:r>
      <w:r w:rsidR="00186DE0" w:rsidRPr="0082285B">
        <w:t xml:space="preserve">. </w:t>
      </w:r>
    </w:p>
    <w:p w14:paraId="3ABEBC6B" w14:textId="2F7387E8" w:rsidR="00F13088" w:rsidRPr="0082285B" w:rsidRDefault="00D53A25" w:rsidP="00A37965">
      <w:r w:rsidRPr="0082285B">
        <w:t xml:space="preserve">Random Forest </w:t>
      </w:r>
      <w:r w:rsidR="00EE4725" w:rsidRPr="0082285B">
        <w:t>do</w:t>
      </w:r>
      <w:r w:rsidRPr="0082285B">
        <w:t>es</w:t>
      </w:r>
      <w:r w:rsidR="00EE4725" w:rsidRPr="0082285B">
        <w:t xml:space="preserve"> not share </w:t>
      </w:r>
      <w:r w:rsidRPr="0082285B">
        <w:t>the</w:t>
      </w:r>
      <w:r w:rsidR="00EE4725" w:rsidRPr="0082285B">
        <w:t xml:space="preserve"> assumption</w:t>
      </w:r>
      <w:r w:rsidRPr="0082285B">
        <w:t>s of logistic regression</w:t>
      </w:r>
      <w:r w:rsidR="00EE4725" w:rsidRPr="0082285B">
        <w:t>, but fewer correlated predictors might improve the</w:t>
      </w:r>
      <w:r w:rsidR="000E163B" w:rsidRPr="0082285B">
        <w:t xml:space="preserve"> </w:t>
      </w:r>
      <w:r w:rsidR="000E163B" w:rsidRPr="0082285B">
        <w:rPr>
          <w:i/>
          <w:iCs/>
        </w:rPr>
        <w:t>variable</w:t>
      </w:r>
      <w:r w:rsidR="00EE4725" w:rsidRPr="0082285B">
        <w:rPr>
          <w:i/>
          <w:iCs/>
        </w:rPr>
        <w:t xml:space="preserve"> importan</w:t>
      </w:r>
      <w:r w:rsidR="00F6606D" w:rsidRPr="0082285B">
        <w:rPr>
          <w:i/>
          <w:iCs/>
        </w:rPr>
        <w:t>ce</w:t>
      </w:r>
      <w:r w:rsidR="00EE4725" w:rsidRPr="0082285B">
        <w:t xml:space="preserve"> </w:t>
      </w:r>
      <w:r w:rsidR="00EE4725" w:rsidRPr="0082285B">
        <w:rPr>
          <w:i/>
          <w:iCs/>
        </w:rPr>
        <w:t>score</w:t>
      </w:r>
      <w:r w:rsidR="00274CB8" w:rsidRPr="0082285B">
        <w:rPr>
          <w:i/>
          <w:iCs/>
        </w:rPr>
        <w:t>s</w:t>
      </w:r>
      <w:r w:rsidR="00EE4725" w:rsidRPr="0082285B">
        <w:t xml:space="preserve"> </w:t>
      </w:r>
      <w:r w:rsidR="00274CB8" w:rsidRPr="0082285B">
        <w:t xml:space="preserve">commonly reported by </w:t>
      </w:r>
      <w:r w:rsidR="00EE4725" w:rsidRPr="0082285B">
        <w:t>tree-based algorithms</w:t>
      </w:r>
      <w:r w:rsidR="0019569C" w:rsidRPr="0082285B">
        <w:t xml:space="preserve"> </w:t>
      </w:r>
      <w:r w:rsidR="0019569C" w:rsidRPr="0082285B">
        <w:fldChar w:fldCharType="begin"/>
      </w:r>
      <w:r w:rsidR="00C069E4" w:rsidRPr="0082285B">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rsidRPr="0082285B">
        <w:fldChar w:fldCharType="separate"/>
      </w:r>
      <w:r w:rsidR="00C069E4" w:rsidRPr="0082285B">
        <w:rPr>
          <w:noProof/>
        </w:rPr>
        <w:t>(Kuhn &amp; Johnson, 2019)</w:t>
      </w:r>
      <w:r w:rsidR="0019569C" w:rsidRPr="0082285B">
        <w:fldChar w:fldCharType="end"/>
      </w:r>
      <w:r w:rsidR="00EE4725" w:rsidRPr="0082285B">
        <w:t xml:space="preserve">. </w:t>
      </w:r>
      <w:r w:rsidRPr="0082285B">
        <w:t xml:space="preserve">Strongly correlated predictors indicating the presence of infrastructure or topological features </w:t>
      </w:r>
      <w:r w:rsidR="00082786" w:rsidRPr="0082285B">
        <w:t>were</w:t>
      </w:r>
      <w:r w:rsidRPr="0082285B">
        <w:t xml:space="preserve"> hence removed from the training data for Random Forest as well, as are </w:t>
      </w:r>
      <w:r w:rsidR="00F13088" w:rsidRPr="0082285B">
        <w:t xml:space="preserve">predictors with a correlation coefficient exceeding 0.75 and </w:t>
      </w:r>
      <w:r w:rsidR="00B4291E" w:rsidRPr="0082285B">
        <w:t xml:space="preserve">zero variance </w:t>
      </w:r>
      <w:r w:rsidRPr="0082285B">
        <w:t>predictors</w:t>
      </w:r>
      <w:r w:rsidR="00F13088" w:rsidRPr="0082285B">
        <w:t xml:space="preserve">. </w:t>
      </w:r>
    </w:p>
    <w:p w14:paraId="18C83C0E" w14:textId="01B87EE4" w:rsidR="00382666" w:rsidRPr="0082285B" w:rsidRDefault="00F13088" w:rsidP="00A37965">
      <w:r w:rsidRPr="0082285B">
        <w:lastRenderedPageBreak/>
        <w:t xml:space="preserve">Unlike logistic regression and </w:t>
      </w:r>
      <w:r w:rsidRPr="0082285B">
        <w:rPr>
          <w:i/>
          <w:iCs/>
        </w:rPr>
        <w:t>xgboost</w:t>
      </w:r>
      <w:r w:rsidRPr="0082285B">
        <w:t>, Random Forest does not require one-hot encoding of categorical variables. Despite this, due to the used software requiring exclusively numeric predictors for subsampling</w:t>
      </w:r>
      <w:r w:rsidR="00082786" w:rsidRPr="0082285B">
        <w:t>,</w:t>
      </w:r>
      <w:r w:rsidRPr="0082285B">
        <w:t xml:space="preserve"> one-hot encoding still ha</w:t>
      </w:r>
      <w:r w:rsidR="00082786" w:rsidRPr="0082285B">
        <w:t>d</w:t>
      </w:r>
      <w:r w:rsidRPr="0082285B">
        <w:t xml:space="preserve"> to be used for all Random Forest models except the naïve estimation. Subsampling </w:t>
      </w:r>
      <w:r w:rsidR="00BA2C7E" w:rsidRPr="0082285B">
        <w:t xml:space="preserve">was </w:t>
      </w:r>
      <w:r w:rsidRPr="0082285B">
        <w:t xml:space="preserve">conducted in the same way as for logistic regression, with </w:t>
      </w:r>
      <w:r w:rsidRPr="0082285B">
        <w:rPr>
          <w:i/>
          <w:iCs/>
        </w:rPr>
        <w:t>SMOTE</w:t>
      </w:r>
      <w:r w:rsidRPr="0082285B">
        <w:t xml:space="preserve"> and </w:t>
      </w:r>
      <w:r w:rsidRPr="0082285B">
        <w:rPr>
          <w:i/>
          <w:iCs/>
        </w:rPr>
        <w:t>NearMiss 1</w:t>
      </w:r>
      <w:r w:rsidRPr="0082285B">
        <w:t xml:space="preserve"> being used in combination with </w:t>
      </w:r>
      <w:r w:rsidRPr="0082285B">
        <w:rPr>
          <w:i/>
          <w:iCs/>
        </w:rPr>
        <w:t>Tomek’s links</w:t>
      </w:r>
      <w:r w:rsidRPr="0082285B">
        <w:t xml:space="preserve"> removal.</w:t>
      </w:r>
      <w:r w:rsidR="002E462B" w:rsidRPr="0082285B">
        <w:t xml:space="preserve"> </w:t>
      </w:r>
      <w:r w:rsidR="006B75CE" w:rsidRPr="0082285B">
        <w:t xml:space="preserve">Neither Random Forest nor </w:t>
      </w:r>
      <w:r w:rsidR="006B75CE" w:rsidRPr="0082285B">
        <w:rPr>
          <w:i/>
          <w:iCs/>
        </w:rPr>
        <w:t>xgboost</w:t>
      </w:r>
      <w:r w:rsidR="006B75CE" w:rsidRPr="0082285B">
        <w:t xml:space="preserve"> require any additional preprocessing, highlighting </w:t>
      </w:r>
      <w:r w:rsidR="00985AA9" w:rsidRPr="0082285B">
        <w:t>this</w:t>
      </w:r>
      <w:r w:rsidR="006B75CE" w:rsidRPr="0082285B">
        <w:t xml:space="preserve"> inherent strength of these non-parametric, tree-based models</w:t>
      </w:r>
      <w:r w:rsidR="00985AA9" w:rsidRPr="0082285B">
        <w:t xml:space="preserve">. </w:t>
      </w:r>
    </w:p>
    <w:p w14:paraId="2FAD157B" w14:textId="695FF858" w:rsidR="000B43C2" w:rsidRPr="0082285B" w:rsidRDefault="000B43C2" w:rsidP="00A37965">
      <w:r w:rsidRPr="0082285B">
        <w:t xml:space="preserve">Random Forest </w:t>
      </w:r>
      <w:r w:rsidR="00804ACA" w:rsidRPr="0082285B">
        <w:t xml:space="preserve">has multiple hyperparameters </w:t>
      </w:r>
      <w:r w:rsidR="00BA2C7E" w:rsidRPr="0082285B">
        <w:t>available for tuning</w:t>
      </w:r>
      <w:r w:rsidR="00804ACA" w:rsidRPr="0082285B">
        <w:t xml:space="preserve">, such as </w:t>
      </w:r>
      <w:r w:rsidRPr="0082285B">
        <w:t>the minimal number of data points required at each node to qualify for further splitting</w:t>
      </w:r>
      <w:r w:rsidR="00644CF1" w:rsidRPr="0082285B">
        <w:t xml:space="preserve"> (</w:t>
      </w:r>
      <w:r w:rsidR="00644CF1" w:rsidRPr="0082285B">
        <w:rPr>
          <w:i/>
          <w:iCs/>
        </w:rPr>
        <w:t>min_n</w:t>
      </w:r>
      <w:r w:rsidR="00644CF1" w:rsidRPr="0082285B">
        <w:t>)</w:t>
      </w:r>
      <w:r w:rsidRPr="0082285B">
        <w:t>, the number of bootstrapped predictors at each split</w:t>
      </w:r>
      <w:r w:rsidR="00644CF1" w:rsidRPr="0082285B">
        <w:t xml:space="preserve"> (</w:t>
      </w:r>
      <w:r w:rsidR="00644CF1" w:rsidRPr="0082285B">
        <w:rPr>
          <w:i/>
          <w:iCs/>
        </w:rPr>
        <w:t>mtry</w:t>
      </w:r>
      <w:r w:rsidR="00644CF1" w:rsidRPr="0082285B">
        <w:t>)</w:t>
      </w:r>
      <w:r w:rsidRPr="0082285B">
        <w:t xml:space="preserve">, as well as the total number of trees grown </w:t>
      </w:r>
      <w:r w:rsidR="00BA2C7E" w:rsidRPr="0082285B">
        <w:t>in</w:t>
      </w:r>
      <w:r w:rsidR="00644CF1" w:rsidRPr="0082285B">
        <w:t xml:space="preserve"> </w:t>
      </w:r>
      <w:r w:rsidRPr="0082285B">
        <w:t xml:space="preserve">the </w:t>
      </w:r>
      <w:r w:rsidR="00644CF1" w:rsidRPr="0082285B">
        <w:t>ensemble (</w:t>
      </w:r>
      <w:r w:rsidR="00644CF1" w:rsidRPr="0082285B">
        <w:rPr>
          <w:i/>
          <w:iCs/>
        </w:rPr>
        <w:t>trees</w:t>
      </w:r>
      <w:r w:rsidR="00644CF1" w:rsidRPr="0082285B">
        <w:t>)</w:t>
      </w:r>
      <w:r w:rsidRPr="0082285B">
        <w:t>.</w:t>
      </w:r>
      <w:r w:rsidR="00804ACA" w:rsidRPr="0082285B">
        <w:t xml:space="preserve"> During hyperparameter tuning the latter </w:t>
      </w:r>
      <w:r w:rsidR="0006739D" w:rsidRPr="0082285B">
        <w:t>was</w:t>
      </w:r>
      <w:r w:rsidR="00804ACA" w:rsidRPr="0082285B">
        <w:t xml:space="preserve"> kept constant at 500 trees due to computational restraints, while the two former parameters </w:t>
      </w:r>
      <w:r w:rsidR="0006739D" w:rsidRPr="0082285B">
        <w:t>were</w:t>
      </w:r>
      <w:r w:rsidR="00804ACA" w:rsidRPr="0082285B">
        <w:t xml:space="preserve"> tuned using grid-search. </w:t>
      </w:r>
    </w:p>
    <w:p w14:paraId="0C5612A1" w14:textId="4DF9443D" w:rsidR="003D63AF" w:rsidRPr="0082285B" w:rsidRDefault="00F13088" w:rsidP="00EA0B8F">
      <w:pPr>
        <w:pStyle w:val="berschrift2"/>
      </w:pPr>
      <w:bookmarkStart w:id="29" w:name="_Toc89203223"/>
      <w:bookmarkStart w:id="30" w:name="_Toc89204224"/>
      <w:r w:rsidRPr="0082285B">
        <w:t>xgboost</w:t>
      </w:r>
      <w:bookmarkEnd w:id="29"/>
      <w:bookmarkEnd w:id="30"/>
    </w:p>
    <w:p w14:paraId="64861C43" w14:textId="0EA8F640" w:rsidR="00BA7EA3" w:rsidRPr="0082285B" w:rsidRDefault="00B22F89" w:rsidP="00A37965">
      <w:r w:rsidRPr="0082285B">
        <w:rPr>
          <w:i/>
          <w:iCs/>
        </w:rPr>
        <w:t>x</w:t>
      </w:r>
      <w:r w:rsidR="00BA7EA3" w:rsidRPr="0082285B">
        <w:rPr>
          <w:i/>
          <w:iCs/>
        </w:rPr>
        <w:t>gboost</w:t>
      </w:r>
      <w:r w:rsidR="00BA7EA3" w:rsidRPr="0082285B">
        <w:t xml:space="preserve"> is an</w:t>
      </w:r>
      <w:r w:rsidR="00AD139B" w:rsidRPr="0082285B">
        <w:t xml:space="preserve"> optimized</w:t>
      </w:r>
      <w:r w:rsidR="00BA7EA3" w:rsidRPr="0082285B">
        <w:t xml:space="preserve"> implementation of the boosted trees </w:t>
      </w:r>
      <w:r w:rsidRPr="0082285B">
        <w:t>algorithm</w:t>
      </w:r>
      <w:r w:rsidR="00BA7EA3" w:rsidRPr="0082285B">
        <w:t xml:space="preserve">. </w:t>
      </w:r>
      <w:r w:rsidR="00D430AF" w:rsidRPr="0082285B">
        <w:t xml:space="preserve">Similar to Random Forest it is an ensemble </w:t>
      </w:r>
      <w:r w:rsidR="00093491" w:rsidRPr="0082285B">
        <w:t>model</w:t>
      </w:r>
      <w:r w:rsidR="00D430AF" w:rsidRPr="0082285B">
        <w:t xml:space="preserve"> that relies on using multiple Decision Trees as weak classifiers</w:t>
      </w:r>
      <w:r w:rsidR="00D430AF" w:rsidRPr="0082285B">
        <w:rPr>
          <w:i/>
          <w:iCs/>
        </w:rPr>
        <w:t xml:space="preserve"> </w:t>
      </w:r>
      <w:r w:rsidR="00D430AF" w:rsidRPr="0082285B">
        <w:t>(with a predictive power marginally better than random classification)</w:t>
      </w:r>
      <w:r w:rsidR="00D430AF" w:rsidRPr="0082285B">
        <w:rPr>
          <w:i/>
          <w:iCs/>
        </w:rPr>
        <w:t xml:space="preserve"> </w:t>
      </w:r>
      <w:r w:rsidR="00D430AF" w:rsidRPr="0082285B">
        <w:t>to ultimately combine</w:t>
      </w:r>
      <w:r w:rsidR="001D48C9" w:rsidRPr="0082285B">
        <w:t xml:space="preserve"> them</w:t>
      </w:r>
      <w:r w:rsidR="00D430AF" w:rsidRPr="0082285B">
        <w:t xml:space="preserve"> into a strong</w:t>
      </w:r>
      <w:r w:rsidR="00833E68" w:rsidRPr="0082285B">
        <w:t xml:space="preserve"> ensemble</w:t>
      </w:r>
      <w:r w:rsidR="00D430AF" w:rsidRPr="0082285B">
        <w:t xml:space="preserve"> classifier</w:t>
      </w:r>
      <w:r w:rsidR="00D430AF" w:rsidRPr="0082285B">
        <w:rPr>
          <w:i/>
          <w:iCs/>
        </w:rPr>
        <w:t xml:space="preserve"> </w:t>
      </w:r>
      <w:r w:rsidR="00D430AF" w:rsidRPr="0082285B">
        <w:fldChar w:fldCharType="begin"/>
      </w:r>
      <w:r w:rsidR="00C069E4" w:rsidRPr="0082285B">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82285B">
        <w:fldChar w:fldCharType="separate"/>
      </w:r>
      <w:r w:rsidR="00C069E4" w:rsidRPr="0082285B">
        <w:rPr>
          <w:noProof/>
        </w:rPr>
        <w:t>(Kuhn &amp; Johnson, 2013)</w:t>
      </w:r>
      <w:r w:rsidR="00D430AF" w:rsidRPr="0082285B">
        <w:fldChar w:fldCharType="end"/>
      </w:r>
      <w:r w:rsidR="00D430AF" w:rsidRPr="0082285B">
        <w:t xml:space="preserve">. Despite this similarity in concept boosted trees algorithms do not grow independent trees in parallel, as Random Forest does. Instead the Decision Trees grown by boosted trees are fit sequentially with each subsequent tree attempting to minimize the loss of its preceding trees by placing more weights on their misclassified samples, updating the predicted values by adding the previous </w:t>
      </w:r>
      <w:r w:rsidR="00833E68" w:rsidRPr="0082285B">
        <w:t>tree’s</w:t>
      </w:r>
      <w:r w:rsidR="00D430AF" w:rsidRPr="0082285B">
        <w:t xml:space="preserve"> predict</w:t>
      </w:r>
      <w:r w:rsidR="00833E68" w:rsidRPr="0082285B">
        <w:t xml:space="preserve">ions </w:t>
      </w:r>
      <w:r w:rsidR="00D430AF" w:rsidRPr="0082285B">
        <w:t>to the predicted value</w:t>
      </w:r>
      <w:r w:rsidR="00833E68" w:rsidRPr="0082285B">
        <w:t xml:space="preserve">s of the current tree </w:t>
      </w:r>
      <w:r w:rsidR="00833E68" w:rsidRPr="0082285B">
        <w:fldChar w:fldCharType="begin"/>
      </w:r>
      <w:r w:rsidR="00C069E4" w:rsidRPr="0082285B">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rsidRPr="0082285B">
        <w:fldChar w:fldCharType="separate"/>
      </w:r>
      <w:r w:rsidR="00C069E4" w:rsidRPr="0082285B">
        <w:rPr>
          <w:noProof/>
        </w:rPr>
        <w:t>(Kuhn &amp; Johnson, 2013)</w:t>
      </w:r>
      <w:r w:rsidR="00833E68" w:rsidRPr="0082285B">
        <w:fldChar w:fldCharType="end"/>
      </w:r>
      <w:r w:rsidR="00833E68" w:rsidRPr="0082285B">
        <w:t xml:space="preserve">. This approach has been wildly successful </w:t>
      </w:r>
      <w:r w:rsidR="00475BC1" w:rsidRPr="0082285B">
        <w:t xml:space="preserve">and popular </w:t>
      </w:r>
      <w:r w:rsidR="00833E68" w:rsidRPr="0082285B">
        <w:t>in classification tasks</w:t>
      </w:r>
      <w:r w:rsidR="00226C9C" w:rsidRPr="0082285B">
        <w:t>.</w:t>
      </w:r>
      <w:r w:rsidR="007D72A9" w:rsidRPr="0082285B">
        <w:t xml:space="preserve"> </w:t>
      </w:r>
      <w:r w:rsidR="00226C9C" w:rsidRPr="0082285B">
        <w:t>T</w:t>
      </w:r>
      <w:r w:rsidR="007D72A9" w:rsidRPr="0082285B">
        <w:t xml:space="preserve">he </w:t>
      </w:r>
      <w:r w:rsidR="007D72A9" w:rsidRPr="0082285B">
        <w:rPr>
          <w:i/>
          <w:iCs/>
        </w:rPr>
        <w:t>xgboost</w:t>
      </w:r>
      <w:r w:rsidR="007D72A9" w:rsidRPr="0082285B">
        <w:t xml:space="preserve"> implementation </w:t>
      </w:r>
      <w:r w:rsidR="00226C9C" w:rsidRPr="0082285B">
        <w:t xml:space="preserve">has been especially successful by </w:t>
      </w:r>
      <w:r w:rsidR="007D72A9" w:rsidRPr="0082285B">
        <w:t>tak</w:t>
      </w:r>
      <w:r w:rsidR="00226C9C" w:rsidRPr="0082285B">
        <w:t xml:space="preserve">ing </w:t>
      </w:r>
      <w:r w:rsidR="007D72A9" w:rsidRPr="0082285B">
        <w:t xml:space="preserve">gradient boosting to the extreme with parallelization, fast optimization and </w:t>
      </w:r>
      <w:r w:rsidR="007D72A9" w:rsidRPr="0082285B">
        <w:lastRenderedPageBreak/>
        <w:t xml:space="preserve">convergence and overall computational efficiency. </w:t>
      </w:r>
      <w:r w:rsidR="00475BC1" w:rsidRPr="0082285B">
        <w:t xml:space="preserve">Like Random Forest </w:t>
      </w:r>
      <w:r w:rsidR="00475BC1" w:rsidRPr="0082285B">
        <w:rPr>
          <w:i/>
          <w:iCs/>
        </w:rPr>
        <w:t>xgboost</w:t>
      </w:r>
      <w:r w:rsidR="00475BC1" w:rsidRPr="0082285B">
        <w:t xml:space="preserve"> also creates weak classifiers by limiting the access of Decision Trees to training data, but unlike Random Forest it does so by sampling the number of </w:t>
      </w:r>
      <w:r w:rsidR="00D741E7" w:rsidRPr="0082285B">
        <w:t>observations</w:t>
      </w:r>
      <w:r w:rsidR="00475BC1" w:rsidRPr="0082285B">
        <w:t xml:space="preserve"> accessible during each boosting iteration instead of bootstrapping predictor variables. </w:t>
      </w:r>
    </w:p>
    <w:p w14:paraId="70033159" w14:textId="101EDE2F" w:rsidR="00F13088" w:rsidRPr="0082285B" w:rsidRDefault="00BE5A20" w:rsidP="00A37965">
      <w:r w:rsidRPr="0082285B">
        <w:t xml:space="preserve">Like Random Forest, </w:t>
      </w:r>
      <w:r w:rsidRPr="0082285B">
        <w:rPr>
          <w:i/>
          <w:iCs/>
        </w:rPr>
        <w:t>xgboost</w:t>
      </w:r>
      <w:r w:rsidRPr="0082285B">
        <w:t xml:space="preserve"> does not share the assumptions of logistic regression. Nevertheless, the same </w:t>
      </w:r>
      <w:r w:rsidR="0034332C" w:rsidRPr="0082285B">
        <w:t xml:space="preserve">steps for predictor </w:t>
      </w:r>
      <w:r w:rsidRPr="0082285B">
        <w:t xml:space="preserve">selection </w:t>
      </w:r>
      <w:r w:rsidR="005230B1" w:rsidRPr="0082285B">
        <w:t>was</w:t>
      </w:r>
      <w:r w:rsidRPr="0082285B">
        <w:t xml:space="preserve"> used to remove </w:t>
      </w:r>
      <w:r w:rsidR="00D030D1" w:rsidRPr="0082285B">
        <w:t>highly correlated</w:t>
      </w:r>
      <w:r w:rsidRPr="0082285B">
        <w:t xml:space="preserve"> predictors from the training data and ensure reliable variable importance scores. </w:t>
      </w:r>
      <w:r w:rsidR="00A73C42" w:rsidRPr="0082285B">
        <w:t xml:space="preserve">The pre-processing steps for </w:t>
      </w:r>
      <w:r w:rsidR="00A73C42" w:rsidRPr="0082285B">
        <w:rPr>
          <w:i/>
          <w:iCs/>
        </w:rPr>
        <w:t>xgboost</w:t>
      </w:r>
      <w:r w:rsidR="00A73C42" w:rsidRPr="0082285B">
        <w:t xml:space="preserve"> are the same as for Random Forest, with the exception of one-hot encoding of categorical predictors being uniformly applied all models, due to the requirements of the </w:t>
      </w:r>
      <w:r w:rsidR="008522D7" w:rsidRPr="0082285B">
        <w:rPr>
          <w:i/>
          <w:iCs/>
        </w:rPr>
        <w:t>xgboost</w:t>
      </w:r>
      <w:r w:rsidR="008522D7" w:rsidRPr="0082285B">
        <w:t xml:space="preserve"> </w:t>
      </w:r>
      <w:r w:rsidR="00A73C42" w:rsidRPr="0082285B">
        <w:t xml:space="preserve">implementation. </w:t>
      </w:r>
    </w:p>
    <w:p w14:paraId="4F535680" w14:textId="60BCF9D8" w:rsidR="00166924" w:rsidRPr="0082285B" w:rsidRDefault="00166924" w:rsidP="00A37965">
      <w:r w:rsidRPr="0082285B">
        <w:rPr>
          <w:i/>
          <w:iCs/>
        </w:rPr>
        <w:t>xgboost</w:t>
      </w:r>
      <w:r w:rsidRPr="0082285B">
        <w:t xml:space="preserve"> shares the hyperparameters of Random Forest </w:t>
      </w:r>
      <w:r w:rsidR="00644CF1" w:rsidRPr="0082285B">
        <w:t>(</w:t>
      </w:r>
      <w:r w:rsidR="00644CF1" w:rsidRPr="0082285B">
        <w:rPr>
          <w:i/>
          <w:iCs/>
        </w:rPr>
        <w:t>trees</w:t>
      </w:r>
      <w:r w:rsidR="00644CF1" w:rsidRPr="0082285B">
        <w:t xml:space="preserve">, </w:t>
      </w:r>
      <w:r w:rsidR="00644CF1" w:rsidRPr="0082285B">
        <w:rPr>
          <w:i/>
          <w:iCs/>
        </w:rPr>
        <w:t>min_n</w:t>
      </w:r>
      <w:r w:rsidR="00644CF1" w:rsidRPr="0082285B">
        <w:t xml:space="preserve"> &amp; </w:t>
      </w:r>
      <w:r w:rsidR="00644CF1" w:rsidRPr="0082285B">
        <w:rPr>
          <w:i/>
          <w:iCs/>
        </w:rPr>
        <w:t>mtry</w:t>
      </w:r>
      <w:r w:rsidR="00644CF1" w:rsidRPr="0082285B">
        <w:t>)</w:t>
      </w:r>
      <w:r w:rsidR="008C365F" w:rsidRPr="0082285B">
        <w:t>.</w:t>
      </w:r>
      <w:r w:rsidR="00644CF1" w:rsidRPr="0082285B">
        <w:t xml:space="preserve"> </w:t>
      </w:r>
      <w:r w:rsidR="008C2BEA" w:rsidRPr="0082285B">
        <w:t>Additionally,</w:t>
      </w:r>
      <w:r w:rsidRPr="0082285B">
        <w:t xml:space="preserve"> </w:t>
      </w:r>
      <w:r w:rsidR="008C365F" w:rsidRPr="0082285B">
        <w:t xml:space="preserve">it </w:t>
      </w:r>
      <w:r w:rsidRPr="0082285B">
        <w:t>offers tuning the depth of each tree in the ensemble</w:t>
      </w:r>
      <w:r w:rsidR="00D030D1" w:rsidRPr="0082285B">
        <w:t xml:space="preserve"> </w:t>
      </w:r>
      <w:r w:rsidR="00644CF1" w:rsidRPr="0082285B">
        <w:t xml:space="preserve">by setting the </w:t>
      </w:r>
      <w:r w:rsidR="00D030D1" w:rsidRPr="0082285B">
        <w:t xml:space="preserve">maximum number of </w:t>
      </w:r>
      <w:r w:rsidR="00644CF1" w:rsidRPr="0082285B">
        <w:t xml:space="preserve">possible </w:t>
      </w:r>
      <w:r w:rsidR="00D030D1" w:rsidRPr="0082285B">
        <w:t>splits</w:t>
      </w:r>
      <w:r w:rsidR="00644CF1" w:rsidRPr="0082285B">
        <w:t xml:space="preserve"> (</w:t>
      </w:r>
      <w:r w:rsidR="00644CF1" w:rsidRPr="0082285B">
        <w:rPr>
          <w:i/>
          <w:iCs/>
        </w:rPr>
        <w:t>tree_depth</w:t>
      </w:r>
      <w:r w:rsidR="00644CF1" w:rsidRPr="0082285B">
        <w:t>)</w:t>
      </w:r>
      <w:r w:rsidRPr="0082285B">
        <w:t>, the reduction in the loss function</w:t>
      </w:r>
      <w:r w:rsidR="00D030D1" w:rsidRPr="0082285B">
        <w:t xml:space="preserve"> required</w:t>
      </w:r>
      <w:r w:rsidRPr="0082285B">
        <w:t xml:space="preserve"> for further splits</w:t>
      </w:r>
      <w:r w:rsidR="00644CF1" w:rsidRPr="0082285B">
        <w:t xml:space="preserve"> (</w:t>
      </w:r>
      <w:r w:rsidR="00644CF1" w:rsidRPr="0082285B">
        <w:rPr>
          <w:i/>
          <w:iCs/>
        </w:rPr>
        <w:t>loss_reduction</w:t>
      </w:r>
      <w:r w:rsidR="00644CF1" w:rsidRPr="0082285B">
        <w:t>)</w:t>
      </w:r>
      <w:r w:rsidRPr="0082285B">
        <w:t>,</w:t>
      </w:r>
      <w:r w:rsidR="00644CF1" w:rsidRPr="0082285B">
        <w:t xml:space="preserve"> regulariz</w:t>
      </w:r>
      <w:r w:rsidR="00D63B6E" w:rsidRPr="0082285B">
        <w:t>ation of</w:t>
      </w:r>
      <w:r w:rsidR="00644CF1" w:rsidRPr="0082285B">
        <w:t xml:space="preserve"> the individual decision trees by weighting</w:t>
      </w:r>
      <w:r w:rsidRPr="0082285B">
        <w:t xml:space="preserve"> </w:t>
      </w:r>
      <w:r w:rsidR="00644CF1" w:rsidRPr="0082285B">
        <w:t>the corrections made by each subsequent tree</w:t>
      </w:r>
      <w:r w:rsidR="00D63B6E" w:rsidRPr="0082285B">
        <w:t xml:space="preserve"> (</w:t>
      </w:r>
      <w:r w:rsidR="00D63B6E" w:rsidRPr="0082285B">
        <w:rPr>
          <w:i/>
          <w:iCs/>
        </w:rPr>
        <w:t>learning_rate</w:t>
      </w:r>
      <w:r w:rsidR="00D63B6E" w:rsidRPr="0082285B">
        <w:t xml:space="preserve">), </w:t>
      </w:r>
      <w:r w:rsidRPr="0082285B">
        <w:t>as well as the sample size of the data used for modeling within each boosting iteration</w:t>
      </w:r>
      <w:r w:rsidR="00644CF1" w:rsidRPr="0082285B">
        <w:t xml:space="preserve"> (</w:t>
      </w:r>
      <w:r w:rsidR="00644CF1" w:rsidRPr="0082285B">
        <w:rPr>
          <w:i/>
          <w:iCs/>
        </w:rPr>
        <w:t>sample_size</w:t>
      </w:r>
      <w:r w:rsidR="00644CF1" w:rsidRPr="0082285B">
        <w:t>)</w:t>
      </w:r>
      <w:r w:rsidRPr="0082285B">
        <w:t xml:space="preserve">. During hyperparameter tuning all of these </w:t>
      </w:r>
      <w:r w:rsidR="0058037A" w:rsidRPr="0082285B">
        <w:t>were</w:t>
      </w:r>
      <w:r w:rsidRPr="0082285B">
        <w:t xml:space="preserve"> tuned using grid-search, except for the number of trees grown, due to the high computational cost associated with large </w:t>
      </w:r>
      <w:r w:rsidR="00D030D1" w:rsidRPr="0082285B">
        <w:t xml:space="preserve">ensembles of trees. </w:t>
      </w:r>
    </w:p>
    <w:p w14:paraId="31637EC7" w14:textId="3CECF44E" w:rsidR="003D63AF" w:rsidRPr="0082285B" w:rsidRDefault="00DC4308" w:rsidP="00EA0B8F">
      <w:pPr>
        <w:pStyle w:val="berschrift2"/>
      </w:pPr>
      <w:bookmarkStart w:id="31" w:name="_Toc89203224"/>
      <w:bookmarkStart w:id="32" w:name="_Toc89204225"/>
      <w:r w:rsidRPr="0082285B">
        <w:t>Evaluation</w:t>
      </w:r>
      <w:bookmarkEnd w:id="31"/>
      <w:bookmarkEnd w:id="32"/>
      <w:r w:rsidR="00DC1445" w:rsidRPr="0082285B">
        <w:t xml:space="preserve"> </w:t>
      </w:r>
    </w:p>
    <w:p w14:paraId="1A5E1F34" w14:textId="6C2CE990" w:rsidR="0074607E" w:rsidRPr="0082285B" w:rsidRDefault="007F1898" w:rsidP="00A37965">
      <w:r w:rsidRPr="0082285B">
        <w:t>Due to the heavy imbalances in the data set</w:t>
      </w:r>
      <w:r w:rsidR="008B2F33" w:rsidRPr="0082285B">
        <w:t>’</w:t>
      </w:r>
      <w:r w:rsidRPr="0082285B">
        <w:t xml:space="preserve">s target variable </w:t>
      </w:r>
      <w:r w:rsidR="00924704" w:rsidRPr="0082285B">
        <w:t>specific</w:t>
      </w:r>
      <w:r w:rsidRPr="0082285B">
        <w:t xml:space="preserve"> precautions </w:t>
      </w:r>
      <w:r w:rsidR="00357DD0" w:rsidRPr="0082285B">
        <w:t>had to</w:t>
      </w:r>
      <w:r w:rsidRPr="0082285B">
        <w:t xml:space="preserve"> be taken to evaluate the estimated models properly. </w:t>
      </w:r>
      <w:r w:rsidR="0074607E" w:rsidRPr="0082285B">
        <w:t xml:space="preserve">Since the models used in this study don’t directly predict classes, but class probabilities, the </w:t>
      </w:r>
      <w:r w:rsidR="0074607E" w:rsidRPr="0082285B">
        <w:rPr>
          <w:i/>
          <w:iCs/>
        </w:rPr>
        <w:t xml:space="preserve">Receiver Operator Characteristic </w:t>
      </w:r>
      <w:r w:rsidR="0074607E" w:rsidRPr="0082285B">
        <w:t>(ROC) curve</w:t>
      </w:r>
      <w:r w:rsidR="00090394" w:rsidRPr="0082285B">
        <w:t>s</w:t>
      </w:r>
      <w:r w:rsidR="0074607E" w:rsidRPr="0082285B">
        <w:t xml:space="preserve"> </w:t>
      </w:r>
      <w:r w:rsidR="00090394" w:rsidRPr="0082285B">
        <w:t xml:space="preserve">were </w:t>
      </w:r>
      <w:r w:rsidR="00750323" w:rsidRPr="0082285B">
        <w:t xml:space="preserve">created to visualize </w:t>
      </w:r>
      <w:r w:rsidR="00857704" w:rsidRPr="0082285B">
        <w:t>predictive</w:t>
      </w:r>
      <w:r w:rsidR="00750323" w:rsidRPr="0082285B">
        <w:t xml:space="preserve"> performance at varying classification thresholds </w:t>
      </w:r>
      <w:r w:rsidR="0074607E" w:rsidRPr="0082285B">
        <w:fldChar w:fldCharType="begin"/>
      </w:r>
      <w:r w:rsidR="0074607E" w:rsidRPr="0082285B">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rsidRPr="0082285B">
        <w:fldChar w:fldCharType="separate"/>
      </w:r>
      <w:r w:rsidR="0074607E" w:rsidRPr="0082285B">
        <w:rPr>
          <w:noProof/>
        </w:rPr>
        <w:t>(Kuhn &amp; Johnson, 2013)</w:t>
      </w:r>
      <w:r w:rsidR="0074607E" w:rsidRPr="0082285B">
        <w:fldChar w:fldCharType="end"/>
      </w:r>
      <w:r w:rsidR="0074607E" w:rsidRPr="0082285B">
        <w:t xml:space="preserve">. ROC-curves for all model fits are displayed in the appendix. Similar to previous studies </w:t>
      </w:r>
      <w:r w:rsidR="0074607E" w:rsidRPr="0082285B">
        <w:lastRenderedPageBreak/>
        <w:t xml:space="preserve">that use predictive modeling to </w:t>
      </w:r>
      <w:r w:rsidR="00A50CFB" w:rsidRPr="0082285B">
        <w:t>estimate</w:t>
      </w:r>
      <w:r w:rsidR="0074607E" w:rsidRPr="0082285B">
        <w:t xml:space="preserve"> wildfire ignition risk</w:t>
      </w:r>
      <w:r w:rsidR="00C373DA" w:rsidRPr="0082285B">
        <w:t>,</w:t>
      </w:r>
      <w:r w:rsidR="0074607E" w:rsidRPr="0082285B">
        <w:t xml:space="preserve"> I use</w:t>
      </w:r>
      <w:r w:rsidR="00C373DA" w:rsidRPr="0082285B">
        <w:t>d</w:t>
      </w:r>
      <w:r w:rsidR="0074607E" w:rsidRPr="0082285B">
        <w:t xml:space="preserve"> </w:t>
      </w:r>
      <w:r w:rsidR="00495AA2" w:rsidRPr="0082285B">
        <w:t xml:space="preserve">the </w:t>
      </w:r>
      <w:r w:rsidR="00495AA2" w:rsidRPr="0082285B">
        <w:rPr>
          <w:i/>
          <w:iCs/>
        </w:rPr>
        <w:t xml:space="preserve">Area under the curve </w:t>
      </w:r>
      <w:r w:rsidR="00495AA2" w:rsidRPr="0082285B">
        <w:t>(AUC) of ROC-curves as the primary metric for evaluation</w:t>
      </w:r>
      <w:r w:rsidR="00B90B2E" w:rsidRPr="0082285B">
        <w:t xml:space="preserve"> </w:t>
      </w:r>
      <w:r w:rsidR="00B90B2E" w:rsidRPr="0082285B">
        <w:fldChar w:fldCharType="begin"/>
      </w:r>
      <w:r w:rsidR="00B90B2E" w:rsidRPr="0082285B">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rsidRPr="0082285B">
        <w:fldChar w:fldCharType="separate"/>
      </w:r>
      <w:r w:rsidR="00B90B2E" w:rsidRPr="0082285B">
        <w:rPr>
          <w:noProof/>
        </w:rPr>
        <w:t>(Catry et al., 2009; Malik et al., 2021; Rodrigues &amp; de la Riva, 2014)</w:t>
      </w:r>
      <w:r w:rsidR="00B90B2E" w:rsidRPr="0082285B">
        <w:fldChar w:fldCharType="end"/>
      </w:r>
      <w:r w:rsidR="00495AA2" w:rsidRPr="0082285B">
        <w:t>.</w:t>
      </w:r>
    </w:p>
    <w:p w14:paraId="313C4FCF" w14:textId="68C7BCE8" w:rsidR="00D43BD9" w:rsidRPr="0082285B" w:rsidRDefault="00495AA2" w:rsidP="00A37965">
      <w:r w:rsidRPr="0082285B">
        <w:rPr>
          <w:i/>
          <w:iCs/>
        </w:rPr>
        <w:t>Accuracy</w:t>
      </w:r>
      <w:r w:rsidRPr="0082285B">
        <w:t xml:space="preserve"> </w:t>
      </w:r>
      <w:r w:rsidR="00F9023B" w:rsidRPr="0082285B">
        <w:t>was</w:t>
      </w:r>
      <w:r w:rsidRPr="0082285B">
        <w:t xml:space="preserve"> disregarded as a primary metric for evaluating model quality, as models can achieve very high accuracy scores when predicting imbalanced data if all testing samples are </w:t>
      </w:r>
      <w:r w:rsidR="00B7575A" w:rsidRPr="0082285B">
        <w:t>uniformly</w:t>
      </w:r>
      <w:r w:rsidRPr="0082285B">
        <w:t xml:space="preserve"> predicted to belong to the majority class. </w:t>
      </w:r>
      <w:r w:rsidR="008B2F33" w:rsidRPr="0082285B">
        <w:t xml:space="preserve">In these </w:t>
      </w:r>
      <w:r w:rsidR="00461476" w:rsidRPr="0082285B">
        <w:t>cases,</w:t>
      </w:r>
      <w:r w:rsidR="008B2F33" w:rsidRPr="0082285B">
        <w:t xml:space="preserve"> the </w:t>
      </w:r>
      <w:r w:rsidR="008B2F33" w:rsidRPr="0082285B">
        <w:rPr>
          <w:i/>
          <w:iCs/>
        </w:rPr>
        <w:t>F-measure</w:t>
      </w:r>
      <w:r w:rsidR="008B2F33" w:rsidRPr="0082285B">
        <w:t xml:space="preserve">, defined as the harmonic mean between </w:t>
      </w:r>
      <w:r w:rsidR="008B2F33" w:rsidRPr="0082285B">
        <w:rPr>
          <w:i/>
          <w:iCs/>
        </w:rPr>
        <w:t>recall</w:t>
      </w:r>
      <w:r w:rsidR="008B2F33" w:rsidRPr="0082285B">
        <w:t xml:space="preserve"> and </w:t>
      </w:r>
      <w:r w:rsidR="008B2F33" w:rsidRPr="0082285B">
        <w:rPr>
          <w:i/>
          <w:iCs/>
        </w:rPr>
        <w:t>precision</w:t>
      </w:r>
      <w:r w:rsidR="008B2F33" w:rsidRPr="0082285B">
        <w:t xml:space="preserve">, is a more reliable score due to taking both the true positive rate as well as the reliability of positive predictions into account. The </w:t>
      </w:r>
      <w:r w:rsidR="008B2F33" w:rsidRPr="0082285B">
        <w:rPr>
          <w:i/>
          <w:iCs/>
        </w:rPr>
        <w:t xml:space="preserve">F-measure </w:t>
      </w:r>
      <w:r w:rsidR="008B2F33" w:rsidRPr="0082285B">
        <w:t>is defined as follows</w:t>
      </w:r>
      <w:r w:rsidR="00461476" w:rsidRPr="0082285B">
        <w:t xml:space="preserve">, where </w:t>
      </w:r>
      <w:r w:rsidR="00461476" w:rsidRPr="0082285B">
        <w:rPr>
          <w:i/>
          <w:iCs/>
        </w:rPr>
        <w:t>TP</w:t>
      </w:r>
      <w:r w:rsidR="00461476" w:rsidRPr="0082285B">
        <w:t xml:space="preserve"> denotes true positives, </w:t>
      </w:r>
      <w:r w:rsidR="00461476" w:rsidRPr="0082285B">
        <w:rPr>
          <w:i/>
          <w:iCs/>
        </w:rPr>
        <w:t>FP</w:t>
      </w:r>
      <w:r w:rsidR="00461476" w:rsidRPr="0082285B">
        <w:t xml:space="preserve"> denotes false positives and </w:t>
      </w:r>
      <w:r w:rsidR="00461476" w:rsidRPr="0082285B">
        <w:rPr>
          <w:i/>
          <w:iCs/>
        </w:rPr>
        <w:t>FN</w:t>
      </w:r>
      <w:r w:rsidR="00461476" w:rsidRPr="0082285B">
        <w:t xml:space="preserve"> denotes false negatives</w:t>
      </w:r>
      <w:r w:rsidR="00800615" w:rsidRPr="0082285B">
        <w:t>:</w:t>
      </w:r>
    </w:p>
    <w:p w14:paraId="54A1C508" w14:textId="77777777" w:rsidR="00CA48B8" w:rsidRPr="0082285B" w:rsidRDefault="007C2789"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6D771886" w:rsidR="008B2F33" w:rsidRPr="0082285B" w:rsidRDefault="00CA48B8" w:rsidP="00673A49">
      <w:pPr>
        <w:pStyle w:val="Beschriftung"/>
      </w:pPr>
      <w:r w:rsidRPr="0082285B">
        <w:t xml:space="preserve">Equation </w:t>
      </w:r>
      <w:fldSimple w:instr=" SEQ Equation \* ARABIC ">
        <w:r w:rsidR="00140EA3" w:rsidRPr="0082285B">
          <w:rPr>
            <w:noProof/>
          </w:rPr>
          <w:t>2</w:t>
        </w:r>
      </w:fldSimple>
      <w:r w:rsidRPr="0082285B">
        <w:t>: Computation of the F-measure</w:t>
      </w:r>
    </w:p>
    <w:p w14:paraId="110BF411" w14:textId="30B4D2CD" w:rsidR="00461476" w:rsidRPr="0082285B" w:rsidRDefault="00456F55" w:rsidP="00A37965">
      <w:r w:rsidRPr="0082285B">
        <w:t xml:space="preserve">Additionally, not only the imbalance between the classes in the target variable </w:t>
      </w:r>
      <w:r w:rsidR="00EA4B11" w:rsidRPr="0082285B">
        <w:t>had</w:t>
      </w:r>
      <w:r w:rsidRPr="0082285B">
        <w:t xml:space="preserve"> to be considered, but also their associated </w:t>
      </w:r>
      <w:r w:rsidR="00740293" w:rsidRPr="0082285B">
        <w:t xml:space="preserve">classification </w:t>
      </w:r>
      <w:r w:rsidRPr="0082285B">
        <w:t xml:space="preserve">cost. </w:t>
      </w:r>
      <w:r w:rsidR="00577210" w:rsidRPr="0082285B">
        <w:t xml:space="preserve">There is a higher cost associated with misclassifying wildfire ignitions as non-events than predicting a high probability for wildfire occurrence when in truth no fire ignition </w:t>
      </w:r>
      <w:r w:rsidR="00EA4B11" w:rsidRPr="0082285B">
        <w:t>takes</w:t>
      </w:r>
      <w:r w:rsidR="00577210" w:rsidRPr="0082285B">
        <w:t xml:space="preserve"> place. This circumstance can be built into model evaluation by weighting misclassifications in such a way that false negatives are penalized more heavily than false positives. I implement</w:t>
      </w:r>
      <w:r w:rsidR="00EA4B11" w:rsidRPr="0082285B">
        <w:t>ed</w:t>
      </w:r>
      <w:r w:rsidR="00577210" w:rsidRPr="0082285B">
        <w:t xml:space="preserve"> such a metric by customizing the </w:t>
      </w:r>
      <w:r w:rsidR="00577210" w:rsidRPr="0082285B">
        <w:rPr>
          <w:i/>
          <w:iCs/>
        </w:rPr>
        <w:t xml:space="preserve">classification cost </w:t>
      </w:r>
      <w:r w:rsidR="00577210" w:rsidRPr="0082285B">
        <w:t xml:space="preserve">function with a cost matrix that penalizes false negatives twice as much as false positives. </w:t>
      </w:r>
    </w:p>
    <w:p w14:paraId="2285FDA4" w14:textId="59C00C4C" w:rsidR="001053AC" w:rsidRPr="0082285B" w:rsidRDefault="00722642" w:rsidP="00A37965">
      <w:r w:rsidRPr="0082285B">
        <w:t xml:space="preserve">ROC-AUC </w:t>
      </w:r>
      <w:r w:rsidR="00EA4B11" w:rsidRPr="0082285B">
        <w:t>was</w:t>
      </w:r>
      <w:r w:rsidRPr="0082285B">
        <w:t xml:space="preserve"> used for evaluating both the </w:t>
      </w:r>
      <w:r w:rsidR="00EA4B11" w:rsidRPr="0082285B">
        <w:t>finalized</w:t>
      </w:r>
      <w:r w:rsidRPr="0082285B">
        <w:t xml:space="preserve"> models and the hyperparameter combinations during tuning</w:t>
      </w:r>
      <w:r w:rsidR="0030032E" w:rsidRPr="0082285B">
        <w:t xml:space="preserve"> </w:t>
      </w:r>
      <w:r w:rsidR="00EA4B11" w:rsidRPr="0082285B">
        <w:t>in order to</w:t>
      </w:r>
      <w:r w:rsidR="0030032E" w:rsidRPr="0082285B">
        <w:t xml:space="preserve"> </w:t>
      </w:r>
      <w:r w:rsidRPr="0082285B">
        <w:t>maximiz</w:t>
      </w:r>
      <w:r w:rsidR="0030032E" w:rsidRPr="0082285B">
        <w:t xml:space="preserve">e </w:t>
      </w:r>
      <w:r w:rsidRPr="0082285B">
        <w:t xml:space="preserve">predictive power. The </w:t>
      </w:r>
      <w:r w:rsidRPr="0082285B">
        <w:rPr>
          <w:i/>
          <w:iCs/>
        </w:rPr>
        <w:t>F-measure</w:t>
      </w:r>
      <w:r w:rsidRPr="0082285B">
        <w:t xml:space="preserve"> </w:t>
      </w:r>
      <w:r w:rsidR="00A17D80" w:rsidRPr="0082285B">
        <w:t xml:space="preserve">is also listed </w:t>
      </w:r>
      <w:r w:rsidRPr="0082285B">
        <w:t xml:space="preserve">among the </w:t>
      </w:r>
      <w:r w:rsidR="00A17D80" w:rsidRPr="0082285B">
        <w:t xml:space="preserve">performance metrics for all model fits, </w:t>
      </w:r>
      <w:r w:rsidR="00B646DC" w:rsidRPr="0082285B">
        <w:t>along with</w:t>
      </w:r>
      <w:r w:rsidRPr="0082285B">
        <w:t xml:space="preserve"> its components </w:t>
      </w:r>
      <w:r w:rsidRPr="0082285B">
        <w:rPr>
          <w:i/>
          <w:iCs/>
        </w:rPr>
        <w:t>precision</w:t>
      </w:r>
      <w:r w:rsidRPr="0082285B">
        <w:t xml:space="preserve"> and </w:t>
      </w:r>
      <w:r w:rsidRPr="0082285B">
        <w:rPr>
          <w:i/>
          <w:iCs/>
        </w:rPr>
        <w:t>recall</w:t>
      </w:r>
      <w:r w:rsidRPr="0082285B">
        <w:t xml:space="preserve">, </w:t>
      </w:r>
      <w:r w:rsidR="00C84C04" w:rsidRPr="0082285B">
        <w:t xml:space="preserve">as well as </w:t>
      </w:r>
      <w:r w:rsidRPr="0082285B">
        <w:t xml:space="preserve">the </w:t>
      </w:r>
      <w:r w:rsidRPr="0082285B">
        <w:rPr>
          <w:i/>
          <w:iCs/>
        </w:rPr>
        <w:t>penalized classification cost</w:t>
      </w:r>
      <w:r w:rsidRPr="0082285B">
        <w:t xml:space="preserve"> and </w:t>
      </w:r>
      <w:r w:rsidRPr="0082285B">
        <w:rPr>
          <w:i/>
          <w:iCs/>
        </w:rPr>
        <w:t>accuracy</w:t>
      </w:r>
      <w:r w:rsidR="00B646DC" w:rsidRPr="0082285B">
        <w:t>.</w:t>
      </w:r>
      <w:r w:rsidR="00E307E1" w:rsidRPr="0082285B">
        <w:t xml:space="preserve"> </w:t>
      </w:r>
      <w:r w:rsidR="00C84C04" w:rsidRPr="0082285B">
        <w:t xml:space="preserve">The </w:t>
      </w:r>
      <w:r w:rsidR="007015AF" w:rsidRPr="0082285B">
        <w:t>p</w:t>
      </w:r>
      <w:r w:rsidR="004301DE" w:rsidRPr="0082285B">
        <w:t xml:space="preserve">erformance of </w:t>
      </w:r>
      <w:r w:rsidR="00C84C04" w:rsidRPr="0082285B">
        <w:t xml:space="preserve">the best </w:t>
      </w:r>
      <w:r w:rsidR="007015AF" w:rsidRPr="0082285B">
        <w:t xml:space="preserve">estimated </w:t>
      </w:r>
      <w:r w:rsidR="004301DE" w:rsidRPr="0082285B">
        <w:t xml:space="preserve">models is also visually represented with confusion matrices, displaying a cross-tabulation of </w:t>
      </w:r>
      <w:r w:rsidR="004301DE" w:rsidRPr="0082285B">
        <w:lastRenderedPageBreak/>
        <w:t>the predicted and observed classes</w:t>
      </w:r>
      <w:r w:rsidR="007015AF" w:rsidRPr="0082285B">
        <w:t>.</w:t>
      </w:r>
      <w:r w:rsidR="004301DE" w:rsidRPr="0082285B">
        <w:t xml:space="preserve"> </w:t>
      </w:r>
      <w:r w:rsidR="00C84C04" w:rsidRPr="0082285B">
        <w:t>The complete collection of ROC-curves and confusion matrices can be found in the appendix.</w:t>
      </w:r>
    </w:p>
    <w:p w14:paraId="7A46F0C7" w14:textId="696528EE" w:rsidR="0001285C" w:rsidRPr="0082285B" w:rsidRDefault="0001285C" w:rsidP="00EA0B8F">
      <w:pPr>
        <w:pStyle w:val="berschrift1"/>
      </w:pPr>
      <w:bookmarkStart w:id="33" w:name="_Toc89203225"/>
      <w:bookmarkStart w:id="34" w:name="_Toc89204226"/>
      <w:r w:rsidRPr="0082285B">
        <w:t>Results</w:t>
      </w:r>
      <w:bookmarkEnd w:id="33"/>
      <w:bookmarkEnd w:id="34"/>
    </w:p>
    <w:p w14:paraId="68E00F12" w14:textId="6594E47E" w:rsidR="003D63AF" w:rsidRPr="0082285B" w:rsidRDefault="00604DAE" w:rsidP="00A37965">
      <w:r w:rsidRPr="0082285B">
        <w:fldChar w:fldCharType="begin"/>
      </w:r>
      <w:r w:rsidRPr="0082285B">
        <w:instrText xml:space="preserve"> REF _Ref89015159 \h </w:instrText>
      </w:r>
      <w:r w:rsidRPr="0082285B">
        <w:fldChar w:fldCharType="separate"/>
      </w:r>
      <w:r w:rsidRPr="0082285B">
        <w:t xml:space="preserve">Table </w:t>
      </w:r>
      <w:r w:rsidRPr="0082285B">
        <w:rPr>
          <w:noProof/>
        </w:rPr>
        <w:t>8</w:t>
      </w:r>
      <w:r w:rsidRPr="0082285B">
        <w:fldChar w:fldCharType="end"/>
      </w:r>
      <w:r w:rsidRPr="0082285B">
        <w:t xml:space="preserve"> </w:t>
      </w:r>
      <w:r w:rsidR="00C4526A" w:rsidRPr="0082285B">
        <w:t xml:space="preserve">in the appendix </w:t>
      </w:r>
      <w:r w:rsidR="003904BC" w:rsidRPr="0082285B">
        <w:t>shows the final selection of predictor variables used for modeling</w:t>
      </w:r>
      <w:r w:rsidR="00B52BE9" w:rsidRPr="0082285B">
        <w:t>, as present after the described data preparation steps</w:t>
      </w:r>
      <w:r w:rsidR="003904BC" w:rsidRPr="0082285B">
        <w:t xml:space="preserve">. All models </w:t>
      </w:r>
      <w:r w:rsidR="00B5125A" w:rsidRPr="0082285B">
        <w:t>were</w:t>
      </w:r>
      <w:r w:rsidR="003904BC" w:rsidRPr="0082285B">
        <w:t xml:space="preserve"> </w:t>
      </w:r>
      <w:r w:rsidR="00F54118" w:rsidRPr="0082285B">
        <w:t>estimated</w:t>
      </w:r>
      <w:r w:rsidR="003904BC" w:rsidRPr="0082285B">
        <w:t xml:space="preserve"> </w:t>
      </w:r>
      <w:r w:rsidR="00BD758E" w:rsidRPr="0082285B">
        <w:t xml:space="preserve">using these predictors, with some model-specific transformations </w:t>
      </w:r>
      <w:r w:rsidR="002C3DB5" w:rsidRPr="0082285B">
        <w:t>applied</w:t>
      </w:r>
      <w:r w:rsidR="00BD758E" w:rsidRPr="0082285B">
        <w:t xml:space="preserve"> as described in chapter 4</w:t>
      </w:r>
      <w:r w:rsidR="003904BC" w:rsidRPr="0082285B">
        <w:t xml:space="preserve">. </w:t>
      </w:r>
      <w:r w:rsidR="00A7281B" w:rsidRPr="0082285B">
        <w:t>Recall</w:t>
      </w:r>
      <w:r w:rsidR="006E069A" w:rsidRPr="0082285B">
        <w:t xml:space="preserve"> that the data was split into training and testing subsets based on the year instead of random sampling. </w:t>
      </w:r>
    </w:p>
    <w:p w14:paraId="60A4D3E2" w14:textId="3DB929F5" w:rsidR="0096536A" w:rsidRPr="0082285B" w:rsidRDefault="0096536A" w:rsidP="00EA0B8F">
      <w:pPr>
        <w:pStyle w:val="berschrift2"/>
      </w:pPr>
      <w:bookmarkStart w:id="35" w:name="_Toc89203226"/>
      <w:bookmarkStart w:id="36" w:name="_Toc89204227"/>
      <w:r w:rsidRPr="0082285B">
        <w:t>Resampling</w:t>
      </w:r>
      <w:bookmarkEnd w:id="35"/>
      <w:bookmarkEnd w:id="36"/>
      <w:r w:rsidRPr="0082285B">
        <w:t xml:space="preserve">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82285B"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82285B" w:rsidRDefault="00D91F46" w:rsidP="002E32EE">
            <w:pPr>
              <w:spacing w:line="276" w:lineRule="auto"/>
            </w:pPr>
            <w:r w:rsidRPr="0082285B">
              <w:t>.metric</w:t>
            </w:r>
          </w:p>
        </w:tc>
        <w:tc>
          <w:tcPr>
            <w:tcW w:w="1163" w:type="dxa"/>
          </w:tcPr>
          <w:p w14:paraId="1EC94586" w14:textId="76922313" w:rsidR="00D91F46" w:rsidRPr="0082285B"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82285B">
              <w:t>GLM</w:t>
            </w:r>
            <w:r w:rsidR="00BB2C93" w:rsidRPr="0082285B">
              <w:br/>
            </w:r>
            <w:r w:rsidRPr="0082285B">
              <w:t>(down)</w:t>
            </w:r>
          </w:p>
        </w:tc>
        <w:tc>
          <w:tcPr>
            <w:tcW w:w="1087" w:type="dxa"/>
          </w:tcPr>
          <w:p w14:paraId="2A7CF28F" w14:textId="415FA3EA" w:rsidR="00D91F46" w:rsidRPr="0082285B"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82285B">
              <w:t xml:space="preserve">GLM </w:t>
            </w:r>
            <w:r w:rsidR="002A7792" w:rsidRPr="0082285B">
              <w:br/>
            </w:r>
            <w:r w:rsidRPr="0082285B">
              <w:t>(up)</w:t>
            </w:r>
          </w:p>
        </w:tc>
        <w:tc>
          <w:tcPr>
            <w:tcW w:w="1266" w:type="dxa"/>
          </w:tcPr>
          <w:p w14:paraId="1672195D" w14:textId="0D202D8A" w:rsidR="00D91F46" w:rsidRPr="0082285B"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82285B">
              <w:t xml:space="preserve">RF </w:t>
            </w:r>
            <w:r w:rsidR="002A7792" w:rsidRPr="0082285B">
              <w:br/>
            </w:r>
            <w:r w:rsidRPr="0082285B">
              <w:t>(down)</w:t>
            </w:r>
          </w:p>
        </w:tc>
        <w:tc>
          <w:tcPr>
            <w:tcW w:w="1045" w:type="dxa"/>
          </w:tcPr>
          <w:p w14:paraId="3243CE37" w14:textId="119E1D1C" w:rsidR="00D91F46" w:rsidRPr="0082285B"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82285B">
              <w:t xml:space="preserve">RF </w:t>
            </w:r>
            <w:r w:rsidR="003639DF" w:rsidRPr="0082285B">
              <w:br/>
            </w:r>
            <w:r w:rsidRPr="0082285B">
              <w:t>(up)</w:t>
            </w:r>
          </w:p>
        </w:tc>
        <w:tc>
          <w:tcPr>
            <w:tcW w:w="1109" w:type="dxa"/>
          </w:tcPr>
          <w:p w14:paraId="6E4AEE1E" w14:textId="77777777" w:rsidR="00D91F46" w:rsidRPr="0082285B"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82285B">
              <w:t>XGB (down)</w:t>
            </w:r>
          </w:p>
        </w:tc>
        <w:tc>
          <w:tcPr>
            <w:tcW w:w="1134" w:type="dxa"/>
          </w:tcPr>
          <w:p w14:paraId="4B9DE271" w14:textId="267FBF55" w:rsidR="00D91F46" w:rsidRPr="0082285B"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82285B">
              <w:t xml:space="preserve">XGB </w:t>
            </w:r>
            <w:r w:rsidR="002A7792" w:rsidRPr="0082285B">
              <w:br/>
            </w:r>
            <w:r w:rsidRPr="0082285B">
              <w:t>(up)</w:t>
            </w:r>
          </w:p>
        </w:tc>
      </w:tr>
      <w:tr w:rsidR="003639DF" w:rsidRPr="0082285B"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82285B" w:rsidRDefault="00D91F46" w:rsidP="00A37965">
            <w:r w:rsidRPr="0082285B">
              <w:t>accuracy</w:t>
            </w:r>
          </w:p>
        </w:tc>
        <w:tc>
          <w:tcPr>
            <w:tcW w:w="1163" w:type="dxa"/>
            <w:shd w:val="clear" w:color="auto" w:fill="auto"/>
          </w:tcPr>
          <w:p w14:paraId="1B802668"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77</w:t>
            </w:r>
          </w:p>
        </w:tc>
        <w:tc>
          <w:tcPr>
            <w:tcW w:w="1087" w:type="dxa"/>
            <w:shd w:val="clear" w:color="auto" w:fill="auto"/>
          </w:tcPr>
          <w:p w14:paraId="1E4E1B75"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719</w:t>
            </w:r>
          </w:p>
        </w:tc>
        <w:tc>
          <w:tcPr>
            <w:tcW w:w="1266" w:type="dxa"/>
            <w:shd w:val="clear" w:color="auto" w:fill="auto"/>
          </w:tcPr>
          <w:p w14:paraId="35800968"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873</w:t>
            </w:r>
          </w:p>
        </w:tc>
        <w:tc>
          <w:tcPr>
            <w:tcW w:w="1045" w:type="dxa"/>
            <w:shd w:val="clear" w:color="auto" w:fill="auto"/>
          </w:tcPr>
          <w:p w14:paraId="0BF5B393"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986</w:t>
            </w:r>
          </w:p>
        </w:tc>
        <w:tc>
          <w:tcPr>
            <w:tcW w:w="1109" w:type="dxa"/>
            <w:shd w:val="clear" w:color="auto" w:fill="auto"/>
          </w:tcPr>
          <w:p w14:paraId="6BF6CB3E"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827</w:t>
            </w:r>
          </w:p>
        </w:tc>
        <w:tc>
          <w:tcPr>
            <w:tcW w:w="1134" w:type="dxa"/>
            <w:shd w:val="clear" w:color="auto" w:fill="auto"/>
          </w:tcPr>
          <w:p w14:paraId="75DFF63E"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904</w:t>
            </w:r>
          </w:p>
        </w:tc>
      </w:tr>
      <w:tr w:rsidR="00D91F46" w:rsidRPr="0082285B"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82285B" w:rsidRDefault="00D91F46" w:rsidP="00A37965">
            <w:r w:rsidRPr="0082285B">
              <w:t>Classification cost</w:t>
            </w:r>
          </w:p>
        </w:tc>
        <w:tc>
          <w:tcPr>
            <w:tcW w:w="1163" w:type="dxa"/>
            <w:shd w:val="clear" w:color="auto" w:fill="auto"/>
          </w:tcPr>
          <w:p w14:paraId="7C3C9146"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276</w:t>
            </w:r>
          </w:p>
        </w:tc>
        <w:tc>
          <w:tcPr>
            <w:tcW w:w="1087" w:type="dxa"/>
            <w:shd w:val="clear" w:color="auto" w:fill="auto"/>
          </w:tcPr>
          <w:p w14:paraId="3A9E13B4"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307</w:t>
            </w:r>
          </w:p>
        </w:tc>
        <w:tc>
          <w:tcPr>
            <w:tcW w:w="1266" w:type="dxa"/>
            <w:shd w:val="clear" w:color="auto" w:fill="auto"/>
          </w:tcPr>
          <w:p w14:paraId="5D66C22C"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234</w:t>
            </w:r>
          </w:p>
        </w:tc>
        <w:tc>
          <w:tcPr>
            <w:tcW w:w="1045" w:type="dxa"/>
            <w:shd w:val="clear" w:color="auto" w:fill="auto"/>
          </w:tcPr>
          <w:p w14:paraId="4A33ED66"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047</w:t>
            </w:r>
          </w:p>
        </w:tc>
        <w:tc>
          <w:tcPr>
            <w:tcW w:w="1109" w:type="dxa"/>
            <w:shd w:val="clear" w:color="auto" w:fill="auto"/>
          </w:tcPr>
          <w:p w14:paraId="45272C9C"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234</w:t>
            </w:r>
          </w:p>
        </w:tc>
        <w:tc>
          <w:tcPr>
            <w:tcW w:w="1134" w:type="dxa"/>
            <w:shd w:val="clear" w:color="auto" w:fill="auto"/>
          </w:tcPr>
          <w:p w14:paraId="0AE72C40"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158</w:t>
            </w:r>
          </w:p>
        </w:tc>
      </w:tr>
      <w:tr w:rsidR="003639DF" w:rsidRPr="0082285B"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82285B" w:rsidRDefault="00D91F46" w:rsidP="00A37965">
            <w:r w:rsidRPr="0082285B">
              <w:t>F-measure</w:t>
            </w:r>
          </w:p>
        </w:tc>
        <w:tc>
          <w:tcPr>
            <w:tcW w:w="1163" w:type="dxa"/>
            <w:shd w:val="clear" w:color="auto" w:fill="auto"/>
          </w:tcPr>
          <w:p w14:paraId="7D69B860"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09</w:t>
            </w:r>
          </w:p>
        </w:tc>
        <w:tc>
          <w:tcPr>
            <w:tcW w:w="1087" w:type="dxa"/>
            <w:shd w:val="clear" w:color="auto" w:fill="auto"/>
          </w:tcPr>
          <w:p w14:paraId="5BD34318"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081</w:t>
            </w:r>
          </w:p>
        </w:tc>
        <w:tc>
          <w:tcPr>
            <w:tcW w:w="1266" w:type="dxa"/>
            <w:shd w:val="clear" w:color="auto" w:fill="auto"/>
          </w:tcPr>
          <w:p w14:paraId="52C1D240"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162</w:t>
            </w:r>
          </w:p>
        </w:tc>
        <w:tc>
          <w:tcPr>
            <w:tcW w:w="1045" w:type="dxa"/>
            <w:shd w:val="clear" w:color="auto" w:fill="auto"/>
          </w:tcPr>
          <w:p w14:paraId="70ABB59E"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429</w:t>
            </w:r>
          </w:p>
        </w:tc>
        <w:tc>
          <w:tcPr>
            <w:tcW w:w="1109" w:type="dxa"/>
            <w:shd w:val="clear" w:color="auto" w:fill="auto"/>
          </w:tcPr>
          <w:p w14:paraId="06635C79"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124</w:t>
            </w:r>
          </w:p>
        </w:tc>
        <w:tc>
          <w:tcPr>
            <w:tcW w:w="1134" w:type="dxa"/>
            <w:shd w:val="clear" w:color="auto" w:fill="auto"/>
          </w:tcPr>
          <w:p w14:paraId="2CDF3AFE"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159</w:t>
            </w:r>
          </w:p>
        </w:tc>
      </w:tr>
      <w:tr w:rsidR="00D91F46" w:rsidRPr="0082285B"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82285B" w:rsidRDefault="00D91F46" w:rsidP="00A37965">
            <w:r w:rsidRPr="0082285B">
              <w:t>precision</w:t>
            </w:r>
          </w:p>
        </w:tc>
        <w:tc>
          <w:tcPr>
            <w:tcW w:w="1163" w:type="dxa"/>
            <w:shd w:val="clear" w:color="auto" w:fill="auto"/>
          </w:tcPr>
          <w:p w14:paraId="28824955"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048</w:t>
            </w:r>
          </w:p>
        </w:tc>
        <w:tc>
          <w:tcPr>
            <w:tcW w:w="1087" w:type="dxa"/>
            <w:shd w:val="clear" w:color="auto" w:fill="auto"/>
          </w:tcPr>
          <w:p w14:paraId="29440996"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042</w:t>
            </w:r>
          </w:p>
        </w:tc>
        <w:tc>
          <w:tcPr>
            <w:tcW w:w="1266" w:type="dxa"/>
            <w:shd w:val="clear" w:color="auto" w:fill="auto"/>
          </w:tcPr>
          <w:p w14:paraId="323092D0"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09</w:t>
            </w:r>
          </w:p>
        </w:tc>
        <w:tc>
          <w:tcPr>
            <w:tcW w:w="1045" w:type="dxa"/>
            <w:shd w:val="clear" w:color="auto" w:fill="auto"/>
          </w:tcPr>
          <w:p w14:paraId="0C7D0ECE"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585</w:t>
            </w:r>
          </w:p>
        </w:tc>
        <w:tc>
          <w:tcPr>
            <w:tcW w:w="1109" w:type="dxa"/>
            <w:shd w:val="clear" w:color="auto" w:fill="auto"/>
          </w:tcPr>
          <w:p w14:paraId="34ADB520"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067</w:t>
            </w:r>
          </w:p>
        </w:tc>
        <w:tc>
          <w:tcPr>
            <w:tcW w:w="1134" w:type="dxa"/>
            <w:shd w:val="clear" w:color="auto" w:fill="auto"/>
          </w:tcPr>
          <w:p w14:paraId="070A60A0"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092</w:t>
            </w:r>
          </w:p>
        </w:tc>
      </w:tr>
      <w:tr w:rsidR="003639DF" w:rsidRPr="0082285B"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82285B" w:rsidRDefault="00D91F46" w:rsidP="00A37965">
            <w:r w:rsidRPr="0082285B">
              <w:t>recall</w:t>
            </w:r>
          </w:p>
        </w:tc>
        <w:tc>
          <w:tcPr>
            <w:tcW w:w="1163" w:type="dxa"/>
            <w:shd w:val="clear" w:color="auto" w:fill="auto"/>
          </w:tcPr>
          <w:p w14:paraId="2042C41C"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735</w:t>
            </w:r>
          </w:p>
        </w:tc>
        <w:tc>
          <w:tcPr>
            <w:tcW w:w="1087" w:type="dxa"/>
            <w:shd w:val="clear" w:color="auto" w:fill="auto"/>
          </w:tcPr>
          <w:p w14:paraId="3C6A3812"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795</w:t>
            </w:r>
          </w:p>
        </w:tc>
        <w:tc>
          <w:tcPr>
            <w:tcW w:w="1266" w:type="dxa"/>
            <w:shd w:val="clear" w:color="auto" w:fill="auto"/>
          </w:tcPr>
          <w:p w14:paraId="51F5D278"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794</w:t>
            </w:r>
          </w:p>
        </w:tc>
        <w:tc>
          <w:tcPr>
            <w:tcW w:w="1045" w:type="dxa"/>
            <w:shd w:val="clear" w:color="auto" w:fill="auto"/>
          </w:tcPr>
          <w:p w14:paraId="5E982DD1"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339</w:t>
            </w:r>
          </w:p>
        </w:tc>
        <w:tc>
          <w:tcPr>
            <w:tcW w:w="1109" w:type="dxa"/>
            <w:shd w:val="clear" w:color="auto" w:fill="auto"/>
          </w:tcPr>
          <w:p w14:paraId="0F229E2B"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79</w:t>
            </w:r>
          </w:p>
        </w:tc>
        <w:tc>
          <w:tcPr>
            <w:tcW w:w="1134" w:type="dxa"/>
            <w:shd w:val="clear" w:color="auto" w:fill="auto"/>
          </w:tcPr>
          <w:p w14:paraId="3E1A9909" w14:textId="77777777" w:rsidR="00D91F46" w:rsidRPr="0082285B" w:rsidRDefault="00D91F46" w:rsidP="00A37965">
            <w:pPr>
              <w:cnfStyle w:val="000000100000" w:firstRow="0" w:lastRow="0" w:firstColumn="0" w:lastColumn="0" w:oddVBand="0" w:evenVBand="0" w:oddHBand="1" w:evenHBand="0" w:firstRowFirstColumn="0" w:firstRowLastColumn="0" w:lastRowFirstColumn="0" w:lastRowLastColumn="0"/>
            </w:pPr>
            <w:r w:rsidRPr="0082285B">
              <w:t>0.584</w:t>
            </w:r>
          </w:p>
        </w:tc>
      </w:tr>
      <w:tr w:rsidR="00D91F46" w:rsidRPr="0082285B"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82285B" w:rsidRDefault="00D91F46" w:rsidP="00A37965">
            <w:r w:rsidRPr="0082285B">
              <w:t>ROC-AUC</w:t>
            </w:r>
          </w:p>
        </w:tc>
        <w:tc>
          <w:tcPr>
            <w:tcW w:w="1163" w:type="dxa"/>
            <w:shd w:val="clear" w:color="auto" w:fill="auto"/>
          </w:tcPr>
          <w:p w14:paraId="006AC0CF"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827</w:t>
            </w:r>
          </w:p>
        </w:tc>
        <w:tc>
          <w:tcPr>
            <w:tcW w:w="1087" w:type="dxa"/>
            <w:shd w:val="clear" w:color="auto" w:fill="auto"/>
          </w:tcPr>
          <w:p w14:paraId="1A7367BE"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83</w:t>
            </w:r>
          </w:p>
        </w:tc>
        <w:tc>
          <w:tcPr>
            <w:tcW w:w="1266" w:type="dxa"/>
            <w:shd w:val="clear" w:color="auto" w:fill="auto"/>
          </w:tcPr>
          <w:p w14:paraId="585FB3BF"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916</w:t>
            </w:r>
          </w:p>
        </w:tc>
        <w:tc>
          <w:tcPr>
            <w:tcW w:w="1045" w:type="dxa"/>
            <w:shd w:val="clear" w:color="auto" w:fill="auto"/>
          </w:tcPr>
          <w:p w14:paraId="6A7F95EA"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933</w:t>
            </w:r>
          </w:p>
        </w:tc>
        <w:tc>
          <w:tcPr>
            <w:tcW w:w="1109" w:type="dxa"/>
            <w:shd w:val="clear" w:color="auto" w:fill="auto"/>
          </w:tcPr>
          <w:p w14:paraId="3BA72D57"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89</w:t>
            </w:r>
          </w:p>
        </w:tc>
        <w:tc>
          <w:tcPr>
            <w:tcW w:w="1134" w:type="dxa"/>
            <w:shd w:val="clear" w:color="auto" w:fill="auto"/>
          </w:tcPr>
          <w:p w14:paraId="17833BB3" w14:textId="77777777" w:rsidR="00D91F46" w:rsidRPr="0082285B" w:rsidRDefault="00D91F46" w:rsidP="00A37965">
            <w:pPr>
              <w:cnfStyle w:val="000000000000" w:firstRow="0" w:lastRow="0" w:firstColumn="0" w:lastColumn="0" w:oddVBand="0" w:evenVBand="0" w:oddHBand="0" w:evenHBand="0" w:firstRowFirstColumn="0" w:firstRowLastColumn="0" w:lastRowFirstColumn="0" w:lastRowLastColumn="0"/>
            </w:pPr>
            <w:r w:rsidRPr="0082285B">
              <w:t>0.866</w:t>
            </w:r>
          </w:p>
        </w:tc>
      </w:tr>
    </w:tbl>
    <w:p w14:paraId="036D2838" w14:textId="5656D603" w:rsidR="00D91F46" w:rsidRPr="0082285B" w:rsidRDefault="003639DF" w:rsidP="00673A49">
      <w:pPr>
        <w:pStyle w:val="Beschriftung"/>
      </w:pPr>
      <w:bookmarkStart w:id="37" w:name="_Ref88158320"/>
      <w:bookmarkStart w:id="38" w:name="_Toc89204962"/>
      <w:r w:rsidRPr="0082285B">
        <w:t xml:space="preserve">Table </w:t>
      </w:r>
      <w:fldSimple w:instr=" SEQ Table \* ARABIC ">
        <w:r w:rsidR="00FE776D" w:rsidRPr="0082285B">
          <w:rPr>
            <w:noProof/>
          </w:rPr>
          <w:t>3</w:t>
        </w:r>
      </w:fldSimple>
      <w:bookmarkEnd w:id="37"/>
      <w:r w:rsidRPr="0082285B">
        <w:t>: Performance metrics based on 5-fold CV</w:t>
      </w:r>
      <w:bookmarkEnd w:id="38"/>
    </w:p>
    <w:p w14:paraId="0CD57661" w14:textId="7124F5F4" w:rsidR="00A25E03" w:rsidRPr="0082285B" w:rsidRDefault="00F54118" w:rsidP="00A37965">
      <w:r w:rsidRPr="0082285B">
        <w:t>Performance metrics based on resampling the training data with 5-fold cross validation show promising results for all model</w:t>
      </w:r>
      <w:r w:rsidR="00A53A16" w:rsidRPr="0082285B">
        <w:t xml:space="preserve"> specifications</w:t>
      </w:r>
      <w:r w:rsidRPr="0082285B">
        <w:t>. There is a clear model hierarchy with logistic regression being outclassed by all tree-based ensemble models in terms of ROC-AUC. Random Forest ranks highest in terms of ROC-AUC</w:t>
      </w:r>
      <w:r w:rsidR="00035F1F" w:rsidRPr="0082285B">
        <w:t xml:space="preserve">, regardless of the subsampling method used to balance out the classes of the target variable. Both the upsampled and the downsampled versions of the </w:t>
      </w:r>
      <w:r w:rsidR="00A53A16" w:rsidRPr="0082285B">
        <w:t>training data</w:t>
      </w:r>
      <w:r w:rsidR="00035F1F" w:rsidRPr="0082285B">
        <w:t xml:space="preserve"> </w:t>
      </w:r>
      <w:r w:rsidR="00A53A16" w:rsidRPr="0082285B">
        <w:t>lead to</w:t>
      </w:r>
      <w:r w:rsidR="00035F1F" w:rsidRPr="0082285B">
        <w:t xml:space="preserve"> ROC-AUC values beyond the 0.9 threshold</w:t>
      </w:r>
      <w:r w:rsidR="00A53A16" w:rsidRPr="0082285B">
        <w:t xml:space="preserve"> when using the Random Forest classifier. RF-estimation based on the upsampled data achieves an average ROC-AUC of 0.933 </w:t>
      </w:r>
      <w:r w:rsidR="00AA5B76" w:rsidRPr="0082285B">
        <w:t xml:space="preserve">over all five folds </w:t>
      </w:r>
      <w:r w:rsidR="00A53A16" w:rsidRPr="0082285B">
        <w:t xml:space="preserve">and a mean ROC-AUC of 0.916 when </w:t>
      </w:r>
      <w:r w:rsidR="00AA5B76" w:rsidRPr="0082285B">
        <w:t>using the</w:t>
      </w:r>
      <w:r w:rsidR="00A53A16" w:rsidRPr="0082285B">
        <w:t xml:space="preserve"> downsampled training data. </w:t>
      </w:r>
      <w:r w:rsidR="00AA5B76" w:rsidRPr="0082285B">
        <w:t xml:space="preserve">The </w:t>
      </w:r>
      <w:r w:rsidR="00CC7BC3" w:rsidRPr="0082285B">
        <w:t>xgb</w:t>
      </w:r>
      <w:r w:rsidR="00035F1F" w:rsidRPr="0082285B">
        <w:t xml:space="preserve">oost </w:t>
      </w:r>
      <w:r w:rsidR="00AA5B76" w:rsidRPr="0082285B">
        <w:t xml:space="preserve">classifier </w:t>
      </w:r>
      <w:r w:rsidR="00035F1F" w:rsidRPr="0082285B">
        <w:t>fall</w:t>
      </w:r>
      <w:r w:rsidR="00AA5B76" w:rsidRPr="0082285B">
        <w:t>s</w:t>
      </w:r>
      <w:r w:rsidR="00035F1F" w:rsidRPr="0082285B">
        <w:t xml:space="preserve"> short of </w:t>
      </w:r>
      <w:r w:rsidR="00035F1F" w:rsidRPr="0082285B">
        <w:lastRenderedPageBreak/>
        <w:t>surpassing</w:t>
      </w:r>
      <w:r w:rsidR="00AA5B76" w:rsidRPr="0082285B">
        <w:t xml:space="preserve"> the 0.9</w:t>
      </w:r>
      <w:r w:rsidR="00035F1F" w:rsidRPr="0082285B">
        <w:t xml:space="preserve"> </w:t>
      </w:r>
      <w:r w:rsidR="0031721A" w:rsidRPr="0082285B">
        <w:t xml:space="preserve">threshold with a mean of 0.89 ROC-AUC over all five folds based on the downsampled data, outperforming the upsampling workflow which achieves a 0.866 mean ROC-AUC. </w:t>
      </w:r>
      <w:r w:rsidR="009953C2" w:rsidRPr="0082285B">
        <w:t xml:space="preserve">Both subsampling methods lead to almost identical performance when used with logistic regression, achieving 0.83 mean ROC-AUC with upsampling and 0.827 mean ROC-AUC with downsampling. </w:t>
      </w:r>
    </w:p>
    <w:p w14:paraId="3FDBF08F" w14:textId="56D4A4D8" w:rsidR="00F260D2" w:rsidRPr="0082285B" w:rsidRDefault="00CB1F82" w:rsidP="00A37965">
      <w:r w:rsidRPr="0082285B">
        <w:t xml:space="preserve">Out of these preliminary results I rate the Random Forest classifier based on the downsampled training data as the most promising, despite it not having the </w:t>
      </w:r>
      <w:r w:rsidR="000E2180" w:rsidRPr="0082285B">
        <w:t>largest</w:t>
      </w:r>
      <w:r w:rsidRPr="0082285B">
        <w:t xml:space="preserve"> ROC-AUC out of all tested model specifications. The much lower recall value of the specification using upsampling hints towards </w:t>
      </w:r>
      <w:r w:rsidR="000E2180" w:rsidRPr="0082285B">
        <w:t>a</w:t>
      </w:r>
      <w:r w:rsidRPr="0082285B">
        <w:t xml:space="preserve"> tendency to classify most samples as non-events, which is not desirable in the case of </w:t>
      </w:r>
      <w:r w:rsidR="000E2180" w:rsidRPr="0082285B">
        <w:t>wildfire risk prediction. The downsampled specification achieve</w:t>
      </w:r>
      <w:r w:rsidR="005430C5" w:rsidRPr="0082285B">
        <w:t>d</w:t>
      </w:r>
      <w:r w:rsidR="000E2180" w:rsidRPr="0082285B">
        <w:t xml:space="preserve"> a much higher recall value</w:t>
      </w:r>
      <w:r w:rsidR="005430C5" w:rsidRPr="0082285B">
        <w:t xml:space="preserve"> and lower classification cost, </w:t>
      </w:r>
      <w:r w:rsidR="000E2180" w:rsidRPr="0082285B">
        <w:t>indicating a better ability to identify true positives, even if the ROC-AUC is comparably smaller.</w:t>
      </w:r>
    </w:p>
    <w:p w14:paraId="10DDD03D" w14:textId="5B654B1D" w:rsidR="0096536A" w:rsidRPr="0082285B" w:rsidRDefault="0096536A" w:rsidP="00EA0B8F">
      <w:pPr>
        <w:pStyle w:val="berschrift2"/>
      </w:pPr>
      <w:bookmarkStart w:id="39" w:name="_Toc89203227"/>
      <w:bookmarkStart w:id="40" w:name="_Toc89204228"/>
      <w:r w:rsidRPr="0082285B">
        <w:t>Hyperparameter Tuning</w:t>
      </w:r>
      <w:bookmarkEnd w:id="39"/>
      <w:bookmarkEnd w:id="40"/>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82285B"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82285B" w:rsidRDefault="002A7792" w:rsidP="00A37965">
            <w:r w:rsidRPr="0082285B">
              <w:t>.metric</w:t>
            </w:r>
          </w:p>
        </w:tc>
        <w:tc>
          <w:tcPr>
            <w:tcW w:w="1043" w:type="dxa"/>
          </w:tcPr>
          <w:p w14:paraId="284F97CB" w14:textId="1E7E1DAC" w:rsidR="002A7792" w:rsidRPr="0082285B" w:rsidRDefault="002A7792" w:rsidP="00A37965">
            <w:pPr>
              <w:cnfStyle w:val="100000000000" w:firstRow="1" w:lastRow="0" w:firstColumn="0" w:lastColumn="0" w:oddVBand="0" w:evenVBand="0" w:oddHBand="0" w:evenHBand="0" w:firstRowFirstColumn="0" w:firstRowLastColumn="0" w:lastRowFirstColumn="0" w:lastRowLastColumn="0"/>
            </w:pPr>
            <w:r w:rsidRPr="0082285B">
              <w:t xml:space="preserve">GLM </w:t>
            </w:r>
            <w:r w:rsidRPr="0082285B">
              <w:br/>
              <w:t>(down)</w:t>
            </w:r>
          </w:p>
        </w:tc>
        <w:tc>
          <w:tcPr>
            <w:tcW w:w="1168" w:type="dxa"/>
          </w:tcPr>
          <w:p w14:paraId="107F0910" w14:textId="67452473" w:rsidR="002A7792" w:rsidRPr="0082285B" w:rsidRDefault="002A7792" w:rsidP="00A37965">
            <w:pPr>
              <w:cnfStyle w:val="100000000000" w:firstRow="1" w:lastRow="0" w:firstColumn="0" w:lastColumn="0" w:oddVBand="0" w:evenVBand="0" w:oddHBand="0" w:evenHBand="0" w:firstRowFirstColumn="0" w:firstRowLastColumn="0" w:lastRowFirstColumn="0" w:lastRowLastColumn="0"/>
            </w:pPr>
            <w:r w:rsidRPr="0082285B">
              <w:t xml:space="preserve">GLM </w:t>
            </w:r>
            <w:r w:rsidRPr="0082285B">
              <w:br/>
              <w:t>(up)</w:t>
            </w:r>
          </w:p>
        </w:tc>
        <w:tc>
          <w:tcPr>
            <w:tcW w:w="1129" w:type="dxa"/>
          </w:tcPr>
          <w:p w14:paraId="748B54C5" w14:textId="62944F3B" w:rsidR="002A7792" w:rsidRPr="0082285B" w:rsidRDefault="002A7792" w:rsidP="00A37965">
            <w:pPr>
              <w:cnfStyle w:val="100000000000" w:firstRow="1" w:lastRow="0" w:firstColumn="0" w:lastColumn="0" w:oddVBand="0" w:evenVBand="0" w:oddHBand="0" w:evenHBand="0" w:firstRowFirstColumn="0" w:firstRowLastColumn="0" w:lastRowFirstColumn="0" w:lastRowLastColumn="0"/>
            </w:pPr>
            <w:r w:rsidRPr="0082285B">
              <w:t xml:space="preserve">RF </w:t>
            </w:r>
            <w:r w:rsidRPr="0082285B">
              <w:br/>
              <w:t>(down)</w:t>
            </w:r>
          </w:p>
        </w:tc>
        <w:tc>
          <w:tcPr>
            <w:tcW w:w="1118" w:type="dxa"/>
          </w:tcPr>
          <w:p w14:paraId="203FFEFB" w14:textId="6EB06325" w:rsidR="002A7792" w:rsidRPr="0082285B" w:rsidRDefault="002A7792" w:rsidP="00A37965">
            <w:pPr>
              <w:cnfStyle w:val="100000000000" w:firstRow="1" w:lastRow="0" w:firstColumn="0" w:lastColumn="0" w:oddVBand="0" w:evenVBand="0" w:oddHBand="0" w:evenHBand="0" w:firstRowFirstColumn="0" w:firstRowLastColumn="0" w:lastRowFirstColumn="0" w:lastRowLastColumn="0"/>
            </w:pPr>
            <w:r w:rsidRPr="0082285B">
              <w:t xml:space="preserve">RF </w:t>
            </w:r>
            <w:r w:rsidRPr="0082285B">
              <w:br/>
              <w:t>(up)</w:t>
            </w:r>
          </w:p>
        </w:tc>
        <w:tc>
          <w:tcPr>
            <w:tcW w:w="1258" w:type="dxa"/>
          </w:tcPr>
          <w:p w14:paraId="5225AEEF" w14:textId="4BEFF65D" w:rsidR="002A7792" w:rsidRPr="0082285B" w:rsidRDefault="002A7792" w:rsidP="00A37965">
            <w:pPr>
              <w:cnfStyle w:val="100000000000" w:firstRow="1" w:lastRow="0" w:firstColumn="0" w:lastColumn="0" w:oddVBand="0" w:evenVBand="0" w:oddHBand="0" w:evenHBand="0" w:firstRowFirstColumn="0" w:firstRowLastColumn="0" w:lastRowFirstColumn="0" w:lastRowLastColumn="0"/>
            </w:pPr>
            <w:r w:rsidRPr="0082285B">
              <w:t xml:space="preserve">XGB </w:t>
            </w:r>
            <w:r w:rsidRPr="0082285B">
              <w:br/>
              <w:t>(down)</w:t>
            </w:r>
          </w:p>
        </w:tc>
        <w:tc>
          <w:tcPr>
            <w:tcW w:w="1116" w:type="dxa"/>
          </w:tcPr>
          <w:p w14:paraId="0AB4F92B" w14:textId="30CA7DED" w:rsidR="002A7792" w:rsidRPr="0082285B" w:rsidRDefault="002A7792" w:rsidP="00A37965">
            <w:pPr>
              <w:cnfStyle w:val="100000000000" w:firstRow="1" w:lastRow="0" w:firstColumn="0" w:lastColumn="0" w:oddVBand="0" w:evenVBand="0" w:oddHBand="0" w:evenHBand="0" w:firstRowFirstColumn="0" w:firstRowLastColumn="0" w:lastRowFirstColumn="0" w:lastRowLastColumn="0"/>
            </w:pPr>
            <w:r w:rsidRPr="0082285B">
              <w:t xml:space="preserve">XGB </w:t>
            </w:r>
            <w:r w:rsidR="00E0358F" w:rsidRPr="0082285B">
              <w:br/>
            </w:r>
            <w:r w:rsidRPr="0082285B">
              <w:t>(up)</w:t>
            </w:r>
          </w:p>
        </w:tc>
      </w:tr>
      <w:tr w:rsidR="000D4083" w:rsidRPr="0082285B"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82285B" w:rsidRDefault="002A7792" w:rsidP="00A37965">
            <w:r w:rsidRPr="0082285B">
              <w:t>accuracy</w:t>
            </w:r>
          </w:p>
        </w:tc>
        <w:tc>
          <w:tcPr>
            <w:tcW w:w="1043" w:type="dxa"/>
            <w:shd w:val="clear" w:color="auto" w:fill="auto"/>
          </w:tcPr>
          <w:p w14:paraId="35D2E13A"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606</w:t>
            </w:r>
          </w:p>
        </w:tc>
        <w:tc>
          <w:tcPr>
            <w:tcW w:w="1168" w:type="dxa"/>
            <w:shd w:val="clear" w:color="auto" w:fill="auto"/>
          </w:tcPr>
          <w:p w14:paraId="76173925"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658</w:t>
            </w:r>
          </w:p>
        </w:tc>
        <w:tc>
          <w:tcPr>
            <w:tcW w:w="1129" w:type="dxa"/>
            <w:shd w:val="clear" w:color="auto" w:fill="auto"/>
          </w:tcPr>
          <w:p w14:paraId="73F840CA"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845</w:t>
            </w:r>
          </w:p>
        </w:tc>
        <w:tc>
          <w:tcPr>
            <w:tcW w:w="1118" w:type="dxa"/>
            <w:shd w:val="clear" w:color="auto" w:fill="auto"/>
          </w:tcPr>
          <w:p w14:paraId="15DA8B6F"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952</w:t>
            </w:r>
          </w:p>
        </w:tc>
        <w:tc>
          <w:tcPr>
            <w:tcW w:w="1258" w:type="dxa"/>
            <w:shd w:val="clear" w:color="auto" w:fill="auto"/>
          </w:tcPr>
          <w:p w14:paraId="7C23D326"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785</w:t>
            </w:r>
          </w:p>
        </w:tc>
        <w:tc>
          <w:tcPr>
            <w:tcW w:w="1116" w:type="dxa"/>
            <w:shd w:val="clear" w:color="auto" w:fill="auto"/>
          </w:tcPr>
          <w:p w14:paraId="056850FE"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958</w:t>
            </w:r>
          </w:p>
        </w:tc>
      </w:tr>
      <w:tr w:rsidR="000D4083" w:rsidRPr="0082285B"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82285B" w:rsidRDefault="002A7792" w:rsidP="00A37965">
            <w:r w:rsidRPr="0082285B">
              <w:t>Classification cost</w:t>
            </w:r>
          </w:p>
        </w:tc>
        <w:tc>
          <w:tcPr>
            <w:tcW w:w="1043" w:type="dxa"/>
            <w:shd w:val="clear" w:color="auto" w:fill="auto"/>
          </w:tcPr>
          <w:p w14:paraId="0A8102F2"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441</w:t>
            </w:r>
          </w:p>
        </w:tc>
        <w:tc>
          <w:tcPr>
            <w:tcW w:w="1168" w:type="dxa"/>
            <w:shd w:val="clear" w:color="auto" w:fill="auto"/>
          </w:tcPr>
          <w:p w14:paraId="125AC2ED"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338</w:t>
            </w:r>
          </w:p>
        </w:tc>
        <w:tc>
          <w:tcPr>
            <w:tcW w:w="1129" w:type="dxa"/>
            <w:shd w:val="clear" w:color="auto" w:fill="auto"/>
          </w:tcPr>
          <w:p w14:paraId="3EF4BCBD"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29</w:t>
            </w:r>
          </w:p>
        </w:tc>
        <w:tc>
          <w:tcPr>
            <w:tcW w:w="1118" w:type="dxa"/>
            <w:shd w:val="clear" w:color="auto" w:fill="auto"/>
          </w:tcPr>
          <w:p w14:paraId="4DF972CE"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204</w:t>
            </w:r>
          </w:p>
        </w:tc>
        <w:tc>
          <w:tcPr>
            <w:tcW w:w="1258" w:type="dxa"/>
            <w:shd w:val="clear" w:color="auto" w:fill="auto"/>
          </w:tcPr>
          <w:p w14:paraId="75B621FF"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266</w:t>
            </w:r>
          </w:p>
        </w:tc>
        <w:tc>
          <w:tcPr>
            <w:tcW w:w="1116" w:type="dxa"/>
            <w:shd w:val="clear" w:color="auto" w:fill="auto"/>
          </w:tcPr>
          <w:p w14:paraId="674339AE"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094</w:t>
            </w:r>
          </w:p>
        </w:tc>
      </w:tr>
      <w:tr w:rsidR="000D4083" w:rsidRPr="0082285B"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82285B" w:rsidRDefault="002A7792" w:rsidP="00A37965">
            <w:r w:rsidRPr="0082285B">
              <w:t>F-measure</w:t>
            </w:r>
          </w:p>
        </w:tc>
        <w:tc>
          <w:tcPr>
            <w:tcW w:w="1043" w:type="dxa"/>
            <w:shd w:val="clear" w:color="auto" w:fill="auto"/>
          </w:tcPr>
          <w:p w14:paraId="18B91082"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14</w:t>
            </w:r>
          </w:p>
        </w:tc>
        <w:tc>
          <w:tcPr>
            <w:tcW w:w="1168" w:type="dxa"/>
            <w:shd w:val="clear" w:color="auto" w:fill="auto"/>
          </w:tcPr>
          <w:p w14:paraId="0EBB1137"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15</w:t>
            </w:r>
          </w:p>
        </w:tc>
        <w:tc>
          <w:tcPr>
            <w:tcW w:w="1129" w:type="dxa"/>
            <w:shd w:val="clear" w:color="auto" w:fill="auto"/>
          </w:tcPr>
          <w:p w14:paraId="39901C9F"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182</w:t>
            </w:r>
          </w:p>
        </w:tc>
        <w:tc>
          <w:tcPr>
            <w:tcW w:w="1118" w:type="dxa"/>
            <w:shd w:val="clear" w:color="auto" w:fill="auto"/>
          </w:tcPr>
          <w:p w14:paraId="68A6D358"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059</w:t>
            </w:r>
          </w:p>
        </w:tc>
        <w:tc>
          <w:tcPr>
            <w:tcW w:w="1258" w:type="dxa"/>
            <w:shd w:val="clear" w:color="auto" w:fill="auto"/>
          </w:tcPr>
          <w:p w14:paraId="6306B560"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166</w:t>
            </w:r>
          </w:p>
        </w:tc>
        <w:tc>
          <w:tcPr>
            <w:tcW w:w="1116" w:type="dxa"/>
            <w:shd w:val="clear" w:color="auto" w:fill="auto"/>
          </w:tcPr>
          <w:p w14:paraId="13691EFC"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01</w:t>
            </w:r>
          </w:p>
        </w:tc>
      </w:tr>
      <w:tr w:rsidR="000D4083" w:rsidRPr="0082285B"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82285B" w:rsidRDefault="002A7792" w:rsidP="00A37965">
            <w:r w:rsidRPr="0082285B">
              <w:t>precision</w:t>
            </w:r>
          </w:p>
        </w:tc>
        <w:tc>
          <w:tcPr>
            <w:tcW w:w="1043" w:type="dxa"/>
            <w:shd w:val="clear" w:color="auto" w:fill="auto"/>
          </w:tcPr>
          <w:p w14:paraId="27A14234"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077</w:t>
            </w:r>
          </w:p>
        </w:tc>
        <w:tc>
          <w:tcPr>
            <w:tcW w:w="1168" w:type="dxa"/>
            <w:shd w:val="clear" w:color="auto" w:fill="auto"/>
          </w:tcPr>
          <w:p w14:paraId="707599EE"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084</w:t>
            </w:r>
          </w:p>
        </w:tc>
        <w:tc>
          <w:tcPr>
            <w:tcW w:w="1129" w:type="dxa"/>
            <w:shd w:val="clear" w:color="auto" w:fill="auto"/>
          </w:tcPr>
          <w:p w14:paraId="6A9F45E1"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116</w:t>
            </w:r>
          </w:p>
        </w:tc>
        <w:tc>
          <w:tcPr>
            <w:tcW w:w="1118" w:type="dxa"/>
            <w:shd w:val="clear" w:color="auto" w:fill="auto"/>
          </w:tcPr>
          <w:p w14:paraId="7B48C3D8"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148</w:t>
            </w:r>
          </w:p>
        </w:tc>
        <w:tc>
          <w:tcPr>
            <w:tcW w:w="1258" w:type="dxa"/>
            <w:shd w:val="clear" w:color="auto" w:fill="auto"/>
          </w:tcPr>
          <w:p w14:paraId="318E2005"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098</w:t>
            </w:r>
          </w:p>
        </w:tc>
        <w:tc>
          <w:tcPr>
            <w:tcW w:w="1116" w:type="dxa"/>
            <w:shd w:val="clear" w:color="auto" w:fill="auto"/>
          </w:tcPr>
          <w:p w14:paraId="346F1EAF"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12</w:t>
            </w:r>
          </w:p>
        </w:tc>
      </w:tr>
      <w:tr w:rsidR="000D4083" w:rsidRPr="0082285B"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82285B" w:rsidRDefault="002A7792" w:rsidP="00A37965">
            <w:r w:rsidRPr="0082285B">
              <w:t>recall</w:t>
            </w:r>
          </w:p>
        </w:tc>
        <w:tc>
          <w:tcPr>
            <w:tcW w:w="1043" w:type="dxa"/>
            <w:shd w:val="clear" w:color="auto" w:fill="auto"/>
          </w:tcPr>
          <w:p w14:paraId="038BD2E4"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789</w:t>
            </w:r>
          </w:p>
        </w:tc>
        <w:tc>
          <w:tcPr>
            <w:tcW w:w="1168" w:type="dxa"/>
            <w:shd w:val="clear" w:color="auto" w:fill="auto"/>
          </w:tcPr>
          <w:p w14:paraId="26261C04"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745</w:t>
            </w:r>
          </w:p>
        </w:tc>
        <w:tc>
          <w:tcPr>
            <w:tcW w:w="1129" w:type="dxa"/>
            <w:shd w:val="clear" w:color="auto" w:fill="auto"/>
          </w:tcPr>
          <w:p w14:paraId="1F0D9F38"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425</w:t>
            </w:r>
          </w:p>
        </w:tc>
        <w:tc>
          <w:tcPr>
            <w:tcW w:w="1118" w:type="dxa"/>
            <w:shd w:val="clear" w:color="auto" w:fill="auto"/>
          </w:tcPr>
          <w:p w14:paraId="68A1F20C"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036</w:t>
            </w:r>
          </w:p>
        </w:tc>
        <w:tc>
          <w:tcPr>
            <w:tcW w:w="1258" w:type="dxa"/>
            <w:shd w:val="clear" w:color="auto" w:fill="auto"/>
          </w:tcPr>
          <w:p w14:paraId="27CF93DF"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526</w:t>
            </w:r>
          </w:p>
        </w:tc>
        <w:tc>
          <w:tcPr>
            <w:tcW w:w="1116" w:type="dxa"/>
            <w:shd w:val="clear" w:color="auto" w:fill="auto"/>
          </w:tcPr>
          <w:p w14:paraId="61689FDC" w14:textId="77777777" w:rsidR="002A7792" w:rsidRPr="0082285B" w:rsidRDefault="002A7792" w:rsidP="00A37965">
            <w:pPr>
              <w:cnfStyle w:val="000000100000" w:firstRow="0" w:lastRow="0" w:firstColumn="0" w:lastColumn="0" w:oddVBand="0" w:evenVBand="0" w:oddHBand="1" w:evenHBand="0" w:firstRowFirstColumn="0" w:firstRowLastColumn="0" w:lastRowFirstColumn="0" w:lastRowLastColumn="0"/>
            </w:pPr>
            <w:r w:rsidRPr="0082285B">
              <w:t>0.005</w:t>
            </w:r>
          </w:p>
        </w:tc>
      </w:tr>
      <w:tr w:rsidR="000D4083" w:rsidRPr="0082285B"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82285B" w:rsidRDefault="002A7792" w:rsidP="00A37965">
            <w:r w:rsidRPr="0082285B">
              <w:t>ROC-AUC</w:t>
            </w:r>
          </w:p>
        </w:tc>
        <w:tc>
          <w:tcPr>
            <w:tcW w:w="1043" w:type="dxa"/>
            <w:shd w:val="clear" w:color="auto" w:fill="auto"/>
          </w:tcPr>
          <w:p w14:paraId="5076C66A"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734</w:t>
            </w:r>
          </w:p>
        </w:tc>
        <w:tc>
          <w:tcPr>
            <w:tcW w:w="1168" w:type="dxa"/>
            <w:shd w:val="clear" w:color="auto" w:fill="auto"/>
          </w:tcPr>
          <w:p w14:paraId="77A6B6A2"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755</w:t>
            </w:r>
          </w:p>
        </w:tc>
        <w:tc>
          <w:tcPr>
            <w:tcW w:w="1129" w:type="dxa"/>
            <w:shd w:val="clear" w:color="auto" w:fill="auto"/>
          </w:tcPr>
          <w:p w14:paraId="51B954CB"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735</w:t>
            </w:r>
          </w:p>
        </w:tc>
        <w:tc>
          <w:tcPr>
            <w:tcW w:w="1118" w:type="dxa"/>
            <w:shd w:val="clear" w:color="auto" w:fill="auto"/>
          </w:tcPr>
          <w:p w14:paraId="4DF6D7F9"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729</w:t>
            </w:r>
          </w:p>
        </w:tc>
        <w:tc>
          <w:tcPr>
            <w:tcW w:w="1258" w:type="dxa"/>
            <w:shd w:val="clear" w:color="auto" w:fill="auto"/>
          </w:tcPr>
          <w:p w14:paraId="11C83856"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728</w:t>
            </w:r>
          </w:p>
        </w:tc>
        <w:tc>
          <w:tcPr>
            <w:tcW w:w="1116" w:type="dxa"/>
            <w:shd w:val="clear" w:color="auto" w:fill="auto"/>
          </w:tcPr>
          <w:p w14:paraId="4925FCA8" w14:textId="77777777" w:rsidR="002A7792" w:rsidRPr="0082285B" w:rsidRDefault="002A7792" w:rsidP="00A37965">
            <w:pPr>
              <w:cnfStyle w:val="000000000000" w:firstRow="0" w:lastRow="0" w:firstColumn="0" w:lastColumn="0" w:oddVBand="0" w:evenVBand="0" w:oddHBand="0" w:evenHBand="0" w:firstRowFirstColumn="0" w:firstRowLastColumn="0" w:lastRowFirstColumn="0" w:lastRowLastColumn="0"/>
            </w:pPr>
            <w:r w:rsidRPr="0082285B">
              <w:t>0.722</w:t>
            </w:r>
          </w:p>
        </w:tc>
      </w:tr>
    </w:tbl>
    <w:p w14:paraId="11B7398B" w14:textId="3BC5751C" w:rsidR="002A7792" w:rsidRPr="0082285B" w:rsidRDefault="00231ECF" w:rsidP="00673A49">
      <w:pPr>
        <w:pStyle w:val="Beschriftung"/>
      </w:pPr>
      <w:bookmarkStart w:id="41" w:name="_Ref88151586"/>
      <w:bookmarkStart w:id="42" w:name="_Toc89204963"/>
      <w:r w:rsidRPr="0082285B">
        <w:t xml:space="preserve">Table </w:t>
      </w:r>
      <w:fldSimple w:instr=" SEQ Table \* ARABIC ">
        <w:r w:rsidR="00FE776D" w:rsidRPr="0082285B">
          <w:rPr>
            <w:noProof/>
          </w:rPr>
          <w:t>4</w:t>
        </w:r>
      </w:fldSimple>
      <w:bookmarkEnd w:id="41"/>
      <w:r w:rsidRPr="0082285B">
        <w:t>: Performance metrics after tuning, predictions for test set</w:t>
      </w:r>
      <w:bookmarkEnd w:id="42"/>
    </w:p>
    <w:p w14:paraId="7A601622" w14:textId="3382675A" w:rsidR="00DA1AED" w:rsidRPr="0082285B" w:rsidRDefault="001F3043" w:rsidP="00A37965">
      <w:r w:rsidRPr="0082285B">
        <w:t xml:space="preserve">The performance metrics evaluated through 5-fold cross validation are not reflected in the results obtained after hyperparameter tuning and </w:t>
      </w:r>
      <w:r w:rsidR="004C0D9B" w:rsidRPr="0082285B">
        <w:t xml:space="preserve">prediction of </w:t>
      </w:r>
      <w:r w:rsidRPr="0082285B">
        <w:t xml:space="preserve">the test set. </w:t>
      </w:r>
      <w:r w:rsidR="00B83BBF" w:rsidRPr="0082285B">
        <w:t xml:space="preserve">Performance is expected to increase after hyperparameter tuning, due to the most favorable hyperparameter combinations being selected. Despite </w:t>
      </w:r>
      <w:r w:rsidR="00B83BBF" w:rsidRPr="0082285B">
        <w:lastRenderedPageBreak/>
        <w:t xml:space="preserve">ROC-AUC being used as the metric for hyperparameter selection, all ROC-AUC values are worse when evaluating performance by predicting the test set. </w:t>
      </w:r>
      <w:r w:rsidR="009F3EFB" w:rsidRPr="0082285B">
        <w:t xml:space="preserve">Based on ROC-AUC the regularized elastic net regression model trained on upsampled data shows the best performance. </w:t>
      </w:r>
      <w:r w:rsidR="00686DBD" w:rsidRPr="0082285B">
        <w:t xml:space="preserve">The best hyperparameters for this model are the very small </w:t>
      </w:r>
      <w:r w:rsidR="00686DBD" w:rsidRPr="0082285B">
        <w:rPr>
          <w:i/>
          <w:iCs/>
        </w:rPr>
        <w:t>penalty</w:t>
      </w:r>
      <w:r w:rsidR="00686DBD" w:rsidRPr="0082285B">
        <w:t xml:space="preserve"> of 0.0000000001 in combination with a </w:t>
      </w:r>
      <w:r w:rsidR="00686DBD" w:rsidRPr="0082285B">
        <w:rPr>
          <w:i/>
          <w:iCs/>
        </w:rPr>
        <w:t xml:space="preserve">mixture </w:t>
      </w:r>
      <w:r w:rsidR="00686DBD" w:rsidRPr="0082285B">
        <w:t xml:space="preserve">of 1, resulting in LASSO regression which shrinks the coefficients of unneeded predictor variables to zero.  </w:t>
      </w:r>
    </w:p>
    <w:p w14:paraId="5ACC1900" w14:textId="6DD6382E" w:rsidR="00DA1AED" w:rsidRPr="0082285B" w:rsidRDefault="009F3EFB" w:rsidP="00A37965">
      <w:r w:rsidRPr="0082285B">
        <w:t xml:space="preserve">The elastic net regression models are the only model fits with a recall </w:t>
      </w:r>
      <w:r w:rsidR="00686DBD" w:rsidRPr="0082285B">
        <w:t>larger than</w:t>
      </w:r>
      <w:r w:rsidRPr="0082285B">
        <w:t xml:space="preserve"> 0.53, hinting towards a general </w:t>
      </w:r>
      <w:r w:rsidR="004C0D9B" w:rsidRPr="0082285B">
        <w:t>in</w:t>
      </w:r>
      <w:r w:rsidRPr="0082285B">
        <w:t xml:space="preserve">ability to identify true positives within the testing data. </w:t>
      </w:r>
      <w:r w:rsidR="00B041D2" w:rsidRPr="0082285B">
        <w:t>While the elastic net models achieve acceptable recall, they also come with the lowest precision values out of all model fits</w:t>
      </w:r>
      <w:r w:rsidR="004500DF" w:rsidRPr="0082285B">
        <w:t xml:space="preserve">. This indicates </w:t>
      </w:r>
      <w:r w:rsidR="00B041D2" w:rsidRPr="0082285B">
        <w:t>that these models achieve their comparably high recall by overestimating the number of samples where fire ignitions occurred, leading to a large number of false positives among the predicted classes</w:t>
      </w:r>
      <w:r w:rsidR="004500DF" w:rsidRPr="0082285B">
        <w:t xml:space="preserve"> as seen in the confusion matrix depicted in </w:t>
      </w:r>
      <w:r w:rsidR="004500DF" w:rsidRPr="0082285B">
        <w:fldChar w:fldCharType="begin"/>
      </w:r>
      <w:r w:rsidR="004500DF" w:rsidRPr="0082285B">
        <w:instrText xml:space="preserve"> REF _Ref88223141 \h </w:instrText>
      </w:r>
      <w:r w:rsidR="004500DF" w:rsidRPr="0082285B">
        <w:fldChar w:fldCharType="separate"/>
      </w:r>
      <w:r w:rsidR="00140EA3" w:rsidRPr="0082285B">
        <w:t xml:space="preserve">Table </w:t>
      </w:r>
      <w:r w:rsidR="00140EA3" w:rsidRPr="0082285B">
        <w:rPr>
          <w:noProof/>
        </w:rPr>
        <w:t>4</w:t>
      </w:r>
      <w:r w:rsidR="004500DF" w:rsidRPr="0082285B">
        <w:fldChar w:fldCharType="end"/>
      </w:r>
      <w:r w:rsidR="00B041D2" w:rsidRPr="0082285B">
        <w:t xml:space="preserve">. </w:t>
      </w:r>
      <w:r w:rsidR="00944051" w:rsidRPr="0082285B">
        <w:t xml:space="preserve">This </w:t>
      </w:r>
      <w:r w:rsidR="004500DF" w:rsidRPr="0082285B">
        <w:t xml:space="preserve">fact </w:t>
      </w:r>
      <w:r w:rsidR="00944051" w:rsidRPr="0082285B">
        <w:t>is reflected in the low F-measure of these models, which is hampered by low precision despite comparabl</w:t>
      </w:r>
      <w:r w:rsidR="00673896" w:rsidRPr="0082285B">
        <w:t>y</w:t>
      </w:r>
      <w:r w:rsidR="00944051" w:rsidRPr="0082285B">
        <w:t xml:space="preserve"> high recall</w:t>
      </w:r>
      <w:r w:rsidR="004500DF" w:rsidRPr="0082285B">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rsidRPr="0082285B"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Pr="0082285B" w:rsidRDefault="004D52D1" w:rsidP="00A37965"/>
        </w:tc>
        <w:tc>
          <w:tcPr>
            <w:tcW w:w="4528" w:type="dxa"/>
            <w:gridSpan w:val="2"/>
          </w:tcPr>
          <w:p w14:paraId="55F9C6A8" w14:textId="77777777" w:rsidR="004D52D1" w:rsidRPr="0082285B" w:rsidRDefault="004D52D1" w:rsidP="00A37965">
            <w:pPr>
              <w:cnfStyle w:val="100000000000" w:firstRow="1" w:lastRow="0" w:firstColumn="0" w:lastColumn="0" w:oddVBand="0" w:evenVBand="0" w:oddHBand="0" w:evenHBand="0" w:firstRowFirstColumn="0" w:firstRowLastColumn="0" w:lastRowFirstColumn="0" w:lastRowLastColumn="0"/>
            </w:pPr>
            <w:r w:rsidRPr="0082285B">
              <w:t>Truth</w:t>
            </w:r>
          </w:p>
        </w:tc>
      </w:tr>
      <w:tr w:rsidR="004D52D1" w:rsidRPr="0082285B"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Pr="0082285B" w:rsidRDefault="004D52D1" w:rsidP="00A37965">
            <w:r w:rsidRPr="0082285B">
              <w:t>Prediction</w:t>
            </w:r>
          </w:p>
        </w:tc>
        <w:tc>
          <w:tcPr>
            <w:tcW w:w="2264" w:type="dxa"/>
            <w:shd w:val="clear" w:color="auto" w:fill="auto"/>
          </w:tcPr>
          <w:p w14:paraId="4CBF5CC6" w14:textId="77777777" w:rsidR="004D52D1" w:rsidRPr="0082285B" w:rsidRDefault="004D52D1" w:rsidP="00A37965">
            <w:pPr>
              <w:cnfStyle w:val="000000100000" w:firstRow="0" w:lastRow="0" w:firstColumn="0" w:lastColumn="0" w:oddVBand="0" w:evenVBand="0" w:oddHBand="1" w:evenHBand="0" w:firstRowFirstColumn="0" w:firstRowLastColumn="0" w:lastRowFirstColumn="0" w:lastRowLastColumn="0"/>
            </w:pPr>
            <w:r w:rsidRPr="0082285B">
              <w:t>Fire</w:t>
            </w:r>
          </w:p>
        </w:tc>
        <w:tc>
          <w:tcPr>
            <w:tcW w:w="2264" w:type="dxa"/>
            <w:shd w:val="clear" w:color="auto" w:fill="auto"/>
          </w:tcPr>
          <w:p w14:paraId="6456EF12" w14:textId="77777777" w:rsidR="004D52D1" w:rsidRPr="0082285B" w:rsidRDefault="004D52D1" w:rsidP="00A37965">
            <w:pPr>
              <w:cnfStyle w:val="000000100000" w:firstRow="0" w:lastRow="0" w:firstColumn="0" w:lastColumn="0" w:oddVBand="0" w:evenVBand="0" w:oddHBand="1" w:evenHBand="0" w:firstRowFirstColumn="0" w:firstRowLastColumn="0" w:lastRowFirstColumn="0" w:lastRowLastColumn="0"/>
            </w:pPr>
            <w:r w:rsidRPr="0082285B">
              <w:t>none</w:t>
            </w:r>
          </w:p>
        </w:tc>
      </w:tr>
      <w:tr w:rsidR="004D52D1" w:rsidRPr="0082285B"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Pr="0082285B" w:rsidRDefault="004D52D1" w:rsidP="00A37965">
            <w:r w:rsidRPr="0082285B">
              <w:t>Fire</w:t>
            </w:r>
          </w:p>
        </w:tc>
        <w:tc>
          <w:tcPr>
            <w:tcW w:w="2264" w:type="dxa"/>
            <w:shd w:val="clear" w:color="auto" w:fill="auto"/>
          </w:tcPr>
          <w:p w14:paraId="43659539" w14:textId="1A35A324" w:rsidR="004D52D1" w:rsidRPr="0082285B" w:rsidRDefault="004D52D1" w:rsidP="00A37965">
            <w:pPr>
              <w:cnfStyle w:val="000000000000" w:firstRow="0" w:lastRow="0" w:firstColumn="0" w:lastColumn="0" w:oddVBand="0" w:evenVBand="0" w:oddHBand="0" w:evenHBand="0" w:firstRowFirstColumn="0" w:firstRowLastColumn="0" w:lastRowFirstColumn="0" w:lastRowLastColumn="0"/>
            </w:pPr>
            <w:r w:rsidRPr="0082285B">
              <w:t>899</w:t>
            </w:r>
          </w:p>
        </w:tc>
        <w:tc>
          <w:tcPr>
            <w:tcW w:w="2264" w:type="dxa"/>
            <w:shd w:val="clear" w:color="auto" w:fill="auto"/>
          </w:tcPr>
          <w:p w14:paraId="2B1A8A1E" w14:textId="19A12E2C" w:rsidR="004D52D1" w:rsidRPr="0082285B" w:rsidRDefault="004D52D1" w:rsidP="00A37965">
            <w:pPr>
              <w:cnfStyle w:val="000000000000" w:firstRow="0" w:lastRow="0" w:firstColumn="0" w:lastColumn="0" w:oddVBand="0" w:evenVBand="0" w:oddHBand="0" w:evenHBand="0" w:firstRowFirstColumn="0" w:firstRowLastColumn="0" w:lastRowFirstColumn="0" w:lastRowLastColumn="0"/>
            </w:pPr>
            <w:r w:rsidRPr="0082285B">
              <w:t>9858</w:t>
            </w:r>
          </w:p>
        </w:tc>
      </w:tr>
      <w:tr w:rsidR="004D52D1" w:rsidRPr="0082285B"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Pr="0082285B" w:rsidRDefault="004D52D1" w:rsidP="00A37965">
            <w:r w:rsidRPr="0082285B">
              <w:t>none</w:t>
            </w:r>
          </w:p>
        </w:tc>
        <w:tc>
          <w:tcPr>
            <w:tcW w:w="2264" w:type="dxa"/>
            <w:shd w:val="clear" w:color="auto" w:fill="auto"/>
          </w:tcPr>
          <w:p w14:paraId="519A53B4" w14:textId="57CFFD6E" w:rsidR="004D52D1" w:rsidRPr="0082285B" w:rsidRDefault="004D52D1" w:rsidP="00A37965">
            <w:pPr>
              <w:cnfStyle w:val="000000100000" w:firstRow="0" w:lastRow="0" w:firstColumn="0" w:lastColumn="0" w:oddVBand="0" w:evenVBand="0" w:oddHBand="1" w:evenHBand="0" w:firstRowFirstColumn="0" w:firstRowLastColumn="0" w:lastRowFirstColumn="0" w:lastRowLastColumn="0"/>
            </w:pPr>
            <w:r w:rsidRPr="0082285B">
              <w:t>308</w:t>
            </w:r>
          </w:p>
        </w:tc>
        <w:tc>
          <w:tcPr>
            <w:tcW w:w="2264" w:type="dxa"/>
            <w:shd w:val="clear" w:color="auto" w:fill="auto"/>
          </w:tcPr>
          <w:p w14:paraId="2889FB81" w14:textId="58557929" w:rsidR="004D52D1" w:rsidRPr="0082285B" w:rsidRDefault="004D52D1" w:rsidP="00A37965">
            <w:pPr>
              <w:cnfStyle w:val="000000100000" w:firstRow="0" w:lastRow="0" w:firstColumn="0" w:lastColumn="0" w:oddVBand="0" w:evenVBand="0" w:oddHBand="1" w:evenHBand="0" w:firstRowFirstColumn="0" w:firstRowLastColumn="0" w:lastRowFirstColumn="0" w:lastRowLastColumn="0"/>
            </w:pPr>
            <w:r w:rsidRPr="0082285B">
              <w:t>18663</w:t>
            </w:r>
          </w:p>
        </w:tc>
      </w:tr>
    </w:tbl>
    <w:p w14:paraId="21D5EC4A" w14:textId="3D586F5E" w:rsidR="004D52D1" w:rsidRPr="0082285B" w:rsidRDefault="006039C7" w:rsidP="00673A49">
      <w:pPr>
        <w:pStyle w:val="Beschriftung"/>
      </w:pPr>
      <w:bookmarkStart w:id="43" w:name="_Ref88223141"/>
      <w:bookmarkStart w:id="44" w:name="_Toc89204964"/>
      <w:r w:rsidRPr="0082285B">
        <w:t xml:space="preserve">Table </w:t>
      </w:r>
      <w:fldSimple w:instr=" SEQ Table \* ARABIC ">
        <w:r w:rsidR="00FE776D" w:rsidRPr="0082285B">
          <w:rPr>
            <w:noProof/>
          </w:rPr>
          <w:t>5</w:t>
        </w:r>
      </w:fldSimple>
      <w:bookmarkEnd w:id="43"/>
      <w:r w:rsidRPr="0082285B">
        <w:t>: Confusion Matrix of tuned Elastic Net Model (upsampled)</w:t>
      </w:r>
      <w:bookmarkEnd w:id="44"/>
    </w:p>
    <w:p w14:paraId="5DBF72F3" w14:textId="750956BC" w:rsidR="00626CEB" w:rsidRPr="0082285B" w:rsidRDefault="00626CEB" w:rsidP="00EA0B8F">
      <w:pPr>
        <w:pStyle w:val="berschrift2"/>
      </w:pPr>
      <w:bookmarkStart w:id="45" w:name="_Toc89203228"/>
      <w:bookmarkStart w:id="46" w:name="_Toc89204229"/>
      <w:r w:rsidRPr="0082285B">
        <w:t>Stratified random split</w:t>
      </w:r>
      <w:bookmarkEnd w:id="45"/>
      <w:bookmarkEnd w:id="46"/>
    </w:p>
    <w:p w14:paraId="5ABA1054" w14:textId="77777777" w:rsidR="00484C8C" w:rsidRPr="0082285B" w:rsidRDefault="007F0BA7" w:rsidP="00A37965">
      <w:r w:rsidRPr="0082285B">
        <w:t xml:space="preserve">Clearly, these models are unable to satisfyingly classify fire ignitions and non-events in the data set designated for testing. </w:t>
      </w:r>
      <w:r w:rsidR="00C3068E" w:rsidRPr="0082285B">
        <w:t xml:space="preserve">This comes as a surprise after the performance estimates based on resampling the training data showed promising results for all model specifications. </w:t>
      </w:r>
      <w:r w:rsidR="00A7281B" w:rsidRPr="0082285B">
        <w:t xml:space="preserve">The superior performance achieved through resampling hints toward the reason for the drop in performance when predicting the test set: All classifiers appear to achieve much better results when evaluated </w:t>
      </w:r>
      <w:r w:rsidR="00A7281B" w:rsidRPr="0082285B">
        <w:lastRenderedPageBreak/>
        <w:t xml:space="preserve">on testing data </w:t>
      </w:r>
      <w:r w:rsidR="005638E2" w:rsidRPr="0082285B">
        <w:t xml:space="preserve">that was not split based on year, but random sampling as is done during cross validation. </w:t>
      </w:r>
    </w:p>
    <w:p w14:paraId="556526AD" w14:textId="55AC7795" w:rsidR="000E2180" w:rsidRPr="0082285B" w:rsidRDefault="006B296E" w:rsidP="00A37965">
      <w:r w:rsidRPr="0082285B">
        <w:t xml:space="preserve">For this </w:t>
      </w:r>
      <w:r w:rsidR="00A52AEE" w:rsidRPr="0082285B">
        <w:t>reason,</w:t>
      </w:r>
      <w:r w:rsidRPr="0082285B">
        <w:t xml:space="preserve"> I estimated another set of models with the exact same modeling specifications, except that the training and testing split </w:t>
      </w:r>
      <w:r w:rsidR="00484C8C" w:rsidRPr="0082285B">
        <w:t>being</w:t>
      </w:r>
      <w:r w:rsidRPr="0082285B">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82285B"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82285B" w:rsidRDefault="006B296E" w:rsidP="00A37965">
            <w:r w:rsidRPr="0082285B">
              <w:t>.metric</w:t>
            </w:r>
          </w:p>
        </w:tc>
        <w:tc>
          <w:tcPr>
            <w:tcW w:w="3570" w:type="dxa"/>
          </w:tcPr>
          <w:p w14:paraId="3DEC00B7" w14:textId="77777777" w:rsidR="006B296E" w:rsidRPr="0082285B" w:rsidRDefault="006B296E" w:rsidP="00A37965">
            <w:pPr>
              <w:cnfStyle w:val="100000000000" w:firstRow="1" w:lastRow="0" w:firstColumn="0" w:lastColumn="0" w:oddVBand="0" w:evenVBand="0" w:oddHBand="0" w:evenHBand="0" w:firstRowFirstColumn="0" w:firstRowLastColumn="0" w:lastRowFirstColumn="0" w:lastRowLastColumn="0"/>
            </w:pPr>
            <w:r w:rsidRPr="0082285B">
              <w:t>GLM</w:t>
            </w:r>
          </w:p>
        </w:tc>
        <w:tc>
          <w:tcPr>
            <w:tcW w:w="3570" w:type="dxa"/>
          </w:tcPr>
          <w:p w14:paraId="21E43816" w14:textId="77777777" w:rsidR="006B296E" w:rsidRPr="0082285B" w:rsidRDefault="006B296E" w:rsidP="00A37965">
            <w:pPr>
              <w:cnfStyle w:val="100000000000" w:firstRow="1" w:lastRow="0" w:firstColumn="0" w:lastColumn="0" w:oddVBand="0" w:evenVBand="0" w:oddHBand="0" w:evenHBand="0" w:firstRowFirstColumn="0" w:firstRowLastColumn="0" w:lastRowFirstColumn="0" w:lastRowLastColumn="0"/>
            </w:pPr>
            <w:r w:rsidRPr="0082285B">
              <w:t>RF</w:t>
            </w:r>
          </w:p>
        </w:tc>
        <w:tc>
          <w:tcPr>
            <w:tcW w:w="3570" w:type="dxa"/>
          </w:tcPr>
          <w:p w14:paraId="4B486208" w14:textId="77777777" w:rsidR="006B296E" w:rsidRPr="0082285B" w:rsidRDefault="006B296E" w:rsidP="00A37965">
            <w:pPr>
              <w:cnfStyle w:val="100000000000" w:firstRow="1" w:lastRow="0" w:firstColumn="0" w:lastColumn="0" w:oddVBand="0" w:evenVBand="0" w:oddHBand="0" w:evenHBand="0" w:firstRowFirstColumn="0" w:firstRowLastColumn="0" w:lastRowFirstColumn="0" w:lastRowLastColumn="0"/>
            </w:pPr>
            <w:r w:rsidRPr="0082285B">
              <w:t>XGB</w:t>
            </w:r>
          </w:p>
        </w:tc>
      </w:tr>
      <w:tr w:rsidR="006B296E" w:rsidRPr="0082285B"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82285B" w:rsidRDefault="006B296E" w:rsidP="00A37965">
            <w:r w:rsidRPr="0082285B">
              <w:t>accuracy</w:t>
            </w:r>
          </w:p>
        </w:tc>
        <w:tc>
          <w:tcPr>
            <w:tcW w:w="3570" w:type="dxa"/>
            <w:shd w:val="clear" w:color="auto" w:fill="auto"/>
          </w:tcPr>
          <w:p w14:paraId="5BDCDD88"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642</w:t>
            </w:r>
          </w:p>
        </w:tc>
        <w:tc>
          <w:tcPr>
            <w:tcW w:w="3570" w:type="dxa"/>
            <w:shd w:val="clear" w:color="auto" w:fill="auto"/>
          </w:tcPr>
          <w:p w14:paraId="432B9EB2"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86</w:t>
            </w:r>
          </w:p>
        </w:tc>
        <w:tc>
          <w:tcPr>
            <w:tcW w:w="3570" w:type="dxa"/>
            <w:shd w:val="clear" w:color="auto" w:fill="auto"/>
          </w:tcPr>
          <w:p w14:paraId="7B73E8E7"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807</w:t>
            </w:r>
          </w:p>
        </w:tc>
      </w:tr>
      <w:tr w:rsidR="006B296E" w:rsidRPr="0082285B"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82285B" w:rsidRDefault="006B296E" w:rsidP="00A37965">
            <w:r w:rsidRPr="0082285B">
              <w:t>Classification cost</w:t>
            </w:r>
          </w:p>
        </w:tc>
        <w:tc>
          <w:tcPr>
            <w:tcW w:w="3570" w:type="dxa"/>
            <w:shd w:val="clear" w:color="auto" w:fill="auto"/>
          </w:tcPr>
          <w:p w14:paraId="2C3F5821"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388</w:t>
            </w:r>
          </w:p>
        </w:tc>
        <w:tc>
          <w:tcPr>
            <w:tcW w:w="3570" w:type="dxa"/>
            <w:shd w:val="clear" w:color="auto" w:fill="auto"/>
          </w:tcPr>
          <w:p w14:paraId="1524BD16"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238</w:t>
            </w:r>
          </w:p>
        </w:tc>
        <w:tc>
          <w:tcPr>
            <w:tcW w:w="3570" w:type="dxa"/>
            <w:shd w:val="clear" w:color="auto" w:fill="auto"/>
          </w:tcPr>
          <w:p w14:paraId="3D76B954"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244</w:t>
            </w:r>
          </w:p>
        </w:tc>
      </w:tr>
      <w:tr w:rsidR="006B296E" w:rsidRPr="0082285B"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82285B" w:rsidRDefault="006B296E" w:rsidP="00A37965">
            <w:r w:rsidRPr="0082285B">
              <w:t>F-measure</w:t>
            </w:r>
          </w:p>
        </w:tc>
        <w:tc>
          <w:tcPr>
            <w:tcW w:w="3570" w:type="dxa"/>
            <w:shd w:val="clear" w:color="auto" w:fill="auto"/>
          </w:tcPr>
          <w:p w14:paraId="1E16C392"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092</w:t>
            </w:r>
          </w:p>
        </w:tc>
        <w:tc>
          <w:tcPr>
            <w:tcW w:w="3570" w:type="dxa"/>
            <w:shd w:val="clear" w:color="auto" w:fill="auto"/>
          </w:tcPr>
          <w:p w14:paraId="6A596AB0"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201</w:t>
            </w:r>
          </w:p>
        </w:tc>
        <w:tc>
          <w:tcPr>
            <w:tcW w:w="3570" w:type="dxa"/>
            <w:shd w:val="clear" w:color="auto" w:fill="auto"/>
          </w:tcPr>
          <w:p w14:paraId="035EDA0D"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155</w:t>
            </w:r>
          </w:p>
        </w:tc>
      </w:tr>
      <w:tr w:rsidR="006B296E" w:rsidRPr="0082285B"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82285B" w:rsidRDefault="006B296E" w:rsidP="00A37965">
            <w:r w:rsidRPr="0082285B">
              <w:t>precision</w:t>
            </w:r>
          </w:p>
        </w:tc>
        <w:tc>
          <w:tcPr>
            <w:tcW w:w="3570" w:type="dxa"/>
            <w:shd w:val="clear" w:color="auto" w:fill="auto"/>
          </w:tcPr>
          <w:p w14:paraId="372DF068"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048</w:t>
            </w:r>
          </w:p>
        </w:tc>
        <w:tc>
          <w:tcPr>
            <w:tcW w:w="3570" w:type="dxa"/>
            <w:shd w:val="clear" w:color="auto" w:fill="auto"/>
          </w:tcPr>
          <w:p w14:paraId="786C8E3C"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115</w:t>
            </w:r>
          </w:p>
        </w:tc>
        <w:tc>
          <w:tcPr>
            <w:tcW w:w="3570" w:type="dxa"/>
            <w:shd w:val="clear" w:color="auto" w:fill="auto"/>
          </w:tcPr>
          <w:p w14:paraId="7799866F"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086</w:t>
            </w:r>
          </w:p>
        </w:tc>
      </w:tr>
      <w:tr w:rsidR="006B296E" w:rsidRPr="0082285B"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82285B" w:rsidRDefault="006B296E" w:rsidP="00A37965">
            <w:r w:rsidRPr="0082285B">
              <w:t>recall</w:t>
            </w:r>
          </w:p>
        </w:tc>
        <w:tc>
          <w:tcPr>
            <w:tcW w:w="3570" w:type="dxa"/>
            <w:shd w:val="clear" w:color="auto" w:fill="auto"/>
          </w:tcPr>
          <w:p w14:paraId="2B681E8E"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833</w:t>
            </w:r>
          </w:p>
        </w:tc>
        <w:tc>
          <w:tcPr>
            <w:tcW w:w="3570" w:type="dxa"/>
            <w:shd w:val="clear" w:color="auto" w:fill="auto"/>
          </w:tcPr>
          <w:p w14:paraId="5468E734"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812</w:t>
            </w:r>
          </w:p>
        </w:tc>
        <w:tc>
          <w:tcPr>
            <w:tcW w:w="3570" w:type="dxa"/>
            <w:shd w:val="clear" w:color="auto" w:fill="auto"/>
          </w:tcPr>
          <w:p w14:paraId="577AA9E1" w14:textId="77777777" w:rsidR="006B296E" w:rsidRPr="0082285B" w:rsidRDefault="006B296E" w:rsidP="00A37965">
            <w:pPr>
              <w:cnfStyle w:val="000000100000" w:firstRow="0" w:lastRow="0" w:firstColumn="0" w:lastColumn="0" w:oddVBand="0" w:evenVBand="0" w:oddHBand="1" w:evenHBand="0" w:firstRowFirstColumn="0" w:firstRowLastColumn="0" w:lastRowFirstColumn="0" w:lastRowLastColumn="0"/>
            </w:pPr>
            <w:r w:rsidRPr="0082285B">
              <w:t>0.82</w:t>
            </w:r>
          </w:p>
        </w:tc>
      </w:tr>
      <w:tr w:rsidR="006B296E" w:rsidRPr="0082285B"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82285B" w:rsidRDefault="006B296E" w:rsidP="00A37965">
            <w:r w:rsidRPr="0082285B">
              <w:t>ROC-AUC</w:t>
            </w:r>
          </w:p>
        </w:tc>
        <w:tc>
          <w:tcPr>
            <w:tcW w:w="3570" w:type="dxa"/>
            <w:shd w:val="clear" w:color="auto" w:fill="auto"/>
          </w:tcPr>
          <w:p w14:paraId="06067906"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809</w:t>
            </w:r>
          </w:p>
        </w:tc>
        <w:tc>
          <w:tcPr>
            <w:tcW w:w="3570" w:type="dxa"/>
            <w:shd w:val="clear" w:color="auto" w:fill="auto"/>
          </w:tcPr>
          <w:p w14:paraId="415D7F25"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914</w:t>
            </w:r>
          </w:p>
        </w:tc>
        <w:tc>
          <w:tcPr>
            <w:tcW w:w="3570" w:type="dxa"/>
            <w:shd w:val="clear" w:color="auto" w:fill="auto"/>
          </w:tcPr>
          <w:p w14:paraId="3AE38F79" w14:textId="77777777" w:rsidR="006B296E" w:rsidRPr="0082285B" w:rsidRDefault="006B296E" w:rsidP="00A37965">
            <w:pPr>
              <w:cnfStyle w:val="000000000000" w:firstRow="0" w:lastRow="0" w:firstColumn="0" w:lastColumn="0" w:oddVBand="0" w:evenVBand="0" w:oddHBand="0" w:evenHBand="0" w:firstRowFirstColumn="0" w:firstRowLastColumn="0" w:lastRowFirstColumn="0" w:lastRowLastColumn="0"/>
            </w:pPr>
            <w:r w:rsidRPr="0082285B">
              <w:t>0.894</w:t>
            </w:r>
          </w:p>
        </w:tc>
      </w:tr>
    </w:tbl>
    <w:p w14:paraId="2E8D7835" w14:textId="6703BEB9" w:rsidR="006B296E" w:rsidRPr="0082285B" w:rsidRDefault="00A52AEE" w:rsidP="00673A49">
      <w:pPr>
        <w:pStyle w:val="Beschriftung"/>
      </w:pPr>
      <w:bookmarkStart w:id="47" w:name="_Ref88223636"/>
      <w:bookmarkStart w:id="48" w:name="_Toc89204965"/>
      <w:r w:rsidRPr="0082285B">
        <w:t xml:space="preserve">Table </w:t>
      </w:r>
      <w:fldSimple w:instr=" SEQ Table \* ARABIC ">
        <w:r w:rsidR="00FE776D" w:rsidRPr="0082285B">
          <w:rPr>
            <w:noProof/>
          </w:rPr>
          <w:t>6</w:t>
        </w:r>
      </w:fldSimple>
      <w:bookmarkEnd w:id="47"/>
      <w:r w:rsidRPr="0082285B">
        <w:t>: Performance metrics when using a randomized training-/test split and downsampled training data</w:t>
      </w:r>
      <w:bookmarkEnd w:id="48"/>
    </w:p>
    <w:p w14:paraId="5BC5CD5B" w14:textId="131A5B90" w:rsidR="00A52AEE" w:rsidRPr="0082285B" w:rsidRDefault="003A2427" w:rsidP="00A37965">
      <w:r w:rsidRPr="0082285B">
        <w:t>Changing</w:t>
      </w:r>
      <w:r w:rsidR="00484C8C" w:rsidRPr="0082285B">
        <w:t xml:space="preserve"> from time-based </w:t>
      </w:r>
      <w:r w:rsidRPr="0082285B">
        <w:t>splitting to a randomized training and test split dramatically improves the performance metrics for all estimated models</w:t>
      </w:r>
      <w:r w:rsidR="00BC50C5" w:rsidRPr="0082285B">
        <w:t xml:space="preserve">, as seen in </w:t>
      </w:r>
      <w:r w:rsidR="00BC50C5" w:rsidRPr="0082285B">
        <w:fldChar w:fldCharType="begin"/>
      </w:r>
      <w:r w:rsidR="00BC50C5" w:rsidRPr="0082285B">
        <w:instrText xml:space="preserve"> REF _Ref88223636 \h </w:instrText>
      </w:r>
      <w:r w:rsidR="00BC50C5" w:rsidRPr="0082285B">
        <w:fldChar w:fldCharType="separate"/>
      </w:r>
      <w:r w:rsidR="00140EA3" w:rsidRPr="0082285B">
        <w:t xml:space="preserve">Table </w:t>
      </w:r>
      <w:r w:rsidR="00140EA3" w:rsidRPr="0082285B">
        <w:rPr>
          <w:noProof/>
        </w:rPr>
        <w:t>5</w:t>
      </w:r>
      <w:r w:rsidR="00BC50C5" w:rsidRPr="0082285B">
        <w:fldChar w:fldCharType="end"/>
      </w:r>
      <w:r w:rsidRPr="0082285B">
        <w:t xml:space="preserve">. </w:t>
      </w:r>
      <w:r w:rsidR="00870CA6" w:rsidRPr="0082285B">
        <w:t xml:space="preserve">These models </w:t>
      </w:r>
      <w:r w:rsidR="004C0D9B" w:rsidRPr="0082285B">
        <w:t>were</w:t>
      </w:r>
      <w:r w:rsidR="00870CA6" w:rsidRPr="0082285B">
        <w:t xml:space="preserve"> trained on the downsampled training data set, which has proven to lead to comparable if not superior prediction results for the previously estimated models (</w:t>
      </w:r>
      <w:r w:rsidR="00531D2A" w:rsidRPr="0082285B">
        <w:t xml:space="preserve">as </w:t>
      </w:r>
      <w:r w:rsidR="00870CA6" w:rsidRPr="0082285B">
        <w:t>see</w:t>
      </w:r>
      <w:r w:rsidR="00531D2A" w:rsidRPr="0082285B">
        <w:t>n in</w:t>
      </w:r>
      <w:r w:rsidR="00870CA6" w:rsidRPr="0082285B">
        <w:t xml:space="preserve"> </w:t>
      </w:r>
      <w:r w:rsidR="00870CA6" w:rsidRPr="0082285B">
        <w:fldChar w:fldCharType="begin"/>
      </w:r>
      <w:r w:rsidR="00870CA6" w:rsidRPr="0082285B">
        <w:instrText xml:space="preserve"> REF _Ref88151586 \h </w:instrText>
      </w:r>
      <w:r w:rsidR="00870CA6" w:rsidRPr="0082285B">
        <w:fldChar w:fldCharType="separate"/>
      </w:r>
      <w:r w:rsidR="00140EA3" w:rsidRPr="0082285B">
        <w:t xml:space="preserve">Table </w:t>
      </w:r>
      <w:r w:rsidR="00140EA3" w:rsidRPr="0082285B">
        <w:rPr>
          <w:noProof/>
        </w:rPr>
        <w:t>3</w:t>
      </w:r>
      <w:r w:rsidR="00870CA6" w:rsidRPr="0082285B">
        <w:fldChar w:fldCharType="end"/>
      </w:r>
      <w:r w:rsidR="00870CA6" w:rsidRPr="0082285B">
        <w:t xml:space="preserve">). </w:t>
      </w:r>
    </w:p>
    <w:p w14:paraId="066DF6B9" w14:textId="465BBEA9" w:rsidR="00DA2642" w:rsidRPr="0082285B" w:rsidRDefault="00893491" w:rsidP="00A37965">
      <w:r w:rsidRPr="0082285B">
        <w:t xml:space="preserve">Not only </w:t>
      </w:r>
      <w:r w:rsidR="00531D2A" w:rsidRPr="0082285B">
        <w:t>was</w:t>
      </w:r>
      <w:r w:rsidRPr="0082285B">
        <w:t xml:space="preserve"> predictive performance increased for all models, the changes to the training and test split also affect</w:t>
      </w:r>
      <w:r w:rsidR="00531D2A" w:rsidRPr="0082285B">
        <w:t>ed</w:t>
      </w:r>
      <w:r w:rsidRPr="0082285B">
        <w:t xml:space="preserve"> these models </w:t>
      </w:r>
      <w:r w:rsidR="00CC7BC3" w:rsidRPr="0082285B">
        <w:t>differently</w:t>
      </w:r>
      <w:r w:rsidRPr="0082285B">
        <w:t xml:space="preserve">. </w:t>
      </w:r>
      <w:r w:rsidR="00CC7BC3" w:rsidRPr="0082285B">
        <w:t>The Random Forest classifier achieve</w:t>
      </w:r>
      <w:r w:rsidR="00531D2A" w:rsidRPr="0082285B">
        <w:t xml:space="preserve">d </w:t>
      </w:r>
      <w:r w:rsidR="00CC7BC3" w:rsidRPr="0082285B">
        <w:t xml:space="preserve">the highest performance with a ROC-AUC of 0.914, closely followed by </w:t>
      </w:r>
      <w:r w:rsidR="00CC7BC3" w:rsidRPr="0082285B">
        <w:rPr>
          <w:i/>
          <w:iCs/>
        </w:rPr>
        <w:t>xgboost</w:t>
      </w:r>
      <w:r w:rsidR="00CC7BC3" w:rsidRPr="0082285B">
        <w:t xml:space="preserve"> with a ROC-AUC of 0.894. </w:t>
      </w:r>
      <w:r w:rsidR="0018437C" w:rsidRPr="0082285B">
        <w:t xml:space="preserve">Hyperparameter tuning determined the best combination of parameters to be </w:t>
      </w:r>
      <w:r w:rsidR="0018437C" w:rsidRPr="0082285B">
        <w:rPr>
          <w:i/>
          <w:iCs/>
        </w:rPr>
        <w:t>mtry</w:t>
      </w:r>
      <w:r w:rsidR="0018437C" w:rsidRPr="0082285B">
        <w:t xml:space="preserve"> of 23 and </w:t>
      </w:r>
      <w:r w:rsidR="0018437C" w:rsidRPr="0082285B">
        <w:rPr>
          <w:i/>
          <w:iCs/>
        </w:rPr>
        <w:t>min_n</w:t>
      </w:r>
      <w:r w:rsidR="0018437C" w:rsidRPr="0082285B">
        <w:t xml:space="preserve"> of 4, given 500 grown decision trees in the ensemble. For </w:t>
      </w:r>
      <w:r w:rsidR="0018437C" w:rsidRPr="0082285B">
        <w:rPr>
          <w:i/>
          <w:iCs/>
        </w:rPr>
        <w:t xml:space="preserve">xgboost </w:t>
      </w:r>
      <w:r w:rsidR="0018437C" w:rsidRPr="0082285B">
        <w:t xml:space="preserve">a similar </w:t>
      </w:r>
      <w:r w:rsidR="0018437C" w:rsidRPr="0082285B">
        <w:rPr>
          <w:i/>
          <w:iCs/>
        </w:rPr>
        <w:t xml:space="preserve">mtry </w:t>
      </w:r>
      <w:r w:rsidR="0018437C" w:rsidRPr="0082285B">
        <w:t xml:space="preserve">with a value of 22 and a much larger </w:t>
      </w:r>
      <w:r w:rsidR="0018437C" w:rsidRPr="0082285B">
        <w:rPr>
          <w:i/>
          <w:iCs/>
        </w:rPr>
        <w:t>min_n</w:t>
      </w:r>
      <w:r w:rsidR="0018437C" w:rsidRPr="0082285B">
        <w:t xml:space="preserve"> of 29</w:t>
      </w:r>
      <w:r w:rsidR="00703CB3" w:rsidRPr="0082285B">
        <w:t xml:space="preserve">, combined with </w:t>
      </w:r>
      <w:r w:rsidR="00703CB3" w:rsidRPr="0082285B">
        <w:rPr>
          <w:i/>
          <w:iCs/>
        </w:rPr>
        <w:t>tree_depth</w:t>
      </w:r>
      <w:r w:rsidR="00703CB3" w:rsidRPr="0082285B">
        <w:t xml:space="preserve"> of 8, a </w:t>
      </w:r>
      <w:r w:rsidR="00703CB3" w:rsidRPr="0082285B">
        <w:rPr>
          <w:i/>
          <w:iCs/>
        </w:rPr>
        <w:t>learn_rate</w:t>
      </w:r>
      <w:r w:rsidR="00703CB3" w:rsidRPr="0082285B">
        <w:t xml:space="preserve"> of 0.0637, </w:t>
      </w:r>
      <w:r w:rsidR="00703CB3" w:rsidRPr="0082285B">
        <w:rPr>
          <w:i/>
          <w:iCs/>
        </w:rPr>
        <w:t>loss_reduction</w:t>
      </w:r>
      <w:r w:rsidR="00703CB3" w:rsidRPr="0082285B">
        <w:t xml:space="preserve"> of 0.000000916 and a </w:t>
      </w:r>
      <w:r w:rsidR="00703CB3" w:rsidRPr="0082285B">
        <w:rPr>
          <w:i/>
          <w:iCs/>
        </w:rPr>
        <w:t>sample_size</w:t>
      </w:r>
      <w:r w:rsidR="00703CB3" w:rsidRPr="0082285B">
        <w:t xml:space="preserve"> of 82.6% were determined to </w:t>
      </w:r>
      <w:r w:rsidR="00531D2A" w:rsidRPr="0082285B">
        <w:t>maximize</w:t>
      </w:r>
      <w:r w:rsidR="00703CB3" w:rsidRPr="0082285B">
        <w:t xml:space="preserve"> the ROC-AUC. </w:t>
      </w:r>
      <w:r w:rsidR="00CC7BC3" w:rsidRPr="0082285B">
        <w:t xml:space="preserve">Elastic </w:t>
      </w:r>
      <w:r w:rsidR="00CB1420" w:rsidRPr="0082285B">
        <w:t>N</w:t>
      </w:r>
      <w:r w:rsidR="00CC7BC3" w:rsidRPr="0082285B">
        <w:t xml:space="preserve">et regression, which previously outperformed </w:t>
      </w:r>
      <w:r w:rsidR="00CC7BC3" w:rsidRPr="0082285B">
        <w:lastRenderedPageBreak/>
        <w:t>the other classifiers, profit</w:t>
      </w:r>
      <w:r w:rsidR="00322A74" w:rsidRPr="0082285B">
        <w:t>ed</w:t>
      </w:r>
      <w:r w:rsidR="00CC7BC3" w:rsidRPr="0082285B">
        <w:t xml:space="preserve"> the least from </w:t>
      </w:r>
      <w:r w:rsidR="00F32CE3" w:rsidRPr="0082285B">
        <w:t xml:space="preserve">this </w:t>
      </w:r>
      <w:r w:rsidR="00CC7BC3" w:rsidRPr="0082285B">
        <w:t>change</w:t>
      </w:r>
      <w:r w:rsidR="00F32CE3" w:rsidRPr="0082285B">
        <w:t xml:space="preserve"> </w:t>
      </w:r>
      <w:r w:rsidR="00CC7BC3" w:rsidRPr="0082285B">
        <w:t>and rank</w:t>
      </w:r>
      <w:r w:rsidR="00F32CE3" w:rsidRPr="0082285B">
        <w:t>ed</w:t>
      </w:r>
      <w:r w:rsidR="00CC7BC3" w:rsidRPr="0082285B">
        <w:t xml:space="preserve"> </w:t>
      </w:r>
      <w:r w:rsidR="00F32CE3" w:rsidRPr="0082285B">
        <w:t>third</w:t>
      </w:r>
      <w:r w:rsidR="00CC7BC3" w:rsidRPr="0082285B">
        <w:t xml:space="preserve"> with a ROC-AUC of 0.809. </w:t>
      </w:r>
      <w:r w:rsidR="00E47A26" w:rsidRPr="0082285B">
        <w:t xml:space="preserve">Hyperparameter tuning </w:t>
      </w:r>
      <w:r w:rsidR="00C21C17" w:rsidRPr="0082285B">
        <w:t xml:space="preserve">determined </w:t>
      </w:r>
      <w:r w:rsidR="00E47A26" w:rsidRPr="0082285B">
        <w:t>the ideal</w:t>
      </w:r>
      <w:r w:rsidR="00E47A26" w:rsidRPr="0082285B">
        <w:rPr>
          <w:i/>
          <w:iCs/>
        </w:rPr>
        <w:t xml:space="preserve"> penalty </w:t>
      </w:r>
      <w:r w:rsidR="00E47A26" w:rsidRPr="0082285B">
        <w:t xml:space="preserve">value </w:t>
      </w:r>
      <w:r w:rsidR="00C21C17" w:rsidRPr="0082285B">
        <w:t xml:space="preserve">to </w:t>
      </w:r>
      <w:r w:rsidR="00E47A26" w:rsidRPr="0082285B">
        <w:t>remain</w:t>
      </w:r>
      <w:r w:rsidR="00C21C17" w:rsidRPr="0082285B">
        <w:t xml:space="preserve"> at</w:t>
      </w:r>
      <w:r w:rsidR="00E47A26" w:rsidRPr="0082285B">
        <w:t xml:space="preserve"> 0.0000000001</w:t>
      </w:r>
      <w:r w:rsidR="00185CAE" w:rsidRPr="0082285B">
        <w:t xml:space="preserve"> </w:t>
      </w:r>
      <w:r w:rsidR="00E47A26" w:rsidRPr="0082285B">
        <w:t xml:space="preserve">with </w:t>
      </w:r>
      <w:r w:rsidR="00185CAE" w:rsidRPr="0082285B">
        <w:t xml:space="preserve">an </w:t>
      </w:r>
      <w:r w:rsidR="00E47A26" w:rsidRPr="0082285B">
        <w:t xml:space="preserve">optimal </w:t>
      </w:r>
      <w:r w:rsidR="00E47A26" w:rsidRPr="0082285B">
        <w:rPr>
          <w:i/>
          <w:iCs/>
        </w:rPr>
        <w:t xml:space="preserve">mixture </w:t>
      </w:r>
      <w:r w:rsidR="00185CAE" w:rsidRPr="0082285B">
        <w:t>of</w:t>
      </w:r>
      <w:r w:rsidR="00E47A26" w:rsidRPr="0082285B">
        <w:t xml:space="preserve"> 0.5, which results in an equal </w:t>
      </w:r>
      <w:r w:rsidR="00DE1110" w:rsidRPr="0082285B">
        <w:t>combination</w:t>
      </w:r>
      <w:r w:rsidR="00E47A26" w:rsidRPr="0082285B">
        <w:t xml:space="preserve"> </w:t>
      </w:r>
      <w:r w:rsidR="003C0FFA" w:rsidRPr="0082285B">
        <w:t>of</w:t>
      </w:r>
      <w:r w:rsidR="00E47A26" w:rsidRPr="0082285B">
        <w:t xml:space="preserve"> LASSO and ridge penalties. </w:t>
      </w:r>
    </w:p>
    <w:p w14:paraId="789A16DB" w14:textId="122D0466" w:rsidR="00DA2642" w:rsidRPr="0082285B" w:rsidRDefault="003F4F19" w:rsidP="00DA2642">
      <w:r w:rsidRPr="0082285B">
        <w:t>I ultimately rate the Random Forest as the strongest model. Not only d</w:t>
      </w:r>
      <w:r w:rsidR="00EB2C6E" w:rsidRPr="0082285B">
        <w:t>id</w:t>
      </w:r>
      <w:r w:rsidRPr="0082285B">
        <w:t xml:space="preserve"> it achieve the largest ROC-AUC, but it </w:t>
      </w:r>
      <w:r w:rsidR="00EB2C6E" w:rsidRPr="0082285B">
        <w:t xml:space="preserve">also </w:t>
      </w:r>
      <w:r w:rsidRPr="0082285B">
        <w:t>outperform</w:t>
      </w:r>
      <w:r w:rsidR="00EB2C6E" w:rsidRPr="0082285B">
        <w:t>ed</w:t>
      </w:r>
      <w:r w:rsidRPr="0082285B">
        <w:t xml:space="preserve"> </w:t>
      </w:r>
      <w:r w:rsidR="00EB2C6E" w:rsidRPr="0082285B">
        <w:t>E</w:t>
      </w:r>
      <w:r w:rsidRPr="0082285B">
        <w:t xml:space="preserve">lastic </w:t>
      </w:r>
      <w:r w:rsidR="00EB2C6E" w:rsidRPr="0082285B">
        <w:t>N</w:t>
      </w:r>
      <w:r w:rsidRPr="0082285B">
        <w:t xml:space="preserve">et regression and </w:t>
      </w:r>
      <w:r w:rsidRPr="0082285B">
        <w:rPr>
          <w:i/>
          <w:iCs/>
        </w:rPr>
        <w:t>xgboost</w:t>
      </w:r>
      <w:r w:rsidRPr="0082285B">
        <w:t xml:space="preserve"> in terms of every other metric except for recall, which still </w:t>
      </w:r>
      <w:r w:rsidR="006A7FEA" w:rsidRPr="0082285B">
        <w:t xml:space="preserve">remained </w:t>
      </w:r>
      <w:r w:rsidRPr="0082285B">
        <w:t>comparable. Random Forest achieve</w:t>
      </w:r>
      <w:r w:rsidR="00BE7FA3" w:rsidRPr="0082285B">
        <w:t>d</w:t>
      </w:r>
      <w:r w:rsidRPr="0082285B">
        <w:t xml:space="preserve"> the highest accuracy, highest </w:t>
      </w:r>
      <w:r w:rsidR="00B23B12" w:rsidRPr="0082285B">
        <w:t>precision,</w:t>
      </w:r>
      <w:r w:rsidRPr="0082285B">
        <w:t xml:space="preserve"> and highest F-measure, despite the slightly lower</w:t>
      </w:r>
      <w:r w:rsidR="0024384F" w:rsidRPr="0082285B">
        <w:t>ed</w:t>
      </w:r>
      <w:r w:rsidRPr="0082285B">
        <w:t xml:space="preserve"> recall. This combination of metrics </w:t>
      </w:r>
      <w:r w:rsidR="00B23B12" w:rsidRPr="0082285B">
        <w:t>indicates that the Random Forest model achieve</w:t>
      </w:r>
      <w:r w:rsidR="000C6CE3" w:rsidRPr="0082285B">
        <w:t>d</w:t>
      </w:r>
      <w:r w:rsidR="00B23B12" w:rsidRPr="0082285B">
        <w:t xml:space="preserve">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rsidRPr="0082285B"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Pr="0082285B" w:rsidRDefault="00DA2642" w:rsidP="00452FA0"/>
        </w:tc>
        <w:tc>
          <w:tcPr>
            <w:tcW w:w="4528" w:type="dxa"/>
            <w:gridSpan w:val="2"/>
          </w:tcPr>
          <w:p w14:paraId="25F15372" w14:textId="77777777" w:rsidR="00DA2642" w:rsidRPr="0082285B" w:rsidRDefault="00DA2642" w:rsidP="00452FA0">
            <w:pPr>
              <w:cnfStyle w:val="100000000000" w:firstRow="1" w:lastRow="0" w:firstColumn="0" w:lastColumn="0" w:oddVBand="0" w:evenVBand="0" w:oddHBand="0" w:evenHBand="0" w:firstRowFirstColumn="0" w:firstRowLastColumn="0" w:lastRowFirstColumn="0" w:lastRowLastColumn="0"/>
            </w:pPr>
            <w:r w:rsidRPr="0082285B">
              <w:t>Truth</w:t>
            </w:r>
          </w:p>
        </w:tc>
      </w:tr>
      <w:tr w:rsidR="00DA2642" w:rsidRPr="0082285B"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Pr="0082285B" w:rsidRDefault="00DA2642" w:rsidP="00452FA0">
            <w:r w:rsidRPr="0082285B">
              <w:t>Prediction</w:t>
            </w:r>
          </w:p>
        </w:tc>
        <w:tc>
          <w:tcPr>
            <w:tcW w:w="2264" w:type="dxa"/>
            <w:shd w:val="clear" w:color="auto" w:fill="auto"/>
          </w:tcPr>
          <w:p w14:paraId="770B7873" w14:textId="77777777" w:rsidR="00DA2642" w:rsidRPr="0082285B" w:rsidRDefault="00DA2642" w:rsidP="00452FA0">
            <w:pPr>
              <w:cnfStyle w:val="000000100000" w:firstRow="0" w:lastRow="0" w:firstColumn="0" w:lastColumn="0" w:oddVBand="0" w:evenVBand="0" w:oddHBand="1" w:evenHBand="0" w:firstRowFirstColumn="0" w:firstRowLastColumn="0" w:lastRowFirstColumn="0" w:lastRowLastColumn="0"/>
            </w:pPr>
            <w:r w:rsidRPr="0082285B">
              <w:t>Fire</w:t>
            </w:r>
          </w:p>
        </w:tc>
        <w:tc>
          <w:tcPr>
            <w:tcW w:w="2264" w:type="dxa"/>
            <w:shd w:val="clear" w:color="auto" w:fill="auto"/>
          </w:tcPr>
          <w:p w14:paraId="0E18D4E2" w14:textId="77777777" w:rsidR="00DA2642" w:rsidRPr="0082285B" w:rsidRDefault="00DA2642" w:rsidP="00452FA0">
            <w:pPr>
              <w:cnfStyle w:val="000000100000" w:firstRow="0" w:lastRow="0" w:firstColumn="0" w:lastColumn="0" w:oddVBand="0" w:evenVBand="0" w:oddHBand="1" w:evenHBand="0" w:firstRowFirstColumn="0" w:firstRowLastColumn="0" w:lastRowFirstColumn="0" w:lastRowLastColumn="0"/>
            </w:pPr>
            <w:r w:rsidRPr="0082285B">
              <w:t>none</w:t>
            </w:r>
          </w:p>
        </w:tc>
      </w:tr>
      <w:tr w:rsidR="00DA2642" w:rsidRPr="0082285B"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Pr="0082285B" w:rsidRDefault="00DA2642" w:rsidP="00452FA0">
            <w:r w:rsidRPr="0082285B">
              <w:t>Fire</w:t>
            </w:r>
          </w:p>
        </w:tc>
        <w:tc>
          <w:tcPr>
            <w:tcW w:w="2264" w:type="dxa"/>
            <w:shd w:val="clear" w:color="auto" w:fill="auto"/>
          </w:tcPr>
          <w:p w14:paraId="1400A3D4" w14:textId="77777777" w:rsidR="00DA2642" w:rsidRPr="0082285B" w:rsidRDefault="00DA2642" w:rsidP="00452FA0">
            <w:pPr>
              <w:cnfStyle w:val="000000000000" w:firstRow="0" w:lastRow="0" w:firstColumn="0" w:lastColumn="0" w:oddVBand="0" w:evenVBand="0" w:oddHBand="0" w:evenHBand="0" w:firstRowFirstColumn="0" w:firstRowLastColumn="0" w:lastRowFirstColumn="0" w:lastRowLastColumn="0"/>
            </w:pPr>
            <w:r w:rsidRPr="0082285B">
              <w:t>524</w:t>
            </w:r>
          </w:p>
        </w:tc>
        <w:tc>
          <w:tcPr>
            <w:tcW w:w="2264" w:type="dxa"/>
            <w:shd w:val="clear" w:color="auto" w:fill="auto"/>
          </w:tcPr>
          <w:p w14:paraId="7799C452" w14:textId="77777777" w:rsidR="00DA2642" w:rsidRPr="0082285B" w:rsidRDefault="00DA2642" w:rsidP="00452FA0">
            <w:pPr>
              <w:cnfStyle w:val="000000000000" w:firstRow="0" w:lastRow="0" w:firstColumn="0" w:lastColumn="0" w:oddVBand="0" w:evenVBand="0" w:oddHBand="0" w:evenHBand="0" w:firstRowFirstColumn="0" w:firstRowLastColumn="0" w:lastRowFirstColumn="0" w:lastRowLastColumn="0"/>
            </w:pPr>
            <w:r w:rsidRPr="0082285B">
              <w:t>4038</w:t>
            </w:r>
          </w:p>
        </w:tc>
      </w:tr>
      <w:tr w:rsidR="00DA2642" w:rsidRPr="0082285B"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Pr="0082285B" w:rsidRDefault="00DA2642" w:rsidP="00452FA0">
            <w:r w:rsidRPr="0082285B">
              <w:t>none</w:t>
            </w:r>
          </w:p>
        </w:tc>
        <w:tc>
          <w:tcPr>
            <w:tcW w:w="2264" w:type="dxa"/>
            <w:shd w:val="clear" w:color="auto" w:fill="auto"/>
          </w:tcPr>
          <w:p w14:paraId="5F01316E" w14:textId="77777777" w:rsidR="00DA2642" w:rsidRPr="0082285B" w:rsidRDefault="00DA2642" w:rsidP="00452FA0">
            <w:pPr>
              <w:cnfStyle w:val="000000100000" w:firstRow="0" w:lastRow="0" w:firstColumn="0" w:lastColumn="0" w:oddVBand="0" w:evenVBand="0" w:oddHBand="1" w:evenHBand="0" w:firstRowFirstColumn="0" w:firstRowLastColumn="0" w:lastRowFirstColumn="0" w:lastRowLastColumn="0"/>
            </w:pPr>
            <w:r w:rsidRPr="0082285B">
              <w:t>121</w:t>
            </w:r>
          </w:p>
        </w:tc>
        <w:tc>
          <w:tcPr>
            <w:tcW w:w="2264" w:type="dxa"/>
            <w:shd w:val="clear" w:color="auto" w:fill="auto"/>
          </w:tcPr>
          <w:p w14:paraId="4BD22725" w14:textId="77777777" w:rsidR="00DA2642" w:rsidRPr="0082285B" w:rsidRDefault="00DA2642" w:rsidP="00452FA0">
            <w:pPr>
              <w:cnfStyle w:val="000000100000" w:firstRow="0" w:lastRow="0" w:firstColumn="0" w:lastColumn="0" w:oddVBand="0" w:evenVBand="0" w:oddHBand="1" w:evenHBand="0" w:firstRowFirstColumn="0" w:firstRowLastColumn="0" w:lastRowFirstColumn="0" w:lastRowLastColumn="0"/>
            </w:pPr>
            <w:r w:rsidRPr="0082285B">
              <w:t>25045</w:t>
            </w:r>
          </w:p>
        </w:tc>
      </w:tr>
    </w:tbl>
    <w:p w14:paraId="090AA64A" w14:textId="717DA378" w:rsidR="00DA2642" w:rsidRPr="0082285B" w:rsidRDefault="00DA2642" w:rsidP="00673A49">
      <w:pPr>
        <w:pStyle w:val="Beschriftung"/>
      </w:pPr>
      <w:bookmarkStart w:id="49" w:name="_Ref88222519"/>
      <w:bookmarkStart w:id="50" w:name="_Toc89204966"/>
      <w:r w:rsidRPr="0082285B">
        <w:t xml:space="preserve">Table </w:t>
      </w:r>
      <w:fldSimple w:instr=" SEQ Table \* ARABIC ">
        <w:r w:rsidR="00FE776D" w:rsidRPr="0082285B">
          <w:rPr>
            <w:noProof/>
          </w:rPr>
          <w:t>7</w:t>
        </w:r>
      </w:fldSimple>
      <w:bookmarkEnd w:id="49"/>
      <w:r w:rsidRPr="0082285B">
        <w:t>: Confusion Matrix of Random Forest Model (random sampling split)</w:t>
      </w:r>
      <w:bookmarkEnd w:id="50"/>
    </w:p>
    <w:p w14:paraId="17F4F43B" w14:textId="229EC18F" w:rsidR="001A4E67" w:rsidRPr="0082285B" w:rsidRDefault="00226109" w:rsidP="00DA2642">
      <w:r w:rsidRPr="0082285B">
        <w:t xml:space="preserve">This is reflected in the confusion matrix of the Random Forest model, as seen in </w:t>
      </w:r>
      <w:r w:rsidRPr="0082285B">
        <w:fldChar w:fldCharType="begin"/>
      </w:r>
      <w:r w:rsidRPr="0082285B">
        <w:instrText xml:space="preserve"> REF _Ref88222519 \h </w:instrText>
      </w:r>
      <w:r w:rsidRPr="0082285B">
        <w:fldChar w:fldCharType="separate"/>
      </w:r>
      <w:r w:rsidR="00140EA3" w:rsidRPr="0082285B">
        <w:t xml:space="preserve">Table </w:t>
      </w:r>
      <w:r w:rsidR="00140EA3" w:rsidRPr="0082285B">
        <w:rPr>
          <w:noProof/>
        </w:rPr>
        <w:t>6</w:t>
      </w:r>
      <w:r w:rsidRPr="0082285B">
        <w:fldChar w:fldCharType="end"/>
      </w:r>
      <w:r w:rsidRPr="0082285B">
        <w:t>.</w:t>
      </w:r>
      <w:r w:rsidR="007F1E29" w:rsidRPr="0082285B">
        <w:t xml:space="preserve"> This confusion matrix also demonstrates that despite the optimized classification boundary this model still overestimates the number of fire ignitions, leading to a large number of false positives. </w:t>
      </w:r>
    </w:p>
    <w:p w14:paraId="407BDF50" w14:textId="4D1F32D8" w:rsidR="00416218" w:rsidRPr="0082285B" w:rsidRDefault="00416218" w:rsidP="00DA2642">
      <w:r w:rsidRPr="0082285B">
        <w:rPr>
          <w:noProof/>
        </w:rPr>
        <w:lastRenderedPageBreak/>
        <mc:AlternateContent>
          <mc:Choice Requires="wps">
            <w:drawing>
              <wp:anchor distT="0" distB="0" distL="114300" distR="114300" simplePos="0" relativeHeight="251665408" behindDoc="0" locked="0" layoutInCell="1" allowOverlap="1" wp14:anchorId="40EE56FE" wp14:editId="19499798">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5A421E23" w:rsidR="00416218" w:rsidRPr="004436B0" w:rsidRDefault="00416218" w:rsidP="00673A49">
                            <w:pPr>
                              <w:pStyle w:val="Beschriftung"/>
                              <w:rPr>
                                <w:color w:val="333333"/>
                              </w:rPr>
                            </w:pPr>
                            <w:bookmarkStart w:id="51" w:name="_Ref88326659"/>
                            <w:bookmarkStart w:id="52" w:name="_Toc89204997"/>
                            <w:r>
                              <w:t xml:space="preserve">Figure </w:t>
                            </w:r>
                            <w:fldSimple w:instr=" SEQ Figure \* ARABIC ">
                              <w:r w:rsidR="008520FD">
                                <w:rPr>
                                  <w:noProof/>
                                </w:rPr>
                                <w:t>3</w:t>
                              </w:r>
                            </w:fldSimple>
                            <w:bookmarkEnd w:id="51"/>
                            <w:r>
                              <w:t>: ROC curves for best performing models under temporal and randomized spli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31" type="#_x0000_t202" style="position:absolute;left:0;text-align:left;margin-left:-28.3pt;margin-top:287.75pt;width:509.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" filled="f" stroked="f">
                <v:textbox style="mso-fit-shape-to-text:t" inset="0,0,0,0">
                  <w:txbxContent>
                    <w:p w14:paraId="0A6483C1" w14:textId="5A421E23" w:rsidR="00416218" w:rsidRPr="004436B0" w:rsidRDefault="00416218" w:rsidP="00673A49">
                      <w:pPr>
                        <w:pStyle w:val="Beschriftung"/>
                        <w:rPr>
                          <w:color w:val="333333"/>
                        </w:rPr>
                      </w:pPr>
                      <w:bookmarkStart w:id="53" w:name="_Ref88326659"/>
                      <w:bookmarkStart w:id="54" w:name="_Toc89204997"/>
                      <w:r>
                        <w:t xml:space="preserve">Figure </w:t>
                      </w:r>
                      <w:fldSimple w:instr=" SEQ Figure \* ARABIC ">
                        <w:r w:rsidR="008520FD">
                          <w:rPr>
                            <w:noProof/>
                          </w:rPr>
                          <w:t>3</w:t>
                        </w:r>
                      </w:fldSimple>
                      <w:bookmarkEnd w:id="53"/>
                      <w:r>
                        <w:t>: ROC curves for best performing models under temporal and randomized split</w:t>
                      </w:r>
                      <w:bookmarkEnd w:id="54"/>
                    </w:p>
                  </w:txbxContent>
                </v:textbox>
                <w10:wrap type="topAndBottom"/>
              </v:shape>
            </w:pict>
          </mc:Fallback>
        </mc:AlternateContent>
      </w:r>
      <w:r w:rsidRPr="0082285B">
        <w:rPr>
          <w:noProof/>
        </w:rPr>
        <mc:AlternateContent>
          <mc:Choice Requires="wpg">
            <w:drawing>
              <wp:anchor distT="0" distB="0" distL="114300" distR="114300" simplePos="0" relativeHeight="251663360" behindDoc="0" locked="0" layoutInCell="1" allowOverlap="1" wp14:anchorId="58ED36AE" wp14:editId="37495685">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49"/>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50"/>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2A655E" id="Gruppieren 8" o:spid="_x0000_s1026" style="position:absolute;margin-left:0;margin-top:28.15pt;width:509.95pt;height:255.1pt;z-index:251663360;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51"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52" o:title="" cropleft="15838f" cropright="14824f"/>
                </v:shape>
                <w10:wrap type="topAndBottom" anchorx="margin"/>
              </v:group>
            </w:pict>
          </mc:Fallback>
        </mc:AlternateContent>
      </w:r>
    </w:p>
    <w:p w14:paraId="4FE92E3D" w14:textId="1B81AE11" w:rsidR="00EB42E9" w:rsidRPr="0082285B" w:rsidRDefault="007F1E29" w:rsidP="00A37965">
      <w:pPr>
        <w:sectPr w:rsidR="00EB42E9" w:rsidRPr="0082285B" w:rsidSect="006F45A7">
          <w:pgSz w:w="11900" w:h="16840"/>
          <w:pgMar w:top="1417" w:right="1417" w:bottom="1134" w:left="1417" w:header="708" w:footer="708" w:gutter="0"/>
          <w:cols w:space="708"/>
          <w:docGrid w:linePitch="360"/>
        </w:sectPr>
      </w:pPr>
      <w:r w:rsidRPr="0082285B">
        <w:t xml:space="preserve">Compared to the best performing </w:t>
      </w:r>
      <w:r w:rsidR="00970BEA" w:rsidRPr="0082285B">
        <w:t>E</w:t>
      </w:r>
      <w:r w:rsidRPr="0082285B">
        <w:t xml:space="preserve">lastic </w:t>
      </w:r>
      <w:r w:rsidR="00970BEA" w:rsidRPr="0082285B">
        <w:t>N</w:t>
      </w:r>
      <w:r w:rsidRPr="0082285B">
        <w:t xml:space="preserve">et model trained on the time-based data split depicted in </w:t>
      </w:r>
      <w:r w:rsidRPr="0082285B">
        <w:fldChar w:fldCharType="begin"/>
      </w:r>
      <w:r w:rsidRPr="0082285B">
        <w:instrText xml:space="preserve"> REF _Ref88223141 \h </w:instrText>
      </w:r>
      <w:r w:rsidRPr="0082285B">
        <w:fldChar w:fldCharType="separate"/>
      </w:r>
      <w:r w:rsidR="00140EA3" w:rsidRPr="0082285B">
        <w:t xml:space="preserve">Table </w:t>
      </w:r>
      <w:r w:rsidR="00140EA3" w:rsidRPr="0082285B">
        <w:rPr>
          <w:noProof/>
        </w:rPr>
        <w:t>4</w:t>
      </w:r>
      <w:r w:rsidRPr="0082285B">
        <w:fldChar w:fldCharType="end"/>
      </w:r>
      <w:r w:rsidRPr="0082285B">
        <w:t xml:space="preserve"> the false positive rate is much smaller, resulting in larger specificity. </w:t>
      </w:r>
      <w:r w:rsidR="00AA15C8" w:rsidRPr="0082285B">
        <w:fldChar w:fldCharType="begin"/>
      </w:r>
      <w:r w:rsidR="00AA15C8" w:rsidRPr="0082285B">
        <w:instrText xml:space="preserve"> REF _Ref88326659 \h </w:instrText>
      </w:r>
      <w:r w:rsidR="00AA15C8" w:rsidRPr="0082285B">
        <w:fldChar w:fldCharType="separate"/>
      </w:r>
      <w:r w:rsidR="00140EA3" w:rsidRPr="0082285B">
        <w:t xml:space="preserve">Figure </w:t>
      </w:r>
      <w:r w:rsidR="00140EA3" w:rsidRPr="0082285B">
        <w:rPr>
          <w:noProof/>
        </w:rPr>
        <w:t>3</w:t>
      </w:r>
      <w:r w:rsidR="00AA15C8" w:rsidRPr="0082285B">
        <w:fldChar w:fldCharType="end"/>
      </w:r>
      <w:r w:rsidR="00AA15C8" w:rsidRPr="0082285B">
        <w:t xml:space="preserve"> </w:t>
      </w:r>
      <w:r w:rsidR="00553601" w:rsidRPr="0082285B">
        <w:t>illustrates the difference in terms of ROC-AUC between the best performing model under a temporal training / test split</w:t>
      </w:r>
      <w:r w:rsidR="00D441C4" w:rsidRPr="0082285B">
        <w:t xml:space="preserve"> (</w:t>
      </w:r>
      <w:r w:rsidR="00FE4BFB" w:rsidRPr="0082285B">
        <w:t>E</w:t>
      </w:r>
      <w:r w:rsidR="00D441C4" w:rsidRPr="0082285B">
        <w:t xml:space="preserve">lastic </w:t>
      </w:r>
      <w:r w:rsidR="00FE4BFB" w:rsidRPr="0082285B">
        <w:t>N</w:t>
      </w:r>
      <w:r w:rsidR="00D441C4" w:rsidRPr="0082285B">
        <w:t>et regression)</w:t>
      </w:r>
      <w:r w:rsidR="00553601" w:rsidRPr="0082285B">
        <w:t xml:space="preserve"> and the best performing model with a randomized split</w:t>
      </w:r>
      <w:r w:rsidR="00D441C4" w:rsidRPr="0082285B">
        <w:t xml:space="preserve"> (Random Forest)</w:t>
      </w:r>
      <w:r w:rsidR="00553601" w:rsidRPr="0082285B">
        <w:t xml:space="preserve">. </w:t>
      </w:r>
      <w:r w:rsidR="00226109" w:rsidRPr="0082285B">
        <w:t>These results are much more in line with the performance estimates based on resampling as seen in</w:t>
      </w:r>
      <w:r w:rsidR="006039C7" w:rsidRPr="0082285B">
        <w:t xml:space="preserve"> </w:t>
      </w:r>
      <w:r w:rsidR="006039C7" w:rsidRPr="0082285B">
        <w:fldChar w:fldCharType="begin"/>
      </w:r>
      <w:r w:rsidR="006039C7" w:rsidRPr="0082285B">
        <w:instrText xml:space="preserve"> REF _Ref88158320 \h </w:instrText>
      </w:r>
      <w:r w:rsidR="006039C7" w:rsidRPr="0082285B">
        <w:fldChar w:fldCharType="separate"/>
      </w:r>
      <w:r w:rsidR="00140EA3" w:rsidRPr="0082285B">
        <w:t xml:space="preserve">Table </w:t>
      </w:r>
      <w:r w:rsidR="00140EA3" w:rsidRPr="0082285B">
        <w:rPr>
          <w:noProof/>
        </w:rPr>
        <w:t>2</w:t>
      </w:r>
      <w:r w:rsidR="006039C7" w:rsidRPr="0082285B">
        <w:fldChar w:fldCharType="end"/>
      </w:r>
      <w:r w:rsidR="00226109" w:rsidRPr="0082285B">
        <w:t>, both in terms of the individual metrics as well as the ranking of the classifiers.</w:t>
      </w:r>
    </w:p>
    <w:p w14:paraId="5EC2F93A" w14:textId="70A8BF25" w:rsidR="00226109" w:rsidRPr="0082285B" w:rsidRDefault="005B2F6B" w:rsidP="00A37965">
      <w:r w:rsidRPr="0082285B">
        <w:rPr>
          <w:noProof/>
        </w:rPr>
        <w:lastRenderedPageBreak/>
        <mc:AlternateContent>
          <mc:Choice Requires="wpg">
            <w:drawing>
              <wp:anchor distT="0" distB="0" distL="114300" distR="114300" simplePos="0" relativeHeight="251683840" behindDoc="0" locked="0" layoutInCell="1" allowOverlap="1" wp14:anchorId="14B9D0C0" wp14:editId="1388FDEB">
                <wp:simplePos x="0" y="0"/>
                <wp:positionH relativeFrom="column">
                  <wp:posOffset>-5492</wp:posOffset>
                </wp:positionH>
                <wp:positionV relativeFrom="paragraph">
                  <wp:posOffset>225620</wp:posOffset>
                </wp:positionV>
                <wp:extent cx="9077325" cy="4319905"/>
                <wp:effectExtent l="0" t="0" r="3175" b="0"/>
                <wp:wrapNone/>
                <wp:docPr id="44" name="Gruppieren 44"/>
                <wp:cNvGraphicFramePr/>
                <a:graphic xmlns:a="http://schemas.openxmlformats.org/drawingml/2006/main">
                  <a:graphicData uri="http://schemas.microsoft.com/office/word/2010/wordprocessingGroup">
                    <wpg:wgp>
                      <wpg:cNvGrpSpPr/>
                      <wpg:grpSpPr>
                        <a:xfrm>
                          <a:off x="0" y="0"/>
                          <a:ext cx="9077325" cy="4319905"/>
                          <a:chOff x="0" y="0"/>
                          <a:chExt cx="9077325" cy="4319905"/>
                        </a:xfrm>
                      </wpg:grpSpPr>
                      <wpg:grpSp>
                        <wpg:cNvPr id="38" name="Gruppieren 7"/>
                        <wpg:cNvGrpSpPr>
                          <a:grpSpLocks noChangeAspect="1"/>
                        </wpg:cNvGrpSpPr>
                        <wpg:grpSpPr>
                          <a:xfrm>
                            <a:off x="0" y="0"/>
                            <a:ext cx="9077325" cy="4319905"/>
                            <a:chOff x="0" y="0"/>
                            <a:chExt cx="7866743" cy="3743856"/>
                          </a:xfrm>
                        </wpg:grpSpPr>
                        <pic:pic xmlns:pic="http://schemas.openxmlformats.org/drawingml/2006/picture">
                          <pic:nvPicPr>
                            <pic:cNvPr id="39" name="Grafik 39"/>
                            <pic:cNvPicPr>
                              <a:picLocks noChangeAspect="1"/>
                            </pic:cNvPicPr>
                          </pic:nvPicPr>
                          <pic:blipFill rotWithShape="1">
                            <a:blip r:embed="rId53"/>
                            <a:srcRect l="11429"/>
                            <a:stretch/>
                          </pic:blipFill>
                          <pic:spPr>
                            <a:xfrm>
                              <a:off x="0" y="0"/>
                              <a:ext cx="4686904" cy="3743856"/>
                            </a:xfrm>
                            <a:prstGeom prst="rect">
                              <a:avLst/>
                            </a:prstGeom>
                          </pic:spPr>
                        </pic:pic>
                        <pic:pic xmlns:pic="http://schemas.openxmlformats.org/drawingml/2006/picture">
                          <pic:nvPicPr>
                            <pic:cNvPr id="40" name="Grafik 40"/>
                            <pic:cNvPicPr>
                              <a:picLocks noChangeAspect="1"/>
                            </pic:cNvPicPr>
                          </pic:nvPicPr>
                          <pic:blipFill rotWithShape="1">
                            <a:blip r:embed="rId54"/>
                            <a:srcRect l="11246" r="26491"/>
                            <a:stretch/>
                          </pic:blipFill>
                          <pic:spPr>
                            <a:xfrm>
                              <a:off x="4572000" y="0"/>
                              <a:ext cx="3294743" cy="3743856"/>
                            </a:xfrm>
                            <a:prstGeom prst="rect">
                              <a:avLst/>
                            </a:prstGeom>
                          </pic:spPr>
                        </pic:pic>
                      </wpg:grpSp>
                      <wpg:grpSp>
                        <wpg:cNvPr id="24" name="Gruppieren 18"/>
                        <wpg:cNvGrpSpPr>
                          <a:grpSpLocks noChangeAspect="1"/>
                        </wpg:cNvGrpSpPr>
                        <wpg:grpSpPr>
                          <a:xfrm>
                            <a:off x="1386673" y="10049"/>
                            <a:ext cx="7059295" cy="560705"/>
                            <a:chOff x="970985" y="0"/>
                            <a:chExt cx="6387851" cy="507373"/>
                          </a:xfrm>
                        </wpg:grpSpPr>
                        <wps:wsp>
                          <wps:cNvPr id="32" name="Textfeld 16"/>
                          <wps:cNvSpPr txBox="1"/>
                          <wps:spPr>
                            <a:xfrm>
                              <a:off x="970985" y="0"/>
                              <a:ext cx="1634165" cy="507373"/>
                            </a:xfrm>
                            <a:prstGeom prst="rect">
                              <a:avLst/>
                            </a:prstGeom>
                            <a:noFill/>
                          </wps:spPr>
                          <wps:txbx>
                            <w:txbxContent>
                              <w:p w14:paraId="53004E82"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Summer 2018</w:t>
                                </w:r>
                              </w:p>
                            </w:txbxContent>
                          </wps:txbx>
                          <wps:bodyPr wrap="square" rtlCol="0">
                            <a:spAutoFit/>
                          </wps:bodyPr>
                        </wps:wsp>
                        <wps:wsp>
                          <wps:cNvPr id="33" name="Textfeld 17"/>
                          <wps:cNvSpPr txBox="1"/>
                          <wps:spPr>
                            <a:xfrm>
                              <a:off x="5497129" y="0"/>
                              <a:ext cx="1861707" cy="507373"/>
                            </a:xfrm>
                            <a:prstGeom prst="rect">
                              <a:avLst/>
                            </a:prstGeom>
                            <a:noFill/>
                          </wps:spPr>
                          <wps:txbx>
                            <w:txbxContent>
                              <w:p w14:paraId="4DD0A1B3"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Winter 2018</w:t>
                                </w:r>
                              </w:p>
                            </w:txbxContent>
                          </wps:txbx>
                          <wps:bodyPr wrap="square" rtlCol="0">
                            <a:spAutoFit/>
                          </wps:bodyPr>
                        </wps:wsp>
                      </wpg:grpSp>
                    </wpg:wgp>
                  </a:graphicData>
                </a:graphic>
              </wp:anchor>
            </w:drawing>
          </mc:Choice>
          <mc:Fallback>
            <w:pict>
              <v:group w14:anchorId="14B9D0C0" id="Gruppieren 44" o:spid="_x0000_s1032" style="position:absolute;left:0;text-align:left;margin-left:-.45pt;margin-top:17.75pt;width:714.75pt;height:340.15pt;z-index:251683840" coordsize="90773,431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">
                <v:group id="Gruppieren 7" o:spid="_x0000_s1033" style="position:absolute;width:90773;height:43199" coordsize="78667,374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o:lock v:ext="edit" aspectratio="t"/>
                  <v:shape id="Grafik 39" o:spid="_x0000_s1034" type="#_x0000_t75" style="position:absolute;width:46869;height:374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">
                    <v:imagedata r:id="rId55" o:title="" cropleft="7490f"/>
                  </v:shape>
                  <v:shape id="Grafik 40" o:spid="_x0000_s1035" type="#_x0000_t75" style="position:absolute;left:45720;width:32947;height:374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">
                    <v:imagedata r:id="rId56" o:title="" cropleft="7370f" cropright="17361f"/>
                  </v:shape>
                </v:group>
                <v:group id="Gruppieren 18" o:spid="_x0000_s1036" style="position:absolute;left:13866;top:100;width:70593;height:5607" coordorigin="9709" coordsize="63878,50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o:lock v:ext="edit" aspectratio="t"/>
                  <v:shape id="Textfeld 16" o:spid="_x0000_s1037" type="#_x0000_t202" style="position:absolute;left:9709;width:16342;height:5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53004E82"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Summer 2018</w:t>
                          </w:r>
                        </w:p>
                      </w:txbxContent>
                    </v:textbox>
                  </v:shape>
                  <v:shape id="Textfeld 17" o:spid="_x0000_s1038" type="#_x0000_t202" style="position:absolute;left:54971;width:18617;height:5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" filled="f" stroked="f">
                    <v:textbox style="mso-fit-shape-to-text:t">
                      <w:txbxContent>
                        <w:p w14:paraId="4DD0A1B3"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Winter 2018</w:t>
                          </w:r>
                        </w:p>
                      </w:txbxContent>
                    </v:textbox>
                  </v:shape>
                </v:group>
              </v:group>
            </w:pict>
          </mc:Fallback>
        </mc:AlternateContent>
      </w:r>
    </w:p>
    <w:p w14:paraId="6818A820" w14:textId="2570FCE4" w:rsidR="00EB42E9" w:rsidRPr="0082285B" w:rsidRDefault="0095353A" w:rsidP="00A37965">
      <w:r w:rsidRPr="0082285B">
        <w:rPr>
          <w:noProof/>
        </w:rPr>
        <mc:AlternateContent>
          <mc:Choice Requires="wps">
            <w:drawing>
              <wp:anchor distT="0" distB="0" distL="114300" distR="114300" simplePos="0" relativeHeight="251693056" behindDoc="0" locked="0" layoutInCell="1" allowOverlap="1" wp14:anchorId="26AB8767" wp14:editId="0981CC6F">
                <wp:simplePos x="0" y="0"/>
                <wp:positionH relativeFrom="column">
                  <wp:posOffset>-5080</wp:posOffset>
                </wp:positionH>
                <wp:positionV relativeFrom="paragraph">
                  <wp:posOffset>4570765</wp:posOffset>
                </wp:positionV>
                <wp:extent cx="9077325" cy="282575"/>
                <wp:effectExtent l="0" t="0" r="3175" b="0"/>
                <wp:wrapSquare wrapText="bothSides"/>
                <wp:docPr id="43" name="Textfeld 43"/>
                <wp:cNvGraphicFramePr/>
                <a:graphic xmlns:a="http://schemas.openxmlformats.org/drawingml/2006/main">
                  <a:graphicData uri="http://schemas.microsoft.com/office/word/2010/wordprocessingShape">
                    <wps:wsp>
                      <wps:cNvSpPr txBox="1"/>
                      <wps:spPr>
                        <a:xfrm>
                          <a:off x="0" y="0"/>
                          <a:ext cx="9077325" cy="282575"/>
                        </a:xfrm>
                        <a:prstGeom prst="rect">
                          <a:avLst/>
                        </a:prstGeom>
                        <a:solidFill>
                          <a:prstClr val="white"/>
                        </a:solidFill>
                        <a:ln>
                          <a:noFill/>
                        </a:ln>
                      </wps:spPr>
                      <wps:txbx>
                        <w:txbxContent>
                          <w:p w14:paraId="5338BC7D" w14:textId="61FBABA7" w:rsidR="0095353A" w:rsidRPr="005467C9" w:rsidRDefault="0095353A" w:rsidP="00673A49">
                            <w:pPr>
                              <w:pStyle w:val="Beschriftung"/>
                              <w:rPr>
                                <w:color w:val="333333"/>
                              </w:rPr>
                            </w:pPr>
                            <w:bookmarkStart w:id="55" w:name="_Ref89185977"/>
                            <w:bookmarkStart w:id="56" w:name="_Toc89204998"/>
                            <w:r>
                              <w:t xml:space="preserve">Figure </w:t>
                            </w:r>
                            <w:fldSimple w:instr=" SEQ Figure \* ARABIC ">
                              <w:r w:rsidR="008520FD">
                                <w:rPr>
                                  <w:noProof/>
                                </w:rPr>
                                <w:t>4</w:t>
                              </w:r>
                            </w:fldSimple>
                            <w:bookmarkEnd w:id="55"/>
                            <w:r>
                              <w:t xml:space="preserve">: </w:t>
                            </w:r>
                            <w:r w:rsidRPr="009D1B18">
                              <w:t>Wildfire susceptibility maps as predicted by upsampled Elastic Net regression for 2018</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B8767" id="Textfeld 43" o:spid="_x0000_s1039" type="#_x0000_t202" style="position:absolute;left:0;text-align:left;margin-left:-.4pt;margin-top:359.9pt;width:714.75pt;height:22.2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" stroked="f">
                <v:textbox style="mso-fit-shape-to-text:t" inset="0,0,0,0">
                  <w:txbxContent>
                    <w:p w14:paraId="5338BC7D" w14:textId="61FBABA7" w:rsidR="0095353A" w:rsidRPr="005467C9" w:rsidRDefault="0095353A" w:rsidP="00673A49">
                      <w:pPr>
                        <w:pStyle w:val="Beschriftung"/>
                        <w:rPr>
                          <w:color w:val="333333"/>
                        </w:rPr>
                      </w:pPr>
                      <w:bookmarkStart w:id="57" w:name="_Ref89185977"/>
                      <w:bookmarkStart w:id="58" w:name="_Toc89204998"/>
                      <w:r>
                        <w:t xml:space="preserve">Figure </w:t>
                      </w:r>
                      <w:fldSimple w:instr=" SEQ Figure \* ARABIC ">
                        <w:r w:rsidR="008520FD">
                          <w:rPr>
                            <w:noProof/>
                          </w:rPr>
                          <w:t>4</w:t>
                        </w:r>
                      </w:fldSimple>
                      <w:bookmarkEnd w:id="57"/>
                      <w:r>
                        <w:t xml:space="preserve">: </w:t>
                      </w:r>
                      <w:r w:rsidRPr="009D1B18">
                        <w:t>Wildfire susceptibility maps as predicted by upsampled Elastic Net regression for 2018</w:t>
                      </w:r>
                      <w:bookmarkEnd w:id="58"/>
                    </w:p>
                  </w:txbxContent>
                </v:textbox>
                <w10:wrap type="square"/>
              </v:shape>
            </w:pict>
          </mc:Fallback>
        </mc:AlternateContent>
      </w:r>
    </w:p>
    <w:p w14:paraId="64099777" w14:textId="2D80134B" w:rsidR="0095353A" w:rsidRPr="0082285B" w:rsidRDefault="0095353A" w:rsidP="00A37965"/>
    <w:p w14:paraId="4F95BF27" w14:textId="77777777" w:rsidR="0095353A" w:rsidRPr="0082285B" w:rsidRDefault="0095353A" w:rsidP="00A37965"/>
    <w:p w14:paraId="43871733" w14:textId="03690DBD" w:rsidR="00EB42E9" w:rsidRPr="0082285B" w:rsidRDefault="00EB42E9" w:rsidP="00A37965">
      <w:pPr>
        <w:sectPr w:rsidR="00EB42E9" w:rsidRPr="0082285B" w:rsidSect="00EB42E9">
          <w:pgSz w:w="16840" w:h="11900" w:orient="landscape"/>
          <w:pgMar w:top="1417" w:right="1134" w:bottom="1417" w:left="1417" w:header="708" w:footer="708" w:gutter="0"/>
          <w:cols w:space="708"/>
          <w:docGrid w:linePitch="360"/>
        </w:sectPr>
      </w:pPr>
    </w:p>
    <w:p w14:paraId="3BA44705" w14:textId="49EEE85F" w:rsidR="00EA0B8F" w:rsidRPr="0082285B" w:rsidRDefault="007D460B" w:rsidP="00F15FC5">
      <w:pPr>
        <w:pStyle w:val="berschrift1"/>
      </w:pPr>
      <w:bookmarkStart w:id="59" w:name="_Toc89203229"/>
      <w:bookmarkStart w:id="60" w:name="_Toc89204230"/>
      <w:r w:rsidRPr="0082285B">
        <w:lastRenderedPageBreak/>
        <w:t>Discussion</w:t>
      </w:r>
      <w:bookmarkEnd w:id="59"/>
      <w:bookmarkEnd w:id="60"/>
    </w:p>
    <w:p w14:paraId="6D55623F" w14:textId="6D1CECE1" w:rsidR="003233A1" w:rsidRPr="0082285B" w:rsidRDefault="000C5BCB" w:rsidP="003233A1">
      <w:r w:rsidRPr="0082285B">
        <w:t xml:space="preserve">The </w:t>
      </w:r>
      <w:r w:rsidR="00E304FD" w:rsidRPr="0082285B">
        <w:t xml:space="preserve">seasonal wildfire susceptibility maps depicted in </w:t>
      </w:r>
      <w:r w:rsidR="001C0EFA" w:rsidRPr="0082285B">
        <w:fldChar w:fldCharType="begin"/>
      </w:r>
      <w:r w:rsidR="001C0EFA" w:rsidRPr="0082285B">
        <w:instrText xml:space="preserve"> REF _Ref89185977 \h </w:instrText>
      </w:r>
      <w:r w:rsidR="001C0EFA" w:rsidRPr="0082285B">
        <w:fldChar w:fldCharType="separate"/>
      </w:r>
      <w:r w:rsidR="001C0EFA" w:rsidRPr="0082285B">
        <w:t xml:space="preserve">Figure </w:t>
      </w:r>
      <w:r w:rsidR="001C0EFA" w:rsidRPr="0082285B">
        <w:rPr>
          <w:noProof/>
        </w:rPr>
        <w:t>4</w:t>
      </w:r>
      <w:r w:rsidR="001C0EFA" w:rsidRPr="0082285B">
        <w:fldChar w:fldCharType="end"/>
      </w:r>
      <w:r w:rsidRPr="0082285B">
        <w:fldChar w:fldCharType="begin"/>
      </w:r>
      <w:r w:rsidRPr="0082285B">
        <w:instrText xml:space="preserve"> REF _Ref88929740 \h </w:instrText>
      </w:r>
      <w:r w:rsidRPr="0082285B">
        <w:fldChar w:fldCharType="separate"/>
      </w:r>
      <w:r w:rsidRPr="0082285B">
        <w:fldChar w:fldCharType="end"/>
      </w:r>
      <w:r w:rsidR="00E304FD" w:rsidRPr="0082285B">
        <w:t xml:space="preserve"> suggest that there is both a spatial as well as a seasonal pattern to predicted wildfire risk.</w:t>
      </w:r>
      <w:r w:rsidR="00603361" w:rsidRPr="0082285B">
        <w:t xml:space="preserve"> These maps were created by using the probabilities of wildfire occurrence as predicted by the best performing model under a temporal data split (upsampled Elastic Net regression)</w:t>
      </w:r>
      <w:r w:rsidR="007D5FB0" w:rsidRPr="0082285B">
        <w:t xml:space="preserve"> to create wildfire susceptibility classes, as previously done by </w:t>
      </w:r>
      <w:r w:rsidR="007D5FB0" w:rsidRPr="0082285B">
        <w:fldChar w:fldCharType="begin"/>
      </w:r>
      <w:r w:rsidR="007D5FB0" w:rsidRPr="0082285B">
        <w:instrText xml:space="preserve"> ADDIN ZOTERO_ITEM CSL_CITATION {"citationID":"nUbP2vDM","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7D5FB0" w:rsidRPr="0082285B">
        <w:fldChar w:fldCharType="separate"/>
      </w:r>
      <w:r w:rsidR="007D5FB0" w:rsidRPr="0082285B">
        <w:rPr>
          <w:noProof/>
        </w:rPr>
        <w:t>(Tonini et al., 2020)</w:t>
      </w:r>
      <w:r w:rsidR="007D5FB0" w:rsidRPr="0082285B">
        <w:fldChar w:fldCharType="end"/>
      </w:r>
      <w:r w:rsidR="007D5FB0" w:rsidRPr="0082285B">
        <w:t xml:space="preserve">. Each </w:t>
      </w:r>
      <w:r w:rsidR="00700573" w:rsidRPr="0082285B">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00573" w:rsidRPr="0082285B">
        <w:t xml:space="preserve"> unit</w:t>
      </w:r>
      <w:r w:rsidR="007D5FB0" w:rsidRPr="0082285B">
        <w:t xml:space="preserve"> is then depicted </w:t>
      </w:r>
      <w:r w:rsidR="00700573" w:rsidRPr="0082285B">
        <w:t xml:space="preserve">with a </w:t>
      </w:r>
      <w:r w:rsidR="007D5FB0" w:rsidRPr="0082285B">
        <w:t xml:space="preserve">color </w:t>
      </w:r>
      <w:r w:rsidR="00700573" w:rsidRPr="0082285B">
        <w:t>gradient, reflecting each unit’s predicted</w:t>
      </w:r>
      <w:r w:rsidR="007D5FB0" w:rsidRPr="0082285B">
        <w:t xml:space="preserve"> wildfire susceptibility class</w:t>
      </w:r>
      <w:r w:rsidR="00700573" w:rsidRPr="0082285B">
        <w:t xml:space="preserve">. </w:t>
      </w:r>
      <w:r w:rsidR="00CD2992" w:rsidRPr="0082285B">
        <w:t xml:space="preserve">The resulting maps show the model predicts </w:t>
      </w:r>
      <w:r w:rsidR="00B95D24" w:rsidRPr="0082285B">
        <w:t>the</w:t>
      </w:r>
      <w:r w:rsidR="00CD2992" w:rsidRPr="0082285B">
        <w:t xml:space="preserve"> large</w:t>
      </w:r>
      <w:r w:rsidR="00B95D24" w:rsidRPr="0082285B">
        <w:t>st</w:t>
      </w:r>
      <w:r w:rsidR="00CD2992" w:rsidRPr="0082285B">
        <w:t xml:space="preserve"> risk for wildfire ignitions in </w:t>
      </w:r>
      <w:r w:rsidR="001E7595" w:rsidRPr="0082285B">
        <w:t xml:space="preserve">the </w:t>
      </w:r>
      <w:r w:rsidR="00CD2992" w:rsidRPr="0082285B">
        <w:t xml:space="preserve">southern </w:t>
      </w:r>
      <w:r w:rsidR="001C0EFA" w:rsidRPr="0082285B">
        <w:t>Lake</w:t>
      </w:r>
      <w:r w:rsidR="001E7595" w:rsidRPr="0082285B">
        <w:t>, Colusa and Yuba</w:t>
      </w:r>
      <w:r w:rsidR="001C0EFA" w:rsidRPr="0082285B">
        <w:t xml:space="preserve"> Count</w:t>
      </w:r>
      <w:r w:rsidR="001E7595" w:rsidRPr="0082285B">
        <w:t xml:space="preserve">ies during </w:t>
      </w:r>
      <w:r w:rsidR="00CD2992" w:rsidRPr="0082285B">
        <w:t xml:space="preserve">the </w:t>
      </w:r>
      <w:r w:rsidR="001E7595" w:rsidRPr="0082285B">
        <w:t xml:space="preserve">summer </w:t>
      </w:r>
      <w:r w:rsidR="00CD2992" w:rsidRPr="0082285B">
        <w:t>season</w:t>
      </w:r>
      <w:r w:rsidR="00B95D24" w:rsidRPr="0082285B">
        <w:t>, as well as the western areas of northernmost Siskiyou County</w:t>
      </w:r>
      <w:r w:rsidR="00CD2992" w:rsidRPr="0082285B">
        <w:t xml:space="preserve">. As for </w:t>
      </w:r>
      <w:r w:rsidR="00085084" w:rsidRPr="0082285B">
        <w:t xml:space="preserve">a </w:t>
      </w:r>
      <w:r w:rsidR="00CD2992" w:rsidRPr="0082285B">
        <w:t>seasonal</w:t>
      </w:r>
      <w:r w:rsidR="00085084" w:rsidRPr="0082285B">
        <w:t xml:space="preserve"> pattern</w:t>
      </w:r>
      <w:r w:rsidR="00CD2992" w:rsidRPr="0082285B">
        <w:t xml:space="preserve">, the model predicts </w:t>
      </w:r>
      <w:r w:rsidR="00085084" w:rsidRPr="0082285B">
        <w:t>consistently low</w:t>
      </w:r>
      <w:r w:rsidR="00CD2992" w:rsidRPr="0082285B">
        <w:t xml:space="preserve"> wildfire risk </w:t>
      </w:r>
      <w:r w:rsidR="00085084" w:rsidRPr="0082285B">
        <w:t>the entire study area</w:t>
      </w:r>
      <w:r w:rsidR="00717AE6" w:rsidRPr="0082285B">
        <w:t xml:space="preserve"> during </w:t>
      </w:r>
      <w:r w:rsidR="00085084" w:rsidRPr="0082285B">
        <w:t>the winter season</w:t>
      </w:r>
      <w:r w:rsidR="00717AE6" w:rsidRPr="0082285B">
        <w:t xml:space="preserve">. </w:t>
      </w:r>
      <w:r w:rsidR="00863F04" w:rsidRPr="0082285B">
        <w:t>Wildfire susceptibility maps as predicted by other models</w:t>
      </w:r>
      <w:r w:rsidR="00706F56" w:rsidRPr="0082285B">
        <w:t xml:space="preserve"> </w:t>
      </w:r>
      <w:r w:rsidR="00DA532C" w:rsidRPr="0082285B">
        <w:t xml:space="preserve">and for 2017 </w:t>
      </w:r>
      <w:r w:rsidR="00706F56" w:rsidRPr="0082285B">
        <w:t>are</w:t>
      </w:r>
      <w:r w:rsidR="00863F04" w:rsidRPr="0082285B">
        <w:t xml:space="preserve"> found </w:t>
      </w:r>
      <w:r w:rsidR="00202B5B" w:rsidRPr="0082285B">
        <w:t>in the Appendix</w:t>
      </w:r>
      <w:r w:rsidR="00085084" w:rsidRPr="0082285B">
        <w:t xml:space="preserve"> in section </w:t>
      </w:r>
      <w:r w:rsidR="00085084" w:rsidRPr="0082285B">
        <w:fldChar w:fldCharType="begin"/>
      </w:r>
      <w:r w:rsidR="00085084" w:rsidRPr="0082285B">
        <w:instrText xml:space="preserve"> REF _Ref89186532 \w \h </w:instrText>
      </w:r>
      <w:r w:rsidR="00085084" w:rsidRPr="0082285B">
        <w:fldChar w:fldCharType="separate"/>
      </w:r>
      <w:r w:rsidR="00085084" w:rsidRPr="0082285B">
        <w:t>9.3</w:t>
      </w:r>
      <w:r w:rsidR="00085084" w:rsidRPr="0082285B">
        <w:fldChar w:fldCharType="end"/>
      </w:r>
      <w:r w:rsidR="00085084" w:rsidRPr="0082285B">
        <w:t xml:space="preserve">. </w:t>
      </w:r>
    </w:p>
    <w:p w14:paraId="5ECDE0ED" w14:textId="4E5BDE42" w:rsidR="003D3432" w:rsidRPr="0082285B" w:rsidRDefault="003D3432" w:rsidP="003D3432">
      <w:pPr>
        <w:pStyle w:val="berschrift2"/>
      </w:pPr>
      <w:bookmarkStart w:id="61" w:name="_Toc89203230"/>
      <w:bookmarkStart w:id="62" w:name="_Toc89204231"/>
      <w:r w:rsidRPr="0082285B">
        <w:t>Model performance</w:t>
      </w:r>
      <w:bookmarkEnd w:id="61"/>
      <w:bookmarkEnd w:id="62"/>
    </w:p>
    <w:p w14:paraId="6B4BA957" w14:textId="31634D40" w:rsidR="0081022B" w:rsidRPr="0082285B" w:rsidRDefault="0081022B" w:rsidP="00A37965">
      <w:r w:rsidRPr="0082285B">
        <w:t xml:space="preserve">Comparison of the modeling results </w:t>
      </w:r>
      <w:r w:rsidR="0044464D" w:rsidRPr="0082285B">
        <w:t xml:space="preserve">shows that these models struggle to predict wildfire ignition risk if </w:t>
      </w:r>
      <w:r w:rsidR="00787E86" w:rsidRPr="0082285B">
        <w:t xml:space="preserve">there were observations </w:t>
      </w:r>
      <w:r w:rsidR="0044464D" w:rsidRPr="0082285B">
        <w:t xml:space="preserve">no from the predicted time period </w:t>
      </w:r>
      <w:r w:rsidR="00787E86" w:rsidRPr="0082285B">
        <w:t xml:space="preserve">in the </w:t>
      </w:r>
      <w:r w:rsidR="0044464D" w:rsidRPr="0082285B">
        <w:t>training</w:t>
      </w:r>
      <w:r w:rsidR="00787E86" w:rsidRPr="0082285B">
        <w:t xml:space="preserve"> set</w:t>
      </w:r>
      <w:r w:rsidR="0044464D" w:rsidRPr="0082285B">
        <w:t xml:space="preserve">. </w:t>
      </w:r>
      <w:r w:rsidR="00FB6B3F" w:rsidRPr="0082285B">
        <w:t>Conversely, p</w:t>
      </w:r>
      <w:r w:rsidR="00A00D02" w:rsidRPr="0082285B">
        <w:t xml:space="preserve">redictive performance is high if data from the predicted time period </w:t>
      </w:r>
      <w:r w:rsidR="00FB6B3F" w:rsidRPr="0082285B">
        <w:t>was</w:t>
      </w:r>
      <w:r w:rsidR="00A00D02" w:rsidRPr="0082285B">
        <w:t xml:space="preserve"> present in the training data. </w:t>
      </w:r>
      <w:r w:rsidR="002A5B84" w:rsidRPr="0082285B">
        <w:t>This also holds true without hyperparameter tuning, as t</w:t>
      </w:r>
      <w:r w:rsidR="0044464D" w:rsidRPr="0082285B">
        <w:t xml:space="preserve">he performance metrics based on resampling show that predictive performance is high </w:t>
      </w:r>
      <w:r w:rsidR="00FB6B3F" w:rsidRPr="0082285B">
        <w:t>if</w:t>
      </w:r>
      <w:r w:rsidR="002A5B84" w:rsidRPr="0082285B">
        <w:t xml:space="preserve"> the data is split into training and validation sets at random. </w:t>
      </w:r>
    </w:p>
    <w:p w14:paraId="531F4435" w14:textId="455745D5" w:rsidR="00046B1A" w:rsidRPr="0082285B" w:rsidRDefault="00092915" w:rsidP="00A37965">
      <w:r w:rsidRPr="0082285B">
        <w:t>In the setting of the time-based data split u</w:t>
      </w:r>
      <w:r w:rsidR="008A48B0" w:rsidRPr="0082285B">
        <w:t xml:space="preserve">psampling the training data to address the target variable’s class imbalance </w:t>
      </w:r>
      <w:r w:rsidR="00046B1A" w:rsidRPr="0082285B">
        <w:t>provide</w:t>
      </w:r>
      <w:r w:rsidR="005016F1" w:rsidRPr="0082285B">
        <w:t>d</w:t>
      </w:r>
      <w:r w:rsidR="00046B1A" w:rsidRPr="0082285B">
        <w:t xml:space="preserve"> little benefit</w:t>
      </w:r>
      <w:r w:rsidR="008A48B0" w:rsidRPr="0082285B">
        <w:t xml:space="preserve">. Both the upsampled Random Forest and </w:t>
      </w:r>
      <w:r w:rsidR="008A48B0" w:rsidRPr="0082285B">
        <w:rPr>
          <w:i/>
          <w:iCs/>
        </w:rPr>
        <w:t>xgboost</w:t>
      </w:r>
      <w:r w:rsidR="008A48B0" w:rsidRPr="0082285B">
        <w:t xml:space="preserve"> end</w:t>
      </w:r>
      <w:r w:rsidRPr="0082285B">
        <w:t>ed</w:t>
      </w:r>
      <w:r w:rsidR="008A48B0" w:rsidRPr="0082285B">
        <w:t xml:space="preserve"> up predicting almost exclusively the majority class leading to high accuracy but very low recall. </w:t>
      </w:r>
      <w:r w:rsidR="00046B1A" w:rsidRPr="0082285B">
        <w:t>Logistic regression outperform</w:t>
      </w:r>
      <w:r w:rsidRPr="0082285B">
        <w:t>ed</w:t>
      </w:r>
      <w:r w:rsidR="00046B1A" w:rsidRPr="0082285B">
        <w:t xml:space="preserve"> its non-parametric competitors no matter the subsampling method. Even when downsampling </w:t>
      </w:r>
      <w:r w:rsidRPr="0082285B">
        <w:t xml:space="preserve">the majority class </w:t>
      </w:r>
      <w:r w:rsidR="00046B1A" w:rsidRPr="0082285B">
        <w:t xml:space="preserve">instead, the tree-based ensemble </w:t>
      </w:r>
      <w:r w:rsidR="00046B1A" w:rsidRPr="0082285B">
        <w:lastRenderedPageBreak/>
        <w:t>models achieve</w:t>
      </w:r>
      <w:r w:rsidRPr="0082285B">
        <w:t>d</w:t>
      </w:r>
      <w:r w:rsidR="00046B1A" w:rsidRPr="0082285B">
        <w:t xml:space="preserve"> such low </w:t>
      </w:r>
      <w:r w:rsidR="00046B1A" w:rsidRPr="0082285B">
        <w:rPr>
          <w:i/>
          <w:iCs/>
        </w:rPr>
        <w:t>recall</w:t>
      </w:r>
      <w:r w:rsidR="00046B1A" w:rsidRPr="0082285B">
        <w:t xml:space="preserve"> that in the best case only around half of the ignition samples </w:t>
      </w:r>
      <w:r w:rsidR="004F7B4F" w:rsidRPr="0082285B">
        <w:t>were</w:t>
      </w:r>
      <w:r w:rsidR="00046B1A" w:rsidRPr="0082285B">
        <w:t xml:space="preserve"> predicted correctly. Despite Random Forest and </w:t>
      </w:r>
      <w:r w:rsidR="00046B1A" w:rsidRPr="0082285B">
        <w:rPr>
          <w:i/>
          <w:iCs/>
        </w:rPr>
        <w:t>xgboost</w:t>
      </w:r>
      <w:r w:rsidR="00046B1A" w:rsidRPr="0082285B">
        <w:t xml:space="preserve"> taking a clear lead in predictive power once the training and test sets are assigned at random, they fail at reliably predicting ignitions if the split is time</w:t>
      </w:r>
      <w:r w:rsidR="0073119E" w:rsidRPr="0082285B">
        <w:t>-</w:t>
      </w:r>
      <w:r w:rsidR="008965DD" w:rsidRPr="0082285B">
        <w:t>based</w:t>
      </w:r>
      <w:r w:rsidR="00046B1A" w:rsidRPr="0082285B">
        <w:t xml:space="preserve">. </w:t>
      </w:r>
    </w:p>
    <w:p w14:paraId="61844EFD" w14:textId="12D1B989" w:rsidR="00B6585D" w:rsidRPr="0082285B" w:rsidRDefault="00B8741D" w:rsidP="00A37965">
      <w:r w:rsidRPr="0082285B">
        <w:t>T</w:t>
      </w:r>
      <w:r w:rsidR="0009320E" w:rsidRPr="0082285B">
        <w:t>his has multiple implications on forecasting wildfire ignition risk</w:t>
      </w:r>
      <w:r w:rsidR="00945F5B" w:rsidRPr="0082285B">
        <w:t xml:space="preserve">. </w:t>
      </w:r>
      <w:r w:rsidR="00DC0E54" w:rsidRPr="0082285B">
        <w:t>The difference in performance between the two data splitting methods impl</w:t>
      </w:r>
      <w:r w:rsidR="00823CA9" w:rsidRPr="0082285B">
        <w:t>ies</w:t>
      </w:r>
      <w:r w:rsidR="00DC0E54" w:rsidRPr="0082285B">
        <w:t xml:space="preserve"> that there </w:t>
      </w:r>
      <w:r w:rsidR="00823CA9" w:rsidRPr="0082285B">
        <w:t>is an annual component to wildfire</w:t>
      </w:r>
      <w:r w:rsidR="00DC0E54" w:rsidRPr="0082285B">
        <w:t xml:space="preserve"> </w:t>
      </w:r>
      <w:r w:rsidR="00823CA9" w:rsidRPr="0082285B">
        <w:t>occurrence</w:t>
      </w:r>
      <w:r w:rsidR="00DC0E54" w:rsidRPr="0082285B">
        <w:t xml:space="preserve"> that </w:t>
      </w:r>
      <w:r w:rsidR="00680BFB" w:rsidRPr="0082285B">
        <w:t>cannot</w:t>
      </w:r>
      <w:r w:rsidR="00DC0E54" w:rsidRPr="0082285B">
        <w:t xml:space="preserve"> be sufficiently explained with the predictor variables I collected. </w:t>
      </w:r>
      <w:r w:rsidR="002C1DA7" w:rsidRPr="0082285B">
        <w:t>T</w:t>
      </w:r>
      <w:r w:rsidR="00DC0E54" w:rsidRPr="0082285B">
        <w:t xml:space="preserve">he tree-based ensemble models </w:t>
      </w:r>
      <w:r w:rsidR="009C47BA" w:rsidRPr="0082285B">
        <w:t xml:space="preserve">appear to be </w:t>
      </w:r>
      <w:r w:rsidR="00DC0E54" w:rsidRPr="0082285B">
        <w:t xml:space="preserve">prone to overfitting </w:t>
      </w:r>
      <w:r w:rsidR="002C1DA7" w:rsidRPr="0082285B">
        <w:t xml:space="preserve">on the training data if the </w:t>
      </w:r>
      <w:r w:rsidR="00DB01E8" w:rsidRPr="0082285B">
        <w:t xml:space="preserve">data </w:t>
      </w:r>
      <w:r w:rsidR="002C1DA7" w:rsidRPr="0082285B">
        <w:t>split is conducted based on year, as these models fail</w:t>
      </w:r>
      <w:r w:rsidR="00DB01E8" w:rsidRPr="0082285B">
        <w:t>ed</w:t>
      </w:r>
      <w:r w:rsidR="002C1DA7" w:rsidRPr="0082285B">
        <w:t xml:space="preserve"> to generalize </w:t>
      </w:r>
      <w:r w:rsidRPr="0082285B">
        <w:t>patterns leading to wildfire ignitions that can be applied to subsequent years.</w:t>
      </w:r>
      <w:r w:rsidR="00140277" w:rsidRPr="0082285B">
        <w:t xml:space="preserve"> </w:t>
      </w:r>
    </w:p>
    <w:p w14:paraId="6A3DB9B3" w14:textId="6B8186CD" w:rsidR="00DF66C7" w:rsidRPr="0082285B" w:rsidRDefault="00CE3EA3" w:rsidP="00A37965">
      <w:r w:rsidRPr="0082285B">
        <w:t>T</w:t>
      </w:r>
      <w:r w:rsidR="00140277" w:rsidRPr="0082285B">
        <w:t xml:space="preserve">his problem is rectified once the </w:t>
      </w:r>
      <w:r w:rsidR="00DF66C7" w:rsidRPr="0082285B">
        <w:t xml:space="preserve">training and test data sets are assigned at random. Both Random Forest and </w:t>
      </w:r>
      <w:r w:rsidR="00DF66C7" w:rsidRPr="0082285B">
        <w:rPr>
          <w:i/>
          <w:iCs/>
        </w:rPr>
        <w:t>xgboost</w:t>
      </w:r>
      <w:r w:rsidR="00DF66C7" w:rsidRPr="0082285B">
        <w:t xml:space="preserve"> are shown to generalize </w:t>
      </w:r>
      <w:r w:rsidR="0003723D" w:rsidRPr="0082285B">
        <w:t xml:space="preserve">well based on the training data, </w:t>
      </w:r>
      <w:r w:rsidR="00D31BAF" w:rsidRPr="0082285B">
        <w:t>both</w:t>
      </w:r>
      <w:r w:rsidRPr="0082285B">
        <w:t xml:space="preserve"> </w:t>
      </w:r>
      <w:r w:rsidR="0003723D" w:rsidRPr="0082285B">
        <w:t xml:space="preserve">classifying over 80% of the ignition samples in the test set correctly. </w:t>
      </w:r>
      <w:r w:rsidR="00B6585D" w:rsidRPr="0082285B">
        <w:t xml:space="preserve">This is also the case for the </w:t>
      </w:r>
      <w:r w:rsidR="00D31BAF" w:rsidRPr="0082285B">
        <w:t>E</w:t>
      </w:r>
      <w:r w:rsidR="00B6585D" w:rsidRPr="0082285B">
        <w:t xml:space="preserve">lastic </w:t>
      </w:r>
      <w:r w:rsidR="00D31BAF" w:rsidRPr="0082285B">
        <w:t>N</w:t>
      </w:r>
      <w:r w:rsidR="00B6585D" w:rsidRPr="0082285B">
        <w:t>et regression in this modeling setting, although its significantly lower precision</w:t>
      </w:r>
      <w:r w:rsidR="00B6585D" w:rsidRPr="0082285B">
        <w:rPr>
          <w:i/>
          <w:iCs/>
        </w:rPr>
        <w:t xml:space="preserve"> </w:t>
      </w:r>
      <w:r w:rsidR="00B6585D" w:rsidRPr="0082285B">
        <w:t xml:space="preserve">score means that these true positive predictions come at a </w:t>
      </w:r>
      <w:r w:rsidR="00E3354A" w:rsidRPr="0082285B">
        <w:t xml:space="preserve">price of many more false positives. </w:t>
      </w:r>
      <w:r w:rsidR="00450908" w:rsidRPr="0082285B">
        <w:t xml:space="preserve">Even if false positives are not as </w:t>
      </w:r>
      <w:r w:rsidR="00F41746" w:rsidRPr="0082285B">
        <w:t xml:space="preserve">expensive </w:t>
      </w:r>
      <w:r w:rsidR="00450908" w:rsidRPr="0082285B">
        <w:t>as false negatives, they are still best avoided</w:t>
      </w:r>
      <w:r w:rsidR="00F41746" w:rsidRPr="0082285B">
        <w:t xml:space="preserve"> if possible</w:t>
      </w:r>
      <w:r w:rsidR="00450908" w:rsidRPr="0082285B">
        <w:t>.</w:t>
      </w:r>
    </w:p>
    <w:p w14:paraId="100DD6DA" w14:textId="2B1C30EC" w:rsidR="005E4E1C" w:rsidRPr="0082285B" w:rsidRDefault="00172971" w:rsidP="00A37965">
      <w:r w:rsidRPr="0082285B">
        <w:t xml:space="preserve">The fact that the non-parametric models outperform logistic regression in the setting of a randomized data split also implies that there are non-linear relationships between the predictors and the target variable, as has been noted in multiple previous studies on modeling wildfire ignition risk </w:t>
      </w:r>
      <w:r w:rsidRPr="0082285B">
        <w:fldChar w:fldCharType="begin"/>
      </w:r>
      <w:r w:rsidRPr="0082285B">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rsidRPr="0082285B">
        <w:fldChar w:fldCharType="separate"/>
      </w:r>
      <w:r w:rsidRPr="0082285B">
        <w:rPr>
          <w:noProof/>
        </w:rPr>
        <w:t>(Oliveira et al., 2012; Syphard et al., 2008; Vilar et al., 2010)</w:t>
      </w:r>
      <w:r w:rsidRPr="0082285B">
        <w:fldChar w:fldCharType="end"/>
      </w:r>
      <w:r w:rsidRPr="0082285B">
        <w:t xml:space="preserve">. </w:t>
      </w:r>
    </w:p>
    <w:p w14:paraId="21B6323E" w14:textId="35E447DB" w:rsidR="00E37873" w:rsidRPr="0082285B" w:rsidRDefault="002F636B" w:rsidP="00E37873">
      <w:pPr>
        <w:pStyle w:val="berschrift2"/>
      </w:pPr>
      <w:bookmarkStart w:id="63" w:name="_Toc89203231"/>
      <w:bookmarkStart w:id="64" w:name="_Toc89204232"/>
      <w:r w:rsidRPr="0082285B">
        <w:t>Variable Importance</w:t>
      </w:r>
      <w:bookmarkEnd w:id="63"/>
      <w:bookmarkEnd w:id="64"/>
    </w:p>
    <w:p w14:paraId="5F699588" w14:textId="77777777" w:rsidR="00AD5D61" w:rsidRPr="0082285B" w:rsidRDefault="00E831A9" w:rsidP="00A37965">
      <w:r w:rsidRPr="0082285B">
        <w:t xml:space="preserve">Regression outputs are disregarded in this section due to penalized estimation making standard errors unreliable for meaningful interpretations of regression coefficients and their significance. </w:t>
      </w:r>
      <w:r w:rsidR="00B9308C" w:rsidRPr="0082285B">
        <w:t>T</w:t>
      </w:r>
      <w:r w:rsidR="008313A3" w:rsidRPr="0082285B">
        <w:t xml:space="preserve">he best performing Random Forest and xgboost models </w:t>
      </w:r>
      <w:r w:rsidR="00B9308C" w:rsidRPr="0082285B">
        <w:t xml:space="preserve">in the temporal split setting </w:t>
      </w:r>
      <w:r w:rsidR="008313A3" w:rsidRPr="0082285B">
        <w:t xml:space="preserve">share 13 predictors </w:t>
      </w:r>
      <w:r w:rsidR="00B9308C" w:rsidRPr="0082285B">
        <w:t xml:space="preserve">among their 15 </w:t>
      </w:r>
      <w:r w:rsidR="00B9308C" w:rsidRPr="0082285B">
        <w:lastRenderedPageBreak/>
        <w:t xml:space="preserve">most important predictor variables. Even among their five most important predictors they have four in common: the average temperature, average precipitation, </w:t>
      </w:r>
      <w:r w:rsidR="000B31EF" w:rsidRPr="0082285B">
        <w:t xml:space="preserve">the current season, and the distance to the nearest city. </w:t>
      </w:r>
    </w:p>
    <w:p w14:paraId="3FBD5F11" w14:textId="7E495C5F" w:rsidR="00E37873" w:rsidRPr="0082285B" w:rsidRDefault="000B31EF" w:rsidP="00A37965">
      <w:r w:rsidRPr="0082285B">
        <w:t xml:space="preserve">Random Forest also lists unemployment growth at county level among its five most important predictors, while </w:t>
      </w:r>
      <w:r w:rsidRPr="0082285B">
        <w:rPr>
          <w:i/>
          <w:iCs/>
        </w:rPr>
        <w:t>xgboost</w:t>
      </w:r>
      <w:r w:rsidRPr="0082285B">
        <w:t xml:space="preserve"> includes the percentage of registered democrats at voting district level. Both of these predictors are found among the top 15 predictors of the other classifier respectively.</w:t>
      </w:r>
      <w:r w:rsidR="00BC6886" w:rsidRPr="0082285B">
        <w:t xml:space="preserve"> Population density and population growth only rank in the top 15 for </w:t>
      </w:r>
      <w:r w:rsidR="00BC6886" w:rsidRPr="0082285B">
        <w:rPr>
          <w:i/>
          <w:iCs/>
        </w:rPr>
        <w:t>xgboost</w:t>
      </w:r>
      <w:r w:rsidR="00BC6886" w:rsidRPr="0082285B">
        <w:t xml:space="preserve">, but not for Random Forest, despite being often cited as important predictors in previous studies. </w:t>
      </w:r>
    </w:p>
    <w:p w14:paraId="19691DDC" w14:textId="2393005D" w:rsidR="00E37873" w:rsidRPr="0082285B" w:rsidRDefault="00AD5D61" w:rsidP="00A37965">
      <w:r w:rsidRPr="0082285B">
        <w:rPr>
          <w:noProof/>
        </w:rPr>
        <mc:AlternateContent>
          <mc:Choice Requires="wpg">
            <w:drawing>
              <wp:anchor distT="0" distB="0" distL="114300" distR="114300" simplePos="0" relativeHeight="251687936" behindDoc="0" locked="0" layoutInCell="1" allowOverlap="1" wp14:anchorId="648365CB" wp14:editId="538C6A4E">
                <wp:simplePos x="0" y="0"/>
                <wp:positionH relativeFrom="column">
                  <wp:posOffset>-385</wp:posOffset>
                </wp:positionH>
                <wp:positionV relativeFrom="paragraph">
                  <wp:posOffset>180725</wp:posOffset>
                </wp:positionV>
                <wp:extent cx="5833110" cy="3541395"/>
                <wp:effectExtent l="0" t="0" r="0" b="1905"/>
                <wp:wrapTopAndBottom/>
                <wp:docPr id="4" name="Gruppieren 4"/>
                <wp:cNvGraphicFramePr/>
                <a:graphic xmlns:a="http://schemas.openxmlformats.org/drawingml/2006/main">
                  <a:graphicData uri="http://schemas.microsoft.com/office/word/2010/wordprocessingGroup">
                    <wpg:wgp>
                      <wpg:cNvGrpSpPr/>
                      <wpg:grpSpPr>
                        <a:xfrm>
                          <a:off x="0" y="0"/>
                          <a:ext cx="5833110" cy="3541395"/>
                          <a:chOff x="0" y="0"/>
                          <a:chExt cx="5833254" cy="3541968"/>
                        </a:xfrm>
                      </wpg:grpSpPr>
                      <wpg:grpSp>
                        <wpg:cNvPr id="12" name="Gruppieren 23"/>
                        <wpg:cNvGrpSpPr>
                          <a:grpSpLocks noChangeAspect="1"/>
                        </wpg:cNvGrpSpPr>
                        <wpg:grpSpPr>
                          <a:xfrm>
                            <a:off x="14749" y="0"/>
                            <a:ext cx="5818505" cy="3240000"/>
                            <a:chOff x="0" y="0"/>
                            <a:chExt cx="6158022" cy="3429000"/>
                          </a:xfrm>
                        </wpg:grpSpPr>
                        <pic:pic xmlns:pic="http://schemas.openxmlformats.org/drawingml/2006/picture">
                          <pic:nvPicPr>
                            <pic:cNvPr id="13" name="Grafik 13"/>
                            <pic:cNvPicPr>
                              <a:picLocks noChangeAspect="1"/>
                            </pic:cNvPicPr>
                          </pic:nvPicPr>
                          <pic:blipFill>
                            <a:blip r:embed="rId57"/>
                            <a:stretch>
                              <a:fillRect/>
                            </a:stretch>
                          </pic:blipFill>
                          <pic:spPr>
                            <a:xfrm>
                              <a:off x="0" y="0"/>
                              <a:ext cx="3429000" cy="3429000"/>
                            </a:xfrm>
                            <a:prstGeom prst="rect">
                              <a:avLst/>
                            </a:prstGeom>
                          </pic:spPr>
                        </pic:pic>
                        <pic:pic xmlns:pic="http://schemas.openxmlformats.org/drawingml/2006/picture">
                          <pic:nvPicPr>
                            <pic:cNvPr id="14" name="Grafik 14" descr="Ein Bild, das Tisch enthält.&#10;&#10;Automatisch generierte Beschreibung"/>
                            <pic:cNvPicPr>
                              <a:picLocks noChangeAspect="1"/>
                            </pic:cNvPicPr>
                          </pic:nvPicPr>
                          <pic:blipFill>
                            <a:blip r:embed="rId58"/>
                            <a:stretch>
                              <a:fillRect/>
                            </a:stretch>
                          </pic:blipFill>
                          <pic:spPr>
                            <a:xfrm>
                              <a:off x="2729022" y="0"/>
                              <a:ext cx="3429000" cy="3429000"/>
                            </a:xfrm>
                            <a:prstGeom prst="rect">
                              <a:avLst/>
                            </a:prstGeom>
                          </pic:spPr>
                        </pic:pic>
                      </wpg:grpSp>
                      <wps:wsp>
                        <wps:cNvPr id="23" name="Textfeld 23"/>
                        <wps:cNvSpPr txBox="1"/>
                        <wps:spPr>
                          <a:xfrm>
                            <a:off x="0" y="3259393"/>
                            <a:ext cx="5817870" cy="282575"/>
                          </a:xfrm>
                          <a:prstGeom prst="rect">
                            <a:avLst/>
                          </a:prstGeom>
                          <a:solidFill>
                            <a:prstClr val="white"/>
                          </a:solidFill>
                          <a:ln>
                            <a:noFill/>
                          </a:ln>
                        </wps:spPr>
                        <wps:txbx>
                          <w:txbxContent>
                            <w:p w14:paraId="2907C654" w14:textId="0C42D584" w:rsidR="00F75CEF" w:rsidRPr="00FE4696" w:rsidRDefault="00F75CEF" w:rsidP="00673A49">
                              <w:pPr>
                                <w:pStyle w:val="Beschriftung"/>
                                <w:rPr>
                                  <w:color w:val="333333"/>
                                </w:rPr>
                              </w:pPr>
                              <w:bookmarkStart w:id="65" w:name="_Toc89204999"/>
                              <w:r>
                                <w:t xml:space="preserve">Figure </w:t>
                              </w:r>
                              <w:fldSimple w:instr=" SEQ Figure \* ARABIC ">
                                <w:r w:rsidR="008520FD">
                                  <w:rPr>
                                    <w:noProof/>
                                  </w:rPr>
                                  <w:t>5</w:t>
                                </w:r>
                              </w:fldSimple>
                              <w:r>
                                <w:t>: Comparison of variable importance for best models with temporal data spli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8365CB" id="Gruppieren 4" o:spid="_x0000_s1040" style="position:absolute;left:0;text-align:left;margin-left:-.05pt;margin-top:14.25pt;width:459.3pt;height:278.85pt;z-index:251687936" coordsize="58332,354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3V4wxh8CAMYf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VW1h9ND6FVKKKE3KRGBEEAIXbCivqeCBlEsCNhQsaAgKMX2BLEg&#13;&#10;qBQr+hQRAQUCCimEGoh0CITQuwRC6vv/h7vn7dnZ595z79w7c2fmW7/fyt577bXbd87czFmz97mD&#13;&#10;BiE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GkNyOwAAEAASURBV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A4ZVhJZk1NACoAAAAIAAGHaQAEAAAAAQAAABoAAAAAAAKgAgAEAAAAAQAABLCgAwAEAAAA&#13;&#10;AQAABLAAAAAAY6ygXAAAQABJREFUeAHs3Qe4HVW99/F0CL2qpEDoKN0IJAGlKEVRL6L3XgE1ehUL&#13;&#10;F7DhFQsqigp2sCMoKooFVASkvCigkBBCkQDSIUASEAiQSAmp7+932Ou4zjpr9p59zuzT9nc9z5+Z&#13;&#10;WbNmzcxn5mzO/mfNnGHDKA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">
                <v:group id="Gruppieren 23" o:spid="_x0000_s1041" style="position:absolute;left:147;width:58185;height:32400" coordsize="61580,34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o:lock v:ext="edit" aspectratio="t"/>
                  <v:shape id="Grafik 13" o:spid="_x0000_s1042"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">
                    <v:imagedata r:id="rId59" o:title=""/>
                  </v:shape>
                  <v:shape id="Grafik 14" o:spid="_x0000_s1043" type="#_x0000_t75" alt="Ein Bild, das Tisch enthält.&#10;&#10;Automatisch generierte Beschreibung" style="position:absolute;left:27290;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">
                    <v:imagedata r:id="rId60" o:title="Ein Bild, das Tisch enthält"/>
                  </v:shape>
                </v:group>
                <v:shape id="Textfeld 23" o:spid="_x0000_s1044" type="#_x0000_t202" style="position:absolute;top:32593;width:58178;height:2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2907C654" w14:textId="0C42D584" w:rsidR="00F75CEF" w:rsidRPr="00FE4696" w:rsidRDefault="00F75CEF" w:rsidP="00673A49">
                        <w:pPr>
                          <w:pStyle w:val="Beschriftung"/>
                          <w:rPr>
                            <w:color w:val="333333"/>
                          </w:rPr>
                        </w:pPr>
                        <w:bookmarkStart w:id="66" w:name="_Toc89204999"/>
                        <w:r>
                          <w:t xml:space="preserve">Figure </w:t>
                        </w:r>
                        <w:fldSimple w:instr=" SEQ Figure \* ARABIC ">
                          <w:r w:rsidR="008520FD">
                            <w:rPr>
                              <w:noProof/>
                            </w:rPr>
                            <w:t>5</w:t>
                          </w:r>
                        </w:fldSimple>
                        <w:r>
                          <w:t>: Comparison of variable importance for best models with temporal data split</w:t>
                        </w:r>
                        <w:bookmarkEnd w:id="66"/>
                      </w:p>
                    </w:txbxContent>
                  </v:textbox>
                </v:shape>
                <w10:wrap type="topAndBottom"/>
              </v:group>
            </w:pict>
          </mc:Fallback>
        </mc:AlternateContent>
      </w:r>
      <w:r w:rsidR="00A37A7D" w:rsidRPr="0082285B">
        <w:t xml:space="preserve">A similar pattern arises </w:t>
      </w:r>
      <w:r w:rsidR="005E4E1C" w:rsidRPr="0082285B">
        <w:t>for the models</w:t>
      </w:r>
      <w:r w:rsidR="00A37A7D" w:rsidRPr="0082285B">
        <w:t xml:space="preserve"> estimat</w:t>
      </w:r>
      <w:r w:rsidR="005E4E1C" w:rsidRPr="0082285B">
        <w:t>ed with</w:t>
      </w:r>
      <w:r w:rsidR="00A37A7D" w:rsidRPr="0082285B">
        <w:t xml:space="preserve"> training data</w:t>
      </w:r>
      <w:r w:rsidR="005E4E1C" w:rsidRPr="0082285B">
        <w:t xml:space="preserve"> assigned at random</w:t>
      </w:r>
      <w:r w:rsidR="00A37A7D" w:rsidRPr="0082285B">
        <w:t xml:space="preserve">. Random Forest and </w:t>
      </w:r>
      <w:r w:rsidR="00A37A7D" w:rsidRPr="0082285B">
        <w:rPr>
          <w:i/>
          <w:iCs/>
        </w:rPr>
        <w:t>xgboost</w:t>
      </w:r>
      <w:r w:rsidR="00A37A7D" w:rsidRPr="0082285B">
        <w:t xml:space="preserve"> again share 13 variables among their top 15 most important predictors. </w:t>
      </w:r>
      <w:r w:rsidR="00A2422D" w:rsidRPr="0082285B">
        <w:t>Variable importance remains largely the same</w:t>
      </w:r>
      <w:r w:rsidR="00A37A7D" w:rsidRPr="0082285B">
        <w:t xml:space="preserve"> with one notable difference of </w:t>
      </w:r>
      <w:r w:rsidR="00A2422D" w:rsidRPr="0082285B">
        <w:t>the year indicator</w:t>
      </w:r>
      <w:r w:rsidR="00A37A7D" w:rsidRPr="0082285B">
        <w:t xml:space="preserve"> </w:t>
      </w:r>
      <w:r w:rsidR="00A2422D" w:rsidRPr="0082285B">
        <w:t>only tak</w:t>
      </w:r>
      <w:r w:rsidR="00A37A7D" w:rsidRPr="0082285B">
        <w:t>ing</w:t>
      </w:r>
      <w:r w:rsidR="00A2422D" w:rsidRPr="0082285B">
        <w:t xml:space="preserve"> a prominent role as a predictor if </w:t>
      </w:r>
      <w:r w:rsidR="00A37A7D" w:rsidRPr="0082285B">
        <w:t>the training data is assigned at random</w:t>
      </w:r>
      <w:r w:rsidR="00A2422D" w:rsidRPr="0082285B">
        <w:t xml:space="preserve">. </w:t>
      </w:r>
    </w:p>
    <w:p w14:paraId="51B5138E" w14:textId="2ABC00A2" w:rsidR="00F75CEF" w:rsidRPr="0082285B" w:rsidRDefault="00F75CEF" w:rsidP="00A37965"/>
    <w:p w14:paraId="0F1E0117" w14:textId="0D1C8D40" w:rsidR="00F75CEF" w:rsidRPr="0082285B" w:rsidRDefault="00F75CEF" w:rsidP="00A37965"/>
    <w:p w14:paraId="1B638514" w14:textId="79F0BDF1" w:rsidR="00F75CEF" w:rsidRPr="0082285B" w:rsidRDefault="00F75CEF" w:rsidP="00A37965">
      <w:r w:rsidRPr="0082285B">
        <w:rPr>
          <w:noProof/>
        </w:rPr>
        <w:lastRenderedPageBreak/>
        <mc:AlternateContent>
          <mc:Choice Requires="wpg">
            <w:drawing>
              <wp:anchor distT="0" distB="0" distL="114300" distR="114300" simplePos="0" relativeHeight="251689984" behindDoc="0" locked="0" layoutInCell="1" allowOverlap="1" wp14:anchorId="23B3C1E3" wp14:editId="4CD72414">
                <wp:simplePos x="0" y="0"/>
                <wp:positionH relativeFrom="margin">
                  <wp:posOffset>0</wp:posOffset>
                </wp:positionH>
                <wp:positionV relativeFrom="paragraph">
                  <wp:posOffset>252980</wp:posOffset>
                </wp:positionV>
                <wp:extent cx="5852795" cy="3239770"/>
                <wp:effectExtent l="0" t="0" r="0" b="0"/>
                <wp:wrapTopAndBottom/>
                <wp:docPr id="25" name="Gruppieren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52795" cy="3239770"/>
                          <a:chOff x="0" y="0"/>
                          <a:chExt cx="6194534" cy="3429000"/>
                        </a:xfrm>
                      </wpg:grpSpPr>
                      <pic:pic xmlns:pic="http://schemas.openxmlformats.org/drawingml/2006/picture">
                        <pic:nvPicPr>
                          <pic:cNvPr id="26" name="Grafik 26"/>
                          <pic:cNvPicPr>
                            <a:picLocks noChangeAspect="1"/>
                          </pic:cNvPicPr>
                        </pic:nvPicPr>
                        <pic:blipFill>
                          <a:blip r:embed="rId61"/>
                          <a:stretch>
                            <a:fillRect/>
                          </a:stretch>
                        </pic:blipFill>
                        <pic:spPr>
                          <a:xfrm>
                            <a:off x="0" y="0"/>
                            <a:ext cx="3429000" cy="3429000"/>
                          </a:xfrm>
                          <a:prstGeom prst="rect">
                            <a:avLst/>
                          </a:prstGeom>
                        </pic:spPr>
                      </pic:pic>
                      <pic:pic xmlns:pic="http://schemas.openxmlformats.org/drawingml/2006/picture">
                        <pic:nvPicPr>
                          <pic:cNvPr id="27" name="Grafik 27"/>
                          <pic:cNvPicPr>
                            <a:picLocks noChangeAspect="1"/>
                          </pic:cNvPicPr>
                        </pic:nvPicPr>
                        <pic:blipFill>
                          <a:blip r:embed="rId62"/>
                          <a:stretch>
                            <a:fillRect/>
                          </a:stretch>
                        </pic:blipFill>
                        <pic:spPr>
                          <a:xfrm>
                            <a:off x="2765534" y="0"/>
                            <a:ext cx="3429000" cy="342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9781F57" id="Gruppieren 22" o:spid="_x0000_s1026" style="position:absolute;margin-left:0;margin-top:19.9pt;width:460.85pt;height:255.1pt;z-index:251689984;mso-position-horizontal-relative:margin;mso-width-relative:margin;mso-height-relative:margin" coordsize="61945,342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DhlWElm&#13;&#10;TU0AKgAAAAgAAYdpAAQAAAABAAAAGgAAAAAAAqACAAQAAAABAAAEsKADAAQAAAABAAAEsAAAAABj&#13;&#10;rKBcAABAAElEQVR4AeydCZhcRdWGs0PAsCOSBAg7GvYIJAEVUBYF/BFXFg0qiyLghooCrqig4i/u&#13;&#10;Iigq7iAiIOiPLApZWSQQ2SFAAGULiQRC1v/7hq6hUqnbfXume3pm+j3Pc6aqTp3a3lvdmXtS986A&#13;&#10;AQg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1&#13;&#10;LPD/ARWyYGMF9vi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">
                <o:lock v:ext="edit" aspectratio="t"/>
                <v:shape id="Grafik 26" o:spid="_x0000_s1027"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">
                  <v:imagedata r:id="rId63" o:title=""/>
                </v:shape>
                <v:shape id="Grafik 27" o:spid="_x0000_s1028" type="#_x0000_t75" style="position:absolute;left:27655;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">
                  <v:imagedata r:id="rId64" o:title=""/>
                </v:shape>
                <w10:wrap type="topAndBottom" anchorx="margin"/>
              </v:group>
            </w:pict>
          </mc:Fallback>
        </mc:AlternateContent>
      </w:r>
      <w:r w:rsidRPr="0082285B">
        <w:rPr>
          <w:noProof/>
        </w:rPr>
        <mc:AlternateContent>
          <mc:Choice Requires="wps">
            <w:drawing>
              <wp:anchor distT="0" distB="0" distL="114300" distR="114300" simplePos="0" relativeHeight="251691008" behindDoc="0" locked="0" layoutInCell="1" allowOverlap="1" wp14:anchorId="26DBF442" wp14:editId="748FE2C3">
                <wp:simplePos x="0" y="0"/>
                <wp:positionH relativeFrom="column">
                  <wp:posOffset>0</wp:posOffset>
                </wp:positionH>
                <wp:positionV relativeFrom="paragraph">
                  <wp:posOffset>3656330</wp:posOffset>
                </wp:positionV>
                <wp:extent cx="5852795" cy="635"/>
                <wp:effectExtent l="0" t="0" r="1905" b="12065"/>
                <wp:wrapTopAndBottom/>
                <wp:docPr id="28" name="Textfeld 28"/>
                <wp:cNvGraphicFramePr/>
                <a:graphic xmlns:a="http://schemas.openxmlformats.org/drawingml/2006/main">
                  <a:graphicData uri="http://schemas.microsoft.com/office/word/2010/wordprocessingShape">
                    <wps:wsp>
                      <wps:cNvSpPr txBox="1"/>
                      <wps:spPr>
                        <a:xfrm>
                          <a:off x="0" y="0"/>
                          <a:ext cx="5852795" cy="635"/>
                        </a:xfrm>
                        <a:prstGeom prst="rect">
                          <a:avLst/>
                        </a:prstGeom>
                        <a:solidFill>
                          <a:prstClr val="white"/>
                        </a:solidFill>
                        <a:ln>
                          <a:noFill/>
                        </a:ln>
                      </wps:spPr>
                      <wps:txbx>
                        <w:txbxContent>
                          <w:p w14:paraId="53F505EA" w14:textId="64566DD7" w:rsidR="00F75CEF" w:rsidRPr="007A6BC1" w:rsidRDefault="00F75CEF" w:rsidP="00673A49">
                            <w:pPr>
                              <w:pStyle w:val="Beschriftung"/>
                              <w:rPr>
                                <w:color w:val="333333"/>
                              </w:rPr>
                            </w:pPr>
                            <w:bookmarkStart w:id="67" w:name="_Toc89205000"/>
                            <w:r>
                              <w:t xml:space="preserve">Figure </w:t>
                            </w:r>
                            <w:fldSimple w:instr=" SEQ Figure \* ARABIC ">
                              <w:r w:rsidR="008520FD">
                                <w:rPr>
                                  <w:noProof/>
                                </w:rPr>
                                <w:t>6</w:t>
                              </w:r>
                            </w:fldSimple>
                            <w:r>
                              <w:t>: Comparison of variable importance for best models with randomized data spli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DBF442" id="Textfeld 28" o:spid="_x0000_s1045" type="#_x0000_t202" style="position:absolute;left:0;text-align:left;margin-left:0;margin-top:287.9pt;width:460.8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" stroked="f">
                <v:textbox style="mso-fit-shape-to-text:t" inset="0,0,0,0">
                  <w:txbxContent>
                    <w:p w14:paraId="53F505EA" w14:textId="64566DD7" w:rsidR="00F75CEF" w:rsidRPr="007A6BC1" w:rsidRDefault="00F75CEF" w:rsidP="00673A49">
                      <w:pPr>
                        <w:pStyle w:val="Beschriftung"/>
                        <w:rPr>
                          <w:color w:val="333333"/>
                        </w:rPr>
                      </w:pPr>
                      <w:bookmarkStart w:id="68" w:name="_Toc89205000"/>
                      <w:r>
                        <w:t xml:space="preserve">Figure </w:t>
                      </w:r>
                      <w:fldSimple w:instr=" SEQ Figure \* ARABIC ">
                        <w:r w:rsidR="008520FD">
                          <w:rPr>
                            <w:noProof/>
                          </w:rPr>
                          <w:t>6</w:t>
                        </w:r>
                      </w:fldSimple>
                      <w:r>
                        <w:t>: Comparison of variable importance for best models with randomized data split</w:t>
                      </w:r>
                      <w:bookmarkEnd w:id="68"/>
                    </w:p>
                  </w:txbxContent>
                </v:textbox>
                <w10:wrap type="topAndBottom"/>
              </v:shape>
            </w:pict>
          </mc:Fallback>
        </mc:AlternateContent>
      </w:r>
    </w:p>
    <w:p w14:paraId="11BAD61A" w14:textId="3AB5A7B9" w:rsidR="00D501B7" w:rsidRPr="0082285B" w:rsidRDefault="00B34909" w:rsidP="00A37965">
      <w:r w:rsidRPr="0082285B">
        <w:t xml:space="preserve">From these variable importance </w:t>
      </w:r>
      <w:r w:rsidR="000A78D2" w:rsidRPr="0082285B">
        <w:t>scores,</w:t>
      </w:r>
      <w:r w:rsidRPr="0082285B">
        <w:t xml:space="preserve"> it can be inferred that </w:t>
      </w:r>
      <w:r w:rsidR="00831175" w:rsidRPr="0082285B">
        <w:t xml:space="preserve">wildfire ignition risk is influenced by a variety of meteorological, </w:t>
      </w:r>
      <w:r w:rsidR="000A78D2" w:rsidRPr="0082285B">
        <w:t>demographic,</w:t>
      </w:r>
      <w:r w:rsidR="00831175" w:rsidRPr="0082285B">
        <w:t xml:space="preserve"> and </w:t>
      </w:r>
      <w:r w:rsidR="00463575" w:rsidRPr="0082285B">
        <w:t>anthropogenic</w:t>
      </w:r>
      <w:r w:rsidR="00831175" w:rsidRPr="0082285B">
        <w:t xml:space="preserve"> factors with meteorological factors being the most important. The average temperature has proven to be the most important predictor across all models</w:t>
      </w:r>
      <w:r w:rsidR="002E6726" w:rsidRPr="0082285B">
        <w:t>, highlighting the impact of rising temperatures caused by progressing climate change</w:t>
      </w:r>
      <w:r w:rsidR="002F736B" w:rsidRPr="0082285B">
        <w:t xml:space="preserve"> on wildfire risk</w:t>
      </w:r>
      <w:r w:rsidR="002E6726" w:rsidRPr="0082285B">
        <w:t>.</w:t>
      </w:r>
      <w:r w:rsidR="00AA1E41" w:rsidRPr="0082285B">
        <w:t xml:space="preserve"> Temperature </w:t>
      </w:r>
      <w:r w:rsidR="00D501B7" w:rsidRPr="0082285B">
        <w:t xml:space="preserve">being an important predictor is an expected outcome, due to </w:t>
      </w:r>
      <w:r w:rsidR="002A7DD0" w:rsidRPr="0082285B">
        <w:t xml:space="preserve">temperature </w:t>
      </w:r>
      <w:r w:rsidR="00D501B7" w:rsidRPr="0082285B">
        <w:t>influenc</w:t>
      </w:r>
      <w:r w:rsidR="002A7DD0" w:rsidRPr="0082285B">
        <w:t xml:space="preserve">ing </w:t>
      </w:r>
      <w:r w:rsidR="00D501B7" w:rsidRPr="0082285B">
        <w:t>on soil und fuel moisture</w:t>
      </w:r>
      <w:r w:rsidR="002A7DD0" w:rsidRPr="0082285B">
        <w:t>, which are often cited predictors of wildfire risk on their own</w:t>
      </w:r>
      <w:r w:rsidR="00D501B7" w:rsidRPr="0082285B">
        <w:t xml:space="preserve">. Temperature also acts through </w:t>
      </w:r>
      <w:r w:rsidR="00642ACC" w:rsidRPr="0082285B">
        <w:t xml:space="preserve">other </w:t>
      </w:r>
      <w:r w:rsidR="00D501B7" w:rsidRPr="0082285B">
        <w:t xml:space="preserve">indirect channels such as increased popularity of outdoor activities and fire hazards such as campfires and fireworks during warm weather. </w:t>
      </w:r>
    </w:p>
    <w:p w14:paraId="05CC90C2" w14:textId="2043DAB1" w:rsidR="00D501B7" w:rsidRPr="0082285B" w:rsidRDefault="00D501B7" w:rsidP="00A37965">
      <w:r w:rsidRPr="0082285B">
        <w:t>A</w:t>
      </w:r>
      <w:r w:rsidR="00831175" w:rsidRPr="0082285B">
        <w:t xml:space="preserve">verage precipitation </w:t>
      </w:r>
      <w:r w:rsidR="00ED32B1" w:rsidRPr="0082285B">
        <w:t>ranks</w:t>
      </w:r>
      <w:r w:rsidRPr="0082285B">
        <w:t xml:space="preserve"> second</w:t>
      </w:r>
      <w:r w:rsidR="005F4953" w:rsidRPr="0082285B">
        <w:t xml:space="preserve">, being the second most important predictor for both final Random Forest models and among the top five predictors for both </w:t>
      </w:r>
      <w:r w:rsidR="005F4953" w:rsidRPr="0082285B">
        <w:rPr>
          <w:i/>
          <w:iCs/>
        </w:rPr>
        <w:t>xgboost</w:t>
      </w:r>
      <w:r w:rsidR="005F4953" w:rsidRPr="0082285B">
        <w:t xml:space="preserve"> models.</w:t>
      </w:r>
      <w:r w:rsidRPr="0082285B">
        <w:t xml:space="preserve"> Like temperature, precipitation manifests its impact </w:t>
      </w:r>
      <w:r w:rsidR="00A02E99" w:rsidRPr="0082285B">
        <w:t>both on</w:t>
      </w:r>
      <w:r w:rsidR="004715B9" w:rsidRPr="0082285B">
        <w:t>to environmental factors</w:t>
      </w:r>
      <w:r w:rsidR="00A02E99" w:rsidRPr="0082285B">
        <w:t xml:space="preserve"> </w:t>
      </w:r>
      <w:r w:rsidR="004715B9" w:rsidRPr="0082285B">
        <w:t>(</w:t>
      </w:r>
      <w:r w:rsidR="00A02E99" w:rsidRPr="0082285B">
        <w:t>soil and fuel moisture</w:t>
      </w:r>
      <w:r w:rsidR="004715B9" w:rsidRPr="0082285B">
        <w:t>)</w:t>
      </w:r>
      <w:r w:rsidR="00A02E99" w:rsidRPr="0082285B">
        <w:t xml:space="preserve"> </w:t>
      </w:r>
      <w:r w:rsidR="004715B9" w:rsidRPr="0082285B">
        <w:t>as well as human-activity (</w:t>
      </w:r>
      <w:r w:rsidR="00A02E99" w:rsidRPr="0082285B">
        <w:t>decreased popularity of outdoor activities and related fire hazards</w:t>
      </w:r>
      <w:r w:rsidR="004715B9" w:rsidRPr="0082285B">
        <w:t>)</w:t>
      </w:r>
      <w:r w:rsidR="00A02E99" w:rsidRPr="0082285B">
        <w:t xml:space="preserve">. </w:t>
      </w:r>
    </w:p>
    <w:p w14:paraId="3430975E" w14:textId="0E493EDC" w:rsidR="00C71B9E" w:rsidRPr="0082285B" w:rsidRDefault="00463575" w:rsidP="00A37965">
      <w:r w:rsidRPr="0082285B">
        <w:lastRenderedPageBreak/>
        <w:t>Anthropogenic</w:t>
      </w:r>
      <w:r w:rsidR="00FA39E4" w:rsidRPr="0082285B">
        <w:t xml:space="preserve"> </w:t>
      </w:r>
      <w:r w:rsidR="00C71B9E" w:rsidRPr="0082285B">
        <w:t xml:space="preserve">predictors </w:t>
      </w:r>
      <w:r w:rsidR="009B5EAC" w:rsidRPr="0082285B">
        <w:t xml:space="preserve">are consistently ranked among the most important predictors. </w:t>
      </w:r>
      <w:r w:rsidR="00445849" w:rsidRPr="0082285B">
        <w:t xml:space="preserve">The distance from the nearest city ranks among the top five predictors across all models. </w:t>
      </w:r>
      <w:r w:rsidR="009B5EAC" w:rsidRPr="0082285B">
        <w:t xml:space="preserve">The association of road infrastructure and fire risk as found in similar studies is confirmed by the importance of distance </w:t>
      </w:r>
      <w:r w:rsidR="00445849" w:rsidRPr="0082285B">
        <w:t>from</w:t>
      </w:r>
      <w:r w:rsidR="009B5EAC" w:rsidRPr="0082285B">
        <w:t xml:space="preserve"> the nearest road as a predictor </w:t>
      </w:r>
      <w:r w:rsidR="009B5EAC" w:rsidRPr="0082285B">
        <w:fldChar w:fldCharType="begin"/>
      </w:r>
      <w:r w:rsidR="009B5EAC" w:rsidRPr="0082285B">
        <w:instrText xml:space="preserve"> ADDIN ZOTERO_ITEM CSL_CITATION {"citationID":"G7FmMpH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9B5EAC" w:rsidRPr="0082285B">
        <w:fldChar w:fldCharType="separate"/>
      </w:r>
      <w:r w:rsidR="009B5EAC" w:rsidRPr="0082285B">
        <w:rPr>
          <w:noProof/>
        </w:rPr>
        <w:t>(Syphard et al., 2008)</w:t>
      </w:r>
      <w:r w:rsidR="009B5EAC" w:rsidRPr="0082285B">
        <w:fldChar w:fldCharType="end"/>
      </w:r>
      <w:r w:rsidR="009B5EAC" w:rsidRPr="0082285B">
        <w:t xml:space="preserve">. </w:t>
      </w:r>
      <w:r w:rsidR="00C71B9E" w:rsidRPr="0082285B">
        <w:t xml:space="preserve">Surprisingly, the distance to the nearest powerline does not rank as highly as anticipated, </w:t>
      </w:r>
      <w:r w:rsidR="002E00E2" w:rsidRPr="0082285B">
        <w:t xml:space="preserve">as </w:t>
      </w:r>
      <w:r w:rsidR="00C71B9E" w:rsidRPr="0082285B">
        <w:t>powerlines</w:t>
      </w:r>
      <w:r w:rsidR="002E00E2" w:rsidRPr="0082285B">
        <w:t xml:space="preserve"> have the </w:t>
      </w:r>
      <w:r w:rsidR="00C71B9E" w:rsidRPr="0082285B">
        <w:t xml:space="preserve">potential to directly spark ignitions if damaged or downed. </w:t>
      </w:r>
      <w:r w:rsidR="0085207A" w:rsidRPr="0082285B">
        <w:t xml:space="preserve">The distance to the nearest fire station does </w:t>
      </w:r>
      <w:r w:rsidR="009A60DA" w:rsidRPr="0082285B">
        <w:t xml:space="preserve">not </w:t>
      </w:r>
      <w:r w:rsidR="0085207A" w:rsidRPr="0082285B">
        <w:t>affect wildfire ignitions per se but manifests its impact by shortening time until extinguishment</w:t>
      </w:r>
      <w:r w:rsidR="00EC43C5" w:rsidRPr="0082285B">
        <w:t xml:space="preserve">, thus </w:t>
      </w:r>
      <w:r w:rsidR="0085207A" w:rsidRPr="0082285B">
        <w:t xml:space="preserve">combating the spread of fire. </w:t>
      </w:r>
    </w:p>
    <w:p w14:paraId="4AE3B469" w14:textId="6927A947" w:rsidR="00BE4E25" w:rsidRPr="0082285B" w:rsidRDefault="0085207A" w:rsidP="00A37965">
      <w:r w:rsidRPr="0082285B">
        <w:t xml:space="preserve">These results confirm the finding from previous studies that unemployment acts as an important </w:t>
      </w:r>
      <w:r w:rsidR="00A81B99" w:rsidRPr="0082285B">
        <w:t>socioeconomic</w:t>
      </w:r>
      <w:r w:rsidRPr="0082285B">
        <w:t xml:space="preserve"> predictor of wildfire risk, as unemployment growth at county level ranks as the third most important predictor for both Random Forest models </w:t>
      </w:r>
      <w:r w:rsidR="00917E9C" w:rsidRPr="0082285B">
        <w:t xml:space="preserve">and among the top 10 predictors for </w:t>
      </w:r>
      <w:r w:rsidR="00917E9C" w:rsidRPr="0082285B">
        <w:rPr>
          <w:i/>
          <w:iCs/>
        </w:rPr>
        <w:t>xgboost</w:t>
      </w:r>
      <w:r w:rsidR="00917E9C" w:rsidRPr="0082285B">
        <w:t xml:space="preserve">. </w:t>
      </w:r>
      <w:r w:rsidR="00BE4E25" w:rsidRPr="0082285B">
        <w:t>T</w:t>
      </w:r>
      <w:r w:rsidR="00FA39E4" w:rsidRPr="0082285B">
        <w:t xml:space="preserve">opological features such as </w:t>
      </w:r>
      <w:r w:rsidR="00414285" w:rsidRPr="0082285B">
        <w:t>the average elevation and the distance to the nearest river</w:t>
      </w:r>
      <w:r w:rsidR="00BE4E25" w:rsidRPr="0082285B">
        <w:t xml:space="preserve"> are prominent predictors for all estimated models, presumably due to their role in shaping the conditions that either favor or discourage wildfire ignitions and spread. </w:t>
      </w:r>
    </w:p>
    <w:p w14:paraId="763C8CE5" w14:textId="67849495" w:rsidR="00DE5E0D" w:rsidRPr="0082285B" w:rsidRDefault="00BE4E25" w:rsidP="00A37965">
      <w:r w:rsidRPr="0082285B">
        <w:t xml:space="preserve">The local share of registered democrats also proves to be an important predictor across all models. I interpret this as </w:t>
      </w:r>
      <w:r w:rsidR="006306BA" w:rsidRPr="0082285B">
        <w:t xml:space="preserve">party registrations acting as a proxy for local environmental policy such as forest management, fire control and investment in </w:t>
      </w:r>
      <w:r w:rsidR="00401DF0" w:rsidRPr="0082285B">
        <w:t xml:space="preserve">local </w:t>
      </w:r>
      <w:r w:rsidR="006306BA" w:rsidRPr="0082285B">
        <w:t xml:space="preserve">wildfire prevention measures. </w:t>
      </w:r>
      <w:r w:rsidR="002944F2" w:rsidRPr="0082285B">
        <w:t>There is no clear pattern indicating whether the composition of the labor force is an important predictor.</w:t>
      </w:r>
      <w:r w:rsidR="002F1D6B" w:rsidRPr="0082285B">
        <w:t xml:space="preserve"> Also, variables indicating local responsibility areas, fuel removal campaigns and protected areas are wholly absent </w:t>
      </w:r>
      <w:r w:rsidR="00155D2E" w:rsidRPr="0082285B">
        <w:t>from the top 15 most important predictors</w:t>
      </w:r>
      <w:r w:rsidR="006E3FC9" w:rsidRPr="0082285B">
        <w:t xml:space="preserve">, as are the predictors related to landcover. </w:t>
      </w:r>
    </w:p>
    <w:p w14:paraId="7B91EBF5" w14:textId="4DDBD3E4" w:rsidR="00DE5E0D" w:rsidRPr="0082285B" w:rsidRDefault="00DE5E0D" w:rsidP="00DE5E0D">
      <w:pPr>
        <w:pStyle w:val="berschrift2"/>
      </w:pPr>
      <w:bookmarkStart w:id="69" w:name="_Toc89203232"/>
      <w:bookmarkStart w:id="70" w:name="_Toc89204233"/>
      <w:r w:rsidRPr="0082285B">
        <w:t>Interpretation</w:t>
      </w:r>
      <w:bookmarkEnd w:id="69"/>
      <w:bookmarkEnd w:id="70"/>
    </w:p>
    <w:p w14:paraId="0AC17226" w14:textId="072E8AD9" w:rsidR="00CB759B" w:rsidRPr="0082285B" w:rsidRDefault="00365ED2" w:rsidP="00A37965">
      <w:r w:rsidRPr="0082285B">
        <w:t>These findings provide insight into the multidimensionality of factors that contribute to wildfire risk in Northern California</w:t>
      </w:r>
      <w:r w:rsidR="00DC0556" w:rsidRPr="0082285B">
        <w:t xml:space="preserve">. They </w:t>
      </w:r>
      <w:r w:rsidR="00BA5D66" w:rsidRPr="0082285B">
        <w:t xml:space="preserve">highlight the importance of </w:t>
      </w:r>
      <w:r w:rsidR="00BA5D66" w:rsidRPr="0082285B">
        <w:lastRenderedPageBreak/>
        <w:t xml:space="preserve">considering predictor variables that capture both the environmental as well as the </w:t>
      </w:r>
      <w:r w:rsidR="00463575" w:rsidRPr="0082285B">
        <w:t>anthropogenic</w:t>
      </w:r>
      <w:r w:rsidR="00BA5D66" w:rsidRPr="0082285B">
        <w:t xml:space="preserve"> </w:t>
      </w:r>
      <w:r w:rsidR="00DC0556" w:rsidRPr="0082285B">
        <w:t xml:space="preserve">factors of wildfire risk. Even if human activities are cited as the most common vector of wildfire ignition, the meteorological and topological conditions dictate the spread of fire and its perimeter. </w:t>
      </w:r>
    </w:p>
    <w:p w14:paraId="24C99800" w14:textId="4ADD3C2C" w:rsidR="00365ED2" w:rsidRPr="0082285B" w:rsidRDefault="00DC0556" w:rsidP="00A37965">
      <w:r w:rsidRPr="0082285B">
        <w:t xml:space="preserve">These are important findings for local environmental policy, as fire </w:t>
      </w:r>
      <w:r w:rsidR="00401DF0" w:rsidRPr="0082285B">
        <w:t>prevention measures</w:t>
      </w:r>
      <w:r w:rsidRPr="0082285B">
        <w:t xml:space="preserve"> </w:t>
      </w:r>
      <w:r w:rsidR="00D30494" w:rsidRPr="0082285B">
        <w:t xml:space="preserve">ought to be focused on areas where the most important environmental and </w:t>
      </w:r>
      <w:r w:rsidR="00463575" w:rsidRPr="0082285B">
        <w:t>anthropogenic</w:t>
      </w:r>
      <w:r w:rsidR="00D30494" w:rsidRPr="0082285B">
        <w:t xml:space="preserve"> predictors intersect</w:t>
      </w:r>
      <w:r w:rsidR="00D51090" w:rsidRPr="0082285B">
        <w:t>.</w:t>
      </w:r>
      <w:r w:rsidR="00D30494" w:rsidRPr="0082285B">
        <w:t xml:space="preserve"> </w:t>
      </w:r>
      <w:r w:rsidR="00505C86" w:rsidRPr="0082285B">
        <w:t>This leads to the inference that p</w:t>
      </w:r>
      <w:r w:rsidR="00D51090" w:rsidRPr="0082285B">
        <w:t xml:space="preserve">reventive measures </w:t>
      </w:r>
      <w:r w:rsidR="00505C86" w:rsidRPr="0082285B">
        <w:t xml:space="preserve">would be most effective in </w:t>
      </w:r>
      <w:r w:rsidR="00D30494" w:rsidRPr="0082285B">
        <w:t xml:space="preserve">peripheral communities with high average temperatures, low average rainfall and rapidly increasing unemployment. </w:t>
      </w:r>
      <w:r w:rsidR="00365ED2" w:rsidRPr="0082285B">
        <w:t xml:space="preserve">The robustness </w:t>
      </w:r>
      <w:r w:rsidR="007E0433" w:rsidRPr="0082285B">
        <w:t>of</w:t>
      </w:r>
      <w:r w:rsidR="003F14EC" w:rsidRPr="0082285B">
        <w:t xml:space="preserve"> the most important predictors across all models indicates the validity of these findings beyond the individual classifiers and modeling procedures. </w:t>
      </w:r>
    </w:p>
    <w:p w14:paraId="52AB8FD4" w14:textId="537AD087" w:rsidR="006D20F5" w:rsidRPr="0082285B" w:rsidRDefault="006D20F5" w:rsidP="00107A94">
      <w:r w:rsidRPr="0082285B">
        <w:t xml:space="preserve">Model performance also suggests that </w:t>
      </w:r>
      <w:r w:rsidR="00107A94" w:rsidRPr="0082285B">
        <w:t xml:space="preserve">neither classifier achieves high performance when forecasting wildfire risk for a period unseen in the training data. While logistic regression performed marginally better than Random Forest and </w:t>
      </w:r>
      <w:r w:rsidR="00107A94" w:rsidRPr="0082285B">
        <w:rPr>
          <w:i/>
          <w:iCs/>
        </w:rPr>
        <w:t>xgboost</w:t>
      </w:r>
      <w:r w:rsidR="00107A94" w:rsidRPr="0082285B">
        <w:t xml:space="preserve"> at this task, the tree-based ensemble models generally outperformed logistic regression once they had access to samples from the predicted period during training. </w:t>
      </w:r>
      <w:r w:rsidR="00861216" w:rsidRPr="0082285B">
        <w:t>One possible strategy to address this problem is regular retraining of models during the winter season once enough data to improve predictions for the summer season become</w:t>
      </w:r>
      <w:r w:rsidR="0052025C" w:rsidRPr="0082285B">
        <w:t>s</w:t>
      </w:r>
      <w:r w:rsidR="00861216" w:rsidRPr="0082285B">
        <w:t xml:space="preserve"> available. </w:t>
      </w:r>
    </w:p>
    <w:p w14:paraId="299EA40F" w14:textId="04BE6EC9" w:rsidR="00BE45F0" w:rsidRPr="0082285B" w:rsidRDefault="00BE45F0" w:rsidP="00BE45F0">
      <w:pPr>
        <w:pStyle w:val="berschrift2"/>
      </w:pPr>
      <w:bookmarkStart w:id="71" w:name="_Toc89203233"/>
      <w:bookmarkStart w:id="72" w:name="_Toc89204234"/>
      <w:r w:rsidRPr="0082285B">
        <w:t>Limitations</w:t>
      </w:r>
      <w:bookmarkEnd w:id="71"/>
      <w:bookmarkEnd w:id="72"/>
    </w:p>
    <w:p w14:paraId="31A8EF6E" w14:textId="04ECE006" w:rsidR="00A427FE" w:rsidRPr="0082285B" w:rsidRDefault="00BB3C83" w:rsidP="00BE45F0">
      <w:r w:rsidRPr="0082285B">
        <w:t xml:space="preserve">When predicting spatial patterns of natural events, spatial autocorrelation is an important factor that must be accounted for. I have implemented the findings from previous studies </w:t>
      </w:r>
      <w:r w:rsidR="006F7CAD" w:rsidRPr="0082285B">
        <w:t xml:space="preserve">by using </w:t>
      </w:r>
      <w:r w:rsidR="0073458B" w:rsidRPr="0082285B">
        <w:t xml:space="preserve">a </w:t>
      </w:r>
      <w:r w:rsidR="006F7CAD" w:rsidRPr="0082285B">
        <w:t xml:space="preserve">resampling </w:t>
      </w:r>
      <w:r w:rsidR="0073458B" w:rsidRPr="0082285B">
        <w:t>approach</w:t>
      </w:r>
      <w:r w:rsidR="006F7CAD" w:rsidRPr="0082285B">
        <w:t xml:space="preserve"> to mitigate spatial autocorrelation to create cross validated </w:t>
      </w:r>
      <w:r w:rsidR="000A78D2" w:rsidRPr="0082285B">
        <w:t xml:space="preserve">performance estimates and hyperparameter combinations. The extent to which resampling has addressed spatial autocorrelation remains unclear, but model performance is comparable to resampled performance estimates if the data split is conducted at random. </w:t>
      </w:r>
    </w:p>
    <w:p w14:paraId="516DA013" w14:textId="77777777" w:rsidR="00A92095" w:rsidRPr="0082285B" w:rsidRDefault="00A60506" w:rsidP="00BE45F0">
      <w:r w:rsidRPr="0082285B">
        <w:lastRenderedPageBreak/>
        <w:t xml:space="preserve">A prime limitation of this study is rooted in the availability of associated predictor data. </w:t>
      </w:r>
      <w:r w:rsidR="0079230D" w:rsidRPr="0082285B">
        <w:t xml:space="preserve">Many potential predictor variables were not obtainable </w:t>
      </w:r>
      <w:r w:rsidR="00204242" w:rsidRPr="0082285B">
        <w:t xml:space="preserve">for the entire period of observation, at regular intervals and with appropriately high resolution. This meant that many promising data sets had to be disregarded due to them not including monthly or seasonal measurements and not covering the entire study area. This was the case for many data sets of meteorological measurements, which often contained observations of only very limited regions. </w:t>
      </w:r>
      <w:r w:rsidR="001B34A6" w:rsidRPr="0082285B">
        <w:t xml:space="preserve">The meteorological predictors I did include (average temperature and precipitation) were collected </w:t>
      </w:r>
      <w:r w:rsidR="000B50DF" w:rsidRPr="0082285B">
        <w:t>at a comparably large resolution of 21km</w:t>
      </w:r>
      <w:r w:rsidR="000C777A" w:rsidRPr="0082285B">
        <w:t xml:space="preserve">, raising concerns about the amount of variance introduced to a data set consisting of 4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C777A" w:rsidRPr="0082285B">
        <w:t xml:space="preserve"> units of observation. </w:t>
      </w:r>
      <w:r w:rsidR="00BB3C83" w:rsidRPr="0082285B">
        <w:t xml:space="preserve">It is for this reason that other often-cited predictors of wildfire occurrence such as soil humidity and wind speed had to be disregarded for this </w:t>
      </w:r>
      <w:r w:rsidR="00913417" w:rsidRPr="0082285B">
        <w:t>study</w:t>
      </w:r>
      <w:r w:rsidR="00BB3C83" w:rsidRPr="0082285B">
        <w:t xml:space="preserve">. </w:t>
      </w:r>
    </w:p>
    <w:p w14:paraId="6EBAB5FB" w14:textId="1DF322DF" w:rsidR="00A92095" w:rsidRPr="0082285B" w:rsidRDefault="00A427FE" w:rsidP="00BE45F0">
      <w:r w:rsidRPr="0082285B">
        <w:t xml:space="preserve">Similarly, many of the demographic and political predictors are collected at county level, resulting in considerable spatial emphasis on counties in terms of </w:t>
      </w:r>
      <w:r w:rsidR="002C2692" w:rsidRPr="0082285B">
        <w:t xml:space="preserve">variance in the training data. </w:t>
      </w:r>
      <w:r w:rsidR="00A92095" w:rsidRPr="0082285B">
        <w:t xml:space="preserve">Many of the collected political variables have turned out to be strongly correlated with partisan voter registration, meaning that any data concerning ballot measurements had to be removed due to multicollinearity. More nuanced data such as environmental provisions and budget or county board compositions could provide </w:t>
      </w:r>
      <w:r w:rsidR="00943CD3" w:rsidRPr="0082285B">
        <w:t xml:space="preserve">more nuanced data on local policy </w:t>
      </w:r>
      <w:r w:rsidR="00A92095" w:rsidRPr="0082285B">
        <w:t>than simple partisan distributions</w:t>
      </w:r>
      <w:r w:rsidR="00943CD3" w:rsidRPr="0082285B">
        <w:t>.</w:t>
      </w:r>
    </w:p>
    <w:p w14:paraId="0B1D1762" w14:textId="14615DC9" w:rsidR="007D460B" w:rsidRPr="0082285B" w:rsidRDefault="007D460B" w:rsidP="00EA0B8F">
      <w:pPr>
        <w:pStyle w:val="berschrift1"/>
      </w:pPr>
      <w:bookmarkStart w:id="73" w:name="_Toc89203234"/>
      <w:bookmarkStart w:id="74" w:name="_Toc89204235"/>
      <w:r w:rsidRPr="0082285B">
        <w:t>Conclusion</w:t>
      </w:r>
      <w:bookmarkEnd w:id="73"/>
      <w:bookmarkEnd w:id="74"/>
    </w:p>
    <w:p w14:paraId="180B7A9D" w14:textId="18195B6A" w:rsidR="007D460B" w:rsidRPr="0082285B" w:rsidRDefault="00563EE7" w:rsidP="00F424EF">
      <w:r w:rsidRPr="0082285B">
        <w:t xml:space="preserve">Northern California has seen a stark increase </w:t>
      </w:r>
      <w:r w:rsidR="003A017F" w:rsidRPr="0082285B">
        <w:t xml:space="preserve">in areas burnt by wildfires since 2017. </w:t>
      </w:r>
      <w:r w:rsidR="00A70B03" w:rsidRPr="0082285B">
        <w:t xml:space="preserve">Wildfire occurrences are not evenly distributed as they most often occur </w:t>
      </w:r>
      <w:r w:rsidR="00D53C06" w:rsidRPr="0082285B">
        <w:t xml:space="preserve">during the summer season </w:t>
      </w:r>
      <w:r w:rsidR="00A70B03" w:rsidRPr="0082285B">
        <w:t xml:space="preserve">with a combination of environmental and </w:t>
      </w:r>
      <w:r w:rsidR="00463575" w:rsidRPr="0082285B">
        <w:t>anthropogenic</w:t>
      </w:r>
      <w:r w:rsidR="00A70B03" w:rsidRPr="0082285B">
        <w:t xml:space="preserve"> factors contributing to the probability of wildfire ignitions and spread. I </w:t>
      </w:r>
      <w:r w:rsidR="006C33B8" w:rsidRPr="0082285B">
        <w:t>aimed</w:t>
      </w:r>
      <w:r w:rsidR="00A70B03" w:rsidRPr="0082285B">
        <w:t xml:space="preserve"> to depict these intersecting factors by compiling a data set </w:t>
      </w:r>
      <w:r w:rsidR="001207C4" w:rsidRPr="0082285B">
        <w:t xml:space="preserve">that includes both meteorological, topological, demographic, </w:t>
      </w:r>
      <w:r w:rsidR="00A81B99" w:rsidRPr="0082285B">
        <w:t>socioeconomic</w:t>
      </w:r>
      <w:r w:rsidR="00C85846" w:rsidRPr="0082285B">
        <w:t>, political</w:t>
      </w:r>
      <w:r w:rsidR="001207C4" w:rsidRPr="0082285B">
        <w:t xml:space="preserve"> and </w:t>
      </w:r>
      <w:r w:rsidR="001207C4" w:rsidRPr="0082285B">
        <w:lastRenderedPageBreak/>
        <w:t>infrastructure data</w:t>
      </w:r>
      <w:r w:rsidR="0041429A" w:rsidRPr="0082285B">
        <w:t>. I then used these data</w:t>
      </w:r>
      <w:r w:rsidR="001207C4" w:rsidRPr="0082285B">
        <w:t xml:space="preserve"> as predictors for local wildfire occurrence at a 4</w:t>
      </w:r>
      <w:r w:rsidR="001207C4" w:rsidRPr="0082285B">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1207C4" w:rsidRPr="0082285B">
        <w:rPr>
          <w:rFonts w:ascii="Cambria Math" w:hAnsi="Cambria Math"/>
          <w:iCs/>
        </w:rPr>
        <w:t xml:space="preserve"> </w:t>
      </w:r>
      <w:r w:rsidR="001207C4" w:rsidRPr="0082285B">
        <w:t xml:space="preserve">resolution in Northern California within an </w:t>
      </w:r>
      <w:r w:rsidR="00541BC9" w:rsidRPr="0082285B">
        <w:t>8-year</w:t>
      </w:r>
      <w:r w:rsidR="001207C4" w:rsidRPr="0082285B">
        <w:t xml:space="preserve"> study period from 2010 to 2018. </w:t>
      </w:r>
      <w:r w:rsidR="0041429A" w:rsidRPr="0082285B">
        <w:t>I</w:t>
      </w:r>
      <w:r w:rsidR="00F424EF" w:rsidRPr="0082285B">
        <w:t xml:space="preserve"> modeled the likelihood of wildfire occurrence by using several statistical and Machine Learning algorithms: logistic regression, Random Forest and </w:t>
      </w:r>
      <w:r w:rsidR="00382A60" w:rsidRPr="0082285B">
        <w:rPr>
          <w:i/>
          <w:iCs/>
        </w:rPr>
        <w:t>xgboost</w:t>
      </w:r>
      <w:r w:rsidR="00BB636B" w:rsidRPr="0082285B">
        <w:t>. The estimated models predict</w:t>
      </w:r>
      <w:r w:rsidR="00F424EF" w:rsidRPr="0082285B">
        <w:t xml:space="preserve"> a 4</w:t>
      </w:r>
      <w:r w:rsidR="00F424EF" w:rsidRPr="0082285B">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24EF" w:rsidRPr="0082285B">
        <w:t xml:space="preserve"> unit’s</w:t>
      </w:r>
      <w:r w:rsidR="00F424EF" w:rsidRPr="0082285B">
        <w:rPr>
          <w:rFonts w:ascii="Cambria Math" w:hAnsi="Cambria Math"/>
          <w:iCs/>
        </w:rPr>
        <w:t xml:space="preserve"> </w:t>
      </w:r>
      <w:r w:rsidR="00F424EF" w:rsidRPr="0082285B">
        <w:t>probability of seeing wildfire occurrence during the winter and summer seasons of 2017 and 2018.</w:t>
      </w:r>
      <w:r w:rsidR="00F366E1" w:rsidRPr="0082285B">
        <w:t xml:space="preserve"> Comparison of the </w:t>
      </w:r>
      <w:r w:rsidR="00BB636B" w:rsidRPr="0082285B">
        <w:t xml:space="preserve">modeling </w:t>
      </w:r>
      <w:r w:rsidR="00F366E1" w:rsidRPr="0082285B">
        <w:t xml:space="preserve">results led me to the conclusion that assigning observations into training and test set based on their year of occurrence leads to lower predictive performance than expected. While </w:t>
      </w:r>
      <w:r w:rsidR="00382A60" w:rsidRPr="0082285B">
        <w:t>preliminary performance metrics obtained through resampling the training data</w:t>
      </w:r>
      <w:r w:rsidR="000F5BCB" w:rsidRPr="0082285B">
        <w:t xml:space="preserve"> (2010-2016)</w:t>
      </w:r>
      <w:r w:rsidR="00382A60" w:rsidRPr="0082285B">
        <w:t xml:space="preserve"> showed promising results, final predictions of the test set </w:t>
      </w:r>
      <w:r w:rsidR="000F5BCB" w:rsidRPr="0082285B">
        <w:t xml:space="preserve">(2017-2018) showed a general inability to generalize patterns of wildfire occurrence from the training years for predicting the testing years. </w:t>
      </w:r>
    </w:p>
    <w:p w14:paraId="4788BA7C" w14:textId="1B5894B1" w:rsidR="006B3DB7" w:rsidRPr="0082285B" w:rsidRDefault="0086610F" w:rsidP="00F424EF">
      <w:r w:rsidRPr="0082285B">
        <w:t xml:space="preserve">I estimated another set of models accordingly where the training and test data were assigned at random. This increased predictive performance for all classifiers, but especially Random Forest and </w:t>
      </w:r>
      <w:r w:rsidRPr="0082285B">
        <w:rPr>
          <w:i/>
          <w:iCs/>
        </w:rPr>
        <w:t>xgboost</w:t>
      </w:r>
      <w:r w:rsidRPr="0082285B">
        <w:t xml:space="preserve">. Logistic regression, which previously scored the highest in terms of ROC-AUC with </w:t>
      </w:r>
      <w:r w:rsidR="00CB592C" w:rsidRPr="0082285B">
        <w:t>training</w:t>
      </w:r>
      <w:r w:rsidRPr="0082285B">
        <w:t xml:space="preserve"> and test data assigned by year, profited the least from this change</w:t>
      </w:r>
      <w:r w:rsidR="00F94519" w:rsidRPr="0082285B">
        <w:t>. The regression model</w:t>
      </w:r>
      <w:r w:rsidRPr="0082285B">
        <w:t xml:space="preserve"> rank</w:t>
      </w:r>
      <w:r w:rsidR="00F94519" w:rsidRPr="0082285B">
        <w:t xml:space="preserve">ed </w:t>
      </w:r>
      <w:r w:rsidRPr="0082285B">
        <w:t xml:space="preserve">third behind Random Forest and </w:t>
      </w:r>
      <w:r w:rsidRPr="0082285B">
        <w:rPr>
          <w:i/>
          <w:iCs/>
        </w:rPr>
        <w:t>xgboost</w:t>
      </w:r>
      <w:r w:rsidRPr="0082285B">
        <w:t xml:space="preserve"> after splitting the data at random.</w:t>
      </w:r>
      <w:r w:rsidR="00CB592C" w:rsidRPr="0082285B">
        <w:t xml:space="preserve"> This </w:t>
      </w:r>
      <w:r w:rsidR="00E1474A" w:rsidRPr="0082285B">
        <w:t>led</w:t>
      </w:r>
      <w:r w:rsidR="00CB592C" w:rsidRPr="0082285B">
        <w:t xml:space="preserve"> me to the conclusion that tee-based ensemble models are more likely to overfit on the training data if there is a substantial annual variation in the modeled patterns. </w:t>
      </w:r>
      <w:r w:rsidR="00AE257C" w:rsidRPr="0082285B">
        <w:t xml:space="preserve">It also showed the </w:t>
      </w:r>
      <w:r w:rsidR="004559CD" w:rsidRPr="0082285B">
        <w:t xml:space="preserve">classification </w:t>
      </w:r>
      <w:r w:rsidR="00AE257C" w:rsidRPr="0082285B">
        <w:t xml:space="preserve">power of non-parametric models that require only minimal data pre-processing while eclipsing the predictive performance of linear statistical models if observations from all years of the data set are made available for training. </w:t>
      </w:r>
    </w:p>
    <w:p w14:paraId="400E8C39" w14:textId="79BAB903" w:rsidR="00E1474A" w:rsidRPr="0082285B" w:rsidRDefault="005E2D09" w:rsidP="00F424EF">
      <w:r w:rsidRPr="0082285B">
        <w:t xml:space="preserve">Regardless of the used data splitting method, variable importance rankings of all estimated tree-based ensemble models show a consistent image of the factors that contribute the most to wildfire occurrences in Northern California. </w:t>
      </w:r>
      <w:r w:rsidR="00A40BEC" w:rsidRPr="0082285B">
        <w:t>E</w:t>
      </w:r>
      <w:r w:rsidR="00C725CF" w:rsidRPr="0082285B">
        <w:t xml:space="preserve">nvironmental and </w:t>
      </w:r>
      <w:r w:rsidR="00463575" w:rsidRPr="0082285B">
        <w:t>anthropogenic</w:t>
      </w:r>
      <w:r w:rsidR="00C725CF" w:rsidRPr="0082285B">
        <w:t xml:space="preserve"> factors </w:t>
      </w:r>
      <w:r w:rsidR="00A40BEC" w:rsidRPr="0082285B">
        <w:t xml:space="preserve">in combination </w:t>
      </w:r>
      <w:r w:rsidR="00F94519" w:rsidRPr="0082285B">
        <w:t>were</w:t>
      </w:r>
      <w:r w:rsidR="00C725CF" w:rsidRPr="0082285B">
        <w:t xml:space="preserve"> consistently </w:t>
      </w:r>
      <w:r w:rsidR="00C725CF" w:rsidRPr="0082285B">
        <w:lastRenderedPageBreak/>
        <w:t>ranked as the most important predictors, suggesting that preventive measures would be most effective in peripheral communities with high average temperatures, low average rainfall and rapidly increasing unemployment.</w:t>
      </w:r>
      <w:r w:rsidR="00EB151D" w:rsidRPr="0082285B">
        <w:t xml:space="preserve"> Such qualitative insights provide policy makers with valuable guidance to design forest management and wildfire prevention initiatives more efficiently. </w:t>
      </w:r>
      <w:r w:rsidR="00DD5273" w:rsidRPr="0082285B">
        <w:t xml:space="preserve">It also highlights </w:t>
      </w:r>
      <w:r w:rsidR="008953F5" w:rsidRPr="0082285B">
        <w:t>how</w:t>
      </w:r>
      <w:r w:rsidR="00DD5273" w:rsidRPr="0082285B">
        <w:t xml:space="preserve"> predictors of wildfire occurrences cannot be reduced to purely environmental or human-related factors. </w:t>
      </w:r>
    </w:p>
    <w:p w14:paraId="5F8BC204" w14:textId="76909601" w:rsidR="00403AF2" w:rsidRPr="0082285B" w:rsidRDefault="008953F5" w:rsidP="00403AF2">
      <w:pPr>
        <w:widowControl w:val="0"/>
        <w:autoSpaceDE w:val="0"/>
        <w:autoSpaceDN w:val="0"/>
        <w:adjustRightInd w:val="0"/>
      </w:pPr>
      <w:r w:rsidRPr="0082285B">
        <w:t xml:space="preserve">Potential shortcomings of this study include the </w:t>
      </w:r>
      <w:r w:rsidR="009031CE" w:rsidRPr="0082285B">
        <w:t>large</w:t>
      </w:r>
      <w:r w:rsidRPr="0082285B">
        <w:rPr>
          <w:rFonts w:ascii="Cambria Math" w:hAnsi="Cambria Math"/>
          <w:iCs/>
        </w:rPr>
        <w:t xml:space="preserve"> </w:t>
      </w:r>
      <w:r w:rsidRPr="0082285B">
        <w:t xml:space="preserve">resolution of this </w:t>
      </w:r>
      <w:r w:rsidR="009031CE" w:rsidRPr="0082285B">
        <w:t>analysis</w:t>
      </w:r>
      <w:r w:rsidRPr="0082285B">
        <w:t>, due to the unavailability of most predictor variables at a more granular</w:t>
      </w:r>
      <w:r w:rsidR="00A27D3F" w:rsidRPr="0082285B">
        <w:t xml:space="preserve"> resolution</w:t>
      </w:r>
      <w:r w:rsidR="009031CE" w:rsidRPr="0082285B">
        <w:t xml:space="preserve"> at regular intervals</w:t>
      </w:r>
      <w:r w:rsidR="00A27D3F" w:rsidRPr="0082285B">
        <w:t xml:space="preserve">. </w:t>
      </w:r>
      <w:r w:rsidR="00C83B6E" w:rsidRPr="0082285B">
        <w:t>Available data sets for the environmental conditions in Northern California are highly fragmented</w:t>
      </w:r>
      <w:r w:rsidRPr="0082285B">
        <w:t xml:space="preserve"> </w:t>
      </w:r>
      <w:r w:rsidR="00C83B6E" w:rsidRPr="0082285B">
        <w:t xml:space="preserve">with important predictors </w:t>
      </w:r>
      <w:r w:rsidR="00351A0A" w:rsidRPr="0082285B">
        <w:t>of</w:t>
      </w:r>
      <w:r w:rsidR="00C83B6E" w:rsidRPr="0082285B">
        <w:t xml:space="preserve"> wildfire ignitions either </w:t>
      </w:r>
      <w:r w:rsidR="00351A0A" w:rsidRPr="0082285B">
        <w:t xml:space="preserve">only </w:t>
      </w:r>
      <w:r w:rsidR="00C83B6E" w:rsidRPr="0082285B">
        <w:t xml:space="preserve">being available at </w:t>
      </w:r>
      <w:r w:rsidR="0076510A" w:rsidRPr="0082285B">
        <w:t xml:space="preserve">a large resolution </w:t>
      </w:r>
      <w:r w:rsidR="00C83B6E" w:rsidRPr="0082285B">
        <w:t xml:space="preserve">global scale or only at </w:t>
      </w:r>
      <w:r w:rsidR="0076510A" w:rsidRPr="0082285B">
        <w:t>the</w:t>
      </w:r>
      <w:r w:rsidR="00C83B6E" w:rsidRPr="0082285B">
        <w:t xml:space="preserve"> very granular, local </w:t>
      </w:r>
      <w:r w:rsidR="0076510A" w:rsidRPr="0082285B">
        <w:t>level</w:t>
      </w:r>
      <w:r w:rsidR="00C83B6E" w:rsidRPr="0082285B">
        <w:t xml:space="preserve">. One key objective for future research </w:t>
      </w:r>
      <w:r w:rsidR="00985307" w:rsidRPr="0082285B">
        <w:t xml:space="preserve">is thus the creation of granular state-level data sets that combine the various types of important predictors into harmonized data bases fit for modeling local differences in wildfire risk. </w:t>
      </w:r>
      <w:r w:rsidR="008379FA" w:rsidRPr="0082285B">
        <w:t xml:space="preserve">Furthermore, future research could focus on improving the predictive performance of classifiers trained on temporally-split data, as this setting most closely mirrors the real-life application of environmental risk prediction of future seasons based on </w:t>
      </w:r>
      <w:r w:rsidR="00BF6D60" w:rsidRPr="0082285B">
        <w:t>data of the past.</w:t>
      </w:r>
      <w:r w:rsidR="00403AF2" w:rsidRPr="0082285B">
        <w:br w:type="page"/>
      </w:r>
    </w:p>
    <w:p w14:paraId="5F8880F8" w14:textId="1F8D5791" w:rsidR="00195D2A" w:rsidRPr="0082285B" w:rsidRDefault="00FF0B80" w:rsidP="00195D2A">
      <w:pPr>
        <w:pStyle w:val="berschrift1"/>
      </w:pPr>
      <w:bookmarkStart w:id="75" w:name="_Toc89203235"/>
      <w:bookmarkStart w:id="76" w:name="_Toc89204236"/>
      <w:r w:rsidRPr="0082285B">
        <w:lastRenderedPageBreak/>
        <w:t>References</w:t>
      </w:r>
      <w:bookmarkEnd w:id="75"/>
      <w:bookmarkEnd w:id="76"/>
    </w:p>
    <w:p w14:paraId="5D7869D2" w14:textId="77777777" w:rsidR="00C876F2" w:rsidRPr="0082285B" w:rsidRDefault="00C876F2" w:rsidP="00C876F2">
      <w:pPr>
        <w:widowControl w:val="0"/>
        <w:autoSpaceDE w:val="0"/>
        <w:autoSpaceDN w:val="0"/>
        <w:adjustRightInd w:val="0"/>
        <w:spacing w:line="276" w:lineRule="auto"/>
        <w:rPr>
          <w:color w:val="000000"/>
        </w:rPr>
      </w:pPr>
      <w:r w:rsidRPr="0082285B">
        <w:fldChar w:fldCharType="begin"/>
      </w:r>
      <w:r w:rsidRPr="0082285B">
        <w:instrText xml:space="preserve"> ADDIN ZOTERO_BIBL {"uncited":[],"omitted":[],"custom":[]} CSL_BIBLIOGRAPHY </w:instrText>
      </w:r>
      <w:r w:rsidRPr="0082285B">
        <w:fldChar w:fldCharType="separate"/>
      </w:r>
      <w:r w:rsidRPr="0082285B">
        <w:rPr>
          <w:color w:val="000000"/>
        </w:rPr>
        <w:t xml:space="preserve">Banerjee, A., Duflo, E., &amp; Qian, N. (2020). On the road: Access to transportation infrastructure and economic growth in China. </w:t>
      </w:r>
      <w:r w:rsidRPr="0082285B">
        <w:rPr>
          <w:i/>
          <w:iCs/>
          <w:color w:val="000000"/>
        </w:rPr>
        <w:t>Journal of Development Economics</w:t>
      </w:r>
      <w:r w:rsidRPr="0082285B">
        <w:rPr>
          <w:color w:val="000000"/>
        </w:rPr>
        <w:t xml:space="preserve">, </w:t>
      </w:r>
      <w:r w:rsidRPr="0082285B">
        <w:rPr>
          <w:i/>
          <w:iCs/>
          <w:color w:val="000000"/>
        </w:rPr>
        <w:t>145</w:t>
      </w:r>
      <w:r w:rsidRPr="0082285B">
        <w:rPr>
          <w:color w:val="000000"/>
        </w:rPr>
        <w:t>, 102442. https://doi.org/10.1016/j.jdeveco.2020.102442</w:t>
      </w:r>
    </w:p>
    <w:p w14:paraId="6F809339"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Bermel, C. (2021, August 6). </w:t>
      </w:r>
      <w:r w:rsidRPr="0082285B">
        <w:rPr>
          <w:i/>
          <w:iCs/>
          <w:color w:val="000000"/>
        </w:rPr>
        <w:t>Dixie Fire becomes largest single wildfire in California history</w:t>
      </w:r>
      <w:r w:rsidRPr="0082285B">
        <w:rPr>
          <w:color w:val="000000"/>
        </w:rPr>
        <w:t>. https://www.politico.com/states/california/story/2021/08/06/dixie-fire-becomes-largest-single-wildfire-in-california-history-1389651</w:t>
      </w:r>
    </w:p>
    <w:p w14:paraId="329CEE2A"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Bonta, R. (2011, February 1). </w:t>
      </w:r>
      <w:r w:rsidRPr="0082285B">
        <w:rPr>
          <w:i/>
          <w:iCs/>
          <w:color w:val="000000"/>
        </w:rPr>
        <w:t>Ballot Initiatives</w:t>
      </w:r>
      <w:r w:rsidRPr="0082285B">
        <w:rPr>
          <w:color w:val="000000"/>
        </w:rPr>
        <w:t>. State of California - Department of Justice - Office of the Attorney General. https://oag.ca.gov/initiatives</w:t>
      </w:r>
    </w:p>
    <w:p w14:paraId="49698FDB"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Employment &amp; Development. (2021a). </w:t>
      </w:r>
      <w:r w:rsidRPr="0082285B">
        <w:rPr>
          <w:i/>
          <w:iCs/>
          <w:color w:val="000000"/>
        </w:rPr>
        <w:t>Industry Employment—Official Monthly Estimates (CES)</w:t>
      </w:r>
      <w:r w:rsidRPr="0082285B">
        <w:rPr>
          <w:color w:val="000000"/>
        </w:rPr>
        <w:t>. https://www.labormarketinfo.edd.ca.gov/cgi/dataanalysis/areaselection.asp?tablename=ces</w:t>
      </w:r>
    </w:p>
    <w:p w14:paraId="71C0B326"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Employment &amp; Development. (2021b). </w:t>
      </w:r>
      <w:r w:rsidRPr="0082285B">
        <w:rPr>
          <w:i/>
          <w:iCs/>
          <w:color w:val="000000"/>
        </w:rPr>
        <w:t>Unemployment Rates (Labor Force) Database</w:t>
      </w:r>
      <w:r w:rsidRPr="0082285B">
        <w:rPr>
          <w:color w:val="000000"/>
        </w:rPr>
        <w:t>. https://www.labormarketinfo.edd.ca.gov/cgi/dataAnalysis/AreaSelection.asp?tableName=Labforce&amp;orderBy=area</w:t>
      </w:r>
    </w:p>
    <w:p w14:paraId="08A5BCE8"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inance. (2012). </w:t>
      </w:r>
      <w:r w:rsidRPr="0082285B">
        <w:rPr>
          <w:i/>
          <w:iCs/>
          <w:color w:val="000000"/>
        </w:rPr>
        <w:t>E-8 Historical Population and Housing Estimates for Cities, Counties, and the State, 2000-2010.</w:t>
      </w:r>
      <w:r w:rsidRPr="0082285B">
        <w:rPr>
          <w:color w:val="000000"/>
        </w:rPr>
        <w:t xml:space="preserve"> https://www.dof.ca.gov/Forecasting/Demographics/Estimates/E-8/2000-10/</w:t>
      </w:r>
    </w:p>
    <w:p w14:paraId="594CCCBF"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inance. (2021). </w:t>
      </w:r>
      <w:r w:rsidRPr="0082285B">
        <w:rPr>
          <w:i/>
          <w:iCs/>
          <w:color w:val="000000"/>
        </w:rPr>
        <w:t>E-5 Population and Housing Estimates for Cities, Counties and the State—January 1, 2011-2021</w:t>
      </w:r>
      <w:r w:rsidRPr="0082285B">
        <w:rPr>
          <w:color w:val="000000"/>
        </w:rPr>
        <w:t>. https://www.dof.ca.gov/Forecasting/Demographics/Estimates/e-5/</w:t>
      </w:r>
    </w:p>
    <w:p w14:paraId="7257ABA0"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ish &amp; Wildlife. (2015). </w:t>
      </w:r>
      <w:r w:rsidRPr="0082285B">
        <w:rPr>
          <w:i/>
          <w:iCs/>
          <w:color w:val="000000"/>
        </w:rPr>
        <w:t>California Lakes</w:t>
      </w:r>
      <w:r w:rsidRPr="0082285B">
        <w:rPr>
          <w:color w:val="000000"/>
        </w:rPr>
        <w:t xml:space="preserve"> [Map]. https://gis.data.ca.gov/datasets/CDFW::california-lakes/explore?location=42.515417,-117.179066,6.49</w:t>
      </w:r>
    </w:p>
    <w:p w14:paraId="28601D13"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ish &amp; Wildlife. (2018). </w:t>
      </w:r>
      <w:r w:rsidRPr="0082285B">
        <w:rPr>
          <w:i/>
          <w:iCs/>
          <w:color w:val="000000"/>
        </w:rPr>
        <w:t>California Hydro</w:t>
      </w:r>
      <w:r w:rsidRPr="0082285B">
        <w:rPr>
          <w:color w:val="000000"/>
        </w:rPr>
        <w:t xml:space="preserve"> [Map]. https://hub.arcgis.com/datasets/de8d118c32da4a22a091848458e761fd_0/about</w:t>
      </w:r>
    </w:p>
    <w:p w14:paraId="0A4836CD"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ish &amp; Wildlife. (2020). </w:t>
      </w:r>
      <w:r w:rsidRPr="0082285B">
        <w:rPr>
          <w:i/>
          <w:iCs/>
          <w:color w:val="000000"/>
        </w:rPr>
        <w:t>Electric Transmission Lines—California Energy Commission [ds1198]</w:t>
      </w:r>
      <w:r w:rsidRPr="0082285B">
        <w:rPr>
          <w:color w:val="000000"/>
        </w:rPr>
        <w:t xml:space="preserve"> [Map]. https://hub.arcgis.com/datasets/a5b51de6cb3b47c794021c4358fad97e_0/</w:t>
      </w:r>
    </w:p>
    <w:p w14:paraId="0F6B023C"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18). </w:t>
      </w:r>
      <w:r w:rsidRPr="0082285B">
        <w:rPr>
          <w:i/>
          <w:iCs/>
          <w:color w:val="000000"/>
        </w:rPr>
        <w:t>Community Wildfire Planning</w:t>
      </w:r>
      <w:r w:rsidRPr="0082285B">
        <w:rPr>
          <w:color w:val="000000"/>
        </w:rPr>
        <w:t xml:space="preserve"> [Map]. https://egis.fire.ca.gov/arcgis/rest/services/FRAP/CommunityWildfirePlanning/FeatureServer/0</w:t>
      </w:r>
    </w:p>
    <w:p w14:paraId="17416E46"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lastRenderedPageBreak/>
        <w:t xml:space="preserve">California Department of Forestry and Fire Protection. (2021a). </w:t>
      </w:r>
      <w:r w:rsidRPr="0082285B">
        <w:rPr>
          <w:i/>
          <w:iCs/>
          <w:color w:val="000000"/>
        </w:rPr>
        <w:t>Forest Fuels and Species Conservation</w:t>
      </w:r>
      <w:r w:rsidRPr="0082285B">
        <w:rPr>
          <w:color w:val="000000"/>
        </w:rPr>
        <w:t xml:space="preserve"> [Map]. https://egis.fire.ca.gov/arcgis/rest/services/FRAP/FFSC_Public/FeatureServer/2</w:t>
      </w:r>
    </w:p>
    <w:p w14:paraId="443028EE"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21b). </w:t>
      </w:r>
      <w:r w:rsidRPr="0082285B">
        <w:rPr>
          <w:i/>
          <w:iCs/>
          <w:color w:val="000000"/>
        </w:rPr>
        <w:t>Direct Protection Areas for Wildland Fire Protection (DPA)</w:t>
      </w:r>
      <w:r w:rsidRPr="0082285B">
        <w:rPr>
          <w:color w:val="000000"/>
        </w:rPr>
        <w:t xml:space="preserve"> [Map]. https://frap.fire.ca.gov/mapping/gis-data/</w:t>
      </w:r>
    </w:p>
    <w:p w14:paraId="069F0077"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21c). </w:t>
      </w:r>
      <w:r w:rsidRPr="0082285B">
        <w:rPr>
          <w:i/>
          <w:iCs/>
          <w:color w:val="000000"/>
        </w:rPr>
        <w:t>SRA - LRA - FRA</w:t>
      </w:r>
      <w:r w:rsidRPr="0082285B">
        <w:rPr>
          <w:color w:val="000000"/>
        </w:rPr>
        <w:t xml:space="preserve"> [Map]. https://frap.fire.ca.gov/mapping/gis-data/</w:t>
      </w:r>
    </w:p>
    <w:p w14:paraId="1CE18C15"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21d). </w:t>
      </w:r>
      <w:r w:rsidRPr="0082285B">
        <w:rPr>
          <w:i/>
          <w:iCs/>
          <w:color w:val="000000"/>
        </w:rPr>
        <w:t>CAL FIRE Facilities for Wildland Fire Protection</w:t>
      </w:r>
      <w:r w:rsidRPr="0082285B">
        <w:rPr>
          <w:color w:val="000000"/>
        </w:rPr>
        <w:t xml:space="preserve"> [Map]. https://gis.data.ca.gov/datasets/CALFIRE-Forestry::cal-fire-facilities-for-wildland-fire-protection/</w:t>
      </w:r>
    </w:p>
    <w:p w14:paraId="13C7B39C"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21e). </w:t>
      </w:r>
      <w:r w:rsidRPr="0082285B">
        <w:rPr>
          <w:i/>
          <w:iCs/>
          <w:color w:val="000000"/>
        </w:rPr>
        <w:t>Fire Perimeters—California [ds396]</w:t>
      </w:r>
      <w:r w:rsidRPr="0082285B">
        <w:rPr>
          <w:color w:val="000000"/>
        </w:rPr>
        <w:t xml:space="preserve"> [Feature Map]. https://services1.arcgis.com/jUJYIo9tSA7EHvfZ/ArcGIS/rest/services/California_Fire_Perimeters/FeatureServer/0</w:t>
      </w:r>
    </w:p>
    <w:p w14:paraId="6F422110"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21f). </w:t>
      </w:r>
      <w:r w:rsidRPr="0082285B">
        <w:rPr>
          <w:i/>
          <w:iCs/>
          <w:color w:val="000000"/>
        </w:rPr>
        <w:t>Top 20 Deadliest California Wildfires</w:t>
      </w:r>
      <w:r w:rsidRPr="0082285B">
        <w:rPr>
          <w:color w:val="000000"/>
        </w:rPr>
        <w:t>. https://www.fire.ca.gov/media/lbfd0m2f/top20_deadliest.pdf</w:t>
      </w:r>
    </w:p>
    <w:p w14:paraId="56FB6842"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Forestry and Fire Protection. (2021g). </w:t>
      </w:r>
      <w:r w:rsidRPr="0082285B">
        <w:rPr>
          <w:i/>
          <w:iCs/>
          <w:color w:val="000000"/>
        </w:rPr>
        <w:t>Top 20 Largest California Wildfires</w:t>
      </w:r>
      <w:r w:rsidRPr="0082285B">
        <w:rPr>
          <w:color w:val="000000"/>
        </w:rPr>
        <w:t>. https://www.fire.ca.gov/media/4jandlhh/top20_acres.pdf</w:t>
      </w:r>
    </w:p>
    <w:p w14:paraId="05DB9927"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Parks and Recreation. (2019a). </w:t>
      </w:r>
      <w:r w:rsidRPr="0082285B">
        <w:rPr>
          <w:i/>
          <w:iCs/>
          <w:color w:val="000000"/>
        </w:rPr>
        <w:t>PicnicGrounds</w:t>
      </w:r>
      <w:r w:rsidRPr="0082285B">
        <w:rPr>
          <w:color w:val="000000"/>
        </w:rPr>
        <w:t xml:space="preserve"> [Map]. https://arcg.is/08rzbW</w:t>
      </w:r>
    </w:p>
    <w:p w14:paraId="548F133B"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Parks and Recreation. (2019b). </w:t>
      </w:r>
      <w:r w:rsidRPr="0082285B">
        <w:rPr>
          <w:i/>
          <w:iCs/>
          <w:color w:val="000000"/>
        </w:rPr>
        <w:t>Campgrounds</w:t>
      </w:r>
      <w:r w:rsidRPr="0082285B">
        <w:rPr>
          <w:color w:val="000000"/>
        </w:rPr>
        <w:t xml:space="preserve"> [Map]. https://arcg.is/1iqHvG0</w:t>
      </w:r>
    </w:p>
    <w:p w14:paraId="0FE1A2C4"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Parks and Recreation. (2019c). </w:t>
      </w:r>
      <w:r w:rsidRPr="0082285B">
        <w:rPr>
          <w:i/>
          <w:iCs/>
          <w:color w:val="000000"/>
        </w:rPr>
        <w:t>ParkBoundaries</w:t>
      </w:r>
      <w:r w:rsidRPr="0082285B">
        <w:rPr>
          <w:color w:val="000000"/>
        </w:rPr>
        <w:t xml:space="preserve"> [Map]. https://arcg.is/19SfeO0</w:t>
      </w:r>
    </w:p>
    <w:p w14:paraId="5E2DF4FF"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Department of Parks and Recreation. (2021). </w:t>
      </w:r>
      <w:r w:rsidRPr="0082285B">
        <w:rPr>
          <w:i/>
          <w:iCs/>
          <w:color w:val="000000"/>
        </w:rPr>
        <w:t>RecreationalRoutes</w:t>
      </w:r>
      <w:r w:rsidRPr="0082285B">
        <w:rPr>
          <w:color w:val="000000"/>
        </w:rPr>
        <w:t xml:space="preserve"> [Map]. https://arcg.is/PTG0r</w:t>
      </w:r>
    </w:p>
    <w:p w14:paraId="241CB288"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Secretary of State. (2010). </w:t>
      </w:r>
      <w:r w:rsidRPr="0082285B">
        <w:rPr>
          <w:i/>
          <w:iCs/>
          <w:color w:val="000000"/>
        </w:rPr>
        <w:t>State Ballot Measures: Statewide Summary By County—Propostions 19 to 27</w:t>
      </w:r>
      <w:r w:rsidRPr="0082285B">
        <w:rPr>
          <w:color w:val="000000"/>
        </w:rPr>
        <w:t>. https://www.sos.ca.gov/elections/prior-elections/statewide-election-results/general-election-november-2-2010/statement-vote</w:t>
      </w:r>
    </w:p>
    <w:p w14:paraId="7BF9C15A"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lifornia Secretary of State. (2018). </w:t>
      </w:r>
      <w:r w:rsidRPr="0082285B">
        <w:rPr>
          <w:i/>
          <w:iCs/>
          <w:color w:val="000000"/>
        </w:rPr>
        <w:t>State Ballot Measures: Statewide Summary by County, Propositions 51-67</w:t>
      </w:r>
      <w:r w:rsidRPr="0082285B">
        <w:rPr>
          <w:color w:val="000000"/>
        </w:rPr>
        <w:t>. https://www.sos.ca.gov/elections/prior-elections/statewide-election-results/general-election-november-8-2016/statement-vote</w:t>
      </w:r>
    </w:p>
    <w:p w14:paraId="377B9182"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lastRenderedPageBreak/>
        <w:t xml:space="preserve">Cao, Y., Wang, M., &amp; Liu, K. (2017). Wildfire Susceptibility Assessment in Southern China: A Comparison of Multiple Methods. </w:t>
      </w:r>
      <w:r w:rsidRPr="0082285B">
        <w:rPr>
          <w:i/>
          <w:iCs/>
          <w:color w:val="000000"/>
        </w:rPr>
        <w:t>International Journal of Disaster Risk Science</w:t>
      </w:r>
      <w:r w:rsidRPr="0082285B">
        <w:rPr>
          <w:color w:val="000000"/>
        </w:rPr>
        <w:t xml:space="preserve">, </w:t>
      </w:r>
      <w:r w:rsidRPr="0082285B">
        <w:rPr>
          <w:i/>
          <w:iCs/>
          <w:color w:val="000000"/>
        </w:rPr>
        <w:t>8</w:t>
      </w:r>
      <w:r w:rsidRPr="0082285B">
        <w:rPr>
          <w:color w:val="000000"/>
        </w:rPr>
        <w:t>(2), 164–181. https://doi.org/10.1007/s13753-017-0129-6</w:t>
      </w:r>
    </w:p>
    <w:p w14:paraId="1A89ECCA"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Catry, F. X., Rego, F. C., Bação, F. L., &amp; Moreira, F. (2009). Modeling and mapping wildfire ignition risk in Portugal. </w:t>
      </w:r>
      <w:r w:rsidRPr="0082285B">
        <w:rPr>
          <w:i/>
          <w:iCs/>
          <w:color w:val="000000"/>
        </w:rPr>
        <w:t>International Journal of Wildland Fire</w:t>
      </w:r>
      <w:r w:rsidRPr="0082285B">
        <w:rPr>
          <w:color w:val="000000"/>
        </w:rPr>
        <w:t xml:space="preserve">, </w:t>
      </w:r>
      <w:r w:rsidRPr="0082285B">
        <w:rPr>
          <w:i/>
          <w:iCs/>
          <w:color w:val="000000"/>
        </w:rPr>
        <w:t>18</w:t>
      </w:r>
      <w:r w:rsidRPr="0082285B">
        <w:rPr>
          <w:color w:val="000000"/>
        </w:rPr>
        <w:t>(8), 921. https://doi.org/10.1071/WF07123</w:t>
      </w:r>
    </w:p>
    <w:p w14:paraId="384DBC94"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Department of Geography UC Berkeley. (2014). </w:t>
      </w:r>
      <w:r w:rsidRPr="0082285B">
        <w:rPr>
          <w:i/>
          <w:iCs/>
          <w:color w:val="000000"/>
        </w:rPr>
        <w:t>California wildlife habitat relationships (WHR) | Data Basin</w:t>
      </w:r>
      <w:r w:rsidRPr="0082285B">
        <w:rPr>
          <w:color w:val="000000"/>
        </w:rPr>
        <w:t xml:space="preserve"> [Map]. https://databasin.org/datasets/b44e9a19ee954c00b5830836e6b8264c/</w:t>
      </w:r>
    </w:p>
    <w:p w14:paraId="19484047"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Fick, S., &amp; Hijmans, R. (2017). WorldClim 2: New 1-km spatial resolution climate surfaces for global land areas. </w:t>
      </w:r>
      <w:r w:rsidRPr="0082285B">
        <w:rPr>
          <w:i/>
          <w:iCs/>
          <w:color w:val="000000"/>
        </w:rPr>
        <w:t>International Journal of Climatology</w:t>
      </w:r>
      <w:r w:rsidRPr="0082285B">
        <w:rPr>
          <w:color w:val="000000"/>
        </w:rPr>
        <w:t xml:space="preserve">, </w:t>
      </w:r>
      <w:r w:rsidRPr="0082285B">
        <w:rPr>
          <w:i/>
          <w:iCs/>
          <w:color w:val="000000"/>
        </w:rPr>
        <w:t>37</w:t>
      </w:r>
      <w:r w:rsidRPr="0082285B">
        <w:rPr>
          <w:color w:val="000000"/>
        </w:rPr>
        <w:t>. https://doi.org/10.1002/joc.5086</w:t>
      </w:r>
    </w:p>
    <w:p w14:paraId="03D6945A"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Ghorbanzadeh, O., Valizadeh Kamran, K., Blaschke, T., Aryal, J., Naboureh, A., Einali, J., &amp; Bian, J. (2019). Spatial Prediction of Wildfire Susceptibility Using Field Survey GPS Data and Machine Learning Approaches. </w:t>
      </w:r>
      <w:r w:rsidRPr="0082285B">
        <w:rPr>
          <w:i/>
          <w:iCs/>
          <w:color w:val="000000"/>
        </w:rPr>
        <w:t>Fire</w:t>
      </w:r>
      <w:r w:rsidRPr="0082285B">
        <w:rPr>
          <w:color w:val="000000"/>
        </w:rPr>
        <w:t xml:space="preserve">, </w:t>
      </w:r>
      <w:r w:rsidRPr="0082285B">
        <w:rPr>
          <w:i/>
          <w:iCs/>
          <w:color w:val="000000"/>
        </w:rPr>
        <w:t>2</w:t>
      </w:r>
      <w:r w:rsidRPr="0082285B">
        <w:rPr>
          <w:color w:val="000000"/>
        </w:rPr>
        <w:t>(3), 43. https://doi.org/10.3390/fire2030043</w:t>
      </w:r>
    </w:p>
    <w:p w14:paraId="5A05E8C8"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Green Info Network. (2021a). </w:t>
      </w:r>
      <w:r w:rsidRPr="0082285B">
        <w:rPr>
          <w:i/>
          <w:iCs/>
          <w:color w:val="000000"/>
        </w:rPr>
        <w:t>California Conservation Easement Database</w:t>
      </w:r>
      <w:r w:rsidRPr="0082285B">
        <w:rPr>
          <w:color w:val="000000"/>
        </w:rPr>
        <w:t xml:space="preserve"> [Map]. https://www.calands.org/cced/</w:t>
      </w:r>
    </w:p>
    <w:p w14:paraId="2FC02151"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Green Info Network. (2021b). </w:t>
      </w:r>
      <w:r w:rsidRPr="0082285B">
        <w:rPr>
          <w:i/>
          <w:iCs/>
          <w:color w:val="000000"/>
        </w:rPr>
        <w:t>California Protected Area Database</w:t>
      </w:r>
      <w:r w:rsidRPr="0082285B">
        <w:rPr>
          <w:color w:val="000000"/>
        </w:rPr>
        <w:t xml:space="preserve"> [Map]. https://www.calands.org/cpad/</w:t>
      </w:r>
    </w:p>
    <w:p w14:paraId="78CAE009"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Kuhn, M., &amp; Johnson, K. (2013). </w:t>
      </w:r>
      <w:r w:rsidRPr="0082285B">
        <w:rPr>
          <w:i/>
          <w:iCs/>
          <w:color w:val="000000"/>
        </w:rPr>
        <w:t>Applied Predictive Modeling</w:t>
      </w:r>
      <w:r w:rsidRPr="0082285B">
        <w:rPr>
          <w:color w:val="000000"/>
        </w:rPr>
        <w:t>. Springer New York. https://doi.org/10.1007/978-1-4614-6849-3</w:t>
      </w:r>
    </w:p>
    <w:p w14:paraId="1A01C1A4"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Kuhn, M., &amp; Johnson, K. (2019). </w:t>
      </w:r>
      <w:r w:rsidRPr="0082285B">
        <w:rPr>
          <w:i/>
          <w:iCs/>
          <w:color w:val="000000"/>
        </w:rPr>
        <w:t>Feature Engineering and Selection: A Practical Approach for Predictive Models</w:t>
      </w:r>
      <w:r w:rsidRPr="0082285B">
        <w:rPr>
          <w:color w:val="000000"/>
        </w:rPr>
        <w:t>. https://bookdown.org/max/FES/recursive-feature-elimination.html#fig:greedy-rf-imp</w:t>
      </w:r>
    </w:p>
    <w:p w14:paraId="506E7A88"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Kuhn, M., &amp; Silge, J. (2021). </w:t>
      </w:r>
      <w:r w:rsidRPr="0082285B">
        <w:rPr>
          <w:i/>
          <w:iCs/>
          <w:color w:val="000000"/>
        </w:rPr>
        <w:t>A Recommended preprocessing | Tidy Modeling with R</w:t>
      </w:r>
      <w:r w:rsidRPr="0082285B">
        <w:rPr>
          <w:color w:val="000000"/>
        </w:rPr>
        <w:t>. https://www.tmwr.org/pre-proc-table.html</w:t>
      </w:r>
    </w:p>
    <w:p w14:paraId="395F97F6"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Malik, A., Rao, M. R., Puppala, N., Koouri, P., Thota, V. A., Liu, Q., Chiao, S., &amp; Gao, J. (2021). Data-Driven Wildfire Risk Prediction in Northern California. </w:t>
      </w:r>
      <w:r w:rsidRPr="0082285B">
        <w:rPr>
          <w:i/>
          <w:iCs/>
          <w:color w:val="000000"/>
        </w:rPr>
        <w:t>Atmosphere</w:t>
      </w:r>
      <w:r w:rsidRPr="0082285B">
        <w:rPr>
          <w:color w:val="000000"/>
        </w:rPr>
        <w:t xml:space="preserve">, </w:t>
      </w:r>
      <w:r w:rsidRPr="0082285B">
        <w:rPr>
          <w:i/>
          <w:iCs/>
          <w:color w:val="000000"/>
        </w:rPr>
        <w:t>12</w:t>
      </w:r>
      <w:r w:rsidRPr="0082285B">
        <w:rPr>
          <w:color w:val="000000"/>
        </w:rPr>
        <w:t>(1). https://doi.org/10.3390/atmos12010109</w:t>
      </w:r>
    </w:p>
    <w:p w14:paraId="23558911"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Martínez, J., Vega-Garcia, C., &amp; Chuvieco, E. (2009). Human-caused wildfire risk rating for prevention planning in Spain. </w:t>
      </w:r>
      <w:r w:rsidRPr="0082285B">
        <w:rPr>
          <w:i/>
          <w:iCs/>
          <w:color w:val="000000"/>
        </w:rPr>
        <w:t>Journal of Environmental Management</w:t>
      </w:r>
      <w:r w:rsidRPr="0082285B">
        <w:rPr>
          <w:color w:val="000000"/>
        </w:rPr>
        <w:t xml:space="preserve">, </w:t>
      </w:r>
      <w:r w:rsidRPr="0082285B">
        <w:rPr>
          <w:i/>
          <w:iCs/>
          <w:color w:val="000000"/>
        </w:rPr>
        <w:t>90</w:t>
      </w:r>
      <w:r w:rsidRPr="0082285B">
        <w:rPr>
          <w:color w:val="000000"/>
        </w:rPr>
        <w:t>(2), 1241–1252. https://doi.org/10.1016/j.jenvman.2008.07.005</w:t>
      </w:r>
    </w:p>
    <w:p w14:paraId="23781CB5"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McFall-Johnsen, M. (2019, November 3). </w:t>
      </w:r>
      <w:r w:rsidRPr="0082285B">
        <w:rPr>
          <w:i/>
          <w:iCs/>
          <w:color w:val="000000"/>
        </w:rPr>
        <w:t xml:space="preserve">Over 1,500 California fires in the past 6 years — including the deadliest ever — were caused by one company: PG&amp;E. Here’s what it </w:t>
      </w:r>
      <w:r w:rsidRPr="0082285B">
        <w:rPr>
          <w:i/>
          <w:iCs/>
          <w:color w:val="000000"/>
        </w:rPr>
        <w:lastRenderedPageBreak/>
        <w:t>could have done but didn’t.</w:t>
      </w:r>
      <w:r w:rsidRPr="0082285B">
        <w:rPr>
          <w:color w:val="000000"/>
        </w:rPr>
        <w:t xml:space="preserve"> Business Insider. https://www.businessinsider.com/pge-caused-california-wildfires-safety-measures-2019-10</w:t>
      </w:r>
    </w:p>
    <w:p w14:paraId="51F202D3"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NASA &amp; NGA. (2000). </w:t>
      </w:r>
      <w:r w:rsidRPr="0082285B">
        <w:rPr>
          <w:i/>
          <w:iCs/>
          <w:color w:val="000000"/>
        </w:rPr>
        <w:t>90 m DEM of California, USA</w:t>
      </w:r>
      <w:r w:rsidRPr="0082285B">
        <w:rPr>
          <w:color w:val="000000"/>
        </w:rPr>
        <w:t xml:space="preserve"> [Map]. https://databasin.org/datasets/78ac54fabd594db5a39f6629514752c0/</w:t>
      </w:r>
    </w:p>
    <w:p w14:paraId="4C6345E6"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Oliveira, S., Oehler, F., San-Miguel-Ayanz, J., Camia, A., &amp; Pereira, J. M. C. (2012). Modeling spatial patterns of fire occurrence in Mediterranean Europe using Multiple Regression and Random Forest. </w:t>
      </w:r>
      <w:r w:rsidRPr="0082285B">
        <w:rPr>
          <w:i/>
          <w:iCs/>
          <w:color w:val="000000"/>
        </w:rPr>
        <w:t>Forest Ecology and Management</w:t>
      </w:r>
      <w:r w:rsidRPr="0082285B">
        <w:rPr>
          <w:color w:val="000000"/>
        </w:rPr>
        <w:t xml:space="preserve">, </w:t>
      </w:r>
      <w:r w:rsidRPr="0082285B">
        <w:rPr>
          <w:i/>
          <w:iCs/>
          <w:color w:val="000000"/>
        </w:rPr>
        <w:t>275</w:t>
      </w:r>
      <w:r w:rsidRPr="0082285B">
        <w:rPr>
          <w:color w:val="000000"/>
        </w:rPr>
        <w:t>, 117–129. https://doi.org/10.1016/j.foreco.2012.03.003</w:t>
      </w:r>
    </w:p>
    <w:p w14:paraId="177D5BF4"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Patterson, W. (2021). </w:t>
      </w:r>
      <w:r w:rsidRPr="0082285B">
        <w:rPr>
          <w:i/>
          <w:iCs/>
          <w:color w:val="000000"/>
        </w:rPr>
        <w:t>CDFW Projection and Datum Guidelines</w:t>
      </w:r>
      <w:r w:rsidRPr="0082285B">
        <w:rPr>
          <w:color w:val="000000"/>
        </w:rPr>
        <w:t>. https://nrm.dfg.ca.gov/FileHandler.ashx?DocumentID=109326</w:t>
      </w:r>
    </w:p>
    <w:p w14:paraId="3F3D597C"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Rodrigues, M., &amp; de la Riva, J. (2014). An insight into machine-learning algorithms to model human-caused wildfire occurrence. </w:t>
      </w:r>
      <w:r w:rsidRPr="0082285B">
        <w:rPr>
          <w:i/>
          <w:iCs/>
          <w:color w:val="000000"/>
        </w:rPr>
        <w:t>Environmental Modelling &amp; Software</w:t>
      </w:r>
      <w:r w:rsidRPr="0082285B">
        <w:rPr>
          <w:color w:val="000000"/>
        </w:rPr>
        <w:t xml:space="preserve">, </w:t>
      </w:r>
      <w:r w:rsidRPr="0082285B">
        <w:rPr>
          <w:i/>
          <w:iCs/>
          <w:color w:val="000000"/>
        </w:rPr>
        <w:t>57</w:t>
      </w:r>
      <w:r w:rsidRPr="0082285B">
        <w:rPr>
          <w:color w:val="000000"/>
        </w:rPr>
        <w:t>, 192–201. https://doi.org/10.1016/j.envsoft.2014.03.003</w:t>
      </w:r>
    </w:p>
    <w:p w14:paraId="2F9ECC94"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Spidle, V. (2019). </w:t>
      </w:r>
      <w:r w:rsidRPr="0082285B">
        <w:rPr>
          <w:i/>
          <w:iCs/>
          <w:color w:val="000000"/>
        </w:rPr>
        <w:t>California City Boundaries</w:t>
      </w:r>
      <w:r w:rsidRPr="0082285B">
        <w:rPr>
          <w:color w:val="000000"/>
        </w:rPr>
        <w:t xml:space="preserve"> [Map]. https://services3.arcgis.com/0i8WvfNdfTbWrPkh/arcgis/rest/services/California_City_Boundaries/FeatureServer</w:t>
      </w:r>
    </w:p>
    <w:p w14:paraId="7A1B1E22"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Statewide Database. (2020). </w:t>
      </w:r>
      <w:r w:rsidRPr="0082285B">
        <w:rPr>
          <w:i/>
          <w:iCs/>
          <w:color w:val="000000"/>
        </w:rPr>
        <w:t>Election Data</w:t>
      </w:r>
      <w:r w:rsidRPr="0082285B">
        <w:rPr>
          <w:color w:val="000000"/>
        </w:rPr>
        <w:t>. https://statewidedatabase.org/election.html</w:t>
      </w:r>
    </w:p>
    <w:p w14:paraId="7D5FEC6B"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Stevens-Rumann, C. S., Kemp, K. B., Higuera, P. E., Harvey, B. J., Rother, M. T., Donato, D. C., Morgan, P., &amp; Veblen, T. T. (2018). Evidence for declining forest resilience to wildfires under climate change. </w:t>
      </w:r>
      <w:r w:rsidRPr="0082285B">
        <w:rPr>
          <w:i/>
          <w:iCs/>
          <w:color w:val="000000"/>
        </w:rPr>
        <w:t>Ecology Letters</w:t>
      </w:r>
      <w:r w:rsidRPr="0082285B">
        <w:rPr>
          <w:color w:val="000000"/>
        </w:rPr>
        <w:t xml:space="preserve">, </w:t>
      </w:r>
      <w:r w:rsidRPr="0082285B">
        <w:rPr>
          <w:i/>
          <w:iCs/>
          <w:color w:val="000000"/>
        </w:rPr>
        <w:t>21</w:t>
      </w:r>
      <w:r w:rsidRPr="0082285B">
        <w:rPr>
          <w:color w:val="000000"/>
        </w:rPr>
        <w:t>(2), 243–252. https://doi.org/10.1111/ele.12889</w:t>
      </w:r>
    </w:p>
    <w:p w14:paraId="63FDBEA1"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Stoltzfus, J. C. (2011). Logistic Regression: A Brief Primer. </w:t>
      </w:r>
      <w:r w:rsidRPr="0082285B">
        <w:rPr>
          <w:i/>
          <w:iCs/>
          <w:color w:val="000000"/>
        </w:rPr>
        <w:t>Academic Emergency Medicine</w:t>
      </w:r>
      <w:r w:rsidRPr="0082285B">
        <w:rPr>
          <w:color w:val="000000"/>
        </w:rPr>
        <w:t xml:space="preserve">, </w:t>
      </w:r>
      <w:r w:rsidRPr="0082285B">
        <w:rPr>
          <w:i/>
          <w:iCs/>
          <w:color w:val="000000"/>
        </w:rPr>
        <w:t>18</w:t>
      </w:r>
      <w:r w:rsidRPr="0082285B">
        <w:rPr>
          <w:color w:val="000000"/>
        </w:rPr>
        <w:t>(10), 1099–1104. https://doi.org/10.1111/j.1553-2712.2011.01185.x</w:t>
      </w:r>
    </w:p>
    <w:p w14:paraId="188706C6"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Syphard, A. D., Radeloff, V. C., Keuler, N. S., Taylor, R. S., Hawbaker, T. J., Stewart, S. I., &amp; Clayton, M. K. (2008). Predicting spatial patterns of fire on a southern California landscape. </w:t>
      </w:r>
      <w:r w:rsidRPr="0082285B">
        <w:rPr>
          <w:i/>
          <w:iCs/>
          <w:color w:val="000000"/>
        </w:rPr>
        <w:t>International Journal of Wildland Fire</w:t>
      </w:r>
      <w:r w:rsidRPr="0082285B">
        <w:rPr>
          <w:color w:val="000000"/>
        </w:rPr>
        <w:t xml:space="preserve">, </w:t>
      </w:r>
      <w:r w:rsidRPr="0082285B">
        <w:rPr>
          <w:i/>
          <w:iCs/>
          <w:color w:val="000000"/>
        </w:rPr>
        <w:t>17</w:t>
      </w:r>
      <w:r w:rsidRPr="0082285B">
        <w:rPr>
          <w:color w:val="000000"/>
        </w:rPr>
        <w:t>(5), 602. https://doi.org/10.1071/WF07087</w:t>
      </w:r>
    </w:p>
    <w:p w14:paraId="0F1B9D12"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Texas Wildfire Mitigation Project. (2014, February 13). </w:t>
      </w:r>
      <w:r w:rsidRPr="0082285B">
        <w:rPr>
          <w:i/>
          <w:iCs/>
          <w:color w:val="000000"/>
        </w:rPr>
        <w:t>How Do Power Lines Cause Wildfires?</w:t>
      </w:r>
      <w:r w:rsidRPr="0082285B">
        <w:rPr>
          <w:color w:val="000000"/>
        </w:rPr>
        <w:t xml:space="preserve"> Texas Wildfire Mitigation Project. https://wildfiremitigation.tees.tamus.edu/faqs/how-power-lines-cause-wildfires</w:t>
      </w:r>
    </w:p>
    <w:p w14:paraId="3165656D"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Tonini, M., D’Andrea, M., Biondi, G., Degli Esposti, S., Trucchia, A., &amp; Fiorucci, P. (2020). A Machine Learning-Based Approach for Wildfire Susceptibility Mapping. The Case Study of the Liguria Region in Italy. </w:t>
      </w:r>
      <w:r w:rsidRPr="0082285B">
        <w:rPr>
          <w:i/>
          <w:iCs/>
          <w:color w:val="000000"/>
        </w:rPr>
        <w:t>Geosciences</w:t>
      </w:r>
      <w:r w:rsidRPr="0082285B">
        <w:rPr>
          <w:color w:val="000000"/>
        </w:rPr>
        <w:t xml:space="preserve">, </w:t>
      </w:r>
      <w:r w:rsidRPr="0082285B">
        <w:rPr>
          <w:i/>
          <w:iCs/>
          <w:color w:val="000000"/>
        </w:rPr>
        <w:t>10</w:t>
      </w:r>
      <w:r w:rsidRPr="0082285B">
        <w:rPr>
          <w:color w:val="000000"/>
        </w:rPr>
        <w:t xml:space="preserve">(3), 105. </w:t>
      </w:r>
      <w:r w:rsidRPr="0082285B">
        <w:rPr>
          <w:color w:val="000000"/>
        </w:rPr>
        <w:lastRenderedPageBreak/>
        <w:t>https://doi.org/10.3390/geosciences10030105</w:t>
      </w:r>
    </w:p>
    <w:p w14:paraId="19F0CEAE"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US Census Bureau. (2015). </w:t>
      </w:r>
      <w:r w:rsidRPr="0082285B">
        <w:rPr>
          <w:i/>
          <w:iCs/>
          <w:color w:val="000000"/>
        </w:rPr>
        <w:t>California Major Roads</w:t>
      </w:r>
      <w:r w:rsidRPr="0082285B">
        <w:rPr>
          <w:color w:val="000000"/>
        </w:rPr>
        <w:t xml:space="preserve"> [Map]. https://databasin.org/datasets/48d5fbede6e24ed382d0053a9934c52d/</w:t>
      </w:r>
    </w:p>
    <w:p w14:paraId="4635B902"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Vilar, L., Woolford, Douglas. G., Martell, D. L., &amp; Martín, M. P. (2010). A model for predicting human-caused wildfire occurrence in the region of Madrid, Spain. </w:t>
      </w:r>
      <w:r w:rsidRPr="0082285B">
        <w:rPr>
          <w:i/>
          <w:iCs/>
          <w:color w:val="000000"/>
        </w:rPr>
        <w:t>International Journal of Wildland Fire</w:t>
      </w:r>
      <w:r w:rsidRPr="0082285B">
        <w:rPr>
          <w:color w:val="000000"/>
        </w:rPr>
        <w:t xml:space="preserve">, </w:t>
      </w:r>
      <w:r w:rsidRPr="0082285B">
        <w:rPr>
          <w:i/>
          <w:iCs/>
          <w:color w:val="000000"/>
        </w:rPr>
        <w:t>19</w:t>
      </w:r>
      <w:r w:rsidRPr="0082285B">
        <w:rPr>
          <w:color w:val="000000"/>
        </w:rPr>
        <w:t>(3), 325–337.</w:t>
      </w:r>
    </w:p>
    <w:p w14:paraId="16076CBA"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Whelan, R. J. (1995). </w:t>
      </w:r>
      <w:r w:rsidRPr="0082285B">
        <w:rPr>
          <w:i/>
          <w:iCs/>
          <w:color w:val="000000"/>
        </w:rPr>
        <w:t>The Ecology of Fire</w:t>
      </w:r>
      <w:r w:rsidRPr="0082285B">
        <w:rPr>
          <w:color w:val="000000"/>
        </w:rPr>
        <w:t>. Cambridge University Press.</w:t>
      </w:r>
    </w:p>
    <w:p w14:paraId="35E2DDBC"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WorldPop. (2020). </w:t>
      </w:r>
      <w:r w:rsidRPr="0082285B">
        <w:rPr>
          <w:i/>
          <w:iCs/>
          <w:color w:val="000000"/>
        </w:rPr>
        <w:t>Population Density</w:t>
      </w:r>
      <w:r w:rsidRPr="0082285B">
        <w:rPr>
          <w:color w:val="000000"/>
        </w:rPr>
        <w:t xml:space="preserve"> [Map]. https://dx.doi.org/10.5258/SOTON/WP00674</w:t>
      </w:r>
    </w:p>
    <w:p w14:paraId="5B6137AF" w14:textId="77777777" w:rsidR="00C876F2" w:rsidRPr="0082285B" w:rsidRDefault="00C876F2" w:rsidP="00C876F2">
      <w:pPr>
        <w:widowControl w:val="0"/>
        <w:autoSpaceDE w:val="0"/>
        <w:autoSpaceDN w:val="0"/>
        <w:adjustRightInd w:val="0"/>
        <w:spacing w:line="276" w:lineRule="auto"/>
        <w:rPr>
          <w:color w:val="000000"/>
        </w:rPr>
      </w:pPr>
      <w:r w:rsidRPr="0082285B">
        <w:rPr>
          <w:color w:val="000000"/>
        </w:rPr>
        <w:t xml:space="preserve">Yan, H., Mossburg, C., Mostaghian, A., &amp; Vercammen, P. (2020, June 20). </w:t>
      </w:r>
      <w:r w:rsidRPr="0082285B">
        <w:rPr>
          <w:i/>
          <w:iCs/>
          <w:color w:val="000000"/>
        </w:rPr>
        <w:t>California sets new record for land torched by wildfires as 224 people escape by air from a “hellish” inferno</w:t>
      </w:r>
      <w:r w:rsidRPr="0082285B">
        <w:rPr>
          <w:color w:val="000000"/>
        </w:rPr>
        <w:t>. CNN. https://www.cnn.com/2020/09/05/us/california-mammoth-pool-reservoir-camp-fire/index.html</w:t>
      </w:r>
    </w:p>
    <w:p w14:paraId="4D45360B" w14:textId="2D760210" w:rsidR="00195D2A" w:rsidRPr="0082285B" w:rsidRDefault="00C876F2" w:rsidP="00C876F2">
      <w:pPr>
        <w:spacing w:line="276" w:lineRule="auto"/>
        <w:sectPr w:rsidR="00195D2A" w:rsidRPr="0082285B" w:rsidSect="006F45A7">
          <w:pgSz w:w="11900" w:h="16840"/>
          <w:pgMar w:top="1417" w:right="1417" w:bottom="1134" w:left="1417" w:header="708" w:footer="708" w:gutter="0"/>
          <w:cols w:space="708"/>
          <w:docGrid w:linePitch="360"/>
        </w:sectPr>
      </w:pPr>
      <w:r w:rsidRPr="0082285B">
        <w:fldChar w:fldCharType="end"/>
      </w:r>
    </w:p>
    <w:p w14:paraId="5951D8D8" w14:textId="3863E7E3" w:rsidR="00631D7E" w:rsidRPr="0082285B" w:rsidRDefault="00631D7E" w:rsidP="00631D7E">
      <w:pPr>
        <w:pStyle w:val="berschrift1"/>
      </w:pPr>
      <w:bookmarkStart w:id="77" w:name="_Toc89203236"/>
      <w:bookmarkStart w:id="78" w:name="_Toc89204237"/>
      <w:r w:rsidRPr="0082285B">
        <w:lastRenderedPageBreak/>
        <w:t>Appendix</w:t>
      </w:r>
      <w:bookmarkEnd w:id="77"/>
      <w:bookmarkEnd w:id="78"/>
    </w:p>
    <w:p w14:paraId="6BC3BE49" w14:textId="005022C7" w:rsidR="00E83FC2" w:rsidRPr="0082285B" w:rsidRDefault="00E83FC2" w:rsidP="00E83FC2">
      <w:pPr>
        <w:pStyle w:val="berschrift2"/>
      </w:pPr>
      <w:bookmarkStart w:id="79" w:name="_Toc89203237"/>
      <w:bookmarkStart w:id="80" w:name="_Toc89204238"/>
      <w:r w:rsidRPr="0082285B">
        <w:t>Predictor Variables</w:t>
      </w:r>
      <w:bookmarkEnd w:id="79"/>
      <w:bookmarkEnd w:id="80"/>
    </w:p>
    <w:tbl>
      <w:tblPr>
        <w:tblStyle w:val="Gitternetztabelle2Akzent1"/>
        <w:tblW w:w="6804" w:type="dxa"/>
        <w:jc w:val="center"/>
        <w:tblLook w:val="04A0" w:firstRow="1" w:lastRow="0" w:firstColumn="1" w:lastColumn="0" w:noHBand="0" w:noVBand="1"/>
      </w:tblPr>
      <w:tblGrid>
        <w:gridCol w:w="6804"/>
      </w:tblGrid>
      <w:tr w:rsidR="00631D7E" w:rsidRPr="0082285B" w14:paraId="6C39A41E" w14:textId="77777777" w:rsidTr="005A7003">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7E93192C" w14:textId="5995F60E" w:rsidR="00631D7E" w:rsidRPr="0082285B" w:rsidRDefault="00631D7E" w:rsidP="00BA0C3E">
            <w:pPr>
              <w:spacing w:line="240" w:lineRule="auto"/>
              <w:jc w:val="left"/>
              <w:rPr>
                <w:rFonts w:ascii="Calibri" w:hAnsi="Calibri" w:cs="Calibri"/>
                <w:color w:val="000000"/>
                <w:sz w:val="22"/>
                <w:szCs w:val="22"/>
              </w:rPr>
            </w:pPr>
            <w:r w:rsidRPr="0082285B">
              <w:rPr>
                <w:rFonts w:ascii="Calibri" w:hAnsi="Calibri" w:cs="Calibri"/>
                <w:color w:val="000000"/>
              </w:rPr>
              <w:t xml:space="preserve">predictor variables </w:t>
            </w:r>
            <w:r w:rsidRPr="0082285B">
              <w:rPr>
                <w:rFonts w:ascii="Calibri" w:hAnsi="Calibri" w:cs="Calibri"/>
                <w:color w:val="000000"/>
              </w:rPr>
              <w:br/>
            </w:r>
            <w:r w:rsidR="002E76F3" w:rsidRPr="0082285B">
              <w:rPr>
                <w:rFonts w:ascii="Calibri" w:hAnsi="Calibri" w:cs="Calibri"/>
                <w:b w:val="0"/>
                <w:bCs w:val="0"/>
                <w:color w:val="000000"/>
              </w:rPr>
              <w:t xml:space="preserve">final selection </w:t>
            </w:r>
            <w:r w:rsidRPr="0082285B">
              <w:rPr>
                <w:rFonts w:ascii="Calibri" w:hAnsi="Calibri" w:cs="Calibri"/>
                <w:b w:val="0"/>
                <w:bCs w:val="0"/>
                <w:color w:val="000000"/>
              </w:rPr>
              <w:t>used during modeling</w:t>
            </w:r>
          </w:p>
        </w:tc>
      </w:tr>
      <w:tr w:rsidR="00631D7E" w:rsidRPr="0082285B" w14:paraId="6B87AA9B"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7A5A0BE8" w14:textId="77777777" w:rsidR="00631D7E" w:rsidRPr="0082285B" w:rsidRDefault="00631D7E" w:rsidP="00BA0C3E">
            <w:pPr>
              <w:spacing w:line="240" w:lineRule="auto"/>
              <w:jc w:val="left"/>
              <w:rPr>
                <w:b w:val="0"/>
                <w:bCs w:val="0"/>
                <w:sz w:val="20"/>
                <w:szCs w:val="20"/>
              </w:rPr>
            </w:pPr>
            <w:r w:rsidRPr="0082285B">
              <w:rPr>
                <w:b w:val="0"/>
                <w:bCs w:val="0"/>
                <w:sz w:val="20"/>
                <w:szCs w:val="20"/>
              </w:rPr>
              <w:t>year</w:t>
            </w:r>
          </w:p>
        </w:tc>
      </w:tr>
      <w:tr w:rsidR="00631D7E" w:rsidRPr="0082285B" w14:paraId="40F5217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EA8E8BB" w14:textId="77777777" w:rsidR="00631D7E" w:rsidRPr="0082285B" w:rsidRDefault="00631D7E" w:rsidP="00BA0C3E">
            <w:pPr>
              <w:spacing w:line="240" w:lineRule="auto"/>
              <w:jc w:val="left"/>
              <w:rPr>
                <w:b w:val="0"/>
                <w:bCs w:val="0"/>
                <w:sz w:val="20"/>
                <w:szCs w:val="20"/>
              </w:rPr>
            </w:pPr>
            <w:r w:rsidRPr="0082285B">
              <w:rPr>
                <w:b w:val="0"/>
                <w:bCs w:val="0"/>
                <w:sz w:val="20"/>
                <w:szCs w:val="20"/>
              </w:rPr>
              <w:t>campground</w:t>
            </w:r>
          </w:p>
        </w:tc>
      </w:tr>
      <w:tr w:rsidR="00631D7E" w:rsidRPr="0082285B" w14:paraId="304D3685"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7123378" w14:textId="77777777" w:rsidR="00631D7E" w:rsidRPr="0082285B" w:rsidRDefault="00631D7E" w:rsidP="00BA0C3E">
            <w:pPr>
              <w:spacing w:line="240" w:lineRule="auto"/>
              <w:jc w:val="left"/>
              <w:rPr>
                <w:b w:val="0"/>
                <w:bCs w:val="0"/>
                <w:sz w:val="20"/>
                <w:szCs w:val="20"/>
              </w:rPr>
            </w:pPr>
            <w:r w:rsidRPr="0082285B">
              <w:rPr>
                <w:b w:val="0"/>
                <w:bCs w:val="0"/>
                <w:sz w:val="20"/>
                <w:szCs w:val="20"/>
              </w:rPr>
              <w:t>state_park</w:t>
            </w:r>
          </w:p>
        </w:tc>
      </w:tr>
      <w:tr w:rsidR="00631D7E" w:rsidRPr="0082285B" w14:paraId="0A73C65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D316170" w14:textId="77777777" w:rsidR="00631D7E" w:rsidRPr="0082285B" w:rsidRDefault="00631D7E" w:rsidP="00BA0C3E">
            <w:pPr>
              <w:spacing w:line="240" w:lineRule="auto"/>
              <w:jc w:val="left"/>
              <w:rPr>
                <w:b w:val="0"/>
                <w:bCs w:val="0"/>
                <w:sz w:val="20"/>
                <w:szCs w:val="20"/>
              </w:rPr>
            </w:pPr>
            <w:r w:rsidRPr="0082285B">
              <w:rPr>
                <w:b w:val="0"/>
                <w:bCs w:val="0"/>
                <w:sz w:val="20"/>
                <w:szCs w:val="20"/>
              </w:rPr>
              <w:t>picnic</w:t>
            </w:r>
          </w:p>
        </w:tc>
      </w:tr>
      <w:tr w:rsidR="00631D7E" w:rsidRPr="0082285B" w14:paraId="4323BD9B"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68D3B2C" w14:textId="77777777" w:rsidR="00631D7E" w:rsidRPr="0082285B" w:rsidRDefault="00631D7E" w:rsidP="00BA0C3E">
            <w:pPr>
              <w:spacing w:line="240" w:lineRule="auto"/>
              <w:jc w:val="left"/>
              <w:rPr>
                <w:b w:val="0"/>
                <w:bCs w:val="0"/>
                <w:sz w:val="20"/>
                <w:szCs w:val="20"/>
              </w:rPr>
            </w:pPr>
            <w:r w:rsidRPr="0082285B">
              <w:rPr>
                <w:b w:val="0"/>
                <w:bCs w:val="0"/>
                <w:sz w:val="20"/>
                <w:szCs w:val="20"/>
              </w:rPr>
              <w:t>elevation_mean</w:t>
            </w:r>
          </w:p>
        </w:tc>
      </w:tr>
      <w:tr w:rsidR="00631D7E" w:rsidRPr="0082285B" w14:paraId="712270ED"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D2DCD1B" w14:textId="77777777" w:rsidR="00631D7E" w:rsidRPr="0082285B" w:rsidRDefault="00631D7E" w:rsidP="00BA0C3E">
            <w:pPr>
              <w:spacing w:line="240" w:lineRule="auto"/>
              <w:jc w:val="left"/>
              <w:rPr>
                <w:b w:val="0"/>
                <w:bCs w:val="0"/>
                <w:sz w:val="20"/>
                <w:szCs w:val="20"/>
              </w:rPr>
            </w:pPr>
            <w:r w:rsidRPr="0082285B">
              <w:rPr>
                <w:b w:val="0"/>
                <w:bCs w:val="0"/>
                <w:sz w:val="20"/>
                <w:szCs w:val="20"/>
              </w:rPr>
              <w:t>CPP</w:t>
            </w:r>
          </w:p>
        </w:tc>
      </w:tr>
      <w:tr w:rsidR="00631D7E" w:rsidRPr="0082285B" w14:paraId="00A858B0"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153386C" w14:textId="77777777" w:rsidR="00631D7E" w:rsidRPr="0082285B" w:rsidRDefault="00631D7E" w:rsidP="00BA0C3E">
            <w:pPr>
              <w:spacing w:line="240" w:lineRule="auto"/>
              <w:jc w:val="left"/>
              <w:rPr>
                <w:b w:val="0"/>
                <w:bCs w:val="0"/>
                <w:sz w:val="20"/>
                <w:szCs w:val="20"/>
              </w:rPr>
            </w:pPr>
            <w:r w:rsidRPr="0082285B">
              <w:rPr>
                <w:b w:val="0"/>
                <w:bCs w:val="0"/>
                <w:sz w:val="20"/>
                <w:szCs w:val="20"/>
              </w:rPr>
              <w:t>CPAD</w:t>
            </w:r>
          </w:p>
        </w:tc>
      </w:tr>
      <w:tr w:rsidR="00631D7E" w:rsidRPr="0082285B" w14:paraId="3712780A"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55EF60F" w14:textId="77777777" w:rsidR="00631D7E" w:rsidRPr="0082285B" w:rsidRDefault="00631D7E" w:rsidP="00BA0C3E">
            <w:pPr>
              <w:spacing w:line="240" w:lineRule="auto"/>
              <w:jc w:val="left"/>
              <w:rPr>
                <w:b w:val="0"/>
                <w:bCs w:val="0"/>
                <w:sz w:val="20"/>
                <w:szCs w:val="20"/>
              </w:rPr>
            </w:pPr>
            <w:r w:rsidRPr="0082285B">
              <w:rPr>
                <w:b w:val="0"/>
                <w:bCs w:val="0"/>
                <w:sz w:val="20"/>
                <w:szCs w:val="20"/>
              </w:rPr>
              <w:t>CCED</w:t>
            </w:r>
          </w:p>
        </w:tc>
      </w:tr>
      <w:tr w:rsidR="00631D7E" w:rsidRPr="0082285B" w14:paraId="7813C718"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A93EDB9" w14:textId="77777777" w:rsidR="00631D7E" w:rsidRPr="0082285B" w:rsidRDefault="00631D7E" w:rsidP="00BA0C3E">
            <w:pPr>
              <w:spacing w:line="240" w:lineRule="auto"/>
              <w:jc w:val="left"/>
              <w:rPr>
                <w:b w:val="0"/>
                <w:bCs w:val="0"/>
                <w:sz w:val="20"/>
                <w:szCs w:val="20"/>
              </w:rPr>
            </w:pPr>
            <w:r w:rsidRPr="0082285B">
              <w:rPr>
                <w:b w:val="0"/>
                <w:bCs w:val="0"/>
                <w:sz w:val="20"/>
                <w:szCs w:val="20"/>
              </w:rPr>
              <w:t>precip_mean</w:t>
            </w:r>
          </w:p>
        </w:tc>
      </w:tr>
      <w:tr w:rsidR="00631D7E" w:rsidRPr="0082285B" w14:paraId="3D8AD0E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9C9CB59" w14:textId="77777777" w:rsidR="00631D7E" w:rsidRPr="0082285B" w:rsidRDefault="00631D7E" w:rsidP="00BA0C3E">
            <w:pPr>
              <w:spacing w:line="240" w:lineRule="auto"/>
              <w:jc w:val="left"/>
              <w:rPr>
                <w:b w:val="0"/>
                <w:bCs w:val="0"/>
                <w:sz w:val="20"/>
                <w:szCs w:val="20"/>
              </w:rPr>
            </w:pPr>
            <w:r w:rsidRPr="0082285B">
              <w:rPr>
                <w:b w:val="0"/>
                <w:bCs w:val="0"/>
                <w:sz w:val="20"/>
                <w:szCs w:val="20"/>
              </w:rPr>
              <w:t>population_density_mean</w:t>
            </w:r>
          </w:p>
        </w:tc>
      </w:tr>
      <w:tr w:rsidR="00631D7E" w:rsidRPr="0082285B" w14:paraId="0132B699"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17CF0E8" w14:textId="77777777" w:rsidR="00631D7E" w:rsidRPr="0082285B" w:rsidRDefault="00631D7E" w:rsidP="00BA0C3E">
            <w:pPr>
              <w:spacing w:line="240" w:lineRule="auto"/>
              <w:jc w:val="left"/>
              <w:rPr>
                <w:b w:val="0"/>
                <w:bCs w:val="0"/>
                <w:sz w:val="20"/>
                <w:szCs w:val="20"/>
              </w:rPr>
            </w:pPr>
            <w:r w:rsidRPr="0082285B">
              <w:rPr>
                <w:b w:val="0"/>
                <w:bCs w:val="0"/>
                <w:sz w:val="20"/>
                <w:szCs w:val="20"/>
              </w:rPr>
              <w:t>dist_city</w:t>
            </w:r>
          </w:p>
        </w:tc>
      </w:tr>
      <w:tr w:rsidR="00631D7E" w:rsidRPr="0082285B" w14:paraId="6AA8648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193B58C" w14:textId="77777777" w:rsidR="00631D7E" w:rsidRPr="0082285B" w:rsidRDefault="00631D7E" w:rsidP="00BA0C3E">
            <w:pPr>
              <w:spacing w:line="240" w:lineRule="auto"/>
              <w:jc w:val="left"/>
              <w:rPr>
                <w:b w:val="0"/>
                <w:bCs w:val="0"/>
                <w:sz w:val="20"/>
                <w:szCs w:val="20"/>
              </w:rPr>
            </w:pPr>
            <w:r w:rsidRPr="0082285B">
              <w:rPr>
                <w:b w:val="0"/>
                <w:bCs w:val="0"/>
                <w:sz w:val="20"/>
                <w:szCs w:val="20"/>
              </w:rPr>
              <w:t>dist_firestation</w:t>
            </w:r>
          </w:p>
        </w:tc>
      </w:tr>
      <w:tr w:rsidR="00631D7E" w:rsidRPr="0082285B" w14:paraId="278E2141"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926260A" w14:textId="77777777" w:rsidR="00631D7E" w:rsidRPr="0082285B" w:rsidRDefault="00631D7E" w:rsidP="00BA0C3E">
            <w:pPr>
              <w:spacing w:line="240" w:lineRule="auto"/>
              <w:jc w:val="left"/>
              <w:rPr>
                <w:b w:val="0"/>
                <w:bCs w:val="0"/>
                <w:sz w:val="20"/>
                <w:szCs w:val="20"/>
              </w:rPr>
            </w:pPr>
            <w:r w:rsidRPr="0082285B">
              <w:rPr>
                <w:b w:val="0"/>
                <w:bCs w:val="0"/>
                <w:sz w:val="20"/>
                <w:szCs w:val="20"/>
              </w:rPr>
              <w:t>dist_lake</w:t>
            </w:r>
          </w:p>
        </w:tc>
      </w:tr>
      <w:tr w:rsidR="00631D7E" w:rsidRPr="0082285B" w14:paraId="67088AF3"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29E895E" w14:textId="77777777" w:rsidR="00631D7E" w:rsidRPr="0082285B" w:rsidRDefault="00631D7E" w:rsidP="00BA0C3E">
            <w:pPr>
              <w:spacing w:line="240" w:lineRule="auto"/>
              <w:jc w:val="left"/>
              <w:rPr>
                <w:b w:val="0"/>
                <w:bCs w:val="0"/>
                <w:sz w:val="20"/>
                <w:szCs w:val="20"/>
              </w:rPr>
            </w:pPr>
            <w:r w:rsidRPr="0082285B">
              <w:rPr>
                <w:b w:val="0"/>
                <w:bCs w:val="0"/>
                <w:sz w:val="20"/>
                <w:szCs w:val="20"/>
              </w:rPr>
              <w:t>dist_river</w:t>
            </w:r>
          </w:p>
        </w:tc>
      </w:tr>
      <w:tr w:rsidR="00631D7E" w:rsidRPr="0082285B" w14:paraId="7ABE63DA"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DC78822" w14:textId="77777777" w:rsidR="00631D7E" w:rsidRPr="0082285B" w:rsidRDefault="00631D7E" w:rsidP="00BA0C3E">
            <w:pPr>
              <w:spacing w:line="240" w:lineRule="auto"/>
              <w:jc w:val="left"/>
              <w:rPr>
                <w:b w:val="0"/>
                <w:bCs w:val="0"/>
                <w:sz w:val="20"/>
                <w:szCs w:val="20"/>
              </w:rPr>
            </w:pPr>
            <w:r w:rsidRPr="0082285B">
              <w:rPr>
                <w:b w:val="0"/>
                <w:bCs w:val="0"/>
                <w:sz w:val="20"/>
                <w:szCs w:val="20"/>
              </w:rPr>
              <w:t>dist_powerline</w:t>
            </w:r>
          </w:p>
        </w:tc>
      </w:tr>
      <w:tr w:rsidR="00631D7E" w:rsidRPr="0082285B" w14:paraId="0EE9E652"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7509AAC9" w14:textId="77777777" w:rsidR="00631D7E" w:rsidRPr="0082285B" w:rsidRDefault="00631D7E" w:rsidP="00BA0C3E">
            <w:pPr>
              <w:spacing w:line="240" w:lineRule="auto"/>
              <w:jc w:val="left"/>
              <w:rPr>
                <w:b w:val="0"/>
                <w:bCs w:val="0"/>
                <w:sz w:val="20"/>
                <w:szCs w:val="20"/>
              </w:rPr>
            </w:pPr>
            <w:r w:rsidRPr="0082285B">
              <w:rPr>
                <w:b w:val="0"/>
                <w:bCs w:val="0"/>
                <w:sz w:val="20"/>
                <w:szCs w:val="20"/>
              </w:rPr>
              <w:t>dist_road</w:t>
            </w:r>
          </w:p>
        </w:tc>
      </w:tr>
      <w:tr w:rsidR="00631D7E" w:rsidRPr="0082285B" w14:paraId="27FB7811"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E3590A9" w14:textId="77777777" w:rsidR="00631D7E" w:rsidRPr="0082285B" w:rsidRDefault="00631D7E" w:rsidP="00BA0C3E">
            <w:pPr>
              <w:spacing w:line="240" w:lineRule="auto"/>
              <w:jc w:val="left"/>
              <w:rPr>
                <w:b w:val="0"/>
                <w:bCs w:val="0"/>
                <w:sz w:val="20"/>
                <w:szCs w:val="20"/>
              </w:rPr>
            </w:pPr>
            <w:r w:rsidRPr="0082285B">
              <w:rPr>
                <w:b w:val="0"/>
                <w:bCs w:val="0"/>
                <w:sz w:val="20"/>
                <w:szCs w:val="20"/>
              </w:rPr>
              <w:t>share_natresources_construction</w:t>
            </w:r>
          </w:p>
        </w:tc>
      </w:tr>
      <w:tr w:rsidR="00631D7E" w:rsidRPr="0082285B" w14:paraId="4888A28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7539E164" w14:textId="77777777" w:rsidR="00631D7E" w:rsidRPr="0082285B" w:rsidRDefault="00631D7E" w:rsidP="00BA0C3E">
            <w:pPr>
              <w:spacing w:line="240" w:lineRule="auto"/>
              <w:jc w:val="left"/>
              <w:rPr>
                <w:b w:val="0"/>
                <w:bCs w:val="0"/>
                <w:sz w:val="20"/>
                <w:szCs w:val="20"/>
              </w:rPr>
            </w:pPr>
            <w:r w:rsidRPr="0082285B">
              <w:rPr>
                <w:b w:val="0"/>
                <w:bCs w:val="0"/>
                <w:sz w:val="20"/>
                <w:szCs w:val="20"/>
              </w:rPr>
              <w:t>share_manufacturing</w:t>
            </w:r>
          </w:p>
        </w:tc>
      </w:tr>
      <w:tr w:rsidR="00631D7E" w:rsidRPr="0082285B" w14:paraId="102EA43A"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CCFEFC8" w14:textId="77777777" w:rsidR="00631D7E" w:rsidRPr="0082285B" w:rsidRDefault="00631D7E" w:rsidP="00BA0C3E">
            <w:pPr>
              <w:spacing w:line="240" w:lineRule="auto"/>
              <w:jc w:val="left"/>
              <w:rPr>
                <w:b w:val="0"/>
                <w:bCs w:val="0"/>
                <w:sz w:val="20"/>
                <w:szCs w:val="20"/>
              </w:rPr>
            </w:pPr>
            <w:r w:rsidRPr="0082285B">
              <w:rPr>
                <w:b w:val="0"/>
                <w:bCs w:val="0"/>
                <w:sz w:val="20"/>
                <w:szCs w:val="20"/>
              </w:rPr>
              <w:t>share_trade_transport_utilities</w:t>
            </w:r>
          </w:p>
        </w:tc>
      </w:tr>
      <w:tr w:rsidR="00631D7E" w:rsidRPr="0082285B" w14:paraId="1CB73873"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685EED01" w14:textId="77777777" w:rsidR="00631D7E" w:rsidRPr="0082285B" w:rsidRDefault="00631D7E" w:rsidP="00BA0C3E">
            <w:pPr>
              <w:spacing w:line="240" w:lineRule="auto"/>
              <w:jc w:val="left"/>
              <w:rPr>
                <w:b w:val="0"/>
                <w:bCs w:val="0"/>
                <w:sz w:val="20"/>
                <w:szCs w:val="20"/>
              </w:rPr>
            </w:pPr>
            <w:r w:rsidRPr="0082285B">
              <w:rPr>
                <w:b w:val="0"/>
                <w:bCs w:val="0"/>
                <w:sz w:val="20"/>
                <w:szCs w:val="20"/>
              </w:rPr>
              <w:t>share_IT</w:t>
            </w:r>
          </w:p>
        </w:tc>
      </w:tr>
      <w:tr w:rsidR="00631D7E" w:rsidRPr="0082285B" w14:paraId="01B1371D"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BFD5BA2" w14:textId="77777777" w:rsidR="00631D7E" w:rsidRPr="0082285B" w:rsidRDefault="00631D7E" w:rsidP="00BA0C3E">
            <w:pPr>
              <w:spacing w:line="240" w:lineRule="auto"/>
              <w:jc w:val="left"/>
              <w:rPr>
                <w:b w:val="0"/>
                <w:bCs w:val="0"/>
                <w:sz w:val="20"/>
                <w:szCs w:val="20"/>
              </w:rPr>
            </w:pPr>
            <w:r w:rsidRPr="0082285B">
              <w:rPr>
                <w:b w:val="0"/>
                <w:bCs w:val="0"/>
                <w:sz w:val="20"/>
                <w:szCs w:val="20"/>
              </w:rPr>
              <w:t>share_leisure_hospitality</w:t>
            </w:r>
          </w:p>
        </w:tc>
      </w:tr>
      <w:tr w:rsidR="00631D7E" w:rsidRPr="0082285B" w14:paraId="29729F0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069BFE2C" w14:textId="77777777" w:rsidR="00631D7E" w:rsidRPr="0082285B" w:rsidRDefault="00631D7E" w:rsidP="00BA0C3E">
            <w:pPr>
              <w:spacing w:line="240" w:lineRule="auto"/>
              <w:jc w:val="left"/>
              <w:rPr>
                <w:b w:val="0"/>
                <w:bCs w:val="0"/>
                <w:sz w:val="20"/>
                <w:szCs w:val="20"/>
              </w:rPr>
            </w:pPr>
            <w:r w:rsidRPr="0082285B">
              <w:rPr>
                <w:b w:val="0"/>
                <w:bCs w:val="0"/>
                <w:sz w:val="20"/>
                <w:szCs w:val="20"/>
              </w:rPr>
              <w:t>share_government</w:t>
            </w:r>
          </w:p>
        </w:tc>
      </w:tr>
      <w:tr w:rsidR="00631D7E" w:rsidRPr="0082285B" w14:paraId="4671DB0E"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D4B8D20" w14:textId="77777777" w:rsidR="00631D7E" w:rsidRPr="0082285B" w:rsidRDefault="00631D7E" w:rsidP="00BA0C3E">
            <w:pPr>
              <w:spacing w:line="240" w:lineRule="auto"/>
              <w:jc w:val="left"/>
              <w:rPr>
                <w:b w:val="0"/>
                <w:bCs w:val="0"/>
                <w:sz w:val="20"/>
                <w:szCs w:val="20"/>
              </w:rPr>
            </w:pPr>
            <w:r w:rsidRPr="0082285B">
              <w:rPr>
                <w:b w:val="0"/>
                <w:bCs w:val="0"/>
                <w:sz w:val="20"/>
                <w:szCs w:val="20"/>
              </w:rPr>
              <w:t>county_unemployment_growth</w:t>
            </w:r>
          </w:p>
        </w:tc>
      </w:tr>
      <w:tr w:rsidR="00631D7E" w:rsidRPr="0082285B" w14:paraId="6ABF4151"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8ED82CA" w14:textId="77777777" w:rsidR="00631D7E" w:rsidRPr="0082285B" w:rsidRDefault="00631D7E" w:rsidP="00BA0C3E">
            <w:pPr>
              <w:spacing w:line="240" w:lineRule="auto"/>
              <w:jc w:val="left"/>
              <w:rPr>
                <w:b w:val="0"/>
                <w:bCs w:val="0"/>
                <w:sz w:val="20"/>
                <w:szCs w:val="20"/>
              </w:rPr>
            </w:pPr>
            <w:r w:rsidRPr="0082285B">
              <w:rPr>
                <w:b w:val="0"/>
                <w:bCs w:val="0"/>
                <w:sz w:val="20"/>
                <w:szCs w:val="20"/>
              </w:rPr>
              <w:t>perc_democrats</w:t>
            </w:r>
          </w:p>
        </w:tc>
      </w:tr>
      <w:tr w:rsidR="00631D7E" w:rsidRPr="0082285B" w14:paraId="2FB9BC82"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639BAA2" w14:textId="77777777" w:rsidR="00631D7E" w:rsidRPr="0082285B" w:rsidRDefault="00631D7E" w:rsidP="00BA0C3E">
            <w:pPr>
              <w:spacing w:line="240" w:lineRule="auto"/>
              <w:jc w:val="left"/>
              <w:rPr>
                <w:b w:val="0"/>
                <w:bCs w:val="0"/>
                <w:sz w:val="20"/>
                <w:szCs w:val="20"/>
              </w:rPr>
            </w:pPr>
            <w:r w:rsidRPr="0082285B">
              <w:rPr>
                <w:b w:val="0"/>
                <w:bCs w:val="0"/>
                <w:sz w:val="20"/>
                <w:szCs w:val="20"/>
              </w:rPr>
              <w:t>county_pop_growth</w:t>
            </w:r>
          </w:p>
        </w:tc>
      </w:tr>
      <w:tr w:rsidR="00631D7E" w:rsidRPr="0082285B" w14:paraId="1CA5B68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03819109" w14:textId="77777777" w:rsidR="00631D7E" w:rsidRPr="0082285B" w:rsidRDefault="00631D7E" w:rsidP="00BA0C3E">
            <w:pPr>
              <w:spacing w:line="240" w:lineRule="auto"/>
              <w:jc w:val="left"/>
              <w:rPr>
                <w:b w:val="0"/>
                <w:bCs w:val="0"/>
                <w:sz w:val="20"/>
                <w:szCs w:val="20"/>
              </w:rPr>
            </w:pPr>
            <w:r w:rsidRPr="0082285B">
              <w:rPr>
                <w:b w:val="0"/>
                <w:bCs w:val="0"/>
                <w:sz w:val="20"/>
                <w:szCs w:val="20"/>
              </w:rPr>
              <w:t>county_vacancy_rate</w:t>
            </w:r>
          </w:p>
        </w:tc>
      </w:tr>
      <w:tr w:rsidR="00631D7E" w:rsidRPr="0082285B" w14:paraId="78C29D89"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C580B9F" w14:textId="77777777" w:rsidR="00631D7E" w:rsidRPr="0082285B" w:rsidRDefault="00631D7E" w:rsidP="00BA0C3E">
            <w:pPr>
              <w:spacing w:line="240" w:lineRule="auto"/>
              <w:jc w:val="left"/>
              <w:rPr>
                <w:b w:val="0"/>
                <w:bCs w:val="0"/>
                <w:sz w:val="20"/>
                <w:szCs w:val="20"/>
              </w:rPr>
            </w:pPr>
            <w:r w:rsidRPr="0082285B">
              <w:rPr>
                <w:b w:val="0"/>
                <w:bCs w:val="0"/>
                <w:sz w:val="20"/>
                <w:szCs w:val="20"/>
              </w:rPr>
              <w:t>temp_mean</w:t>
            </w:r>
          </w:p>
        </w:tc>
      </w:tr>
      <w:tr w:rsidR="00631D7E" w:rsidRPr="0082285B" w14:paraId="13B89FD8"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D229B9C" w14:textId="77777777" w:rsidR="00631D7E" w:rsidRPr="0082285B" w:rsidRDefault="00631D7E" w:rsidP="00BA0C3E">
            <w:pPr>
              <w:spacing w:line="240" w:lineRule="auto"/>
              <w:jc w:val="left"/>
              <w:rPr>
                <w:b w:val="0"/>
                <w:bCs w:val="0"/>
                <w:sz w:val="20"/>
                <w:szCs w:val="20"/>
              </w:rPr>
            </w:pPr>
            <w:r w:rsidRPr="0082285B">
              <w:rPr>
                <w:b w:val="0"/>
                <w:bCs w:val="0"/>
                <w:sz w:val="20"/>
                <w:szCs w:val="20"/>
              </w:rPr>
              <w:t>season</w:t>
            </w:r>
          </w:p>
        </w:tc>
      </w:tr>
      <w:tr w:rsidR="00631D7E" w:rsidRPr="0082285B" w14:paraId="14F27F26"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CD8D1B9" w14:textId="77777777" w:rsidR="00631D7E" w:rsidRPr="0082285B" w:rsidRDefault="00631D7E" w:rsidP="00BA0C3E">
            <w:pPr>
              <w:spacing w:line="240" w:lineRule="auto"/>
              <w:jc w:val="left"/>
              <w:rPr>
                <w:b w:val="0"/>
                <w:bCs w:val="0"/>
                <w:sz w:val="20"/>
                <w:szCs w:val="20"/>
              </w:rPr>
            </w:pPr>
            <w:r w:rsidRPr="0082285B">
              <w:rPr>
                <w:b w:val="0"/>
                <w:bCs w:val="0"/>
                <w:sz w:val="20"/>
                <w:szCs w:val="20"/>
              </w:rPr>
              <w:t>county</w:t>
            </w:r>
          </w:p>
        </w:tc>
      </w:tr>
      <w:tr w:rsidR="00631D7E" w:rsidRPr="0082285B" w14:paraId="6A6AFB9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6049F96" w14:textId="77777777" w:rsidR="00631D7E" w:rsidRPr="0082285B" w:rsidRDefault="00631D7E" w:rsidP="00BA0C3E">
            <w:pPr>
              <w:spacing w:line="240" w:lineRule="auto"/>
              <w:jc w:val="left"/>
              <w:rPr>
                <w:b w:val="0"/>
                <w:bCs w:val="0"/>
                <w:sz w:val="20"/>
                <w:szCs w:val="20"/>
              </w:rPr>
            </w:pPr>
            <w:r w:rsidRPr="0082285B">
              <w:rPr>
                <w:b w:val="0"/>
                <w:bCs w:val="0"/>
                <w:sz w:val="20"/>
                <w:szCs w:val="20"/>
              </w:rPr>
              <w:t>landcover</w:t>
            </w:r>
          </w:p>
        </w:tc>
      </w:tr>
      <w:tr w:rsidR="00631D7E" w:rsidRPr="0082285B" w14:paraId="23C99412"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5435967" w14:textId="77777777" w:rsidR="00631D7E" w:rsidRPr="0082285B" w:rsidRDefault="00631D7E" w:rsidP="00BA0C3E">
            <w:pPr>
              <w:spacing w:line="240" w:lineRule="auto"/>
              <w:jc w:val="left"/>
              <w:rPr>
                <w:b w:val="0"/>
                <w:bCs w:val="0"/>
                <w:sz w:val="20"/>
                <w:szCs w:val="20"/>
              </w:rPr>
            </w:pPr>
            <w:r w:rsidRPr="0082285B">
              <w:rPr>
                <w:b w:val="0"/>
                <w:bCs w:val="0"/>
                <w:sz w:val="20"/>
                <w:szCs w:val="20"/>
              </w:rPr>
              <w:t>SRA</w:t>
            </w:r>
          </w:p>
        </w:tc>
      </w:tr>
      <w:tr w:rsidR="00631D7E" w:rsidRPr="0082285B" w14:paraId="10CE4791"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07422D3E" w14:textId="77777777" w:rsidR="00631D7E" w:rsidRPr="0082285B" w:rsidRDefault="00631D7E" w:rsidP="00BA0C3E">
            <w:pPr>
              <w:spacing w:line="240" w:lineRule="auto"/>
              <w:jc w:val="left"/>
              <w:rPr>
                <w:b w:val="0"/>
                <w:bCs w:val="0"/>
                <w:sz w:val="20"/>
                <w:szCs w:val="20"/>
              </w:rPr>
            </w:pPr>
            <w:r w:rsidRPr="0082285B">
              <w:rPr>
                <w:b w:val="0"/>
                <w:bCs w:val="0"/>
                <w:sz w:val="20"/>
                <w:szCs w:val="20"/>
              </w:rPr>
              <w:t>DPA</w:t>
            </w:r>
          </w:p>
        </w:tc>
      </w:tr>
      <w:tr w:rsidR="00631D7E" w:rsidRPr="0082285B" w14:paraId="0A68A667"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49C4750" w14:textId="77777777" w:rsidR="00631D7E" w:rsidRPr="0082285B" w:rsidRDefault="00631D7E" w:rsidP="00631D7E">
            <w:pPr>
              <w:keepNext/>
              <w:spacing w:line="240" w:lineRule="auto"/>
              <w:jc w:val="left"/>
              <w:rPr>
                <w:b w:val="0"/>
                <w:bCs w:val="0"/>
                <w:sz w:val="20"/>
                <w:szCs w:val="20"/>
              </w:rPr>
            </w:pPr>
            <w:r w:rsidRPr="0082285B">
              <w:rPr>
                <w:b w:val="0"/>
                <w:bCs w:val="0"/>
                <w:sz w:val="20"/>
                <w:szCs w:val="20"/>
              </w:rPr>
              <w:t>FFSC</w:t>
            </w:r>
          </w:p>
        </w:tc>
      </w:tr>
    </w:tbl>
    <w:p w14:paraId="0AC6901B" w14:textId="783E13AB" w:rsidR="00631D7E" w:rsidRPr="0082285B" w:rsidRDefault="00631D7E" w:rsidP="00673A49">
      <w:pPr>
        <w:pStyle w:val="Beschriftung"/>
      </w:pPr>
      <w:bookmarkStart w:id="81" w:name="_Ref89015159"/>
      <w:bookmarkStart w:id="82" w:name="_Toc89204967"/>
      <w:r w:rsidRPr="0082285B">
        <w:t xml:space="preserve">Table </w:t>
      </w:r>
      <w:fldSimple w:instr=" SEQ Table \* ARABIC ">
        <w:r w:rsidR="00FE776D" w:rsidRPr="0082285B">
          <w:rPr>
            <w:noProof/>
          </w:rPr>
          <w:t>8</w:t>
        </w:r>
      </w:fldSimple>
      <w:bookmarkEnd w:id="81"/>
      <w:r w:rsidRPr="0082285B">
        <w:t>: Predictors used for modeling</w:t>
      </w:r>
      <w:bookmarkEnd w:id="82"/>
    </w:p>
    <w:p w14:paraId="5359D9CC" w14:textId="77777777" w:rsidR="0094066E" w:rsidRPr="0082285B" w:rsidRDefault="0094066E" w:rsidP="00FF0B80">
      <w:pPr>
        <w:sectPr w:rsidR="0094066E" w:rsidRPr="0082285B" w:rsidSect="006F45A7">
          <w:pgSz w:w="11900" w:h="16840"/>
          <w:pgMar w:top="1417" w:right="1417" w:bottom="1134" w:left="1417" w:header="708" w:footer="708" w:gutter="0"/>
          <w:cols w:space="708"/>
          <w:docGrid w:linePitch="360"/>
        </w:sectPr>
      </w:pPr>
    </w:p>
    <w:tbl>
      <w:tblPr>
        <w:tblStyle w:val="Gitternetztabelle3Akzent1"/>
        <w:tblW w:w="9209" w:type="dxa"/>
        <w:tblInd w:w="5" w:type="dxa"/>
        <w:tblLayout w:type="fixed"/>
        <w:tblLook w:val="04A0" w:firstRow="1" w:lastRow="0" w:firstColumn="1" w:lastColumn="0" w:noHBand="0" w:noVBand="1"/>
      </w:tblPr>
      <w:tblGrid>
        <w:gridCol w:w="1838"/>
        <w:gridCol w:w="799"/>
        <w:gridCol w:w="1111"/>
        <w:gridCol w:w="925"/>
        <w:gridCol w:w="1134"/>
        <w:gridCol w:w="992"/>
        <w:gridCol w:w="1134"/>
        <w:gridCol w:w="1276"/>
      </w:tblGrid>
      <w:tr w:rsidR="0094066E" w:rsidRPr="0082285B" w14:paraId="1AE9CCD2" w14:textId="77777777" w:rsidTr="009406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09" w:type="dxa"/>
            <w:gridSpan w:val="8"/>
            <w:shd w:val="clear" w:color="auto" w:fill="auto"/>
            <w:hideMark/>
          </w:tcPr>
          <w:p w14:paraId="390549B7" w14:textId="77777777" w:rsidR="0094066E" w:rsidRPr="0082285B" w:rsidRDefault="0094066E" w:rsidP="00914C98">
            <w:pPr>
              <w:spacing w:line="240" w:lineRule="auto"/>
              <w:jc w:val="center"/>
              <w:rPr>
                <w:b w:val="0"/>
                <w:bCs w:val="0"/>
              </w:rPr>
            </w:pPr>
            <w:r w:rsidRPr="0082285B">
              <w:rPr>
                <w:b w:val="0"/>
                <w:bCs w:val="0"/>
              </w:rPr>
              <w:lastRenderedPageBreak/>
              <w:t>Descriptive Statistics of Predictors used for Modeling</w:t>
            </w:r>
          </w:p>
        </w:tc>
      </w:tr>
      <w:tr w:rsidR="0094066E" w:rsidRPr="0082285B" w14:paraId="7C2F0011"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8"/>
            <w:shd w:val="clear" w:color="auto" w:fill="auto"/>
            <w:hideMark/>
          </w:tcPr>
          <w:p w14:paraId="166357E1" w14:textId="77777777" w:rsidR="0094066E" w:rsidRPr="0082285B" w:rsidRDefault="0094066E" w:rsidP="00914C98">
            <w:pPr>
              <w:spacing w:line="240" w:lineRule="auto"/>
              <w:jc w:val="center"/>
              <w:rPr>
                <w:sz w:val="18"/>
                <w:szCs w:val="18"/>
              </w:rPr>
            </w:pPr>
          </w:p>
        </w:tc>
      </w:tr>
      <w:tr w:rsidR="0094066E" w:rsidRPr="0082285B" w14:paraId="7DC70C6F"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2228842" w14:textId="77777777" w:rsidR="0094066E" w:rsidRPr="0082285B" w:rsidRDefault="0094066E" w:rsidP="00914C98">
            <w:pPr>
              <w:spacing w:line="240" w:lineRule="auto"/>
              <w:jc w:val="left"/>
              <w:rPr>
                <w:sz w:val="18"/>
                <w:szCs w:val="18"/>
              </w:rPr>
            </w:pPr>
          </w:p>
        </w:tc>
        <w:tc>
          <w:tcPr>
            <w:tcW w:w="799" w:type="dxa"/>
            <w:shd w:val="clear" w:color="auto" w:fill="auto"/>
            <w:hideMark/>
          </w:tcPr>
          <w:p w14:paraId="71D21E0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Min</w:t>
            </w:r>
          </w:p>
        </w:tc>
        <w:tc>
          <w:tcPr>
            <w:tcW w:w="1111" w:type="dxa"/>
            <w:shd w:val="clear" w:color="auto" w:fill="auto"/>
            <w:hideMark/>
          </w:tcPr>
          <w:p w14:paraId="24D6A20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5th Pctl</w:t>
            </w:r>
          </w:p>
        </w:tc>
        <w:tc>
          <w:tcPr>
            <w:tcW w:w="925" w:type="dxa"/>
            <w:shd w:val="clear" w:color="auto" w:fill="auto"/>
            <w:hideMark/>
          </w:tcPr>
          <w:p w14:paraId="5913867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Median</w:t>
            </w:r>
          </w:p>
        </w:tc>
        <w:tc>
          <w:tcPr>
            <w:tcW w:w="1134" w:type="dxa"/>
            <w:shd w:val="clear" w:color="auto" w:fill="auto"/>
            <w:hideMark/>
          </w:tcPr>
          <w:p w14:paraId="5D1B6B5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 xml:space="preserve"> 75th Pctl</w:t>
            </w:r>
          </w:p>
        </w:tc>
        <w:tc>
          <w:tcPr>
            <w:tcW w:w="992" w:type="dxa"/>
            <w:shd w:val="clear" w:color="auto" w:fill="auto"/>
            <w:hideMark/>
          </w:tcPr>
          <w:p w14:paraId="7FF19AB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Max</w:t>
            </w:r>
          </w:p>
        </w:tc>
        <w:tc>
          <w:tcPr>
            <w:tcW w:w="1134" w:type="dxa"/>
            <w:shd w:val="clear" w:color="auto" w:fill="auto"/>
            <w:hideMark/>
          </w:tcPr>
          <w:p w14:paraId="72C9E5A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Mean</w:t>
            </w:r>
          </w:p>
        </w:tc>
        <w:tc>
          <w:tcPr>
            <w:tcW w:w="1276" w:type="dxa"/>
            <w:shd w:val="clear" w:color="auto" w:fill="auto"/>
            <w:hideMark/>
          </w:tcPr>
          <w:p w14:paraId="467B285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St. Dev.</w:t>
            </w:r>
          </w:p>
        </w:tc>
      </w:tr>
      <w:tr w:rsidR="0094066E" w:rsidRPr="0082285B" w14:paraId="0104962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8"/>
            <w:shd w:val="clear" w:color="auto" w:fill="auto"/>
            <w:hideMark/>
          </w:tcPr>
          <w:p w14:paraId="5834EA12" w14:textId="77777777" w:rsidR="0094066E" w:rsidRPr="0082285B" w:rsidRDefault="0094066E" w:rsidP="00914C98">
            <w:pPr>
              <w:spacing w:line="240" w:lineRule="auto"/>
              <w:jc w:val="center"/>
              <w:rPr>
                <w:sz w:val="18"/>
                <w:szCs w:val="18"/>
              </w:rPr>
            </w:pPr>
          </w:p>
        </w:tc>
      </w:tr>
      <w:tr w:rsidR="0094066E" w:rsidRPr="0082285B" w14:paraId="643BDCA4"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801E376" w14:textId="77777777" w:rsidR="0094066E" w:rsidRPr="0082285B" w:rsidRDefault="0094066E" w:rsidP="00914C98">
            <w:pPr>
              <w:spacing w:line="240" w:lineRule="auto"/>
              <w:jc w:val="left"/>
              <w:rPr>
                <w:sz w:val="18"/>
                <w:szCs w:val="18"/>
              </w:rPr>
            </w:pPr>
            <w:r w:rsidRPr="0082285B">
              <w:rPr>
                <w:sz w:val="18"/>
                <w:szCs w:val="18"/>
              </w:rPr>
              <w:t>year</w:t>
            </w:r>
          </w:p>
        </w:tc>
        <w:tc>
          <w:tcPr>
            <w:tcW w:w="799" w:type="dxa"/>
            <w:shd w:val="clear" w:color="auto" w:fill="auto"/>
            <w:hideMark/>
          </w:tcPr>
          <w:p w14:paraId="6B7FF8A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010</w:t>
            </w:r>
          </w:p>
        </w:tc>
        <w:tc>
          <w:tcPr>
            <w:tcW w:w="1111" w:type="dxa"/>
            <w:shd w:val="clear" w:color="auto" w:fill="auto"/>
            <w:hideMark/>
          </w:tcPr>
          <w:p w14:paraId="27736C1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012</w:t>
            </w:r>
          </w:p>
        </w:tc>
        <w:tc>
          <w:tcPr>
            <w:tcW w:w="925" w:type="dxa"/>
            <w:shd w:val="clear" w:color="auto" w:fill="auto"/>
            <w:hideMark/>
          </w:tcPr>
          <w:p w14:paraId="12064D7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013</w:t>
            </w:r>
          </w:p>
        </w:tc>
        <w:tc>
          <w:tcPr>
            <w:tcW w:w="1134" w:type="dxa"/>
            <w:shd w:val="clear" w:color="auto" w:fill="auto"/>
            <w:hideMark/>
          </w:tcPr>
          <w:p w14:paraId="16D61D3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015</w:t>
            </w:r>
          </w:p>
        </w:tc>
        <w:tc>
          <w:tcPr>
            <w:tcW w:w="992" w:type="dxa"/>
            <w:shd w:val="clear" w:color="auto" w:fill="auto"/>
            <w:hideMark/>
          </w:tcPr>
          <w:p w14:paraId="2F2C1BD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016</w:t>
            </w:r>
          </w:p>
        </w:tc>
        <w:tc>
          <w:tcPr>
            <w:tcW w:w="1134" w:type="dxa"/>
            <w:shd w:val="clear" w:color="auto" w:fill="auto"/>
            <w:hideMark/>
          </w:tcPr>
          <w:p w14:paraId="4A35559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013.17</w:t>
            </w:r>
          </w:p>
        </w:tc>
        <w:tc>
          <w:tcPr>
            <w:tcW w:w="1276" w:type="dxa"/>
            <w:shd w:val="clear" w:color="auto" w:fill="auto"/>
            <w:hideMark/>
          </w:tcPr>
          <w:p w14:paraId="7B220C3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83</w:t>
            </w:r>
          </w:p>
        </w:tc>
      </w:tr>
      <w:tr w:rsidR="0094066E" w:rsidRPr="0082285B" w14:paraId="2C57AAC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78C7C2F" w14:textId="77777777" w:rsidR="0094066E" w:rsidRPr="0082285B" w:rsidRDefault="0094066E" w:rsidP="00914C98">
            <w:pPr>
              <w:spacing w:line="240" w:lineRule="auto"/>
              <w:jc w:val="left"/>
              <w:rPr>
                <w:sz w:val="18"/>
                <w:szCs w:val="18"/>
              </w:rPr>
            </w:pPr>
            <w:r w:rsidRPr="0082285B">
              <w:rPr>
                <w:sz w:val="18"/>
                <w:szCs w:val="18"/>
              </w:rPr>
              <w:t>campground</w:t>
            </w:r>
          </w:p>
        </w:tc>
        <w:tc>
          <w:tcPr>
            <w:tcW w:w="799" w:type="dxa"/>
            <w:shd w:val="clear" w:color="auto" w:fill="auto"/>
            <w:hideMark/>
          </w:tcPr>
          <w:p w14:paraId="1384F38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E7FAE2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348F0C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049B74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70895A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F61FB5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0CF4F49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r>
      <w:tr w:rsidR="0094066E" w:rsidRPr="0082285B" w14:paraId="6F485E21"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A3F8C67" w14:textId="77777777" w:rsidR="0094066E" w:rsidRPr="0082285B" w:rsidRDefault="0094066E" w:rsidP="00914C98">
            <w:pPr>
              <w:spacing w:line="240" w:lineRule="auto"/>
              <w:jc w:val="left"/>
              <w:rPr>
                <w:sz w:val="18"/>
                <w:szCs w:val="18"/>
              </w:rPr>
            </w:pPr>
            <w:r w:rsidRPr="0082285B">
              <w:rPr>
                <w:sz w:val="18"/>
                <w:szCs w:val="18"/>
              </w:rPr>
              <w:t>state_park</w:t>
            </w:r>
          </w:p>
        </w:tc>
        <w:tc>
          <w:tcPr>
            <w:tcW w:w="799" w:type="dxa"/>
            <w:shd w:val="clear" w:color="auto" w:fill="auto"/>
            <w:hideMark/>
          </w:tcPr>
          <w:p w14:paraId="32FA2BC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26E3B6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19E9842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E80C78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D7378B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1E9A7F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2BDD992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7</w:t>
            </w:r>
          </w:p>
        </w:tc>
      </w:tr>
      <w:tr w:rsidR="0094066E" w:rsidRPr="0082285B" w14:paraId="054614E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64FFB58" w14:textId="77777777" w:rsidR="0094066E" w:rsidRPr="0082285B" w:rsidRDefault="0094066E" w:rsidP="00914C98">
            <w:pPr>
              <w:spacing w:line="240" w:lineRule="auto"/>
              <w:jc w:val="left"/>
              <w:rPr>
                <w:sz w:val="18"/>
                <w:szCs w:val="18"/>
              </w:rPr>
            </w:pPr>
            <w:r w:rsidRPr="0082285B">
              <w:rPr>
                <w:sz w:val="18"/>
                <w:szCs w:val="18"/>
              </w:rPr>
              <w:t>picnic</w:t>
            </w:r>
          </w:p>
        </w:tc>
        <w:tc>
          <w:tcPr>
            <w:tcW w:w="799" w:type="dxa"/>
            <w:shd w:val="clear" w:color="auto" w:fill="auto"/>
            <w:hideMark/>
          </w:tcPr>
          <w:p w14:paraId="056A336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643382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BCF324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6C8810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50B662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159BF6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5B0FB95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7</w:t>
            </w:r>
          </w:p>
        </w:tc>
      </w:tr>
      <w:tr w:rsidR="0094066E" w:rsidRPr="0082285B" w14:paraId="4D772D36"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C9D8529" w14:textId="77777777" w:rsidR="0094066E" w:rsidRPr="0082285B" w:rsidRDefault="0094066E" w:rsidP="00914C98">
            <w:pPr>
              <w:spacing w:line="240" w:lineRule="auto"/>
              <w:jc w:val="left"/>
              <w:rPr>
                <w:sz w:val="18"/>
                <w:szCs w:val="18"/>
              </w:rPr>
            </w:pPr>
            <w:r w:rsidRPr="0082285B">
              <w:rPr>
                <w:sz w:val="18"/>
                <w:szCs w:val="18"/>
              </w:rPr>
              <w:t>elevation_mean</w:t>
            </w:r>
          </w:p>
        </w:tc>
        <w:tc>
          <w:tcPr>
            <w:tcW w:w="799" w:type="dxa"/>
            <w:shd w:val="clear" w:color="auto" w:fill="auto"/>
            <w:hideMark/>
          </w:tcPr>
          <w:p w14:paraId="720A778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1</w:t>
            </w:r>
          </w:p>
        </w:tc>
        <w:tc>
          <w:tcPr>
            <w:tcW w:w="1111" w:type="dxa"/>
            <w:shd w:val="clear" w:color="auto" w:fill="auto"/>
            <w:hideMark/>
          </w:tcPr>
          <w:p w14:paraId="16980C7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514.98</w:t>
            </w:r>
          </w:p>
        </w:tc>
        <w:tc>
          <w:tcPr>
            <w:tcW w:w="925" w:type="dxa"/>
            <w:shd w:val="clear" w:color="auto" w:fill="auto"/>
            <w:hideMark/>
          </w:tcPr>
          <w:p w14:paraId="6222573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038.31</w:t>
            </w:r>
          </w:p>
        </w:tc>
        <w:tc>
          <w:tcPr>
            <w:tcW w:w="1134" w:type="dxa"/>
            <w:shd w:val="clear" w:color="auto" w:fill="auto"/>
            <w:hideMark/>
          </w:tcPr>
          <w:p w14:paraId="5A79B99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499.83</w:t>
            </w:r>
          </w:p>
        </w:tc>
        <w:tc>
          <w:tcPr>
            <w:tcW w:w="992" w:type="dxa"/>
            <w:shd w:val="clear" w:color="auto" w:fill="auto"/>
            <w:hideMark/>
          </w:tcPr>
          <w:p w14:paraId="0AD1CE6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417.41</w:t>
            </w:r>
          </w:p>
        </w:tc>
        <w:tc>
          <w:tcPr>
            <w:tcW w:w="1134" w:type="dxa"/>
            <w:shd w:val="clear" w:color="auto" w:fill="auto"/>
            <w:hideMark/>
          </w:tcPr>
          <w:p w14:paraId="2DE89C5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014.32</w:t>
            </w:r>
          </w:p>
        </w:tc>
        <w:tc>
          <w:tcPr>
            <w:tcW w:w="1276" w:type="dxa"/>
            <w:shd w:val="clear" w:color="auto" w:fill="auto"/>
            <w:hideMark/>
          </w:tcPr>
          <w:p w14:paraId="4FC180C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585.40</w:t>
            </w:r>
          </w:p>
        </w:tc>
      </w:tr>
      <w:tr w:rsidR="0094066E" w:rsidRPr="0082285B" w14:paraId="1B33C75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00E4A4E" w14:textId="77777777" w:rsidR="0094066E" w:rsidRPr="0082285B" w:rsidRDefault="0094066E" w:rsidP="00914C98">
            <w:pPr>
              <w:spacing w:line="240" w:lineRule="auto"/>
              <w:jc w:val="left"/>
              <w:rPr>
                <w:sz w:val="18"/>
                <w:szCs w:val="18"/>
              </w:rPr>
            </w:pPr>
            <w:r w:rsidRPr="0082285B">
              <w:rPr>
                <w:sz w:val="18"/>
                <w:szCs w:val="18"/>
              </w:rPr>
              <w:t>CPP</w:t>
            </w:r>
          </w:p>
        </w:tc>
        <w:tc>
          <w:tcPr>
            <w:tcW w:w="799" w:type="dxa"/>
            <w:shd w:val="clear" w:color="auto" w:fill="auto"/>
            <w:hideMark/>
          </w:tcPr>
          <w:p w14:paraId="6F457C6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7C38FF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476778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FD55C5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744B36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1A32D9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5C17E18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3</w:t>
            </w:r>
          </w:p>
        </w:tc>
      </w:tr>
      <w:tr w:rsidR="0094066E" w:rsidRPr="0082285B" w14:paraId="3B3060FF"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C724F03" w14:textId="77777777" w:rsidR="0094066E" w:rsidRPr="0082285B" w:rsidRDefault="0094066E" w:rsidP="00914C98">
            <w:pPr>
              <w:spacing w:line="240" w:lineRule="auto"/>
              <w:jc w:val="left"/>
              <w:rPr>
                <w:sz w:val="18"/>
                <w:szCs w:val="18"/>
              </w:rPr>
            </w:pPr>
            <w:r w:rsidRPr="0082285B">
              <w:rPr>
                <w:sz w:val="18"/>
                <w:szCs w:val="18"/>
              </w:rPr>
              <w:t>CPAD</w:t>
            </w:r>
          </w:p>
        </w:tc>
        <w:tc>
          <w:tcPr>
            <w:tcW w:w="799" w:type="dxa"/>
            <w:shd w:val="clear" w:color="auto" w:fill="auto"/>
            <w:hideMark/>
          </w:tcPr>
          <w:p w14:paraId="384DDEB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E66B86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925" w:type="dxa"/>
            <w:shd w:val="clear" w:color="auto" w:fill="auto"/>
            <w:hideMark/>
          </w:tcPr>
          <w:p w14:paraId="65BDF72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43C0616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992" w:type="dxa"/>
            <w:shd w:val="clear" w:color="auto" w:fill="auto"/>
            <w:hideMark/>
          </w:tcPr>
          <w:p w14:paraId="4666518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E52E4C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84</w:t>
            </w:r>
          </w:p>
        </w:tc>
        <w:tc>
          <w:tcPr>
            <w:tcW w:w="1276" w:type="dxa"/>
            <w:shd w:val="clear" w:color="auto" w:fill="auto"/>
            <w:hideMark/>
          </w:tcPr>
          <w:p w14:paraId="2D1FE21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37</w:t>
            </w:r>
          </w:p>
        </w:tc>
      </w:tr>
      <w:tr w:rsidR="0094066E" w:rsidRPr="0082285B" w14:paraId="4A86A0D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A05E0AA" w14:textId="77777777" w:rsidR="0094066E" w:rsidRPr="0082285B" w:rsidRDefault="0094066E" w:rsidP="00914C98">
            <w:pPr>
              <w:spacing w:line="240" w:lineRule="auto"/>
              <w:jc w:val="left"/>
              <w:rPr>
                <w:sz w:val="18"/>
                <w:szCs w:val="18"/>
              </w:rPr>
            </w:pPr>
            <w:r w:rsidRPr="0082285B">
              <w:rPr>
                <w:sz w:val="18"/>
                <w:szCs w:val="18"/>
              </w:rPr>
              <w:t>CCED</w:t>
            </w:r>
          </w:p>
        </w:tc>
        <w:tc>
          <w:tcPr>
            <w:tcW w:w="799" w:type="dxa"/>
            <w:shd w:val="clear" w:color="auto" w:fill="auto"/>
            <w:hideMark/>
          </w:tcPr>
          <w:p w14:paraId="5E88C54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00527B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0D2233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89D357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21808B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F12439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3</w:t>
            </w:r>
          </w:p>
        </w:tc>
        <w:tc>
          <w:tcPr>
            <w:tcW w:w="1276" w:type="dxa"/>
            <w:shd w:val="clear" w:color="auto" w:fill="auto"/>
            <w:hideMark/>
          </w:tcPr>
          <w:p w14:paraId="2AB706A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4</w:t>
            </w:r>
          </w:p>
        </w:tc>
      </w:tr>
      <w:tr w:rsidR="0094066E" w:rsidRPr="0082285B" w14:paraId="2B6DF96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9D4203C" w14:textId="77777777" w:rsidR="0094066E" w:rsidRPr="0082285B" w:rsidRDefault="0094066E" w:rsidP="00914C98">
            <w:pPr>
              <w:spacing w:line="240" w:lineRule="auto"/>
              <w:jc w:val="left"/>
              <w:rPr>
                <w:sz w:val="18"/>
                <w:szCs w:val="18"/>
              </w:rPr>
            </w:pPr>
            <w:r w:rsidRPr="0082285B">
              <w:rPr>
                <w:sz w:val="18"/>
                <w:szCs w:val="18"/>
              </w:rPr>
              <w:t>precip_mean</w:t>
            </w:r>
          </w:p>
        </w:tc>
        <w:tc>
          <w:tcPr>
            <w:tcW w:w="799" w:type="dxa"/>
            <w:shd w:val="clear" w:color="auto" w:fill="auto"/>
            <w:hideMark/>
          </w:tcPr>
          <w:p w14:paraId="49E55B0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3.79</w:t>
            </w:r>
          </w:p>
        </w:tc>
        <w:tc>
          <w:tcPr>
            <w:tcW w:w="1111" w:type="dxa"/>
            <w:shd w:val="clear" w:color="auto" w:fill="auto"/>
            <w:hideMark/>
          </w:tcPr>
          <w:p w14:paraId="7EE16B4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6.58</w:t>
            </w:r>
          </w:p>
        </w:tc>
        <w:tc>
          <w:tcPr>
            <w:tcW w:w="925" w:type="dxa"/>
            <w:shd w:val="clear" w:color="auto" w:fill="auto"/>
            <w:hideMark/>
          </w:tcPr>
          <w:p w14:paraId="28DDD09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8.28</w:t>
            </w:r>
          </w:p>
        </w:tc>
        <w:tc>
          <w:tcPr>
            <w:tcW w:w="1134" w:type="dxa"/>
            <w:shd w:val="clear" w:color="auto" w:fill="auto"/>
            <w:hideMark/>
          </w:tcPr>
          <w:p w14:paraId="60993C6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61.81</w:t>
            </w:r>
          </w:p>
        </w:tc>
        <w:tc>
          <w:tcPr>
            <w:tcW w:w="992" w:type="dxa"/>
            <w:shd w:val="clear" w:color="auto" w:fill="auto"/>
            <w:hideMark/>
          </w:tcPr>
          <w:p w14:paraId="71AF10A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399.00</w:t>
            </w:r>
          </w:p>
        </w:tc>
        <w:tc>
          <w:tcPr>
            <w:tcW w:w="1134" w:type="dxa"/>
            <w:shd w:val="clear" w:color="auto" w:fill="auto"/>
            <w:hideMark/>
          </w:tcPr>
          <w:p w14:paraId="641FFE8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57.59</w:t>
            </w:r>
          </w:p>
        </w:tc>
        <w:tc>
          <w:tcPr>
            <w:tcW w:w="1276" w:type="dxa"/>
            <w:shd w:val="clear" w:color="auto" w:fill="auto"/>
            <w:hideMark/>
          </w:tcPr>
          <w:p w14:paraId="3A74BC7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66.99</w:t>
            </w:r>
          </w:p>
        </w:tc>
      </w:tr>
      <w:tr w:rsidR="0094066E" w:rsidRPr="0082285B" w14:paraId="2BFAA56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5054FF7" w14:textId="77777777" w:rsidR="0094066E" w:rsidRPr="0082285B" w:rsidRDefault="0094066E" w:rsidP="00914C98">
            <w:pPr>
              <w:spacing w:line="240" w:lineRule="auto"/>
              <w:jc w:val="left"/>
              <w:rPr>
                <w:sz w:val="18"/>
                <w:szCs w:val="18"/>
              </w:rPr>
            </w:pPr>
            <w:r w:rsidRPr="0082285B">
              <w:rPr>
                <w:sz w:val="18"/>
                <w:szCs w:val="18"/>
              </w:rPr>
              <w:t>population_density_mean</w:t>
            </w:r>
          </w:p>
        </w:tc>
        <w:tc>
          <w:tcPr>
            <w:tcW w:w="799" w:type="dxa"/>
            <w:shd w:val="clear" w:color="auto" w:fill="auto"/>
            <w:hideMark/>
          </w:tcPr>
          <w:p w14:paraId="27D97A0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D2AC9A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D86586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w:t>
            </w:r>
          </w:p>
        </w:tc>
        <w:tc>
          <w:tcPr>
            <w:tcW w:w="1134" w:type="dxa"/>
            <w:shd w:val="clear" w:color="auto" w:fill="auto"/>
            <w:hideMark/>
          </w:tcPr>
          <w:p w14:paraId="35FAD16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6</w:t>
            </w:r>
          </w:p>
        </w:tc>
        <w:tc>
          <w:tcPr>
            <w:tcW w:w="992" w:type="dxa"/>
            <w:shd w:val="clear" w:color="auto" w:fill="auto"/>
            <w:hideMark/>
          </w:tcPr>
          <w:p w14:paraId="7240D9D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661</w:t>
            </w:r>
          </w:p>
        </w:tc>
        <w:tc>
          <w:tcPr>
            <w:tcW w:w="1134" w:type="dxa"/>
            <w:shd w:val="clear" w:color="auto" w:fill="auto"/>
            <w:hideMark/>
          </w:tcPr>
          <w:p w14:paraId="3CF1595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9.37</w:t>
            </w:r>
          </w:p>
        </w:tc>
        <w:tc>
          <w:tcPr>
            <w:tcW w:w="1276" w:type="dxa"/>
            <w:shd w:val="clear" w:color="auto" w:fill="auto"/>
            <w:hideMark/>
          </w:tcPr>
          <w:p w14:paraId="11FCD81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53.76</w:t>
            </w:r>
          </w:p>
        </w:tc>
      </w:tr>
      <w:tr w:rsidR="0094066E" w:rsidRPr="0082285B" w14:paraId="2FD289B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9A818FD" w14:textId="77777777" w:rsidR="0094066E" w:rsidRPr="0082285B" w:rsidRDefault="0094066E" w:rsidP="00914C98">
            <w:pPr>
              <w:spacing w:line="240" w:lineRule="auto"/>
              <w:jc w:val="left"/>
              <w:rPr>
                <w:sz w:val="18"/>
                <w:szCs w:val="18"/>
              </w:rPr>
            </w:pPr>
            <w:r w:rsidRPr="0082285B">
              <w:rPr>
                <w:sz w:val="18"/>
                <w:szCs w:val="18"/>
              </w:rPr>
              <w:t>dist_city</w:t>
            </w:r>
          </w:p>
        </w:tc>
        <w:tc>
          <w:tcPr>
            <w:tcW w:w="799" w:type="dxa"/>
            <w:shd w:val="clear" w:color="auto" w:fill="auto"/>
            <w:hideMark/>
          </w:tcPr>
          <w:p w14:paraId="50D3811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D0B5D3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4'257</w:t>
            </w:r>
          </w:p>
        </w:tc>
        <w:tc>
          <w:tcPr>
            <w:tcW w:w="925" w:type="dxa"/>
            <w:shd w:val="clear" w:color="auto" w:fill="auto"/>
            <w:hideMark/>
          </w:tcPr>
          <w:p w14:paraId="1804D4D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7'997</w:t>
            </w:r>
          </w:p>
        </w:tc>
        <w:tc>
          <w:tcPr>
            <w:tcW w:w="1134" w:type="dxa"/>
            <w:shd w:val="clear" w:color="auto" w:fill="auto"/>
            <w:hideMark/>
          </w:tcPr>
          <w:p w14:paraId="0C66E4C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44'541</w:t>
            </w:r>
          </w:p>
        </w:tc>
        <w:tc>
          <w:tcPr>
            <w:tcW w:w="992" w:type="dxa"/>
            <w:shd w:val="clear" w:color="auto" w:fill="auto"/>
            <w:hideMark/>
          </w:tcPr>
          <w:p w14:paraId="626251A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82'130</w:t>
            </w:r>
          </w:p>
        </w:tc>
        <w:tc>
          <w:tcPr>
            <w:tcW w:w="1134" w:type="dxa"/>
            <w:shd w:val="clear" w:color="auto" w:fill="auto"/>
            <w:hideMark/>
          </w:tcPr>
          <w:p w14:paraId="70E3141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30'205.72</w:t>
            </w:r>
          </w:p>
        </w:tc>
        <w:tc>
          <w:tcPr>
            <w:tcW w:w="1276" w:type="dxa"/>
            <w:shd w:val="clear" w:color="auto" w:fill="auto"/>
            <w:hideMark/>
          </w:tcPr>
          <w:p w14:paraId="528768F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8'990.26</w:t>
            </w:r>
          </w:p>
        </w:tc>
      </w:tr>
      <w:tr w:rsidR="0094066E" w:rsidRPr="0082285B" w14:paraId="524167FB"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AF953D2" w14:textId="77777777" w:rsidR="0094066E" w:rsidRPr="0082285B" w:rsidRDefault="0094066E" w:rsidP="00914C98">
            <w:pPr>
              <w:spacing w:line="240" w:lineRule="auto"/>
              <w:jc w:val="left"/>
              <w:rPr>
                <w:sz w:val="18"/>
                <w:szCs w:val="18"/>
              </w:rPr>
            </w:pPr>
            <w:r w:rsidRPr="0082285B">
              <w:rPr>
                <w:sz w:val="18"/>
                <w:szCs w:val="18"/>
              </w:rPr>
              <w:t>dist_firestation</w:t>
            </w:r>
          </w:p>
        </w:tc>
        <w:tc>
          <w:tcPr>
            <w:tcW w:w="799" w:type="dxa"/>
            <w:shd w:val="clear" w:color="auto" w:fill="auto"/>
            <w:hideMark/>
          </w:tcPr>
          <w:p w14:paraId="0A11772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288</w:t>
            </w:r>
          </w:p>
        </w:tc>
        <w:tc>
          <w:tcPr>
            <w:tcW w:w="1111" w:type="dxa"/>
            <w:shd w:val="clear" w:color="auto" w:fill="auto"/>
            <w:hideMark/>
          </w:tcPr>
          <w:p w14:paraId="5B15FC0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8'165</w:t>
            </w:r>
          </w:p>
        </w:tc>
        <w:tc>
          <w:tcPr>
            <w:tcW w:w="925" w:type="dxa"/>
            <w:shd w:val="clear" w:color="auto" w:fill="auto"/>
            <w:hideMark/>
          </w:tcPr>
          <w:p w14:paraId="757243A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4'277</w:t>
            </w:r>
          </w:p>
        </w:tc>
        <w:tc>
          <w:tcPr>
            <w:tcW w:w="1134" w:type="dxa"/>
            <w:shd w:val="clear" w:color="auto" w:fill="auto"/>
            <w:hideMark/>
          </w:tcPr>
          <w:p w14:paraId="3B993BF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23'455</w:t>
            </w:r>
          </w:p>
        </w:tc>
        <w:tc>
          <w:tcPr>
            <w:tcW w:w="992" w:type="dxa"/>
            <w:shd w:val="clear" w:color="auto" w:fill="auto"/>
            <w:hideMark/>
          </w:tcPr>
          <w:p w14:paraId="009E9A3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69'363</w:t>
            </w:r>
          </w:p>
        </w:tc>
        <w:tc>
          <w:tcPr>
            <w:tcW w:w="1134" w:type="dxa"/>
            <w:shd w:val="clear" w:color="auto" w:fill="auto"/>
            <w:hideMark/>
          </w:tcPr>
          <w:p w14:paraId="5F8E48B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7'073.02</w:t>
            </w:r>
          </w:p>
        </w:tc>
        <w:tc>
          <w:tcPr>
            <w:tcW w:w="1276" w:type="dxa"/>
            <w:shd w:val="clear" w:color="auto" w:fill="auto"/>
            <w:hideMark/>
          </w:tcPr>
          <w:p w14:paraId="7088FC3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1'661.99</w:t>
            </w:r>
          </w:p>
        </w:tc>
      </w:tr>
      <w:tr w:rsidR="0094066E" w:rsidRPr="0082285B" w14:paraId="3DE0AB6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23EEE76" w14:textId="77777777" w:rsidR="0094066E" w:rsidRPr="0082285B" w:rsidRDefault="0094066E" w:rsidP="00914C98">
            <w:pPr>
              <w:spacing w:line="240" w:lineRule="auto"/>
              <w:jc w:val="left"/>
              <w:rPr>
                <w:sz w:val="18"/>
                <w:szCs w:val="18"/>
              </w:rPr>
            </w:pPr>
            <w:r w:rsidRPr="0082285B">
              <w:rPr>
                <w:sz w:val="18"/>
                <w:szCs w:val="18"/>
              </w:rPr>
              <w:t>dist_lake</w:t>
            </w:r>
          </w:p>
        </w:tc>
        <w:tc>
          <w:tcPr>
            <w:tcW w:w="799" w:type="dxa"/>
            <w:shd w:val="clear" w:color="auto" w:fill="auto"/>
            <w:hideMark/>
          </w:tcPr>
          <w:p w14:paraId="334EFC6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78351B6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752</w:t>
            </w:r>
          </w:p>
        </w:tc>
        <w:tc>
          <w:tcPr>
            <w:tcW w:w="925" w:type="dxa"/>
            <w:shd w:val="clear" w:color="auto" w:fill="auto"/>
            <w:hideMark/>
          </w:tcPr>
          <w:p w14:paraId="286A576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3'625</w:t>
            </w:r>
          </w:p>
        </w:tc>
        <w:tc>
          <w:tcPr>
            <w:tcW w:w="1134" w:type="dxa"/>
            <w:shd w:val="clear" w:color="auto" w:fill="auto"/>
            <w:hideMark/>
          </w:tcPr>
          <w:p w14:paraId="12A6E70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6'617</w:t>
            </w:r>
          </w:p>
        </w:tc>
        <w:tc>
          <w:tcPr>
            <w:tcW w:w="992" w:type="dxa"/>
            <w:shd w:val="clear" w:color="auto" w:fill="auto"/>
            <w:hideMark/>
          </w:tcPr>
          <w:p w14:paraId="27F8BEC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7'556</w:t>
            </w:r>
          </w:p>
        </w:tc>
        <w:tc>
          <w:tcPr>
            <w:tcW w:w="1134" w:type="dxa"/>
            <w:shd w:val="clear" w:color="auto" w:fill="auto"/>
            <w:hideMark/>
          </w:tcPr>
          <w:p w14:paraId="0CBB684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4'743.32</w:t>
            </w:r>
          </w:p>
        </w:tc>
        <w:tc>
          <w:tcPr>
            <w:tcW w:w="1276" w:type="dxa"/>
            <w:shd w:val="clear" w:color="auto" w:fill="auto"/>
            <w:hideMark/>
          </w:tcPr>
          <w:p w14:paraId="0C9B538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4'062.62</w:t>
            </w:r>
          </w:p>
        </w:tc>
      </w:tr>
      <w:tr w:rsidR="0094066E" w:rsidRPr="0082285B" w14:paraId="5E4183C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F1B5E55" w14:textId="77777777" w:rsidR="0094066E" w:rsidRPr="0082285B" w:rsidRDefault="0094066E" w:rsidP="00914C98">
            <w:pPr>
              <w:spacing w:line="240" w:lineRule="auto"/>
              <w:jc w:val="left"/>
              <w:rPr>
                <w:sz w:val="18"/>
                <w:szCs w:val="18"/>
              </w:rPr>
            </w:pPr>
            <w:r w:rsidRPr="0082285B">
              <w:rPr>
                <w:sz w:val="18"/>
                <w:szCs w:val="18"/>
              </w:rPr>
              <w:t>dist_river</w:t>
            </w:r>
          </w:p>
        </w:tc>
        <w:tc>
          <w:tcPr>
            <w:tcW w:w="799" w:type="dxa"/>
            <w:shd w:val="clear" w:color="auto" w:fill="auto"/>
            <w:hideMark/>
          </w:tcPr>
          <w:p w14:paraId="07FEE8A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11" w:type="dxa"/>
            <w:shd w:val="clear" w:color="auto" w:fill="auto"/>
            <w:hideMark/>
          </w:tcPr>
          <w:p w14:paraId="592F24C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515</w:t>
            </w:r>
          </w:p>
        </w:tc>
        <w:tc>
          <w:tcPr>
            <w:tcW w:w="925" w:type="dxa"/>
            <w:shd w:val="clear" w:color="auto" w:fill="auto"/>
            <w:hideMark/>
          </w:tcPr>
          <w:p w14:paraId="00A3D52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3'389</w:t>
            </w:r>
          </w:p>
        </w:tc>
        <w:tc>
          <w:tcPr>
            <w:tcW w:w="1134" w:type="dxa"/>
            <w:shd w:val="clear" w:color="auto" w:fill="auto"/>
            <w:hideMark/>
          </w:tcPr>
          <w:p w14:paraId="2834ABE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6'243</w:t>
            </w:r>
          </w:p>
        </w:tc>
        <w:tc>
          <w:tcPr>
            <w:tcW w:w="992" w:type="dxa"/>
            <w:shd w:val="clear" w:color="auto" w:fill="auto"/>
            <w:hideMark/>
          </w:tcPr>
          <w:p w14:paraId="07B3B75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39'041</w:t>
            </w:r>
          </w:p>
        </w:tc>
        <w:tc>
          <w:tcPr>
            <w:tcW w:w="1134" w:type="dxa"/>
            <w:shd w:val="clear" w:color="auto" w:fill="auto"/>
            <w:hideMark/>
          </w:tcPr>
          <w:p w14:paraId="148DD56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4'788.66</w:t>
            </w:r>
          </w:p>
        </w:tc>
        <w:tc>
          <w:tcPr>
            <w:tcW w:w="1276" w:type="dxa"/>
            <w:shd w:val="clear" w:color="auto" w:fill="auto"/>
            <w:hideMark/>
          </w:tcPr>
          <w:p w14:paraId="20404FC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5'105.88</w:t>
            </w:r>
          </w:p>
        </w:tc>
      </w:tr>
      <w:tr w:rsidR="0094066E" w:rsidRPr="0082285B" w14:paraId="7507ECB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26A7DB9" w14:textId="77777777" w:rsidR="0094066E" w:rsidRPr="0082285B" w:rsidRDefault="0094066E" w:rsidP="00914C98">
            <w:pPr>
              <w:spacing w:line="240" w:lineRule="auto"/>
              <w:jc w:val="left"/>
              <w:rPr>
                <w:sz w:val="18"/>
                <w:szCs w:val="18"/>
              </w:rPr>
            </w:pPr>
            <w:r w:rsidRPr="0082285B">
              <w:rPr>
                <w:sz w:val="18"/>
                <w:szCs w:val="18"/>
              </w:rPr>
              <w:t>dist_powerline</w:t>
            </w:r>
          </w:p>
        </w:tc>
        <w:tc>
          <w:tcPr>
            <w:tcW w:w="799" w:type="dxa"/>
            <w:shd w:val="clear" w:color="auto" w:fill="auto"/>
            <w:hideMark/>
          </w:tcPr>
          <w:p w14:paraId="1A65D20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F36929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394</w:t>
            </w:r>
          </w:p>
        </w:tc>
        <w:tc>
          <w:tcPr>
            <w:tcW w:w="925" w:type="dxa"/>
            <w:shd w:val="clear" w:color="auto" w:fill="auto"/>
            <w:hideMark/>
          </w:tcPr>
          <w:p w14:paraId="7BA241A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6'770</w:t>
            </w:r>
          </w:p>
        </w:tc>
        <w:tc>
          <w:tcPr>
            <w:tcW w:w="1134" w:type="dxa"/>
            <w:shd w:val="clear" w:color="auto" w:fill="auto"/>
            <w:hideMark/>
          </w:tcPr>
          <w:p w14:paraId="1ABCC61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4'240</w:t>
            </w:r>
          </w:p>
        </w:tc>
        <w:tc>
          <w:tcPr>
            <w:tcW w:w="992" w:type="dxa"/>
            <w:shd w:val="clear" w:color="auto" w:fill="auto"/>
            <w:hideMark/>
          </w:tcPr>
          <w:p w14:paraId="5707F29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42'216</w:t>
            </w:r>
          </w:p>
        </w:tc>
        <w:tc>
          <w:tcPr>
            <w:tcW w:w="1134" w:type="dxa"/>
            <w:shd w:val="clear" w:color="auto" w:fill="auto"/>
            <w:hideMark/>
          </w:tcPr>
          <w:p w14:paraId="66F15D7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9'552.95</w:t>
            </w:r>
          </w:p>
        </w:tc>
        <w:tc>
          <w:tcPr>
            <w:tcW w:w="1276" w:type="dxa"/>
            <w:shd w:val="clear" w:color="auto" w:fill="auto"/>
            <w:hideMark/>
          </w:tcPr>
          <w:p w14:paraId="549BB8A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8'898.00</w:t>
            </w:r>
          </w:p>
        </w:tc>
      </w:tr>
      <w:tr w:rsidR="0094066E" w:rsidRPr="0082285B" w14:paraId="044F4A34"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C11AAC2" w14:textId="77777777" w:rsidR="0094066E" w:rsidRPr="0082285B" w:rsidRDefault="0094066E" w:rsidP="00914C98">
            <w:pPr>
              <w:spacing w:line="240" w:lineRule="auto"/>
              <w:jc w:val="left"/>
              <w:rPr>
                <w:sz w:val="18"/>
                <w:szCs w:val="18"/>
              </w:rPr>
            </w:pPr>
            <w:r w:rsidRPr="0082285B">
              <w:rPr>
                <w:sz w:val="18"/>
                <w:szCs w:val="18"/>
              </w:rPr>
              <w:t>dist_road</w:t>
            </w:r>
          </w:p>
        </w:tc>
        <w:tc>
          <w:tcPr>
            <w:tcW w:w="799" w:type="dxa"/>
            <w:shd w:val="clear" w:color="auto" w:fill="auto"/>
            <w:hideMark/>
          </w:tcPr>
          <w:p w14:paraId="5CD0B2C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D68A35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2'809</w:t>
            </w:r>
          </w:p>
        </w:tc>
        <w:tc>
          <w:tcPr>
            <w:tcW w:w="925" w:type="dxa"/>
            <w:shd w:val="clear" w:color="auto" w:fill="auto"/>
            <w:hideMark/>
          </w:tcPr>
          <w:p w14:paraId="424F08E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6'932</w:t>
            </w:r>
          </w:p>
        </w:tc>
        <w:tc>
          <w:tcPr>
            <w:tcW w:w="1134" w:type="dxa"/>
            <w:shd w:val="clear" w:color="auto" w:fill="auto"/>
            <w:hideMark/>
          </w:tcPr>
          <w:p w14:paraId="6D15B75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2'697</w:t>
            </w:r>
          </w:p>
        </w:tc>
        <w:tc>
          <w:tcPr>
            <w:tcW w:w="992" w:type="dxa"/>
            <w:shd w:val="clear" w:color="auto" w:fill="auto"/>
            <w:hideMark/>
          </w:tcPr>
          <w:p w14:paraId="7527AFF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38'692</w:t>
            </w:r>
          </w:p>
        </w:tc>
        <w:tc>
          <w:tcPr>
            <w:tcW w:w="1134" w:type="dxa"/>
            <w:shd w:val="clear" w:color="auto" w:fill="auto"/>
            <w:hideMark/>
          </w:tcPr>
          <w:p w14:paraId="0E96807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8'734.08</w:t>
            </w:r>
          </w:p>
        </w:tc>
        <w:tc>
          <w:tcPr>
            <w:tcW w:w="1276" w:type="dxa"/>
            <w:shd w:val="clear" w:color="auto" w:fill="auto"/>
            <w:hideMark/>
          </w:tcPr>
          <w:p w14:paraId="3ECAC75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7'393.17</w:t>
            </w:r>
          </w:p>
        </w:tc>
      </w:tr>
      <w:tr w:rsidR="0094066E" w:rsidRPr="0082285B" w14:paraId="5EBE7EB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0DE5354" w14:textId="77777777" w:rsidR="0094066E" w:rsidRPr="0082285B" w:rsidRDefault="0094066E" w:rsidP="00914C98">
            <w:pPr>
              <w:spacing w:line="240" w:lineRule="auto"/>
              <w:jc w:val="left"/>
              <w:rPr>
                <w:sz w:val="18"/>
                <w:szCs w:val="18"/>
              </w:rPr>
            </w:pPr>
            <w:r w:rsidRPr="0082285B">
              <w:rPr>
                <w:sz w:val="18"/>
                <w:szCs w:val="18"/>
              </w:rPr>
              <w:t>share_natresources_construction</w:t>
            </w:r>
          </w:p>
        </w:tc>
        <w:tc>
          <w:tcPr>
            <w:tcW w:w="799" w:type="dxa"/>
            <w:shd w:val="clear" w:color="auto" w:fill="auto"/>
            <w:hideMark/>
          </w:tcPr>
          <w:p w14:paraId="1C2F9E5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w:t>
            </w:r>
          </w:p>
        </w:tc>
        <w:tc>
          <w:tcPr>
            <w:tcW w:w="1111" w:type="dxa"/>
            <w:shd w:val="clear" w:color="auto" w:fill="auto"/>
            <w:hideMark/>
          </w:tcPr>
          <w:p w14:paraId="69D9A3B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c>
          <w:tcPr>
            <w:tcW w:w="925" w:type="dxa"/>
            <w:shd w:val="clear" w:color="auto" w:fill="auto"/>
            <w:hideMark/>
          </w:tcPr>
          <w:p w14:paraId="5D6A0A2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134" w:type="dxa"/>
            <w:shd w:val="clear" w:color="auto" w:fill="auto"/>
            <w:hideMark/>
          </w:tcPr>
          <w:p w14:paraId="48146B3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992" w:type="dxa"/>
            <w:shd w:val="clear" w:color="auto" w:fill="auto"/>
            <w:hideMark/>
          </w:tcPr>
          <w:p w14:paraId="5262BA4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6</w:t>
            </w:r>
          </w:p>
        </w:tc>
        <w:tc>
          <w:tcPr>
            <w:tcW w:w="1134" w:type="dxa"/>
            <w:shd w:val="clear" w:color="auto" w:fill="auto"/>
            <w:hideMark/>
          </w:tcPr>
          <w:p w14:paraId="3092368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74438E7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r>
      <w:tr w:rsidR="0094066E" w:rsidRPr="0082285B" w14:paraId="6A64D28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D1037ED" w14:textId="77777777" w:rsidR="0094066E" w:rsidRPr="0082285B" w:rsidRDefault="0094066E" w:rsidP="00914C98">
            <w:pPr>
              <w:spacing w:line="240" w:lineRule="auto"/>
              <w:jc w:val="left"/>
              <w:rPr>
                <w:sz w:val="18"/>
                <w:szCs w:val="18"/>
              </w:rPr>
            </w:pPr>
            <w:r w:rsidRPr="0082285B">
              <w:rPr>
                <w:sz w:val="18"/>
                <w:szCs w:val="18"/>
              </w:rPr>
              <w:t>share_manufacturing</w:t>
            </w:r>
          </w:p>
        </w:tc>
        <w:tc>
          <w:tcPr>
            <w:tcW w:w="799" w:type="dxa"/>
            <w:shd w:val="clear" w:color="auto" w:fill="auto"/>
            <w:hideMark/>
          </w:tcPr>
          <w:p w14:paraId="023E6C3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w:t>
            </w:r>
          </w:p>
        </w:tc>
        <w:tc>
          <w:tcPr>
            <w:tcW w:w="1111" w:type="dxa"/>
            <w:shd w:val="clear" w:color="auto" w:fill="auto"/>
            <w:hideMark/>
          </w:tcPr>
          <w:p w14:paraId="2FC97FA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925" w:type="dxa"/>
            <w:shd w:val="clear" w:color="auto" w:fill="auto"/>
            <w:hideMark/>
          </w:tcPr>
          <w:p w14:paraId="6031DF3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3</w:t>
            </w:r>
          </w:p>
        </w:tc>
        <w:tc>
          <w:tcPr>
            <w:tcW w:w="1134" w:type="dxa"/>
            <w:shd w:val="clear" w:color="auto" w:fill="auto"/>
            <w:hideMark/>
          </w:tcPr>
          <w:p w14:paraId="744D136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4</w:t>
            </w:r>
          </w:p>
        </w:tc>
        <w:tc>
          <w:tcPr>
            <w:tcW w:w="992" w:type="dxa"/>
            <w:shd w:val="clear" w:color="auto" w:fill="auto"/>
            <w:hideMark/>
          </w:tcPr>
          <w:p w14:paraId="4BEE28C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6</w:t>
            </w:r>
          </w:p>
        </w:tc>
        <w:tc>
          <w:tcPr>
            <w:tcW w:w="1134" w:type="dxa"/>
            <w:shd w:val="clear" w:color="auto" w:fill="auto"/>
            <w:hideMark/>
          </w:tcPr>
          <w:p w14:paraId="0A9EB2A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0538AD8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r>
      <w:tr w:rsidR="0094066E" w:rsidRPr="0082285B" w14:paraId="6416059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8EC71E2" w14:textId="77777777" w:rsidR="0094066E" w:rsidRPr="0082285B" w:rsidRDefault="0094066E" w:rsidP="00914C98">
            <w:pPr>
              <w:spacing w:line="240" w:lineRule="auto"/>
              <w:jc w:val="left"/>
              <w:rPr>
                <w:sz w:val="18"/>
                <w:szCs w:val="18"/>
              </w:rPr>
            </w:pPr>
            <w:r w:rsidRPr="0082285B">
              <w:rPr>
                <w:sz w:val="18"/>
                <w:szCs w:val="18"/>
              </w:rPr>
              <w:t>share_trade_transport_utilities</w:t>
            </w:r>
          </w:p>
        </w:tc>
        <w:tc>
          <w:tcPr>
            <w:tcW w:w="799" w:type="dxa"/>
            <w:shd w:val="clear" w:color="auto" w:fill="auto"/>
            <w:hideMark/>
          </w:tcPr>
          <w:p w14:paraId="61D9CED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w:t>
            </w:r>
          </w:p>
        </w:tc>
        <w:tc>
          <w:tcPr>
            <w:tcW w:w="1111" w:type="dxa"/>
            <w:shd w:val="clear" w:color="auto" w:fill="auto"/>
            <w:hideMark/>
          </w:tcPr>
          <w:p w14:paraId="7BE0922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0</w:t>
            </w:r>
          </w:p>
        </w:tc>
        <w:tc>
          <w:tcPr>
            <w:tcW w:w="925" w:type="dxa"/>
            <w:shd w:val="clear" w:color="auto" w:fill="auto"/>
            <w:hideMark/>
          </w:tcPr>
          <w:p w14:paraId="7153B4A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1</w:t>
            </w:r>
          </w:p>
        </w:tc>
        <w:tc>
          <w:tcPr>
            <w:tcW w:w="1134" w:type="dxa"/>
            <w:shd w:val="clear" w:color="auto" w:fill="auto"/>
            <w:hideMark/>
          </w:tcPr>
          <w:p w14:paraId="3346B72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4</w:t>
            </w:r>
          </w:p>
        </w:tc>
        <w:tc>
          <w:tcPr>
            <w:tcW w:w="992" w:type="dxa"/>
            <w:shd w:val="clear" w:color="auto" w:fill="auto"/>
            <w:hideMark/>
          </w:tcPr>
          <w:p w14:paraId="3AECFB1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7</w:t>
            </w:r>
          </w:p>
        </w:tc>
        <w:tc>
          <w:tcPr>
            <w:tcW w:w="1134" w:type="dxa"/>
            <w:shd w:val="clear" w:color="auto" w:fill="auto"/>
            <w:hideMark/>
          </w:tcPr>
          <w:p w14:paraId="306A0D8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1</w:t>
            </w:r>
          </w:p>
        </w:tc>
        <w:tc>
          <w:tcPr>
            <w:tcW w:w="1276" w:type="dxa"/>
            <w:shd w:val="clear" w:color="auto" w:fill="auto"/>
            <w:hideMark/>
          </w:tcPr>
          <w:p w14:paraId="6F95E24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r>
      <w:tr w:rsidR="0094066E" w:rsidRPr="0082285B" w14:paraId="7A46EFF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BE18FBB" w14:textId="77777777" w:rsidR="0094066E" w:rsidRPr="0082285B" w:rsidRDefault="0094066E" w:rsidP="00914C98">
            <w:pPr>
              <w:spacing w:line="240" w:lineRule="auto"/>
              <w:jc w:val="left"/>
              <w:rPr>
                <w:sz w:val="18"/>
                <w:szCs w:val="18"/>
              </w:rPr>
            </w:pPr>
            <w:r w:rsidRPr="0082285B">
              <w:rPr>
                <w:sz w:val="18"/>
                <w:szCs w:val="18"/>
              </w:rPr>
              <w:t>share_IT</w:t>
            </w:r>
          </w:p>
        </w:tc>
        <w:tc>
          <w:tcPr>
            <w:tcW w:w="799" w:type="dxa"/>
            <w:shd w:val="clear" w:color="auto" w:fill="auto"/>
            <w:hideMark/>
          </w:tcPr>
          <w:p w14:paraId="5753C7E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w:t>
            </w:r>
          </w:p>
        </w:tc>
        <w:tc>
          <w:tcPr>
            <w:tcW w:w="1111" w:type="dxa"/>
            <w:shd w:val="clear" w:color="auto" w:fill="auto"/>
            <w:hideMark/>
          </w:tcPr>
          <w:p w14:paraId="4428FA5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3</w:t>
            </w:r>
          </w:p>
        </w:tc>
        <w:tc>
          <w:tcPr>
            <w:tcW w:w="925" w:type="dxa"/>
            <w:shd w:val="clear" w:color="auto" w:fill="auto"/>
            <w:hideMark/>
          </w:tcPr>
          <w:p w14:paraId="73193E3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134" w:type="dxa"/>
            <w:shd w:val="clear" w:color="auto" w:fill="auto"/>
            <w:hideMark/>
          </w:tcPr>
          <w:p w14:paraId="2A739C1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992" w:type="dxa"/>
            <w:shd w:val="clear" w:color="auto" w:fill="auto"/>
            <w:hideMark/>
          </w:tcPr>
          <w:p w14:paraId="30370FE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134" w:type="dxa"/>
            <w:shd w:val="clear" w:color="auto" w:fill="auto"/>
            <w:hideMark/>
          </w:tcPr>
          <w:p w14:paraId="4B6A78B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4EA7111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3</w:t>
            </w:r>
          </w:p>
        </w:tc>
      </w:tr>
      <w:tr w:rsidR="0094066E" w:rsidRPr="0082285B" w14:paraId="619C649C"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E7211A3" w14:textId="77777777" w:rsidR="0094066E" w:rsidRPr="0082285B" w:rsidRDefault="0094066E" w:rsidP="00914C98">
            <w:pPr>
              <w:spacing w:line="240" w:lineRule="auto"/>
              <w:jc w:val="left"/>
              <w:rPr>
                <w:sz w:val="18"/>
                <w:szCs w:val="18"/>
              </w:rPr>
            </w:pPr>
            <w:r w:rsidRPr="0082285B">
              <w:rPr>
                <w:sz w:val="18"/>
                <w:szCs w:val="18"/>
              </w:rPr>
              <w:t>share_leisure_hospitality</w:t>
            </w:r>
          </w:p>
        </w:tc>
        <w:tc>
          <w:tcPr>
            <w:tcW w:w="799" w:type="dxa"/>
            <w:shd w:val="clear" w:color="auto" w:fill="auto"/>
            <w:hideMark/>
          </w:tcPr>
          <w:p w14:paraId="491B416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w:t>
            </w:r>
          </w:p>
        </w:tc>
        <w:tc>
          <w:tcPr>
            <w:tcW w:w="1111" w:type="dxa"/>
            <w:shd w:val="clear" w:color="auto" w:fill="auto"/>
            <w:hideMark/>
          </w:tcPr>
          <w:p w14:paraId="35A8E62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5</w:t>
            </w:r>
          </w:p>
        </w:tc>
        <w:tc>
          <w:tcPr>
            <w:tcW w:w="925" w:type="dxa"/>
            <w:shd w:val="clear" w:color="auto" w:fill="auto"/>
            <w:hideMark/>
          </w:tcPr>
          <w:p w14:paraId="2B9363C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7</w:t>
            </w:r>
          </w:p>
        </w:tc>
        <w:tc>
          <w:tcPr>
            <w:tcW w:w="1134" w:type="dxa"/>
            <w:shd w:val="clear" w:color="auto" w:fill="auto"/>
            <w:hideMark/>
          </w:tcPr>
          <w:p w14:paraId="5067A6C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9</w:t>
            </w:r>
          </w:p>
        </w:tc>
        <w:tc>
          <w:tcPr>
            <w:tcW w:w="992" w:type="dxa"/>
            <w:shd w:val="clear" w:color="auto" w:fill="auto"/>
            <w:hideMark/>
          </w:tcPr>
          <w:p w14:paraId="3376FAB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4</w:t>
            </w:r>
          </w:p>
        </w:tc>
        <w:tc>
          <w:tcPr>
            <w:tcW w:w="1134" w:type="dxa"/>
            <w:shd w:val="clear" w:color="auto" w:fill="auto"/>
            <w:hideMark/>
          </w:tcPr>
          <w:p w14:paraId="767C013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7</w:t>
            </w:r>
          </w:p>
        </w:tc>
        <w:tc>
          <w:tcPr>
            <w:tcW w:w="1276" w:type="dxa"/>
            <w:shd w:val="clear" w:color="auto" w:fill="auto"/>
            <w:hideMark/>
          </w:tcPr>
          <w:p w14:paraId="0E47553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r>
      <w:tr w:rsidR="0094066E" w:rsidRPr="0082285B" w14:paraId="0BBC9EDB"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7CCA1C4" w14:textId="77777777" w:rsidR="0094066E" w:rsidRPr="0082285B" w:rsidRDefault="0094066E" w:rsidP="00914C98">
            <w:pPr>
              <w:spacing w:line="240" w:lineRule="auto"/>
              <w:jc w:val="left"/>
              <w:rPr>
                <w:sz w:val="18"/>
                <w:szCs w:val="18"/>
              </w:rPr>
            </w:pPr>
            <w:r w:rsidRPr="0082285B">
              <w:rPr>
                <w:sz w:val="18"/>
                <w:szCs w:val="18"/>
              </w:rPr>
              <w:t>share_government</w:t>
            </w:r>
          </w:p>
        </w:tc>
        <w:tc>
          <w:tcPr>
            <w:tcW w:w="799" w:type="dxa"/>
            <w:shd w:val="clear" w:color="auto" w:fill="auto"/>
            <w:hideMark/>
          </w:tcPr>
          <w:p w14:paraId="1066C80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c>
          <w:tcPr>
            <w:tcW w:w="1111" w:type="dxa"/>
            <w:shd w:val="clear" w:color="auto" w:fill="auto"/>
            <w:hideMark/>
          </w:tcPr>
          <w:p w14:paraId="521476A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7</w:t>
            </w:r>
          </w:p>
        </w:tc>
        <w:tc>
          <w:tcPr>
            <w:tcW w:w="925" w:type="dxa"/>
            <w:shd w:val="clear" w:color="auto" w:fill="auto"/>
            <w:hideMark/>
          </w:tcPr>
          <w:p w14:paraId="7617E04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3</w:t>
            </w:r>
          </w:p>
        </w:tc>
        <w:tc>
          <w:tcPr>
            <w:tcW w:w="1134" w:type="dxa"/>
            <w:shd w:val="clear" w:color="auto" w:fill="auto"/>
            <w:hideMark/>
          </w:tcPr>
          <w:p w14:paraId="0D03927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9</w:t>
            </w:r>
          </w:p>
        </w:tc>
        <w:tc>
          <w:tcPr>
            <w:tcW w:w="992" w:type="dxa"/>
            <w:shd w:val="clear" w:color="auto" w:fill="auto"/>
            <w:hideMark/>
          </w:tcPr>
          <w:p w14:paraId="5D17433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60</w:t>
            </w:r>
          </w:p>
        </w:tc>
        <w:tc>
          <w:tcPr>
            <w:tcW w:w="1134" w:type="dxa"/>
            <w:shd w:val="clear" w:color="auto" w:fill="auto"/>
            <w:hideMark/>
          </w:tcPr>
          <w:p w14:paraId="607B4AB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6</w:t>
            </w:r>
          </w:p>
        </w:tc>
        <w:tc>
          <w:tcPr>
            <w:tcW w:w="1276" w:type="dxa"/>
            <w:shd w:val="clear" w:color="auto" w:fill="auto"/>
            <w:hideMark/>
          </w:tcPr>
          <w:p w14:paraId="74EEE46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2</w:t>
            </w:r>
          </w:p>
        </w:tc>
      </w:tr>
      <w:tr w:rsidR="0094066E" w:rsidRPr="0082285B" w14:paraId="4ABA57E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E26F8D2" w14:textId="77777777" w:rsidR="0094066E" w:rsidRPr="0082285B" w:rsidRDefault="0094066E" w:rsidP="00914C98">
            <w:pPr>
              <w:spacing w:line="240" w:lineRule="auto"/>
              <w:jc w:val="left"/>
              <w:rPr>
                <w:sz w:val="18"/>
                <w:szCs w:val="18"/>
              </w:rPr>
            </w:pPr>
            <w:r w:rsidRPr="0082285B">
              <w:rPr>
                <w:sz w:val="18"/>
                <w:szCs w:val="18"/>
              </w:rPr>
              <w:t>county_unemployment_growth</w:t>
            </w:r>
          </w:p>
        </w:tc>
        <w:tc>
          <w:tcPr>
            <w:tcW w:w="799" w:type="dxa"/>
            <w:shd w:val="clear" w:color="auto" w:fill="auto"/>
            <w:hideMark/>
          </w:tcPr>
          <w:p w14:paraId="1824722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8</w:t>
            </w:r>
          </w:p>
        </w:tc>
        <w:tc>
          <w:tcPr>
            <w:tcW w:w="1111" w:type="dxa"/>
            <w:shd w:val="clear" w:color="auto" w:fill="auto"/>
            <w:hideMark/>
          </w:tcPr>
          <w:p w14:paraId="493BD7D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925" w:type="dxa"/>
            <w:shd w:val="clear" w:color="auto" w:fill="auto"/>
            <w:hideMark/>
          </w:tcPr>
          <w:p w14:paraId="17D3801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c>
          <w:tcPr>
            <w:tcW w:w="1134" w:type="dxa"/>
            <w:shd w:val="clear" w:color="auto" w:fill="auto"/>
            <w:hideMark/>
          </w:tcPr>
          <w:p w14:paraId="27E59BF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1</w:t>
            </w:r>
          </w:p>
        </w:tc>
        <w:tc>
          <w:tcPr>
            <w:tcW w:w="992" w:type="dxa"/>
            <w:shd w:val="clear" w:color="auto" w:fill="auto"/>
            <w:hideMark/>
          </w:tcPr>
          <w:p w14:paraId="2E9C3F2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0</w:t>
            </w:r>
          </w:p>
        </w:tc>
        <w:tc>
          <w:tcPr>
            <w:tcW w:w="1134" w:type="dxa"/>
            <w:shd w:val="clear" w:color="auto" w:fill="auto"/>
            <w:hideMark/>
          </w:tcPr>
          <w:p w14:paraId="3B2E688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7E6D85F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r>
      <w:tr w:rsidR="0094066E" w:rsidRPr="0082285B" w14:paraId="51C1E57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9CA679E" w14:textId="77777777" w:rsidR="0094066E" w:rsidRPr="0082285B" w:rsidRDefault="0094066E" w:rsidP="00914C98">
            <w:pPr>
              <w:spacing w:line="240" w:lineRule="auto"/>
              <w:jc w:val="left"/>
              <w:rPr>
                <w:sz w:val="18"/>
                <w:szCs w:val="18"/>
              </w:rPr>
            </w:pPr>
            <w:r w:rsidRPr="0082285B">
              <w:rPr>
                <w:sz w:val="18"/>
                <w:szCs w:val="18"/>
              </w:rPr>
              <w:t>perc_democrats</w:t>
            </w:r>
          </w:p>
        </w:tc>
        <w:tc>
          <w:tcPr>
            <w:tcW w:w="799" w:type="dxa"/>
            <w:shd w:val="clear" w:color="auto" w:fill="auto"/>
            <w:hideMark/>
          </w:tcPr>
          <w:p w14:paraId="14F6158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w:t>
            </w:r>
          </w:p>
        </w:tc>
        <w:tc>
          <w:tcPr>
            <w:tcW w:w="1111" w:type="dxa"/>
            <w:shd w:val="clear" w:color="auto" w:fill="auto"/>
            <w:hideMark/>
          </w:tcPr>
          <w:p w14:paraId="3FA4C2E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4</w:t>
            </w:r>
          </w:p>
        </w:tc>
        <w:tc>
          <w:tcPr>
            <w:tcW w:w="925" w:type="dxa"/>
            <w:shd w:val="clear" w:color="auto" w:fill="auto"/>
            <w:hideMark/>
          </w:tcPr>
          <w:p w14:paraId="2ED69A4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0</w:t>
            </w:r>
          </w:p>
        </w:tc>
        <w:tc>
          <w:tcPr>
            <w:tcW w:w="1134" w:type="dxa"/>
            <w:shd w:val="clear" w:color="auto" w:fill="auto"/>
            <w:hideMark/>
          </w:tcPr>
          <w:p w14:paraId="79E92E4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7</w:t>
            </w:r>
          </w:p>
        </w:tc>
        <w:tc>
          <w:tcPr>
            <w:tcW w:w="992" w:type="dxa"/>
            <w:shd w:val="clear" w:color="auto" w:fill="auto"/>
            <w:hideMark/>
          </w:tcPr>
          <w:p w14:paraId="01A1DC4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00</w:t>
            </w:r>
          </w:p>
        </w:tc>
        <w:tc>
          <w:tcPr>
            <w:tcW w:w="1134" w:type="dxa"/>
            <w:shd w:val="clear" w:color="auto" w:fill="auto"/>
            <w:hideMark/>
          </w:tcPr>
          <w:p w14:paraId="398D1C9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1</w:t>
            </w:r>
          </w:p>
        </w:tc>
        <w:tc>
          <w:tcPr>
            <w:tcW w:w="1276" w:type="dxa"/>
            <w:shd w:val="clear" w:color="auto" w:fill="auto"/>
            <w:hideMark/>
          </w:tcPr>
          <w:p w14:paraId="758D88B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0</w:t>
            </w:r>
          </w:p>
        </w:tc>
      </w:tr>
      <w:tr w:rsidR="0094066E" w:rsidRPr="0082285B" w14:paraId="59D9D7F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68BCC56" w14:textId="77777777" w:rsidR="0094066E" w:rsidRPr="0082285B" w:rsidRDefault="0094066E" w:rsidP="00914C98">
            <w:pPr>
              <w:spacing w:line="240" w:lineRule="auto"/>
              <w:jc w:val="left"/>
              <w:rPr>
                <w:sz w:val="18"/>
                <w:szCs w:val="18"/>
              </w:rPr>
            </w:pPr>
            <w:r w:rsidRPr="0082285B">
              <w:rPr>
                <w:sz w:val="18"/>
                <w:szCs w:val="18"/>
              </w:rPr>
              <w:t>county_pop_growth</w:t>
            </w:r>
          </w:p>
        </w:tc>
        <w:tc>
          <w:tcPr>
            <w:tcW w:w="799" w:type="dxa"/>
            <w:shd w:val="clear" w:color="auto" w:fill="auto"/>
            <w:hideMark/>
          </w:tcPr>
          <w:p w14:paraId="0C2AC02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111" w:type="dxa"/>
            <w:shd w:val="clear" w:color="auto" w:fill="auto"/>
            <w:hideMark/>
          </w:tcPr>
          <w:p w14:paraId="5F19975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3</w:t>
            </w:r>
          </w:p>
        </w:tc>
        <w:tc>
          <w:tcPr>
            <w:tcW w:w="925" w:type="dxa"/>
            <w:shd w:val="clear" w:color="auto" w:fill="auto"/>
            <w:hideMark/>
          </w:tcPr>
          <w:p w14:paraId="73D0C1C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1</w:t>
            </w:r>
          </w:p>
        </w:tc>
        <w:tc>
          <w:tcPr>
            <w:tcW w:w="1134" w:type="dxa"/>
            <w:shd w:val="clear" w:color="auto" w:fill="auto"/>
            <w:hideMark/>
          </w:tcPr>
          <w:p w14:paraId="2AA68D7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2</w:t>
            </w:r>
          </w:p>
        </w:tc>
        <w:tc>
          <w:tcPr>
            <w:tcW w:w="992" w:type="dxa"/>
            <w:shd w:val="clear" w:color="auto" w:fill="auto"/>
            <w:hideMark/>
          </w:tcPr>
          <w:p w14:paraId="528ED60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c>
          <w:tcPr>
            <w:tcW w:w="1134" w:type="dxa"/>
            <w:shd w:val="clear" w:color="auto" w:fill="auto"/>
            <w:hideMark/>
          </w:tcPr>
          <w:p w14:paraId="4CB6317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3</w:t>
            </w:r>
          </w:p>
        </w:tc>
        <w:tc>
          <w:tcPr>
            <w:tcW w:w="1276" w:type="dxa"/>
            <w:shd w:val="clear" w:color="auto" w:fill="auto"/>
            <w:hideMark/>
          </w:tcPr>
          <w:p w14:paraId="0494C1C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r>
      <w:tr w:rsidR="0094066E" w:rsidRPr="0082285B" w14:paraId="20889BE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53DEF54" w14:textId="77777777" w:rsidR="0094066E" w:rsidRPr="0082285B" w:rsidRDefault="0094066E" w:rsidP="00914C98">
            <w:pPr>
              <w:spacing w:line="240" w:lineRule="auto"/>
              <w:jc w:val="left"/>
              <w:rPr>
                <w:sz w:val="18"/>
                <w:szCs w:val="18"/>
              </w:rPr>
            </w:pPr>
            <w:r w:rsidRPr="0082285B">
              <w:rPr>
                <w:sz w:val="18"/>
                <w:szCs w:val="18"/>
              </w:rPr>
              <w:t>county_vacancy_rate</w:t>
            </w:r>
          </w:p>
        </w:tc>
        <w:tc>
          <w:tcPr>
            <w:tcW w:w="799" w:type="dxa"/>
            <w:shd w:val="clear" w:color="auto" w:fill="auto"/>
            <w:hideMark/>
          </w:tcPr>
          <w:p w14:paraId="0413148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7</w:t>
            </w:r>
          </w:p>
        </w:tc>
        <w:tc>
          <w:tcPr>
            <w:tcW w:w="1111" w:type="dxa"/>
            <w:shd w:val="clear" w:color="auto" w:fill="auto"/>
            <w:hideMark/>
          </w:tcPr>
          <w:p w14:paraId="6B073C8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0</w:t>
            </w:r>
          </w:p>
        </w:tc>
        <w:tc>
          <w:tcPr>
            <w:tcW w:w="925" w:type="dxa"/>
            <w:shd w:val="clear" w:color="auto" w:fill="auto"/>
            <w:hideMark/>
          </w:tcPr>
          <w:p w14:paraId="0FAB18A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9</w:t>
            </w:r>
          </w:p>
        </w:tc>
        <w:tc>
          <w:tcPr>
            <w:tcW w:w="1134" w:type="dxa"/>
            <w:shd w:val="clear" w:color="auto" w:fill="auto"/>
            <w:hideMark/>
          </w:tcPr>
          <w:p w14:paraId="31DDD5A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3</w:t>
            </w:r>
          </w:p>
        </w:tc>
        <w:tc>
          <w:tcPr>
            <w:tcW w:w="992" w:type="dxa"/>
            <w:shd w:val="clear" w:color="auto" w:fill="auto"/>
            <w:hideMark/>
          </w:tcPr>
          <w:p w14:paraId="265A1B5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43</w:t>
            </w:r>
          </w:p>
        </w:tc>
        <w:tc>
          <w:tcPr>
            <w:tcW w:w="1134" w:type="dxa"/>
            <w:shd w:val="clear" w:color="auto" w:fill="auto"/>
            <w:hideMark/>
          </w:tcPr>
          <w:p w14:paraId="69D8CBB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8</w:t>
            </w:r>
          </w:p>
        </w:tc>
        <w:tc>
          <w:tcPr>
            <w:tcW w:w="1276" w:type="dxa"/>
            <w:shd w:val="clear" w:color="auto" w:fill="auto"/>
            <w:hideMark/>
          </w:tcPr>
          <w:p w14:paraId="3D0C6B9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r>
      <w:tr w:rsidR="0094066E" w:rsidRPr="0082285B" w14:paraId="1B17E4D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3D2E103" w14:textId="77777777" w:rsidR="0094066E" w:rsidRPr="0082285B" w:rsidRDefault="0094066E" w:rsidP="00914C98">
            <w:pPr>
              <w:spacing w:line="240" w:lineRule="auto"/>
              <w:jc w:val="left"/>
              <w:rPr>
                <w:sz w:val="18"/>
                <w:szCs w:val="18"/>
              </w:rPr>
            </w:pPr>
            <w:r w:rsidRPr="0082285B">
              <w:rPr>
                <w:sz w:val="18"/>
                <w:szCs w:val="18"/>
              </w:rPr>
              <w:t>temp_mean</w:t>
            </w:r>
          </w:p>
        </w:tc>
        <w:tc>
          <w:tcPr>
            <w:tcW w:w="799" w:type="dxa"/>
            <w:shd w:val="clear" w:color="auto" w:fill="auto"/>
            <w:hideMark/>
          </w:tcPr>
          <w:p w14:paraId="3C0F0AF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21</w:t>
            </w:r>
          </w:p>
        </w:tc>
        <w:tc>
          <w:tcPr>
            <w:tcW w:w="1111" w:type="dxa"/>
            <w:shd w:val="clear" w:color="auto" w:fill="auto"/>
            <w:hideMark/>
          </w:tcPr>
          <w:p w14:paraId="2824FF5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9.38</w:t>
            </w:r>
          </w:p>
        </w:tc>
        <w:tc>
          <w:tcPr>
            <w:tcW w:w="925" w:type="dxa"/>
            <w:shd w:val="clear" w:color="auto" w:fill="auto"/>
            <w:hideMark/>
          </w:tcPr>
          <w:p w14:paraId="2E63D93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4.87</w:t>
            </w:r>
          </w:p>
        </w:tc>
        <w:tc>
          <w:tcPr>
            <w:tcW w:w="1134" w:type="dxa"/>
            <w:shd w:val="clear" w:color="auto" w:fill="auto"/>
            <w:hideMark/>
          </w:tcPr>
          <w:p w14:paraId="4790C01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7.21</w:t>
            </w:r>
          </w:p>
        </w:tc>
        <w:tc>
          <w:tcPr>
            <w:tcW w:w="992" w:type="dxa"/>
            <w:shd w:val="clear" w:color="auto" w:fill="auto"/>
            <w:hideMark/>
          </w:tcPr>
          <w:p w14:paraId="1725F32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25.65</w:t>
            </w:r>
          </w:p>
        </w:tc>
        <w:tc>
          <w:tcPr>
            <w:tcW w:w="1134" w:type="dxa"/>
            <w:shd w:val="clear" w:color="auto" w:fill="auto"/>
            <w:hideMark/>
          </w:tcPr>
          <w:p w14:paraId="25EE970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3.45</w:t>
            </w:r>
          </w:p>
        </w:tc>
        <w:tc>
          <w:tcPr>
            <w:tcW w:w="1276" w:type="dxa"/>
            <w:shd w:val="clear" w:color="auto" w:fill="auto"/>
            <w:hideMark/>
          </w:tcPr>
          <w:p w14:paraId="4D24E2A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6.12</w:t>
            </w:r>
          </w:p>
        </w:tc>
      </w:tr>
      <w:tr w:rsidR="0094066E" w:rsidRPr="0082285B" w14:paraId="4EC6AF7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EB36445" w14:textId="77777777" w:rsidR="0094066E" w:rsidRPr="0082285B" w:rsidRDefault="0094066E" w:rsidP="00914C98">
            <w:pPr>
              <w:spacing w:line="240" w:lineRule="auto"/>
              <w:jc w:val="left"/>
              <w:rPr>
                <w:sz w:val="18"/>
                <w:szCs w:val="18"/>
              </w:rPr>
            </w:pPr>
            <w:r w:rsidRPr="0082285B">
              <w:rPr>
                <w:sz w:val="18"/>
                <w:szCs w:val="18"/>
              </w:rPr>
              <w:t>season_winter</w:t>
            </w:r>
          </w:p>
        </w:tc>
        <w:tc>
          <w:tcPr>
            <w:tcW w:w="799" w:type="dxa"/>
            <w:shd w:val="clear" w:color="auto" w:fill="auto"/>
            <w:hideMark/>
          </w:tcPr>
          <w:p w14:paraId="431AAC8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715A258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A5EFF3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970CF8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992" w:type="dxa"/>
            <w:shd w:val="clear" w:color="auto" w:fill="auto"/>
            <w:hideMark/>
          </w:tcPr>
          <w:p w14:paraId="17D6F20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C10751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4</w:t>
            </w:r>
          </w:p>
        </w:tc>
        <w:tc>
          <w:tcPr>
            <w:tcW w:w="1276" w:type="dxa"/>
            <w:shd w:val="clear" w:color="auto" w:fill="auto"/>
            <w:hideMark/>
          </w:tcPr>
          <w:p w14:paraId="0E68350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47</w:t>
            </w:r>
          </w:p>
        </w:tc>
      </w:tr>
      <w:tr w:rsidR="0094066E" w:rsidRPr="0082285B" w14:paraId="5A552704"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7477B32" w14:textId="77777777" w:rsidR="0094066E" w:rsidRPr="0082285B" w:rsidRDefault="0094066E" w:rsidP="00914C98">
            <w:pPr>
              <w:spacing w:line="240" w:lineRule="auto"/>
              <w:jc w:val="left"/>
              <w:rPr>
                <w:sz w:val="18"/>
                <w:szCs w:val="18"/>
              </w:rPr>
            </w:pPr>
            <w:r w:rsidRPr="0082285B">
              <w:rPr>
                <w:sz w:val="18"/>
                <w:szCs w:val="18"/>
              </w:rPr>
              <w:t>county_Colusa</w:t>
            </w:r>
          </w:p>
        </w:tc>
        <w:tc>
          <w:tcPr>
            <w:tcW w:w="799" w:type="dxa"/>
            <w:shd w:val="clear" w:color="auto" w:fill="auto"/>
            <w:hideMark/>
          </w:tcPr>
          <w:p w14:paraId="4C4E01C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7A64C1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71C1D54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421386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97E89D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67AA13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2987D07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6</w:t>
            </w:r>
          </w:p>
        </w:tc>
      </w:tr>
      <w:tr w:rsidR="0094066E" w:rsidRPr="0082285B" w14:paraId="7927BC0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FC6B0BA" w14:textId="77777777" w:rsidR="0094066E" w:rsidRPr="0082285B" w:rsidRDefault="0094066E" w:rsidP="00914C98">
            <w:pPr>
              <w:spacing w:line="240" w:lineRule="auto"/>
              <w:jc w:val="left"/>
              <w:rPr>
                <w:sz w:val="18"/>
                <w:szCs w:val="18"/>
              </w:rPr>
            </w:pPr>
            <w:r w:rsidRPr="0082285B">
              <w:rPr>
                <w:sz w:val="18"/>
                <w:szCs w:val="18"/>
              </w:rPr>
              <w:t>county_Del.Norte</w:t>
            </w:r>
          </w:p>
        </w:tc>
        <w:tc>
          <w:tcPr>
            <w:tcW w:w="799" w:type="dxa"/>
            <w:shd w:val="clear" w:color="auto" w:fill="auto"/>
            <w:hideMark/>
          </w:tcPr>
          <w:p w14:paraId="5476951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442F5D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77DEFCF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09AABB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8B9DF8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DBFF36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27EAE38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5</w:t>
            </w:r>
          </w:p>
        </w:tc>
      </w:tr>
      <w:tr w:rsidR="0094066E" w:rsidRPr="0082285B" w14:paraId="6BD414B6"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4667B9F" w14:textId="77777777" w:rsidR="0094066E" w:rsidRPr="0082285B" w:rsidRDefault="0094066E" w:rsidP="00914C98">
            <w:pPr>
              <w:spacing w:line="240" w:lineRule="auto"/>
              <w:jc w:val="left"/>
              <w:rPr>
                <w:sz w:val="18"/>
                <w:szCs w:val="18"/>
              </w:rPr>
            </w:pPr>
            <w:r w:rsidRPr="0082285B">
              <w:rPr>
                <w:sz w:val="18"/>
                <w:szCs w:val="18"/>
              </w:rPr>
              <w:t>county_Glenn</w:t>
            </w:r>
          </w:p>
        </w:tc>
        <w:tc>
          <w:tcPr>
            <w:tcW w:w="799" w:type="dxa"/>
            <w:shd w:val="clear" w:color="auto" w:fill="auto"/>
            <w:hideMark/>
          </w:tcPr>
          <w:p w14:paraId="6AA1331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531D94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468CC5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374CA4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280CC0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21EFD6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29EC5DB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6</w:t>
            </w:r>
          </w:p>
        </w:tc>
      </w:tr>
      <w:tr w:rsidR="0094066E" w:rsidRPr="0082285B" w14:paraId="51BF1B8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22B8526" w14:textId="77777777" w:rsidR="0094066E" w:rsidRPr="0082285B" w:rsidRDefault="0094066E" w:rsidP="00914C98">
            <w:pPr>
              <w:spacing w:line="240" w:lineRule="auto"/>
              <w:jc w:val="left"/>
              <w:rPr>
                <w:sz w:val="18"/>
                <w:szCs w:val="18"/>
              </w:rPr>
            </w:pPr>
            <w:r w:rsidRPr="0082285B">
              <w:rPr>
                <w:sz w:val="18"/>
                <w:szCs w:val="18"/>
              </w:rPr>
              <w:t>county_Humboldt</w:t>
            </w:r>
          </w:p>
        </w:tc>
        <w:tc>
          <w:tcPr>
            <w:tcW w:w="799" w:type="dxa"/>
            <w:shd w:val="clear" w:color="auto" w:fill="auto"/>
            <w:hideMark/>
          </w:tcPr>
          <w:p w14:paraId="1A9FE68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035BE68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77A834F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B05CD9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8ACE11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B44E56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3D21B8E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7</w:t>
            </w:r>
          </w:p>
        </w:tc>
      </w:tr>
      <w:tr w:rsidR="0094066E" w:rsidRPr="0082285B" w14:paraId="7F49BF0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B90114A" w14:textId="77777777" w:rsidR="0094066E" w:rsidRPr="0082285B" w:rsidRDefault="0094066E" w:rsidP="00914C98">
            <w:pPr>
              <w:spacing w:line="240" w:lineRule="auto"/>
              <w:jc w:val="left"/>
              <w:rPr>
                <w:sz w:val="18"/>
                <w:szCs w:val="18"/>
              </w:rPr>
            </w:pPr>
            <w:r w:rsidRPr="0082285B">
              <w:rPr>
                <w:sz w:val="18"/>
                <w:szCs w:val="18"/>
              </w:rPr>
              <w:t>county_Lake</w:t>
            </w:r>
          </w:p>
        </w:tc>
        <w:tc>
          <w:tcPr>
            <w:tcW w:w="799" w:type="dxa"/>
            <w:shd w:val="clear" w:color="auto" w:fill="auto"/>
            <w:hideMark/>
          </w:tcPr>
          <w:p w14:paraId="50F4186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F58FD1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3F119E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37B19D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49A468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D90C6E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4</w:t>
            </w:r>
          </w:p>
        </w:tc>
        <w:tc>
          <w:tcPr>
            <w:tcW w:w="1276" w:type="dxa"/>
            <w:shd w:val="clear" w:color="auto" w:fill="auto"/>
            <w:hideMark/>
          </w:tcPr>
          <w:p w14:paraId="262BF45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0</w:t>
            </w:r>
          </w:p>
        </w:tc>
      </w:tr>
      <w:tr w:rsidR="0094066E" w:rsidRPr="0082285B" w14:paraId="46B655E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B32D220" w14:textId="77777777" w:rsidR="0094066E" w:rsidRPr="0082285B" w:rsidRDefault="0094066E" w:rsidP="00914C98">
            <w:pPr>
              <w:spacing w:line="240" w:lineRule="auto"/>
              <w:jc w:val="left"/>
              <w:rPr>
                <w:sz w:val="18"/>
                <w:szCs w:val="18"/>
              </w:rPr>
            </w:pPr>
            <w:r w:rsidRPr="0082285B">
              <w:rPr>
                <w:sz w:val="18"/>
                <w:szCs w:val="18"/>
              </w:rPr>
              <w:t>county_Lassen</w:t>
            </w:r>
          </w:p>
        </w:tc>
        <w:tc>
          <w:tcPr>
            <w:tcW w:w="799" w:type="dxa"/>
            <w:shd w:val="clear" w:color="auto" w:fill="auto"/>
            <w:hideMark/>
          </w:tcPr>
          <w:p w14:paraId="77B3FA4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E94674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E4AFCB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DCDBDD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8F9A8C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CCC4D1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1</w:t>
            </w:r>
          </w:p>
        </w:tc>
        <w:tc>
          <w:tcPr>
            <w:tcW w:w="1276" w:type="dxa"/>
            <w:shd w:val="clear" w:color="auto" w:fill="auto"/>
            <w:hideMark/>
          </w:tcPr>
          <w:p w14:paraId="14B6DFD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1</w:t>
            </w:r>
          </w:p>
        </w:tc>
      </w:tr>
      <w:tr w:rsidR="0094066E" w:rsidRPr="0082285B" w14:paraId="40C1BF0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C0A8976" w14:textId="77777777" w:rsidR="0094066E" w:rsidRPr="0082285B" w:rsidRDefault="0094066E" w:rsidP="00914C98">
            <w:pPr>
              <w:spacing w:line="240" w:lineRule="auto"/>
              <w:jc w:val="left"/>
              <w:rPr>
                <w:sz w:val="18"/>
                <w:szCs w:val="18"/>
              </w:rPr>
            </w:pPr>
            <w:r w:rsidRPr="0082285B">
              <w:rPr>
                <w:sz w:val="18"/>
                <w:szCs w:val="18"/>
              </w:rPr>
              <w:t>county_Mendocino</w:t>
            </w:r>
          </w:p>
        </w:tc>
        <w:tc>
          <w:tcPr>
            <w:tcW w:w="799" w:type="dxa"/>
            <w:shd w:val="clear" w:color="auto" w:fill="auto"/>
            <w:hideMark/>
          </w:tcPr>
          <w:p w14:paraId="1B48481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F02542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7622B3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C1FA8E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5A079C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486D379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20FA635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7</w:t>
            </w:r>
          </w:p>
        </w:tc>
      </w:tr>
      <w:tr w:rsidR="0094066E" w:rsidRPr="0082285B" w14:paraId="3CA1585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CA086B" w14:textId="77777777" w:rsidR="0094066E" w:rsidRPr="0082285B" w:rsidRDefault="0094066E" w:rsidP="00914C98">
            <w:pPr>
              <w:spacing w:line="240" w:lineRule="auto"/>
              <w:jc w:val="left"/>
              <w:rPr>
                <w:sz w:val="18"/>
                <w:szCs w:val="18"/>
              </w:rPr>
            </w:pPr>
            <w:r w:rsidRPr="0082285B">
              <w:rPr>
                <w:sz w:val="18"/>
                <w:szCs w:val="18"/>
              </w:rPr>
              <w:lastRenderedPageBreak/>
              <w:t>county_Modoc</w:t>
            </w:r>
          </w:p>
        </w:tc>
        <w:tc>
          <w:tcPr>
            <w:tcW w:w="799" w:type="dxa"/>
            <w:shd w:val="clear" w:color="auto" w:fill="auto"/>
            <w:hideMark/>
          </w:tcPr>
          <w:p w14:paraId="58B1D66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97AE59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AC79AB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68740C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DCD44D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6D70CE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2316CC1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6</w:t>
            </w:r>
          </w:p>
        </w:tc>
      </w:tr>
      <w:tr w:rsidR="0094066E" w:rsidRPr="0082285B" w14:paraId="3A0824FC"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4C6D959" w14:textId="77777777" w:rsidR="0094066E" w:rsidRPr="0082285B" w:rsidRDefault="0094066E" w:rsidP="00914C98">
            <w:pPr>
              <w:spacing w:line="240" w:lineRule="auto"/>
              <w:jc w:val="left"/>
              <w:rPr>
                <w:sz w:val="18"/>
                <w:szCs w:val="18"/>
              </w:rPr>
            </w:pPr>
            <w:r w:rsidRPr="0082285B">
              <w:rPr>
                <w:sz w:val="18"/>
                <w:szCs w:val="18"/>
              </w:rPr>
              <w:t>county_Nevada</w:t>
            </w:r>
          </w:p>
        </w:tc>
        <w:tc>
          <w:tcPr>
            <w:tcW w:w="799" w:type="dxa"/>
            <w:shd w:val="clear" w:color="auto" w:fill="auto"/>
            <w:hideMark/>
          </w:tcPr>
          <w:p w14:paraId="2B8CF9B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A546E7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741DCF2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6A0C67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0E9843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982F1E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1F87DBC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4</w:t>
            </w:r>
          </w:p>
        </w:tc>
      </w:tr>
      <w:tr w:rsidR="0094066E" w:rsidRPr="0082285B" w14:paraId="37CC3EC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57FA565" w14:textId="77777777" w:rsidR="0094066E" w:rsidRPr="0082285B" w:rsidRDefault="0094066E" w:rsidP="00914C98">
            <w:pPr>
              <w:spacing w:line="240" w:lineRule="auto"/>
              <w:jc w:val="left"/>
              <w:rPr>
                <w:sz w:val="18"/>
                <w:szCs w:val="18"/>
              </w:rPr>
            </w:pPr>
            <w:r w:rsidRPr="0082285B">
              <w:rPr>
                <w:sz w:val="18"/>
                <w:szCs w:val="18"/>
              </w:rPr>
              <w:t>county_Plumas</w:t>
            </w:r>
          </w:p>
        </w:tc>
        <w:tc>
          <w:tcPr>
            <w:tcW w:w="799" w:type="dxa"/>
            <w:shd w:val="clear" w:color="auto" w:fill="auto"/>
            <w:hideMark/>
          </w:tcPr>
          <w:p w14:paraId="6CF9095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8E7BC1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D27EA2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F4F3A5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D7E7A8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82F026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6</w:t>
            </w:r>
          </w:p>
        </w:tc>
        <w:tc>
          <w:tcPr>
            <w:tcW w:w="1276" w:type="dxa"/>
            <w:shd w:val="clear" w:color="auto" w:fill="auto"/>
            <w:hideMark/>
          </w:tcPr>
          <w:p w14:paraId="3E7C0B5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3</w:t>
            </w:r>
          </w:p>
        </w:tc>
      </w:tr>
      <w:tr w:rsidR="0094066E" w:rsidRPr="0082285B" w14:paraId="7F4DA00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19061C2" w14:textId="77777777" w:rsidR="0094066E" w:rsidRPr="0082285B" w:rsidRDefault="0094066E" w:rsidP="00914C98">
            <w:pPr>
              <w:spacing w:line="240" w:lineRule="auto"/>
              <w:jc w:val="left"/>
              <w:rPr>
                <w:sz w:val="18"/>
                <w:szCs w:val="18"/>
              </w:rPr>
            </w:pPr>
            <w:r w:rsidRPr="0082285B">
              <w:rPr>
                <w:sz w:val="18"/>
                <w:szCs w:val="18"/>
              </w:rPr>
              <w:t>county_Shasta</w:t>
            </w:r>
          </w:p>
        </w:tc>
        <w:tc>
          <w:tcPr>
            <w:tcW w:w="799" w:type="dxa"/>
            <w:shd w:val="clear" w:color="auto" w:fill="auto"/>
            <w:hideMark/>
          </w:tcPr>
          <w:p w14:paraId="0B031BA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149B1A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330825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7064D4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7CF83A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EFB200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9</w:t>
            </w:r>
          </w:p>
        </w:tc>
        <w:tc>
          <w:tcPr>
            <w:tcW w:w="1276" w:type="dxa"/>
            <w:shd w:val="clear" w:color="auto" w:fill="auto"/>
            <w:hideMark/>
          </w:tcPr>
          <w:p w14:paraId="5308450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8</w:t>
            </w:r>
          </w:p>
        </w:tc>
      </w:tr>
      <w:tr w:rsidR="0094066E" w:rsidRPr="0082285B" w14:paraId="25AAC5F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001B929" w14:textId="77777777" w:rsidR="0094066E" w:rsidRPr="0082285B" w:rsidRDefault="0094066E" w:rsidP="00914C98">
            <w:pPr>
              <w:spacing w:line="240" w:lineRule="auto"/>
              <w:jc w:val="left"/>
              <w:rPr>
                <w:sz w:val="18"/>
                <w:szCs w:val="18"/>
              </w:rPr>
            </w:pPr>
            <w:r w:rsidRPr="0082285B">
              <w:rPr>
                <w:sz w:val="18"/>
                <w:szCs w:val="18"/>
              </w:rPr>
              <w:t>county_Sierra</w:t>
            </w:r>
          </w:p>
        </w:tc>
        <w:tc>
          <w:tcPr>
            <w:tcW w:w="799" w:type="dxa"/>
            <w:shd w:val="clear" w:color="auto" w:fill="auto"/>
            <w:hideMark/>
          </w:tcPr>
          <w:p w14:paraId="3D293AC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71C0B8C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97ED93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25F916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75A23B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819E52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0478B45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4</w:t>
            </w:r>
          </w:p>
        </w:tc>
      </w:tr>
      <w:tr w:rsidR="0094066E" w:rsidRPr="0082285B" w14:paraId="42EDB1D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3799190" w14:textId="77777777" w:rsidR="0094066E" w:rsidRPr="0082285B" w:rsidRDefault="0094066E" w:rsidP="00914C98">
            <w:pPr>
              <w:spacing w:line="240" w:lineRule="auto"/>
              <w:jc w:val="left"/>
              <w:rPr>
                <w:sz w:val="18"/>
                <w:szCs w:val="18"/>
              </w:rPr>
            </w:pPr>
            <w:r w:rsidRPr="0082285B">
              <w:rPr>
                <w:sz w:val="18"/>
                <w:szCs w:val="18"/>
              </w:rPr>
              <w:t>county_Siskiyou</w:t>
            </w:r>
          </w:p>
        </w:tc>
        <w:tc>
          <w:tcPr>
            <w:tcW w:w="799" w:type="dxa"/>
            <w:shd w:val="clear" w:color="auto" w:fill="auto"/>
            <w:hideMark/>
          </w:tcPr>
          <w:p w14:paraId="09D20C5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A2F527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47AC32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49D333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DC2977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D39FCA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5</w:t>
            </w:r>
          </w:p>
        </w:tc>
        <w:tc>
          <w:tcPr>
            <w:tcW w:w="1276" w:type="dxa"/>
            <w:shd w:val="clear" w:color="auto" w:fill="auto"/>
            <w:hideMark/>
          </w:tcPr>
          <w:p w14:paraId="549DC07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35</w:t>
            </w:r>
          </w:p>
        </w:tc>
      </w:tr>
      <w:tr w:rsidR="0094066E" w:rsidRPr="0082285B" w14:paraId="2DCB1A4E"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3CC03FC" w14:textId="77777777" w:rsidR="0094066E" w:rsidRPr="0082285B" w:rsidRDefault="0094066E" w:rsidP="00914C98">
            <w:pPr>
              <w:spacing w:line="240" w:lineRule="auto"/>
              <w:jc w:val="left"/>
              <w:rPr>
                <w:sz w:val="18"/>
                <w:szCs w:val="18"/>
              </w:rPr>
            </w:pPr>
            <w:r w:rsidRPr="0082285B">
              <w:rPr>
                <w:sz w:val="18"/>
                <w:szCs w:val="18"/>
              </w:rPr>
              <w:t>county_Sutter</w:t>
            </w:r>
          </w:p>
        </w:tc>
        <w:tc>
          <w:tcPr>
            <w:tcW w:w="799" w:type="dxa"/>
            <w:shd w:val="clear" w:color="auto" w:fill="auto"/>
            <w:hideMark/>
          </w:tcPr>
          <w:p w14:paraId="34C1989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02079B9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78E9D02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CE3DE4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CD461A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4AB22AA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301B990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0</w:t>
            </w:r>
          </w:p>
        </w:tc>
      </w:tr>
      <w:tr w:rsidR="0094066E" w:rsidRPr="0082285B" w14:paraId="0405DFE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BCFDF9" w14:textId="77777777" w:rsidR="0094066E" w:rsidRPr="0082285B" w:rsidRDefault="0094066E" w:rsidP="00914C98">
            <w:pPr>
              <w:spacing w:line="240" w:lineRule="auto"/>
              <w:jc w:val="left"/>
              <w:rPr>
                <w:sz w:val="18"/>
                <w:szCs w:val="18"/>
              </w:rPr>
            </w:pPr>
            <w:r w:rsidRPr="0082285B">
              <w:rPr>
                <w:sz w:val="18"/>
                <w:szCs w:val="18"/>
              </w:rPr>
              <w:t>county_Tehama</w:t>
            </w:r>
          </w:p>
        </w:tc>
        <w:tc>
          <w:tcPr>
            <w:tcW w:w="799" w:type="dxa"/>
            <w:shd w:val="clear" w:color="auto" w:fill="auto"/>
            <w:hideMark/>
          </w:tcPr>
          <w:p w14:paraId="646818E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0890B29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21FD55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A487B4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9AEBC6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F7F3C5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6</w:t>
            </w:r>
          </w:p>
        </w:tc>
        <w:tc>
          <w:tcPr>
            <w:tcW w:w="1276" w:type="dxa"/>
            <w:shd w:val="clear" w:color="auto" w:fill="auto"/>
            <w:hideMark/>
          </w:tcPr>
          <w:p w14:paraId="2F3AF64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3</w:t>
            </w:r>
          </w:p>
        </w:tc>
      </w:tr>
      <w:tr w:rsidR="0094066E" w:rsidRPr="0082285B" w14:paraId="498EC58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06A5A0E" w14:textId="77777777" w:rsidR="0094066E" w:rsidRPr="0082285B" w:rsidRDefault="0094066E" w:rsidP="00914C98">
            <w:pPr>
              <w:spacing w:line="240" w:lineRule="auto"/>
              <w:jc w:val="left"/>
              <w:rPr>
                <w:sz w:val="18"/>
                <w:szCs w:val="18"/>
              </w:rPr>
            </w:pPr>
            <w:r w:rsidRPr="0082285B">
              <w:rPr>
                <w:sz w:val="18"/>
                <w:szCs w:val="18"/>
              </w:rPr>
              <w:t>county_Trinity</w:t>
            </w:r>
          </w:p>
        </w:tc>
        <w:tc>
          <w:tcPr>
            <w:tcW w:w="799" w:type="dxa"/>
            <w:shd w:val="clear" w:color="auto" w:fill="auto"/>
            <w:hideMark/>
          </w:tcPr>
          <w:p w14:paraId="3B0DC87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ACF6C8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283F40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B34863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90E644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82A696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3E1BBF8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7</w:t>
            </w:r>
          </w:p>
        </w:tc>
      </w:tr>
      <w:tr w:rsidR="0094066E" w:rsidRPr="0082285B" w14:paraId="4B1F12A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53D9E93" w14:textId="77777777" w:rsidR="0094066E" w:rsidRPr="0082285B" w:rsidRDefault="0094066E" w:rsidP="00914C98">
            <w:pPr>
              <w:spacing w:line="240" w:lineRule="auto"/>
              <w:jc w:val="left"/>
              <w:rPr>
                <w:sz w:val="18"/>
                <w:szCs w:val="18"/>
              </w:rPr>
            </w:pPr>
            <w:r w:rsidRPr="0082285B">
              <w:rPr>
                <w:sz w:val="18"/>
                <w:szCs w:val="18"/>
              </w:rPr>
              <w:t>county_Yuba</w:t>
            </w:r>
          </w:p>
        </w:tc>
        <w:tc>
          <w:tcPr>
            <w:tcW w:w="799" w:type="dxa"/>
            <w:shd w:val="clear" w:color="auto" w:fill="auto"/>
            <w:hideMark/>
          </w:tcPr>
          <w:p w14:paraId="27F9138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96F806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59ED9F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A1DE3E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7BCEDB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5F81BF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4A5572B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4</w:t>
            </w:r>
          </w:p>
        </w:tc>
      </w:tr>
      <w:tr w:rsidR="0094066E" w:rsidRPr="0082285B" w14:paraId="40EE28A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21A61CA" w14:textId="77777777" w:rsidR="0094066E" w:rsidRPr="0082285B" w:rsidRDefault="0094066E" w:rsidP="00914C98">
            <w:pPr>
              <w:spacing w:line="240" w:lineRule="auto"/>
              <w:jc w:val="left"/>
              <w:rPr>
                <w:sz w:val="18"/>
                <w:szCs w:val="18"/>
              </w:rPr>
            </w:pPr>
            <w:r w:rsidRPr="0082285B">
              <w:rPr>
                <w:sz w:val="18"/>
                <w:szCs w:val="18"/>
              </w:rPr>
              <w:t>landcover_majority_Annual.Grassland</w:t>
            </w:r>
          </w:p>
        </w:tc>
        <w:tc>
          <w:tcPr>
            <w:tcW w:w="799" w:type="dxa"/>
            <w:shd w:val="clear" w:color="auto" w:fill="auto"/>
            <w:hideMark/>
          </w:tcPr>
          <w:p w14:paraId="492637C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A37C73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8E31AC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B86C67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C78A75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BB85B7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4</w:t>
            </w:r>
          </w:p>
        </w:tc>
        <w:tc>
          <w:tcPr>
            <w:tcW w:w="1276" w:type="dxa"/>
            <w:shd w:val="clear" w:color="auto" w:fill="auto"/>
            <w:hideMark/>
          </w:tcPr>
          <w:p w14:paraId="1A9AD51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9</w:t>
            </w:r>
          </w:p>
        </w:tc>
      </w:tr>
      <w:tr w:rsidR="0094066E" w:rsidRPr="0082285B" w14:paraId="5253B1C7"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B9B53B6" w14:textId="77777777" w:rsidR="0094066E" w:rsidRPr="0082285B" w:rsidRDefault="0094066E" w:rsidP="00914C98">
            <w:pPr>
              <w:spacing w:line="240" w:lineRule="auto"/>
              <w:jc w:val="left"/>
              <w:rPr>
                <w:sz w:val="18"/>
                <w:szCs w:val="18"/>
              </w:rPr>
            </w:pPr>
            <w:r w:rsidRPr="0082285B">
              <w:rPr>
                <w:sz w:val="18"/>
                <w:szCs w:val="18"/>
              </w:rPr>
              <w:t>landcover_majority_Aspen</w:t>
            </w:r>
          </w:p>
        </w:tc>
        <w:tc>
          <w:tcPr>
            <w:tcW w:w="799" w:type="dxa"/>
            <w:shd w:val="clear" w:color="auto" w:fill="auto"/>
            <w:hideMark/>
          </w:tcPr>
          <w:p w14:paraId="60E71EF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D9AFBB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DB8429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0E0BA1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85090A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5CB01C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w:t>
            </w:r>
          </w:p>
        </w:tc>
        <w:tc>
          <w:tcPr>
            <w:tcW w:w="1276" w:type="dxa"/>
            <w:shd w:val="clear" w:color="auto" w:fill="auto"/>
            <w:hideMark/>
          </w:tcPr>
          <w:p w14:paraId="68103F2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w:t>
            </w:r>
          </w:p>
        </w:tc>
      </w:tr>
      <w:tr w:rsidR="0094066E" w:rsidRPr="0082285B" w14:paraId="60C4BD5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FD80DBC" w14:textId="77777777" w:rsidR="0094066E" w:rsidRPr="0082285B" w:rsidRDefault="0094066E" w:rsidP="00914C98">
            <w:pPr>
              <w:spacing w:line="240" w:lineRule="auto"/>
              <w:jc w:val="left"/>
              <w:rPr>
                <w:sz w:val="18"/>
                <w:szCs w:val="18"/>
              </w:rPr>
            </w:pPr>
            <w:r w:rsidRPr="0082285B">
              <w:rPr>
                <w:sz w:val="18"/>
                <w:szCs w:val="18"/>
              </w:rPr>
              <w:t>landcover_majority_Barren</w:t>
            </w:r>
          </w:p>
        </w:tc>
        <w:tc>
          <w:tcPr>
            <w:tcW w:w="799" w:type="dxa"/>
            <w:shd w:val="clear" w:color="auto" w:fill="auto"/>
            <w:hideMark/>
          </w:tcPr>
          <w:p w14:paraId="4E93DB7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957029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A0AB0E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73125D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384C0F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6EB3E6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19C61FF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r>
      <w:tr w:rsidR="0094066E" w:rsidRPr="0082285B" w14:paraId="55CB322D"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6A17DEF" w14:textId="77777777" w:rsidR="0094066E" w:rsidRPr="0082285B" w:rsidRDefault="0094066E" w:rsidP="00914C98">
            <w:pPr>
              <w:spacing w:line="240" w:lineRule="auto"/>
              <w:jc w:val="left"/>
              <w:rPr>
                <w:sz w:val="18"/>
                <w:szCs w:val="18"/>
              </w:rPr>
            </w:pPr>
            <w:r w:rsidRPr="0082285B">
              <w:rPr>
                <w:sz w:val="18"/>
                <w:szCs w:val="18"/>
              </w:rPr>
              <w:t>landcover_majority_Bitterbrush</w:t>
            </w:r>
          </w:p>
        </w:tc>
        <w:tc>
          <w:tcPr>
            <w:tcW w:w="799" w:type="dxa"/>
            <w:shd w:val="clear" w:color="auto" w:fill="auto"/>
            <w:hideMark/>
          </w:tcPr>
          <w:p w14:paraId="2C69424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D20221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4C7A73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A66B5E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15E5A3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BB7689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1</w:t>
            </w:r>
          </w:p>
        </w:tc>
        <w:tc>
          <w:tcPr>
            <w:tcW w:w="1276" w:type="dxa"/>
            <w:shd w:val="clear" w:color="auto" w:fill="auto"/>
            <w:hideMark/>
          </w:tcPr>
          <w:p w14:paraId="663336D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r>
      <w:tr w:rsidR="0094066E" w:rsidRPr="0082285B" w14:paraId="1492D4C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F50D1B2" w14:textId="77777777" w:rsidR="0094066E" w:rsidRPr="0082285B" w:rsidRDefault="0094066E" w:rsidP="00914C98">
            <w:pPr>
              <w:spacing w:line="240" w:lineRule="auto"/>
              <w:jc w:val="left"/>
              <w:rPr>
                <w:sz w:val="18"/>
                <w:szCs w:val="18"/>
              </w:rPr>
            </w:pPr>
            <w:r w:rsidRPr="0082285B">
              <w:rPr>
                <w:sz w:val="18"/>
                <w:szCs w:val="18"/>
              </w:rPr>
              <w:t>landcover_majority_Blue.Oak.Woodland</w:t>
            </w:r>
          </w:p>
        </w:tc>
        <w:tc>
          <w:tcPr>
            <w:tcW w:w="799" w:type="dxa"/>
            <w:shd w:val="clear" w:color="auto" w:fill="auto"/>
            <w:hideMark/>
          </w:tcPr>
          <w:p w14:paraId="0A89825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85A140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12BE406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7B8B72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457654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7D5364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2990016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8</w:t>
            </w:r>
          </w:p>
        </w:tc>
      </w:tr>
      <w:tr w:rsidR="0094066E" w:rsidRPr="0082285B" w14:paraId="2D8289E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FFA1356" w14:textId="77777777" w:rsidR="0094066E" w:rsidRPr="0082285B" w:rsidRDefault="0094066E" w:rsidP="00914C98">
            <w:pPr>
              <w:spacing w:line="240" w:lineRule="auto"/>
              <w:jc w:val="left"/>
              <w:rPr>
                <w:sz w:val="18"/>
                <w:szCs w:val="18"/>
              </w:rPr>
            </w:pPr>
            <w:r w:rsidRPr="0082285B">
              <w:rPr>
                <w:sz w:val="18"/>
                <w:szCs w:val="18"/>
              </w:rPr>
              <w:t>landcover_majority_Blue.Oak.Foothill.Pine</w:t>
            </w:r>
          </w:p>
        </w:tc>
        <w:tc>
          <w:tcPr>
            <w:tcW w:w="799" w:type="dxa"/>
            <w:shd w:val="clear" w:color="auto" w:fill="auto"/>
            <w:hideMark/>
          </w:tcPr>
          <w:p w14:paraId="17C4AEC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F7298C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1A5D08B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E24A50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EDB049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34CA83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6</w:t>
            </w:r>
          </w:p>
        </w:tc>
        <w:tc>
          <w:tcPr>
            <w:tcW w:w="1276" w:type="dxa"/>
            <w:shd w:val="clear" w:color="auto" w:fill="auto"/>
            <w:hideMark/>
          </w:tcPr>
          <w:p w14:paraId="7EDE341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4</w:t>
            </w:r>
          </w:p>
        </w:tc>
      </w:tr>
      <w:tr w:rsidR="0094066E" w:rsidRPr="0082285B" w14:paraId="585ACC6E"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3F1AB35" w14:textId="77777777" w:rsidR="0094066E" w:rsidRPr="0082285B" w:rsidRDefault="0094066E" w:rsidP="00914C98">
            <w:pPr>
              <w:spacing w:line="240" w:lineRule="auto"/>
              <w:jc w:val="left"/>
              <w:rPr>
                <w:sz w:val="18"/>
                <w:szCs w:val="18"/>
              </w:rPr>
            </w:pPr>
            <w:r w:rsidRPr="0082285B">
              <w:rPr>
                <w:sz w:val="18"/>
                <w:szCs w:val="18"/>
              </w:rPr>
              <w:t>landcover_majority_Chamise.Redshank.Chaparral</w:t>
            </w:r>
          </w:p>
        </w:tc>
        <w:tc>
          <w:tcPr>
            <w:tcW w:w="799" w:type="dxa"/>
            <w:shd w:val="clear" w:color="auto" w:fill="auto"/>
            <w:hideMark/>
          </w:tcPr>
          <w:p w14:paraId="6941B18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8442E0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AA6C64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B1104F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6F8E8B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603FAD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41BBAFF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r>
      <w:tr w:rsidR="0094066E" w:rsidRPr="0082285B" w14:paraId="1CEA610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E618429" w14:textId="77777777" w:rsidR="0094066E" w:rsidRPr="0082285B" w:rsidRDefault="0094066E" w:rsidP="00914C98">
            <w:pPr>
              <w:spacing w:line="240" w:lineRule="auto"/>
              <w:jc w:val="left"/>
              <w:rPr>
                <w:sz w:val="18"/>
                <w:szCs w:val="18"/>
              </w:rPr>
            </w:pPr>
            <w:r w:rsidRPr="0082285B">
              <w:rPr>
                <w:sz w:val="18"/>
                <w:szCs w:val="18"/>
              </w:rPr>
              <w:t>landcover_majority_Closed.Cone.Pine.Cypress</w:t>
            </w:r>
          </w:p>
        </w:tc>
        <w:tc>
          <w:tcPr>
            <w:tcW w:w="799" w:type="dxa"/>
            <w:shd w:val="clear" w:color="auto" w:fill="auto"/>
            <w:hideMark/>
          </w:tcPr>
          <w:p w14:paraId="6E17D77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3B1970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EFC5E6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2BF8F3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9E5B7C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CC8FB4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355BC6E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9</w:t>
            </w:r>
          </w:p>
        </w:tc>
      </w:tr>
      <w:tr w:rsidR="0094066E" w:rsidRPr="0082285B" w14:paraId="08BBE275"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6997D4B" w14:textId="77777777" w:rsidR="0094066E" w:rsidRPr="0082285B" w:rsidRDefault="0094066E" w:rsidP="00914C98">
            <w:pPr>
              <w:spacing w:line="240" w:lineRule="auto"/>
              <w:jc w:val="left"/>
              <w:rPr>
                <w:sz w:val="18"/>
                <w:szCs w:val="18"/>
              </w:rPr>
            </w:pPr>
            <w:r w:rsidRPr="0082285B">
              <w:rPr>
                <w:sz w:val="18"/>
                <w:szCs w:val="18"/>
              </w:rPr>
              <w:t>landcover_majority_Coastal.Oak.Woodland</w:t>
            </w:r>
          </w:p>
        </w:tc>
        <w:tc>
          <w:tcPr>
            <w:tcW w:w="799" w:type="dxa"/>
            <w:shd w:val="clear" w:color="auto" w:fill="auto"/>
            <w:hideMark/>
          </w:tcPr>
          <w:p w14:paraId="29689D1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D5F0B9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24D6FD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FC82A8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D134E7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8B5D62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2</w:t>
            </w:r>
          </w:p>
        </w:tc>
        <w:tc>
          <w:tcPr>
            <w:tcW w:w="1276" w:type="dxa"/>
            <w:shd w:val="clear" w:color="auto" w:fill="auto"/>
            <w:hideMark/>
          </w:tcPr>
          <w:p w14:paraId="42E5E62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4</w:t>
            </w:r>
          </w:p>
        </w:tc>
      </w:tr>
      <w:tr w:rsidR="0094066E" w:rsidRPr="0082285B" w14:paraId="07280CC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AEB4606" w14:textId="77777777" w:rsidR="0094066E" w:rsidRPr="0082285B" w:rsidRDefault="0094066E" w:rsidP="00914C98">
            <w:pPr>
              <w:spacing w:line="240" w:lineRule="auto"/>
              <w:jc w:val="left"/>
              <w:rPr>
                <w:sz w:val="18"/>
                <w:szCs w:val="18"/>
              </w:rPr>
            </w:pPr>
            <w:r w:rsidRPr="0082285B">
              <w:rPr>
                <w:sz w:val="18"/>
                <w:szCs w:val="18"/>
              </w:rPr>
              <w:t>landcover_majority_Coastal.Scrub</w:t>
            </w:r>
          </w:p>
        </w:tc>
        <w:tc>
          <w:tcPr>
            <w:tcW w:w="799" w:type="dxa"/>
            <w:shd w:val="clear" w:color="auto" w:fill="auto"/>
            <w:hideMark/>
          </w:tcPr>
          <w:p w14:paraId="1EEA0B6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3C4433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B54465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B1A4C0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AE3377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9D33C9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2</w:t>
            </w:r>
          </w:p>
        </w:tc>
        <w:tc>
          <w:tcPr>
            <w:tcW w:w="1276" w:type="dxa"/>
            <w:shd w:val="clear" w:color="auto" w:fill="auto"/>
            <w:hideMark/>
          </w:tcPr>
          <w:p w14:paraId="17C8A32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5</w:t>
            </w:r>
          </w:p>
        </w:tc>
      </w:tr>
      <w:tr w:rsidR="0094066E" w:rsidRPr="0082285B" w14:paraId="6616496C"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67DE5B6" w14:textId="77777777" w:rsidR="0094066E" w:rsidRPr="0082285B" w:rsidRDefault="0094066E" w:rsidP="00914C98">
            <w:pPr>
              <w:spacing w:line="240" w:lineRule="auto"/>
              <w:jc w:val="left"/>
              <w:rPr>
                <w:sz w:val="18"/>
                <w:szCs w:val="18"/>
              </w:rPr>
            </w:pPr>
            <w:r w:rsidRPr="0082285B">
              <w:rPr>
                <w:sz w:val="18"/>
                <w:szCs w:val="18"/>
              </w:rPr>
              <w:t>landcover_majority_Cropland</w:t>
            </w:r>
          </w:p>
        </w:tc>
        <w:tc>
          <w:tcPr>
            <w:tcW w:w="799" w:type="dxa"/>
            <w:shd w:val="clear" w:color="auto" w:fill="auto"/>
            <w:hideMark/>
          </w:tcPr>
          <w:p w14:paraId="46E2474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71D5C95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19AA25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452CE3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7BE731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0531CE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3F882C3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3</w:t>
            </w:r>
          </w:p>
        </w:tc>
      </w:tr>
      <w:tr w:rsidR="0094066E" w:rsidRPr="0082285B" w14:paraId="02889C0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00B9A97" w14:textId="77777777" w:rsidR="0094066E" w:rsidRPr="0082285B" w:rsidRDefault="0094066E" w:rsidP="00914C98">
            <w:pPr>
              <w:spacing w:line="240" w:lineRule="auto"/>
              <w:jc w:val="left"/>
              <w:rPr>
                <w:sz w:val="18"/>
                <w:szCs w:val="18"/>
              </w:rPr>
            </w:pPr>
            <w:r w:rsidRPr="0082285B">
              <w:rPr>
                <w:sz w:val="18"/>
                <w:szCs w:val="18"/>
              </w:rPr>
              <w:t>landcover_majority_Douglas.Fir</w:t>
            </w:r>
          </w:p>
        </w:tc>
        <w:tc>
          <w:tcPr>
            <w:tcW w:w="799" w:type="dxa"/>
            <w:shd w:val="clear" w:color="auto" w:fill="auto"/>
            <w:hideMark/>
          </w:tcPr>
          <w:p w14:paraId="58364AF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5E7348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1D7397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8C4984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9135E1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70CCDC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3140159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8</w:t>
            </w:r>
          </w:p>
        </w:tc>
      </w:tr>
      <w:tr w:rsidR="0094066E" w:rsidRPr="0082285B" w14:paraId="5681EFE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DD629B5" w14:textId="77777777" w:rsidR="0094066E" w:rsidRPr="0082285B" w:rsidRDefault="0094066E" w:rsidP="00914C98">
            <w:pPr>
              <w:spacing w:line="240" w:lineRule="auto"/>
              <w:jc w:val="left"/>
              <w:rPr>
                <w:sz w:val="18"/>
                <w:szCs w:val="18"/>
              </w:rPr>
            </w:pPr>
            <w:r w:rsidRPr="0082285B">
              <w:rPr>
                <w:sz w:val="18"/>
                <w:szCs w:val="18"/>
              </w:rPr>
              <w:t>landcover_majority_Dryland.Grain.Crops</w:t>
            </w:r>
          </w:p>
        </w:tc>
        <w:tc>
          <w:tcPr>
            <w:tcW w:w="799" w:type="dxa"/>
            <w:shd w:val="clear" w:color="auto" w:fill="auto"/>
            <w:hideMark/>
          </w:tcPr>
          <w:p w14:paraId="2C0ADFF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83E139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081748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160F4A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3F9683A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C46A25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2</w:t>
            </w:r>
          </w:p>
        </w:tc>
        <w:tc>
          <w:tcPr>
            <w:tcW w:w="1276" w:type="dxa"/>
            <w:shd w:val="clear" w:color="auto" w:fill="auto"/>
            <w:hideMark/>
          </w:tcPr>
          <w:p w14:paraId="0CCE042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4</w:t>
            </w:r>
          </w:p>
        </w:tc>
      </w:tr>
      <w:tr w:rsidR="0094066E" w:rsidRPr="0082285B" w14:paraId="25EB646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1DD89C5" w14:textId="77777777" w:rsidR="0094066E" w:rsidRPr="0082285B" w:rsidRDefault="0094066E" w:rsidP="00914C98">
            <w:pPr>
              <w:spacing w:line="240" w:lineRule="auto"/>
              <w:jc w:val="left"/>
              <w:rPr>
                <w:sz w:val="18"/>
                <w:szCs w:val="18"/>
              </w:rPr>
            </w:pPr>
            <w:r w:rsidRPr="0082285B">
              <w:rPr>
                <w:sz w:val="18"/>
                <w:szCs w:val="18"/>
              </w:rPr>
              <w:t>landcover_majority_Eastside.Pine</w:t>
            </w:r>
          </w:p>
        </w:tc>
        <w:tc>
          <w:tcPr>
            <w:tcW w:w="799" w:type="dxa"/>
            <w:shd w:val="clear" w:color="auto" w:fill="auto"/>
            <w:hideMark/>
          </w:tcPr>
          <w:p w14:paraId="3AFB396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2D5573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D80BBE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EB5EA6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3EE6EE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D22371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64A841A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8</w:t>
            </w:r>
          </w:p>
        </w:tc>
      </w:tr>
      <w:tr w:rsidR="0094066E" w:rsidRPr="0082285B" w14:paraId="6CA4ED9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277C139" w14:textId="77777777" w:rsidR="0094066E" w:rsidRPr="0082285B" w:rsidRDefault="0094066E" w:rsidP="00914C98">
            <w:pPr>
              <w:spacing w:line="240" w:lineRule="auto"/>
              <w:jc w:val="left"/>
              <w:rPr>
                <w:sz w:val="18"/>
                <w:szCs w:val="18"/>
              </w:rPr>
            </w:pPr>
            <w:r w:rsidRPr="0082285B">
              <w:rPr>
                <w:sz w:val="18"/>
                <w:szCs w:val="18"/>
              </w:rPr>
              <w:t>landcover_majority_Estuarine</w:t>
            </w:r>
          </w:p>
        </w:tc>
        <w:tc>
          <w:tcPr>
            <w:tcW w:w="799" w:type="dxa"/>
            <w:shd w:val="clear" w:color="auto" w:fill="auto"/>
            <w:hideMark/>
          </w:tcPr>
          <w:p w14:paraId="573C809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71D4B3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9DB3F3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B1510B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22E763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B794DF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05</w:t>
            </w:r>
          </w:p>
        </w:tc>
        <w:tc>
          <w:tcPr>
            <w:tcW w:w="1276" w:type="dxa"/>
            <w:shd w:val="clear" w:color="auto" w:fill="auto"/>
            <w:hideMark/>
          </w:tcPr>
          <w:p w14:paraId="77B16CB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r>
      <w:tr w:rsidR="0094066E" w:rsidRPr="0082285B" w14:paraId="79C5024C"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E3C9C58" w14:textId="77777777" w:rsidR="0094066E" w:rsidRPr="0082285B" w:rsidRDefault="0094066E" w:rsidP="00914C98">
            <w:pPr>
              <w:spacing w:line="240" w:lineRule="auto"/>
              <w:jc w:val="left"/>
              <w:rPr>
                <w:sz w:val="18"/>
                <w:szCs w:val="18"/>
              </w:rPr>
            </w:pPr>
            <w:r w:rsidRPr="0082285B">
              <w:rPr>
                <w:sz w:val="18"/>
                <w:szCs w:val="18"/>
              </w:rPr>
              <w:t>landcover_majority_Freshwater.Emergent.Wetland</w:t>
            </w:r>
          </w:p>
        </w:tc>
        <w:tc>
          <w:tcPr>
            <w:tcW w:w="799" w:type="dxa"/>
            <w:shd w:val="clear" w:color="auto" w:fill="auto"/>
            <w:hideMark/>
          </w:tcPr>
          <w:p w14:paraId="46469CA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DF3C35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B99242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D0C3C8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97A59B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5D0791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4</w:t>
            </w:r>
          </w:p>
        </w:tc>
        <w:tc>
          <w:tcPr>
            <w:tcW w:w="1276" w:type="dxa"/>
            <w:shd w:val="clear" w:color="auto" w:fill="auto"/>
            <w:hideMark/>
          </w:tcPr>
          <w:p w14:paraId="59C1C59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6</w:t>
            </w:r>
          </w:p>
        </w:tc>
      </w:tr>
      <w:tr w:rsidR="0094066E" w:rsidRPr="0082285B" w14:paraId="6E13E87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5F60769" w14:textId="77777777" w:rsidR="0094066E" w:rsidRPr="0082285B" w:rsidRDefault="0094066E" w:rsidP="00914C98">
            <w:pPr>
              <w:spacing w:line="240" w:lineRule="auto"/>
              <w:jc w:val="left"/>
              <w:rPr>
                <w:sz w:val="18"/>
                <w:szCs w:val="18"/>
              </w:rPr>
            </w:pPr>
            <w:r w:rsidRPr="0082285B">
              <w:rPr>
                <w:sz w:val="18"/>
                <w:szCs w:val="18"/>
              </w:rPr>
              <w:lastRenderedPageBreak/>
              <w:t>landcover_majority_Irrigated.Row.and.Field.Crops</w:t>
            </w:r>
          </w:p>
        </w:tc>
        <w:tc>
          <w:tcPr>
            <w:tcW w:w="799" w:type="dxa"/>
            <w:shd w:val="clear" w:color="auto" w:fill="auto"/>
            <w:hideMark/>
          </w:tcPr>
          <w:p w14:paraId="1A870CE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A06D7E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394A40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865CA2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40A298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44E8837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3</w:t>
            </w:r>
          </w:p>
        </w:tc>
        <w:tc>
          <w:tcPr>
            <w:tcW w:w="1276" w:type="dxa"/>
            <w:shd w:val="clear" w:color="auto" w:fill="auto"/>
            <w:hideMark/>
          </w:tcPr>
          <w:p w14:paraId="2707B76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6</w:t>
            </w:r>
          </w:p>
        </w:tc>
      </w:tr>
      <w:tr w:rsidR="0094066E" w:rsidRPr="0082285B" w14:paraId="6800BE7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CC94B30" w14:textId="77777777" w:rsidR="0094066E" w:rsidRPr="0082285B" w:rsidRDefault="0094066E" w:rsidP="00914C98">
            <w:pPr>
              <w:spacing w:line="240" w:lineRule="auto"/>
              <w:jc w:val="left"/>
              <w:rPr>
                <w:sz w:val="18"/>
                <w:szCs w:val="18"/>
              </w:rPr>
            </w:pPr>
            <w:r w:rsidRPr="0082285B">
              <w:rPr>
                <w:sz w:val="18"/>
                <w:szCs w:val="18"/>
              </w:rPr>
              <w:t>landcover_majority_Jeffrey.Pine</w:t>
            </w:r>
          </w:p>
        </w:tc>
        <w:tc>
          <w:tcPr>
            <w:tcW w:w="799" w:type="dxa"/>
            <w:shd w:val="clear" w:color="auto" w:fill="auto"/>
            <w:hideMark/>
          </w:tcPr>
          <w:p w14:paraId="215627F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0147D2B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B6AD7B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CE1AA2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848402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6D0F5C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4</w:t>
            </w:r>
          </w:p>
        </w:tc>
        <w:tc>
          <w:tcPr>
            <w:tcW w:w="1276" w:type="dxa"/>
            <w:shd w:val="clear" w:color="auto" w:fill="auto"/>
            <w:hideMark/>
          </w:tcPr>
          <w:p w14:paraId="69727BB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9</w:t>
            </w:r>
          </w:p>
        </w:tc>
      </w:tr>
      <w:tr w:rsidR="0094066E" w:rsidRPr="0082285B" w14:paraId="482EF1D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F97FB20" w14:textId="77777777" w:rsidR="0094066E" w:rsidRPr="0082285B" w:rsidRDefault="0094066E" w:rsidP="00914C98">
            <w:pPr>
              <w:spacing w:line="240" w:lineRule="auto"/>
              <w:jc w:val="left"/>
              <w:rPr>
                <w:sz w:val="18"/>
                <w:szCs w:val="18"/>
              </w:rPr>
            </w:pPr>
            <w:r w:rsidRPr="0082285B">
              <w:rPr>
                <w:sz w:val="18"/>
                <w:szCs w:val="18"/>
              </w:rPr>
              <w:t>landcover_majority_Juniper</w:t>
            </w:r>
          </w:p>
        </w:tc>
        <w:tc>
          <w:tcPr>
            <w:tcW w:w="799" w:type="dxa"/>
            <w:shd w:val="clear" w:color="auto" w:fill="auto"/>
            <w:hideMark/>
          </w:tcPr>
          <w:p w14:paraId="0489EC4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A3AC1D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7B2BA26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402644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ACE7C7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E89DEA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6</w:t>
            </w:r>
          </w:p>
        </w:tc>
        <w:tc>
          <w:tcPr>
            <w:tcW w:w="1276" w:type="dxa"/>
            <w:shd w:val="clear" w:color="auto" w:fill="auto"/>
            <w:hideMark/>
          </w:tcPr>
          <w:p w14:paraId="6A2FD5E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3</w:t>
            </w:r>
          </w:p>
        </w:tc>
      </w:tr>
      <w:tr w:rsidR="0094066E" w:rsidRPr="0082285B" w14:paraId="229B66A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BFF970C" w14:textId="77777777" w:rsidR="0094066E" w:rsidRPr="0082285B" w:rsidRDefault="0094066E" w:rsidP="00914C98">
            <w:pPr>
              <w:spacing w:line="240" w:lineRule="auto"/>
              <w:jc w:val="left"/>
              <w:rPr>
                <w:sz w:val="18"/>
                <w:szCs w:val="18"/>
              </w:rPr>
            </w:pPr>
            <w:r w:rsidRPr="0082285B">
              <w:rPr>
                <w:sz w:val="18"/>
                <w:szCs w:val="18"/>
              </w:rPr>
              <w:t>landcover_majority_Klamath.Mixed.Conifer</w:t>
            </w:r>
          </w:p>
        </w:tc>
        <w:tc>
          <w:tcPr>
            <w:tcW w:w="799" w:type="dxa"/>
            <w:shd w:val="clear" w:color="auto" w:fill="auto"/>
            <w:hideMark/>
          </w:tcPr>
          <w:p w14:paraId="2752831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37B2FF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7EBFC2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3366EA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A40569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1458DE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5</w:t>
            </w:r>
          </w:p>
        </w:tc>
        <w:tc>
          <w:tcPr>
            <w:tcW w:w="1276" w:type="dxa"/>
            <w:shd w:val="clear" w:color="auto" w:fill="auto"/>
            <w:hideMark/>
          </w:tcPr>
          <w:p w14:paraId="5460DA1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2</w:t>
            </w:r>
          </w:p>
        </w:tc>
      </w:tr>
      <w:tr w:rsidR="0094066E" w:rsidRPr="0082285B" w14:paraId="1F05D5D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EBE7E72" w14:textId="77777777" w:rsidR="0094066E" w:rsidRPr="0082285B" w:rsidRDefault="0094066E" w:rsidP="00914C98">
            <w:pPr>
              <w:spacing w:line="240" w:lineRule="auto"/>
              <w:jc w:val="left"/>
              <w:rPr>
                <w:sz w:val="18"/>
                <w:szCs w:val="18"/>
              </w:rPr>
            </w:pPr>
            <w:r w:rsidRPr="0082285B">
              <w:rPr>
                <w:sz w:val="18"/>
                <w:szCs w:val="18"/>
              </w:rPr>
              <w:t>landcover_majority_Lacustrine</w:t>
            </w:r>
          </w:p>
        </w:tc>
        <w:tc>
          <w:tcPr>
            <w:tcW w:w="799" w:type="dxa"/>
            <w:shd w:val="clear" w:color="auto" w:fill="auto"/>
            <w:hideMark/>
          </w:tcPr>
          <w:p w14:paraId="2D05AA7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D6962E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F0449A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28A70A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4114AA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668DBA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6FBF755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0</w:t>
            </w:r>
          </w:p>
        </w:tc>
      </w:tr>
      <w:tr w:rsidR="0094066E" w:rsidRPr="0082285B" w14:paraId="7DD58BA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DE8576B" w14:textId="77777777" w:rsidR="0094066E" w:rsidRPr="0082285B" w:rsidRDefault="0094066E" w:rsidP="00914C98">
            <w:pPr>
              <w:spacing w:line="240" w:lineRule="auto"/>
              <w:jc w:val="left"/>
              <w:rPr>
                <w:sz w:val="18"/>
                <w:szCs w:val="18"/>
              </w:rPr>
            </w:pPr>
            <w:r w:rsidRPr="0082285B">
              <w:rPr>
                <w:sz w:val="18"/>
                <w:szCs w:val="18"/>
              </w:rPr>
              <w:t>landcover_majority_Lodgepole.Pine</w:t>
            </w:r>
          </w:p>
        </w:tc>
        <w:tc>
          <w:tcPr>
            <w:tcW w:w="799" w:type="dxa"/>
            <w:shd w:val="clear" w:color="auto" w:fill="auto"/>
            <w:hideMark/>
          </w:tcPr>
          <w:p w14:paraId="156E68F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7BD449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2FE0B0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6FB17F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9D4211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A05996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1</w:t>
            </w:r>
          </w:p>
        </w:tc>
        <w:tc>
          <w:tcPr>
            <w:tcW w:w="1276" w:type="dxa"/>
            <w:shd w:val="clear" w:color="auto" w:fill="auto"/>
            <w:hideMark/>
          </w:tcPr>
          <w:p w14:paraId="33DB443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3</w:t>
            </w:r>
          </w:p>
        </w:tc>
      </w:tr>
      <w:tr w:rsidR="0094066E" w:rsidRPr="0082285B" w14:paraId="07675133"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45ABDE4" w14:textId="77777777" w:rsidR="0094066E" w:rsidRPr="0082285B" w:rsidRDefault="0094066E" w:rsidP="00914C98">
            <w:pPr>
              <w:spacing w:line="240" w:lineRule="auto"/>
              <w:jc w:val="left"/>
              <w:rPr>
                <w:sz w:val="18"/>
                <w:szCs w:val="18"/>
              </w:rPr>
            </w:pPr>
            <w:r w:rsidRPr="0082285B">
              <w:rPr>
                <w:sz w:val="18"/>
                <w:szCs w:val="18"/>
              </w:rPr>
              <w:t>landcover_majority_Low.Sage</w:t>
            </w:r>
          </w:p>
        </w:tc>
        <w:tc>
          <w:tcPr>
            <w:tcW w:w="799" w:type="dxa"/>
            <w:shd w:val="clear" w:color="auto" w:fill="auto"/>
            <w:hideMark/>
          </w:tcPr>
          <w:p w14:paraId="2833870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BCF0D8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146B78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0FC8F5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412C9E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FD8749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7DFDA9C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3</w:t>
            </w:r>
          </w:p>
        </w:tc>
      </w:tr>
      <w:tr w:rsidR="0094066E" w:rsidRPr="0082285B" w14:paraId="61CBDB54"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1A2C89A" w14:textId="77777777" w:rsidR="0094066E" w:rsidRPr="0082285B" w:rsidRDefault="0094066E" w:rsidP="00914C98">
            <w:pPr>
              <w:spacing w:line="240" w:lineRule="auto"/>
              <w:jc w:val="left"/>
              <w:rPr>
                <w:sz w:val="18"/>
                <w:szCs w:val="18"/>
              </w:rPr>
            </w:pPr>
            <w:r w:rsidRPr="0082285B">
              <w:rPr>
                <w:sz w:val="18"/>
                <w:szCs w:val="18"/>
              </w:rPr>
              <w:t>landcover_majority_Mixed.Chaparral</w:t>
            </w:r>
          </w:p>
        </w:tc>
        <w:tc>
          <w:tcPr>
            <w:tcW w:w="799" w:type="dxa"/>
            <w:shd w:val="clear" w:color="auto" w:fill="auto"/>
            <w:hideMark/>
          </w:tcPr>
          <w:p w14:paraId="7CF682D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805D26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265E66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A45CD1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32DA085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17E6CF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1A26E92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0</w:t>
            </w:r>
          </w:p>
        </w:tc>
      </w:tr>
      <w:tr w:rsidR="0094066E" w:rsidRPr="0082285B" w14:paraId="09B8160B"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4AA1502" w14:textId="77777777" w:rsidR="0094066E" w:rsidRPr="0082285B" w:rsidRDefault="0094066E" w:rsidP="00914C98">
            <w:pPr>
              <w:spacing w:line="240" w:lineRule="auto"/>
              <w:jc w:val="left"/>
              <w:rPr>
                <w:sz w:val="18"/>
                <w:szCs w:val="18"/>
              </w:rPr>
            </w:pPr>
            <w:r w:rsidRPr="0082285B">
              <w:rPr>
                <w:sz w:val="18"/>
                <w:szCs w:val="18"/>
              </w:rPr>
              <w:t>landcover_majority_Montane.Chaparral</w:t>
            </w:r>
          </w:p>
        </w:tc>
        <w:tc>
          <w:tcPr>
            <w:tcW w:w="799" w:type="dxa"/>
            <w:shd w:val="clear" w:color="auto" w:fill="auto"/>
            <w:hideMark/>
          </w:tcPr>
          <w:p w14:paraId="6BF4D25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A36C4B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1225DB2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154465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91C8BF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4733752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1C231A6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r>
      <w:tr w:rsidR="0094066E" w:rsidRPr="0082285B" w14:paraId="6FA99F7E"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63261CF" w14:textId="77777777" w:rsidR="0094066E" w:rsidRPr="0082285B" w:rsidRDefault="0094066E" w:rsidP="00914C98">
            <w:pPr>
              <w:spacing w:line="240" w:lineRule="auto"/>
              <w:jc w:val="left"/>
              <w:rPr>
                <w:sz w:val="18"/>
                <w:szCs w:val="18"/>
              </w:rPr>
            </w:pPr>
            <w:r w:rsidRPr="0082285B">
              <w:rPr>
                <w:sz w:val="18"/>
                <w:szCs w:val="18"/>
              </w:rPr>
              <w:t>landcover_majority_Montane.Hardwood</w:t>
            </w:r>
          </w:p>
        </w:tc>
        <w:tc>
          <w:tcPr>
            <w:tcW w:w="799" w:type="dxa"/>
            <w:shd w:val="clear" w:color="auto" w:fill="auto"/>
            <w:hideMark/>
          </w:tcPr>
          <w:p w14:paraId="05DF3CC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02BA4C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55DB4F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6F3806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691DD1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4DC786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5</w:t>
            </w:r>
          </w:p>
        </w:tc>
        <w:tc>
          <w:tcPr>
            <w:tcW w:w="1276" w:type="dxa"/>
            <w:shd w:val="clear" w:color="auto" w:fill="auto"/>
            <w:hideMark/>
          </w:tcPr>
          <w:p w14:paraId="2902E8C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2</w:t>
            </w:r>
          </w:p>
        </w:tc>
      </w:tr>
      <w:tr w:rsidR="0094066E" w:rsidRPr="0082285B" w14:paraId="512F197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9588641" w14:textId="77777777" w:rsidR="0094066E" w:rsidRPr="0082285B" w:rsidRDefault="0094066E" w:rsidP="00914C98">
            <w:pPr>
              <w:spacing w:line="240" w:lineRule="auto"/>
              <w:jc w:val="left"/>
              <w:rPr>
                <w:sz w:val="18"/>
                <w:szCs w:val="18"/>
              </w:rPr>
            </w:pPr>
            <w:r w:rsidRPr="0082285B">
              <w:rPr>
                <w:sz w:val="18"/>
                <w:szCs w:val="18"/>
              </w:rPr>
              <w:t>landcover_majority_Montane.Hardwood.Conifer</w:t>
            </w:r>
          </w:p>
        </w:tc>
        <w:tc>
          <w:tcPr>
            <w:tcW w:w="799" w:type="dxa"/>
            <w:shd w:val="clear" w:color="auto" w:fill="auto"/>
            <w:hideMark/>
          </w:tcPr>
          <w:p w14:paraId="3423519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9FDEFD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DE7BB3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E06F7B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C59F82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292C83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0</w:t>
            </w:r>
          </w:p>
        </w:tc>
        <w:tc>
          <w:tcPr>
            <w:tcW w:w="1276" w:type="dxa"/>
            <w:shd w:val="clear" w:color="auto" w:fill="auto"/>
            <w:hideMark/>
          </w:tcPr>
          <w:p w14:paraId="5418A99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30</w:t>
            </w:r>
          </w:p>
        </w:tc>
      </w:tr>
      <w:tr w:rsidR="0094066E" w:rsidRPr="0082285B" w14:paraId="67FA7C9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6F0D4A2" w14:textId="77777777" w:rsidR="0094066E" w:rsidRPr="0082285B" w:rsidRDefault="0094066E" w:rsidP="00914C98">
            <w:pPr>
              <w:spacing w:line="240" w:lineRule="auto"/>
              <w:jc w:val="left"/>
              <w:rPr>
                <w:sz w:val="18"/>
                <w:szCs w:val="18"/>
              </w:rPr>
            </w:pPr>
            <w:r w:rsidRPr="0082285B">
              <w:rPr>
                <w:sz w:val="18"/>
                <w:szCs w:val="18"/>
              </w:rPr>
              <w:t>landcover_majority_Montane.Riparian</w:t>
            </w:r>
          </w:p>
        </w:tc>
        <w:tc>
          <w:tcPr>
            <w:tcW w:w="799" w:type="dxa"/>
            <w:shd w:val="clear" w:color="auto" w:fill="auto"/>
            <w:hideMark/>
          </w:tcPr>
          <w:p w14:paraId="3019FBA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FD732D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DC65CC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DE18C0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0C553D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D2F1A0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02</w:t>
            </w:r>
          </w:p>
        </w:tc>
        <w:tc>
          <w:tcPr>
            <w:tcW w:w="1276" w:type="dxa"/>
            <w:shd w:val="clear" w:color="auto" w:fill="auto"/>
            <w:hideMark/>
          </w:tcPr>
          <w:p w14:paraId="4306691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r>
      <w:tr w:rsidR="0094066E" w:rsidRPr="0082285B" w14:paraId="55C4B25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F8A492F" w14:textId="77777777" w:rsidR="0094066E" w:rsidRPr="0082285B" w:rsidRDefault="0094066E" w:rsidP="00914C98">
            <w:pPr>
              <w:spacing w:line="240" w:lineRule="auto"/>
              <w:jc w:val="left"/>
              <w:rPr>
                <w:sz w:val="18"/>
                <w:szCs w:val="18"/>
              </w:rPr>
            </w:pPr>
            <w:r w:rsidRPr="0082285B">
              <w:rPr>
                <w:sz w:val="18"/>
                <w:szCs w:val="18"/>
              </w:rPr>
              <w:t>landcover_majority_Orchard.and.Vineyard</w:t>
            </w:r>
          </w:p>
        </w:tc>
        <w:tc>
          <w:tcPr>
            <w:tcW w:w="799" w:type="dxa"/>
            <w:shd w:val="clear" w:color="auto" w:fill="auto"/>
            <w:hideMark/>
          </w:tcPr>
          <w:p w14:paraId="4726368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006206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615B69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A0B321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A8CCD9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6B890D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0198962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r>
      <w:tr w:rsidR="0094066E" w:rsidRPr="0082285B" w14:paraId="181975A7"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5FB0747" w14:textId="77777777" w:rsidR="0094066E" w:rsidRPr="0082285B" w:rsidRDefault="0094066E" w:rsidP="00914C98">
            <w:pPr>
              <w:spacing w:line="240" w:lineRule="auto"/>
              <w:jc w:val="left"/>
              <w:rPr>
                <w:sz w:val="18"/>
                <w:szCs w:val="18"/>
              </w:rPr>
            </w:pPr>
            <w:r w:rsidRPr="0082285B">
              <w:rPr>
                <w:sz w:val="18"/>
                <w:szCs w:val="18"/>
              </w:rPr>
              <w:t>landcover_majority_Pasture</w:t>
            </w:r>
          </w:p>
        </w:tc>
        <w:tc>
          <w:tcPr>
            <w:tcW w:w="799" w:type="dxa"/>
            <w:shd w:val="clear" w:color="auto" w:fill="auto"/>
            <w:hideMark/>
          </w:tcPr>
          <w:p w14:paraId="3A53194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0FD23E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A56A1A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884EDA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E9E9D1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5FCC79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6D81655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4</w:t>
            </w:r>
          </w:p>
        </w:tc>
      </w:tr>
      <w:tr w:rsidR="0094066E" w:rsidRPr="0082285B" w14:paraId="2C90892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3C3403E" w14:textId="77777777" w:rsidR="0094066E" w:rsidRPr="0082285B" w:rsidRDefault="0094066E" w:rsidP="00914C98">
            <w:pPr>
              <w:spacing w:line="240" w:lineRule="auto"/>
              <w:jc w:val="left"/>
              <w:rPr>
                <w:sz w:val="18"/>
                <w:szCs w:val="18"/>
              </w:rPr>
            </w:pPr>
            <w:r w:rsidRPr="0082285B">
              <w:rPr>
                <w:sz w:val="18"/>
                <w:szCs w:val="18"/>
              </w:rPr>
              <w:t>landcover_majority_Perennial.Grassland</w:t>
            </w:r>
          </w:p>
        </w:tc>
        <w:tc>
          <w:tcPr>
            <w:tcW w:w="799" w:type="dxa"/>
            <w:shd w:val="clear" w:color="auto" w:fill="auto"/>
            <w:hideMark/>
          </w:tcPr>
          <w:p w14:paraId="1484435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1176E7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AF6991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15CB00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BD8A7F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1B0C93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2</w:t>
            </w:r>
          </w:p>
        </w:tc>
        <w:tc>
          <w:tcPr>
            <w:tcW w:w="1276" w:type="dxa"/>
            <w:shd w:val="clear" w:color="auto" w:fill="auto"/>
            <w:hideMark/>
          </w:tcPr>
          <w:p w14:paraId="6624CB1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5</w:t>
            </w:r>
          </w:p>
        </w:tc>
      </w:tr>
      <w:tr w:rsidR="0094066E" w:rsidRPr="0082285B" w14:paraId="700C073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FEA5570" w14:textId="77777777" w:rsidR="0094066E" w:rsidRPr="0082285B" w:rsidRDefault="0094066E" w:rsidP="00914C98">
            <w:pPr>
              <w:spacing w:line="240" w:lineRule="auto"/>
              <w:jc w:val="left"/>
              <w:rPr>
                <w:sz w:val="18"/>
                <w:szCs w:val="18"/>
              </w:rPr>
            </w:pPr>
            <w:r w:rsidRPr="0082285B">
              <w:rPr>
                <w:sz w:val="18"/>
                <w:szCs w:val="18"/>
              </w:rPr>
              <w:t>landcover_majority_Ponderosa.Pine</w:t>
            </w:r>
          </w:p>
        </w:tc>
        <w:tc>
          <w:tcPr>
            <w:tcW w:w="799" w:type="dxa"/>
            <w:shd w:val="clear" w:color="auto" w:fill="auto"/>
            <w:hideMark/>
          </w:tcPr>
          <w:p w14:paraId="1BDC935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780D286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BD4C3C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C68600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B3883C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224023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6A76F11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8</w:t>
            </w:r>
          </w:p>
        </w:tc>
      </w:tr>
      <w:tr w:rsidR="0094066E" w:rsidRPr="0082285B" w14:paraId="4AAF7DFE"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87D156F" w14:textId="77777777" w:rsidR="0094066E" w:rsidRPr="0082285B" w:rsidRDefault="0094066E" w:rsidP="00914C98">
            <w:pPr>
              <w:spacing w:line="240" w:lineRule="auto"/>
              <w:jc w:val="left"/>
              <w:rPr>
                <w:sz w:val="18"/>
                <w:szCs w:val="18"/>
              </w:rPr>
            </w:pPr>
            <w:r w:rsidRPr="0082285B">
              <w:rPr>
                <w:sz w:val="18"/>
                <w:szCs w:val="18"/>
              </w:rPr>
              <w:t>landcover_majority_Red.Fir</w:t>
            </w:r>
          </w:p>
        </w:tc>
        <w:tc>
          <w:tcPr>
            <w:tcW w:w="799" w:type="dxa"/>
            <w:shd w:val="clear" w:color="auto" w:fill="auto"/>
            <w:hideMark/>
          </w:tcPr>
          <w:p w14:paraId="11ABF80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0D55E614"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3684B1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31538D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032BCF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5882B4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2</w:t>
            </w:r>
          </w:p>
        </w:tc>
        <w:tc>
          <w:tcPr>
            <w:tcW w:w="1276" w:type="dxa"/>
            <w:shd w:val="clear" w:color="auto" w:fill="auto"/>
            <w:hideMark/>
          </w:tcPr>
          <w:p w14:paraId="63F1B4B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4</w:t>
            </w:r>
          </w:p>
        </w:tc>
      </w:tr>
      <w:tr w:rsidR="0094066E" w:rsidRPr="0082285B" w14:paraId="563810F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981501D" w14:textId="77777777" w:rsidR="0094066E" w:rsidRPr="0082285B" w:rsidRDefault="0094066E" w:rsidP="00914C98">
            <w:pPr>
              <w:spacing w:line="240" w:lineRule="auto"/>
              <w:jc w:val="left"/>
              <w:rPr>
                <w:sz w:val="18"/>
                <w:szCs w:val="18"/>
              </w:rPr>
            </w:pPr>
            <w:r w:rsidRPr="0082285B">
              <w:rPr>
                <w:sz w:val="18"/>
                <w:szCs w:val="18"/>
              </w:rPr>
              <w:t>landcover_majority_Redwood</w:t>
            </w:r>
          </w:p>
        </w:tc>
        <w:tc>
          <w:tcPr>
            <w:tcW w:w="799" w:type="dxa"/>
            <w:shd w:val="clear" w:color="auto" w:fill="auto"/>
            <w:hideMark/>
          </w:tcPr>
          <w:p w14:paraId="00EB566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F5DAC0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79CFB0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C58391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F928AC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3E3F92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4</w:t>
            </w:r>
          </w:p>
        </w:tc>
        <w:tc>
          <w:tcPr>
            <w:tcW w:w="1276" w:type="dxa"/>
            <w:shd w:val="clear" w:color="auto" w:fill="auto"/>
            <w:hideMark/>
          </w:tcPr>
          <w:p w14:paraId="3BDADC0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20</w:t>
            </w:r>
          </w:p>
        </w:tc>
      </w:tr>
      <w:tr w:rsidR="0094066E" w:rsidRPr="0082285B" w14:paraId="07EC2F8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FEEFF49" w14:textId="77777777" w:rsidR="0094066E" w:rsidRPr="0082285B" w:rsidRDefault="0094066E" w:rsidP="00914C98">
            <w:pPr>
              <w:spacing w:line="240" w:lineRule="auto"/>
              <w:jc w:val="left"/>
              <w:rPr>
                <w:sz w:val="18"/>
                <w:szCs w:val="18"/>
              </w:rPr>
            </w:pPr>
            <w:r w:rsidRPr="0082285B">
              <w:rPr>
                <w:sz w:val="18"/>
                <w:szCs w:val="18"/>
              </w:rPr>
              <w:t>landcover_majority_Sagebrush</w:t>
            </w:r>
          </w:p>
        </w:tc>
        <w:tc>
          <w:tcPr>
            <w:tcW w:w="799" w:type="dxa"/>
            <w:shd w:val="clear" w:color="auto" w:fill="auto"/>
            <w:hideMark/>
          </w:tcPr>
          <w:p w14:paraId="4EC4788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25080D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56AF7D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3B1EC9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BCEF4C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D91B43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7</w:t>
            </w:r>
          </w:p>
        </w:tc>
        <w:tc>
          <w:tcPr>
            <w:tcW w:w="1276" w:type="dxa"/>
            <w:shd w:val="clear" w:color="auto" w:fill="auto"/>
            <w:hideMark/>
          </w:tcPr>
          <w:p w14:paraId="39BC4D3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5</w:t>
            </w:r>
          </w:p>
        </w:tc>
      </w:tr>
      <w:tr w:rsidR="0094066E" w:rsidRPr="0082285B" w14:paraId="215E399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AE6EB2A" w14:textId="77777777" w:rsidR="0094066E" w:rsidRPr="0082285B" w:rsidRDefault="0094066E" w:rsidP="00914C98">
            <w:pPr>
              <w:spacing w:line="240" w:lineRule="auto"/>
              <w:jc w:val="left"/>
              <w:rPr>
                <w:sz w:val="18"/>
                <w:szCs w:val="18"/>
              </w:rPr>
            </w:pPr>
            <w:r w:rsidRPr="0082285B">
              <w:rPr>
                <w:sz w:val="18"/>
                <w:szCs w:val="18"/>
              </w:rPr>
              <w:t>landcover_majority_Sierran.Mixed.Conifer</w:t>
            </w:r>
          </w:p>
        </w:tc>
        <w:tc>
          <w:tcPr>
            <w:tcW w:w="799" w:type="dxa"/>
            <w:shd w:val="clear" w:color="auto" w:fill="auto"/>
            <w:hideMark/>
          </w:tcPr>
          <w:p w14:paraId="57D85D6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285477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E1449E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1B64AF7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0AC1BB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5AFC06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1</w:t>
            </w:r>
          </w:p>
        </w:tc>
        <w:tc>
          <w:tcPr>
            <w:tcW w:w="1276" w:type="dxa"/>
            <w:shd w:val="clear" w:color="auto" w:fill="auto"/>
            <w:hideMark/>
          </w:tcPr>
          <w:p w14:paraId="2275EEF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31</w:t>
            </w:r>
          </w:p>
        </w:tc>
      </w:tr>
      <w:tr w:rsidR="0094066E" w:rsidRPr="0082285B" w14:paraId="2EF2EE7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6D48CAE" w14:textId="77777777" w:rsidR="0094066E" w:rsidRPr="0082285B" w:rsidRDefault="0094066E" w:rsidP="00914C98">
            <w:pPr>
              <w:spacing w:line="240" w:lineRule="auto"/>
              <w:jc w:val="left"/>
              <w:rPr>
                <w:sz w:val="18"/>
                <w:szCs w:val="18"/>
              </w:rPr>
            </w:pPr>
            <w:r w:rsidRPr="0082285B">
              <w:rPr>
                <w:sz w:val="18"/>
                <w:szCs w:val="18"/>
              </w:rPr>
              <w:t>landcover_majority_Subalpine.Conifer</w:t>
            </w:r>
          </w:p>
        </w:tc>
        <w:tc>
          <w:tcPr>
            <w:tcW w:w="799" w:type="dxa"/>
            <w:shd w:val="clear" w:color="auto" w:fill="auto"/>
            <w:hideMark/>
          </w:tcPr>
          <w:p w14:paraId="1325D0D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CC9BBF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523C05B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3B3E5F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07892BB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345DD05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0E0D4A9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r>
      <w:tr w:rsidR="0094066E" w:rsidRPr="0082285B" w14:paraId="3126584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8B38893" w14:textId="77777777" w:rsidR="0094066E" w:rsidRPr="0082285B" w:rsidRDefault="0094066E" w:rsidP="00914C98">
            <w:pPr>
              <w:spacing w:line="240" w:lineRule="auto"/>
              <w:jc w:val="left"/>
              <w:rPr>
                <w:sz w:val="18"/>
                <w:szCs w:val="18"/>
              </w:rPr>
            </w:pPr>
            <w:r w:rsidRPr="0082285B">
              <w:rPr>
                <w:sz w:val="18"/>
                <w:szCs w:val="18"/>
              </w:rPr>
              <w:t>landcover_majority_Urban</w:t>
            </w:r>
          </w:p>
        </w:tc>
        <w:tc>
          <w:tcPr>
            <w:tcW w:w="799" w:type="dxa"/>
            <w:shd w:val="clear" w:color="auto" w:fill="auto"/>
            <w:hideMark/>
          </w:tcPr>
          <w:p w14:paraId="5A8B497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C8E40C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859123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C1D0A6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4125926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96F141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1563CFC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8</w:t>
            </w:r>
          </w:p>
        </w:tc>
      </w:tr>
      <w:tr w:rsidR="0094066E" w:rsidRPr="0082285B" w14:paraId="2D02E81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714D5D0" w14:textId="77777777" w:rsidR="0094066E" w:rsidRPr="0082285B" w:rsidRDefault="0094066E" w:rsidP="00914C98">
            <w:pPr>
              <w:spacing w:line="240" w:lineRule="auto"/>
              <w:jc w:val="left"/>
              <w:rPr>
                <w:sz w:val="18"/>
                <w:szCs w:val="18"/>
              </w:rPr>
            </w:pPr>
            <w:r w:rsidRPr="0082285B">
              <w:rPr>
                <w:sz w:val="18"/>
                <w:szCs w:val="18"/>
              </w:rPr>
              <w:lastRenderedPageBreak/>
              <w:t>landcover_majority_Valley.Oak.Woodland</w:t>
            </w:r>
          </w:p>
        </w:tc>
        <w:tc>
          <w:tcPr>
            <w:tcW w:w="799" w:type="dxa"/>
            <w:shd w:val="clear" w:color="auto" w:fill="auto"/>
            <w:hideMark/>
          </w:tcPr>
          <w:p w14:paraId="655B4D6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7AB43A4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F2CD74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64B0FF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8B03C7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0C0D656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78F6BEC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9</w:t>
            </w:r>
          </w:p>
        </w:tc>
      </w:tr>
      <w:tr w:rsidR="0094066E" w:rsidRPr="0082285B" w14:paraId="5434ADD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8F5D00" w14:textId="77777777" w:rsidR="0094066E" w:rsidRPr="0082285B" w:rsidRDefault="0094066E" w:rsidP="00914C98">
            <w:pPr>
              <w:spacing w:line="240" w:lineRule="auto"/>
              <w:jc w:val="left"/>
              <w:rPr>
                <w:sz w:val="18"/>
                <w:szCs w:val="18"/>
              </w:rPr>
            </w:pPr>
            <w:r w:rsidRPr="0082285B">
              <w:rPr>
                <w:sz w:val="18"/>
                <w:szCs w:val="18"/>
              </w:rPr>
              <w:t>landcover_majority_Valley.Foothill.Riparian</w:t>
            </w:r>
          </w:p>
        </w:tc>
        <w:tc>
          <w:tcPr>
            <w:tcW w:w="799" w:type="dxa"/>
            <w:shd w:val="clear" w:color="auto" w:fill="auto"/>
            <w:hideMark/>
          </w:tcPr>
          <w:p w14:paraId="0DEFB93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0A25D1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FDACFF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86A0E6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7B84C8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45DBF3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1</w:t>
            </w:r>
          </w:p>
        </w:tc>
        <w:tc>
          <w:tcPr>
            <w:tcW w:w="1276" w:type="dxa"/>
            <w:shd w:val="clear" w:color="auto" w:fill="auto"/>
            <w:hideMark/>
          </w:tcPr>
          <w:p w14:paraId="6B7DCD2A"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4</w:t>
            </w:r>
          </w:p>
        </w:tc>
      </w:tr>
      <w:tr w:rsidR="0094066E" w:rsidRPr="0082285B" w14:paraId="7B2EE06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3FD9BAD" w14:textId="77777777" w:rsidR="0094066E" w:rsidRPr="0082285B" w:rsidRDefault="0094066E" w:rsidP="00914C98">
            <w:pPr>
              <w:spacing w:line="240" w:lineRule="auto"/>
              <w:jc w:val="left"/>
              <w:rPr>
                <w:sz w:val="18"/>
                <w:szCs w:val="18"/>
              </w:rPr>
            </w:pPr>
            <w:r w:rsidRPr="0082285B">
              <w:rPr>
                <w:sz w:val="18"/>
                <w:szCs w:val="18"/>
              </w:rPr>
              <w:t>landcover_majority_Wet.Meadow</w:t>
            </w:r>
          </w:p>
        </w:tc>
        <w:tc>
          <w:tcPr>
            <w:tcW w:w="799" w:type="dxa"/>
            <w:shd w:val="clear" w:color="auto" w:fill="auto"/>
            <w:hideMark/>
          </w:tcPr>
          <w:p w14:paraId="3349E06A"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4330E90"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25C26BC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2EAE67D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73D3AC0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A7B767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1</w:t>
            </w:r>
          </w:p>
        </w:tc>
        <w:tc>
          <w:tcPr>
            <w:tcW w:w="1276" w:type="dxa"/>
            <w:shd w:val="clear" w:color="auto" w:fill="auto"/>
            <w:hideMark/>
          </w:tcPr>
          <w:p w14:paraId="0D7C78B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3</w:t>
            </w:r>
          </w:p>
        </w:tc>
      </w:tr>
      <w:tr w:rsidR="0094066E" w:rsidRPr="0082285B" w14:paraId="63D2587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06317BF" w14:textId="77777777" w:rsidR="0094066E" w:rsidRPr="0082285B" w:rsidRDefault="0094066E" w:rsidP="00914C98">
            <w:pPr>
              <w:spacing w:line="240" w:lineRule="auto"/>
              <w:jc w:val="left"/>
              <w:rPr>
                <w:sz w:val="18"/>
                <w:szCs w:val="18"/>
              </w:rPr>
            </w:pPr>
            <w:r w:rsidRPr="0082285B">
              <w:rPr>
                <w:sz w:val="18"/>
                <w:szCs w:val="18"/>
              </w:rPr>
              <w:t>landcover_majority_White.Fir</w:t>
            </w:r>
          </w:p>
        </w:tc>
        <w:tc>
          <w:tcPr>
            <w:tcW w:w="799" w:type="dxa"/>
            <w:shd w:val="clear" w:color="auto" w:fill="auto"/>
            <w:hideMark/>
          </w:tcPr>
          <w:p w14:paraId="0492D5E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023C3E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71F1A0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0F35953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15A96A2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F5AC6A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7883654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1</w:t>
            </w:r>
          </w:p>
        </w:tc>
      </w:tr>
      <w:tr w:rsidR="0094066E" w:rsidRPr="0082285B" w14:paraId="0292DEE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798EC9B" w14:textId="77777777" w:rsidR="0094066E" w:rsidRPr="0082285B" w:rsidRDefault="0094066E" w:rsidP="00914C98">
            <w:pPr>
              <w:spacing w:line="240" w:lineRule="auto"/>
              <w:jc w:val="left"/>
              <w:rPr>
                <w:sz w:val="18"/>
                <w:szCs w:val="18"/>
              </w:rPr>
            </w:pPr>
            <w:r w:rsidRPr="0082285B">
              <w:rPr>
                <w:sz w:val="18"/>
                <w:szCs w:val="18"/>
              </w:rPr>
              <w:t>SRA_LRA</w:t>
            </w:r>
          </w:p>
        </w:tc>
        <w:tc>
          <w:tcPr>
            <w:tcW w:w="799" w:type="dxa"/>
            <w:shd w:val="clear" w:color="auto" w:fill="auto"/>
            <w:hideMark/>
          </w:tcPr>
          <w:p w14:paraId="60B9B73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FB5DE8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0F274B1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179A8D2"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34E61D8"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10C887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68DD084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8</w:t>
            </w:r>
          </w:p>
        </w:tc>
      </w:tr>
      <w:tr w:rsidR="0094066E" w:rsidRPr="0082285B" w14:paraId="3A964931"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77E720D" w14:textId="77777777" w:rsidR="0094066E" w:rsidRPr="0082285B" w:rsidRDefault="0094066E" w:rsidP="00914C98">
            <w:pPr>
              <w:spacing w:line="240" w:lineRule="auto"/>
              <w:jc w:val="left"/>
              <w:rPr>
                <w:sz w:val="18"/>
                <w:szCs w:val="18"/>
              </w:rPr>
            </w:pPr>
            <w:r w:rsidRPr="0082285B">
              <w:rPr>
                <w:sz w:val="18"/>
                <w:szCs w:val="18"/>
              </w:rPr>
              <w:t>SRA_SRA</w:t>
            </w:r>
          </w:p>
        </w:tc>
        <w:tc>
          <w:tcPr>
            <w:tcW w:w="799" w:type="dxa"/>
            <w:shd w:val="clear" w:color="auto" w:fill="auto"/>
            <w:hideMark/>
          </w:tcPr>
          <w:p w14:paraId="28EA3BA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3CFF923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33984CCD"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74C716A2"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992" w:type="dxa"/>
            <w:shd w:val="clear" w:color="auto" w:fill="auto"/>
            <w:hideMark/>
          </w:tcPr>
          <w:p w14:paraId="14BC2D9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22E446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42</w:t>
            </w:r>
          </w:p>
        </w:tc>
        <w:tc>
          <w:tcPr>
            <w:tcW w:w="1276" w:type="dxa"/>
            <w:shd w:val="clear" w:color="auto" w:fill="auto"/>
            <w:hideMark/>
          </w:tcPr>
          <w:p w14:paraId="140262D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49</w:t>
            </w:r>
          </w:p>
        </w:tc>
      </w:tr>
      <w:tr w:rsidR="0094066E" w:rsidRPr="0082285B" w14:paraId="5D0F3F53"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2829F0A" w14:textId="77777777" w:rsidR="0094066E" w:rsidRPr="0082285B" w:rsidRDefault="0094066E" w:rsidP="00914C98">
            <w:pPr>
              <w:spacing w:line="240" w:lineRule="auto"/>
              <w:jc w:val="left"/>
              <w:rPr>
                <w:sz w:val="18"/>
                <w:szCs w:val="18"/>
              </w:rPr>
            </w:pPr>
            <w:r w:rsidRPr="0082285B">
              <w:rPr>
                <w:sz w:val="18"/>
                <w:szCs w:val="18"/>
              </w:rPr>
              <w:t>DPA_group_LOCAL</w:t>
            </w:r>
          </w:p>
        </w:tc>
        <w:tc>
          <w:tcPr>
            <w:tcW w:w="799" w:type="dxa"/>
            <w:shd w:val="clear" w:color="auto" w:fill="auto"/>
            <w:hideMark/>
          </w:tcPr>
          <w:p w14:paraId="581C0BF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4704BC1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1BB03CE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31E655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5023274E"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FA7AD9B"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8</w:t>
            </w:r>
          </w:p>
        </w:tc>
        <w:tc>
          <w:tcPr>
            <w:tcW w:w="1276" w:type="dxa"/>
            <w:shd w:val="clear" w:color="auto" w:fill="auto"/>
            <w:hideMark/>
          </w:tcPr>
          <w:p w14:paraId="0EBBFE1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27</w:t>
            </w:r>
          </w:p>
        </w:tc>
      </w:tr>
      <w:tr w:rsidR="0094066E" w:rsidRPr="0082285B" w14:paraId="0198C10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CFD28DF" w14:textId="77777777" w:rsidR="0094066E" w:rsidRPr="0082285B" w:rsidRDefault="0094066E" w:rsidP="00914C98">
            <w:pPr>
              <w:spacing w:line="240" w:lineRule="auto"/>
              <w:jc w:val="left"/>
              <w:rPr>
                <w:sz w:val="18"/>
                <w:szCs w:val="18"/>
              </w:rPr>
            </w:pPr>
            <w:r w:rsidRPr="0082285B">
              <w:rPr>
                <w:sz w:val="18"/>
                <w:szCs w:val="18"/>
              </w:rPr>
              <w:t>DPA_group_STATE</w:t>
            </w:r>
          </w:p>
        </w:tc>
        <w:tc>
          <w:tcPr>
            <w:tcW w:w="799" w:type="dxa"/>
            <w:shd w:val="clear" w:color="auto" w:fill="auto"/>
            <w:hideMark/>
          </w:tcPr>
          <w:p w14:paraId="0715C51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6935A651"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A3A516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3A51F6C5"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992" w:type="dxa"/>
            <w:shd w:val="clear" w:color="auto" w:fill="auto"/>
            <w:hideMark/>
          </w:tcPr>
          <w:p w14:paraId="7574C44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1B9B848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41</w:t>
            </w:r>
          </w:p>
        </w:tc>
        <w:tc>
          <w:tcPr>
            <w:tcW w:w="1276" w:type="dxa"/>
            <w:shd w:val="clear" w:color="auto" w:fill="auto"/>
            <w:hideMark/>
          </w:tcPr>
          <w:p w14:paraId="3839199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49</w:t>
            </w:r>
          </w:p>
        </w:tc>
      </w:tr>
      <w:tr w:rsidR="0094066E" w:rsidRPr="0082285B" w14:paraId="68567BEC"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C320255" w14:textId="77777777" w:rsidR="0094066E" w:rsidRPr="0082285B" w:rsidRDefault="0094066E" w:rsidP="00914C98">
            <w:pPr>
              <w:spacing w:line="240" w:lineRule="auto"/>
              <w:jc w:val="left"/>
              <w:rPr>
                <w:sz w:val="18"/>
                <w:szCs w:val="18"/>
              </w:rPr>
            </w:pPr>
            <w:r w:rsidRPr="0082285B">
              <w:rPr>
                <w:sz w:val="18"/>
                <w:szCs w:val="18"/>
              </w:rPr>
              <w:t>FFSC_Fuel.Break</w:t>
            </w:r>
          </w:p>
        </w:tc>
        <w:tc>
          <w:tcPr>
            <w:tcW w:w="799" w:type="dxa"/>
            <w:shd w:val="clear" w:color="auto" w:fill="auto"/>
            <w:hideMark/>
          </w:tcPr>
          <w:p w14:paraId="05905A1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0DDCCFD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6B1D45E3"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5D0F01C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3C55537"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6462F1D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01</w:t>
            </w:r>
          </w:p>
        </w:tc>
        <w:tc>
          <w:tcPr>
            <w:tcW w:w="1276" w:type="dxa"/>
            <w:shd w:val="clear" w:color="auto" w:fill="auto"/>
            <w:hideMark/>
          </w:tcPr>
          <w:p w14:paraId="42E50DF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03</w:t>
            </w:r>
          </w:p>
        </w:tc>
      </w:tr>
      <w:tr w:rsidR="0094066E" w:rsidRPr="0082285B" w14:paraId="1C39753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8DD04D8" w14:textId="77777777" w:rsidR="0094066E" w:rsidRPr="0082285B" w:rsidRDefault="0094066E" w:rsidP="00914C98">
            <w:pPr>
              <w:spacing w:line="240" w:lineRule="auto"/>
              <w:jc w:val="left"/>
              <w:rPr>
                <w:sz w:val="18"/>
                <w:szCs w:val="18"/>
              </w:rPr>
            </w:pPr>
            <w:r w:rsidRPr="0082285B">
              <w:rPr>
                <w:sz w:val="18"/>
                <w:szCs w:val="18"/>
              </w:rPr>
              <w:t>FFSC_Fuel.Reduction</w:t>
            </w:r>
          </w:p>
        </w:tc>
        <w:tc>
          <w:tcPr>
            <w:tcW w:w="799" w:type="dxa"/>
            <w:shd w:val="clear" w:color="auto" w:fill="auto"/>
            <w:hideMark/>
          </w:tcPr>
          <w:p w14:paraId="320FB2D4"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1F4C391F"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A38266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672592C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277CF54C"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FDB3B00"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1</w:t>
            </w:r>
          </w:p>
        </w:tc>
        <w:tc>
          <w:tcPr>
            <w:tcW w:w="1276" w:type="dxa"/>
            <w:shd w:val="clear" w:color="auto" w:fill="auto"/>
            <w:hideMark/>
          </w:tcPr>
          <w:p w14:paraId="18735967"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12</w:t>
            </w:r>
          </w:p>
        </w:tc>
      </w:tr>
      <w:tr w:rsidR="0094066E" w:rsidRPr="0082285B" w14:paraId="1A0C1674"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51E284" w14:textId="77777777" w:rsidR="0094066E" w:rsidRPr="0082285B" w:rsidRDefault="0094066E" w:rsidP="00914C98">
            <w:pPr>
              <w:spacing w:line="240" w:lineRule="auto"/>
              <w:jc w:val="left"/>
              <w:rPr>
                <w:sz w:val="18"/>
                <w:szCs w:val="18"/>
              </w:rPr>
            </w:pPr>
            <w:r w:rsidRPr="0082285B">
              <w:rPr>
                <w:sz w:val="18"/>
                <w:szCs w:val="18"/>
              </w:rPr>
              <w:t>FFSC_none</w:t>
            </w:r>
          </w:p>
        </w:tc>
        <w:tc>
          <w:tcPr>
            <w:tcW w:w="799" w:type="dxa"/>
            <w:shd w:val="clear" w:color="auto" w:fill="auto"/>
            <w:hideMark/>
          </w:tcPr>
          <w:p w14:paraId="576BDC9C"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5FFB33C6"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925" w:type="dxa"/>
            <w:shd w:val="clear" w:color="auto" w:fill="auto"/>
            <w:hideMark/>
          </w:tcPr>
          <w:p w14:paraId="42FE0A5F"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26E0B761"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992" w:type="dxa"/>
            <w:shd w:val="clear" w:color="auto" w:fill="auto"/>
            <w:hideMark/>
          </w:tcPr>
          <w:p w14:paraId="15E7C80D"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77F25CF5"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98</w:t>
            </w:r>
          </w:p>
        </w:tc>
        <w:tc>
          <w:tcPr>
            <w:tcW w:w="1276" w:type="dxa"/>
            <w:shd w:val="clear" w:color="auto" w:fill="auto"/>
            <w:hideMark/>
          </w:tcPr>
          <w:p w14:paraId="27E512B9" w14:textId="77777777" w:rsidR="0094066E" w:rsidRPr="0082285B" w:rsidRDefault="0094066E" w:rsidP="00914C98">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2285B">
              <w:rPr>
                <w:sz w:val="18"/>
                <w:szCs w:val="18"/>
              </w:rPr>
              <w:t>0.13</w:t>
            </w:r>
          </w:p>
        </w:tc>
      </w:tr>
      <w:tr w:rsidR="0094066E" w:rsidRPr="0082285B" w14:paraId="783D59B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CC63269" w14:textId="77777777" w:rsidR="0094066E" w:rsidRPr="0082285B" w:rsidRDefault="0094066E" w:rsidP="00914C98">
            <w:pPr>
              <w:spacing w:line="240" w:lineRule="auto"/>
              <w:jc w:val="left"/>
              <w:rPr>
                <w:sz w:val="18"/>
                <w:szCs w:val="18"/>
              </w:rPr>
            </w:pPr>
            <w:r w:rsidRPr="0082285B">
              <w:rPr>
                <w:sz w:val="18"/>
                <w:szCs w:val="18"/>
              </w:rPr>
              <w:t>FFSC_Right.of.Way.Clearance</w:t>
            </w:r>
          </w:p>
        </w:tc>
        <w:tc>
          <w:tcPr>
            <w:tcW w:w="799" w:type="dxa"/>
            <w:shd w:val="clear" w:color="auto" w:fill="auto"/>
            <w:hideMark/>
          </w:tcPr>
          <w:p w14:paraId="3A88D0EB"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11" w:type="dxa"/>
            <w:shd w:val="clear" w:color="auto" w:fill="auto"/>
            <w:hideMark/>
          </w:tcPr>
          <w:p w14:paraId="2DC39AFE"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25" w:type="dxa"/>
            <w:shd w:val="clear" w:color="auto" w:fill="auto"/>
            <w:hideMark/>
          </w:tcPr>
          <w:p w14:paraId="441DD106"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1134" w:type="dxa"/>
            <w:shd w:val="clear" w:color="auto" w:fill="auto"/>
            <w:hideMark/>
          </w:tcPr>
          <w:p w14:paraId="46E8A959"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w:t>
            </w:r>
          </w:p>
        </w:tc>
        <w:tc>
          <w:tcPr>
            <w:tcW w:w="992" w:type="dxa"/>
            <w:shd w:val="clear" w:color="auto" w:fill="auto"/>
            <w:hideMark/>
          </w:tcPr>
          <w:p w14:paraId="66B590D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1</w:t>
            </w:r>
          </w:p>
        </w:tc>
        <w:tc>
          <w:tcPr>
            <w:tcW w:w="1134" w:type="dxa"/>
            <w:shd w:val="clear" w:color="auto" w:fill="auto"/>
            <w:hideMark/>
          </w:tcPr>
          <w:p w14:paraId="5E81D228"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005</w:t>
            </w:r>
          </w:p>
        </w:tc>
        <w:tc>
          <w:tcPr>
            <w:tcW w:w="1276" w:type="dxa"/>
            <w:shd w:val="clear" w:color="auto" w:fill="auto"/>
            <w:hideMark/>
          </w:tcPr>
          <w:p w14:paraId="35682AC3" w14:textId="77777777" w:rsidR="0094066E" w:rsidRPr="0082285B" w:rsidRDefault="0094066E" w:rsidP="00914C98">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2285B">
              <w:rPr>
                <w:sz w:val="18"/>
                <w:szCs w:val="18"/>
              </w:rPr>
              <w:t>0.02</w:t>
            </w:r>
          </w:p>
        </w:tc>
      </w:tr>
      <w:tr w:rsidR="0094066E" w:rsidRPr="0082285B" w14:paraId="75C0363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8"/>
            <w:shd w:val="clear" w:color="auto" w:fill="auto"/>
            <w:hideMark/>
          </w:tcPr>
          <w:p w14:paraId="64A70037" w14:textId="77777777" w:rsidR="0094066E" w:rsidRPr="0082285B" w:rsidRDefault="0094066E" w:rsidP="00914C98">
            <w:pPr>
              <w:keepNext/>
              <w:spacing w:line="240" w:lineRule="auto"/>
              <w:jc w:val="center"/>
              <w:rPr>
                <w:sz w:val="18"/>
                <w:szCs w:val="18"/>
              </w:rPr>
            </w:pPr>
          </w:p>
        </w:tc>
      </w:tr>
    </w:tbl>
    <w:p w14:paraId="28C2DE89" w14:textId="53030B83" w:rsidR="00DF0B5C" w:rsidRPr="0082285B" w:rsidRDefault="0094066E" w:rsidP="00673A49">
      <w:pPr>
        <w:pStyle w:val="Beschriftung"/>
      </w:pPr>
      <w:bookmarkStart w:id="83" w:name="_Toc89204968"/>
      <w:r w:rsidRPr="0082285B">
        <w:t xml:space="preserve">Table </w:t>
      </w:r>
      <w:fldSimple w:instr=" SEQ Table \* ARABIC ">
        <w:r w:rsidR="00FE776D" w:rsidRPr="0082285B">
          <w:rPr>
            <w:noProof/>
          </w:rPr>
          <w:t>9</w:t>
        </w:r>
      </w:fldSimple>
      <w:r w:rsidRPr="0082285B">
        <w:t>: Descriptive Statistics of Predicot Variables used for Modeling</w:t>
      </w:r>
      <w:bookmarkEnd w:id="83"/>
    </w:p>
    <w:p w14:paraId="003A17EC" w14:textId="77777777" w:rsidR="006135E0" w:rsidRPr="0082285B" w:rsidRDefault="006135E0" w:rsidP="006135E0">
      <w:pPr>
        <w:sectPr w:rsidR="006135E0" w:rsidRPr="0082285B" w:rsidSect="006F45A7">
          <w:pgSz w:w="11900" w:h="16840"/>
          <w:pgMar w:top="1417" w:right="1417" w:bottom="1134" w:left="1417" w:header="708" w:footer="708" w:gutter="0"/>
          <w:cols w:space="708"/>
          <w:docGrid w:linePitch="360"/>
        </w:sectPr>
      </w:pPr>
    </w:p>
    <w:p w14:paraId="245B0F31" w14:textId="77410846" w:rsidR="00F821A1" w:rsidRPr="0082285B" w:rsidRDefault="00C07A34" w:rsidP="00F821A1">
      <w:pPr>
        <w:pStyle w:val="berschrift2"/>
      </w:pPr>
      <w:bookmarkStart w:id="84" w:name="_Toc89203238"/>
      <w:bookmarkStart w:id="85" w:name="_Toc89204239"/>
      <w:r w:rsidRPr="0082285B">
        <w:lastRenderedPageBreak/>
        <w:t>Model Performance</w:t>
      </w:r>
      <w:bookmarkEnd w:id="84"/>
      <w:bookmarkEnd w:id="85"/>
    </w:p>
    <w:p w14:paraId="7E0E3720" w14:textId="027F6652" w:rsidR="00D1446B" w:rsidRPr="0082285B" w:rsidRDefault="00140941" w:rsidP="009608BE">
      <w:pPr>
        <w:pStyle w:val="berschrift3"/>
        <w:numPr>
          <w:ilvl w:val="2"/>
          <w:numId w:val="4"/>
        </w:numPr>
      </w:pPr>
      <w:bookmarkStart w:id="86" w:name="_Toc89203239"/>
      <w:r w:rsidRPr="0082285B">
        <w:t>Logistic Regression</w:t>
      </w:r>
      <w:r w:rsidR="0047542E" w:rsidRPr="0082285B">
        <w:t>: naïve estimation</w:t>
      </w:r>
      <w:r w:rsidR="00F821A1" w:rsidRPr="0082285B">
        <w:t>, temporal split</w:t>
      </w:r>
      <w:bookmarkEnd w:id="86"/>
    </w:p>
    <w:p w14:paraId="5AD1DBE5" w14:textId="77777777" w:rsidR="00673A49" w:rsidRPr="0082285B" w:rsidRDefault="0047542E" w:rsidP="009608BE">
      <w:bookmarkStart w:id="87" w:name="_Toc89203197"/>
      <w:bookmarkStart w:id="88" w:name="_Toc89203240"/>
      <w:r w:rsidRPr="0082285B">
        <w:rPr>
          <w:noProof/>
        </w:rPr>
        <w:drawing>
          <wp:inline distT="0" distB="0" distL="0" distR="0" wp14:anchorId="6AE57131" wp14:editId="4EFB4854">
            <wp:extent cx="5756910" cy="350139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56910" cy="3501390"/>
                    </a:xfrm>
                    <a:prstGeom prst="rect">
                      <a:avLst/>
                    </a:prstGeom>
                  </pic:spPr>
                </pic:pic>
              </a:graphicData>
            </a:graphic>
          </wp:inline>
        </w:drawing>
      </w:r>
      <w:bookmarkEnd w:id="87"/>
      <w:bookmarkEnd w:id="88"/>
    </w:p>
    <w:p w14:paraId="7AFA0DED" w14:textId="3273ECDF" w:rsidR="0047542E" w:rsidRPr="0082285B" w:rsidRDefault="00673A49" w:rsidP="009608BE">
      <w:pPr>
        <w:pStyle w:val="Beschriftung"/>
      </w:pPr>
      <w:bookmarkStart w:id="89" w:name="_Toc89205001"/>
      <w:r w:rsidRPr="0082285B">
        <w:t xml:space="preserve">Figure </w:t>
      </w:r>
      <w:fldSimple w:instr=" SEQ Figure \* ARABIC ">
        <w:r w:rsidR="008520FD" w:rsidRPr="0082285B">
          <w:rPr>
            <w:noProof/>
          </w:rPr>
          <w:t>7</w:t>
        </w:r>
      </w:fldSimple>
      <w:r w:rsidRPr="0082285B">
        <w:t>: ROC-curve of naïve logistic regression model</w:t>
      </w:r>
      <w:bookmarkEnd w:id="89"/>
    </w:p>
    <w:p w14:paraId="13A19D0F" w14:textId="77777777" w:rsidR="003B0F17" w:rsidRPr="0082285B" w:rsidRDefault="003B0F17" w:rsidP="003B0F17"/>
    <w:tbl>
      <w:tblPr>
        <w:tblStyle w:val="Listentabelle7farbigAkzent1"/>
        <w:tblW w:w="0" w:type="auto"/>
        <w:jc w:val="center"/>
        <w:tblLook w:val="04A0" w:firstRow="1" w:lastRow="0" w:firstColumn="1" w:lastColumn="0" w:noHBand="0" w:noVBand="1"/>
      </w:tblPr>
      <w:tblGrid>
        <w:gridCol w:w="2264"/>
        <w:gridCol w:w="2264"/>
        <w:gridCol w:w="2264"/>
      </w:tblGrid>
      <w:tr w:rsidR="002C1650" w:rsidRPr="0082285B" w14:paraId="6AC49623"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2AAE8BDF" w14:textId="77777777" w:rsidR="002C1650" w:rsidRPr="0082285B" w:rsidRDefault="002C1650" w:rsidP="00DC1FEB">
            <w:pPr>
              <w:spacing w:line="276" w:lineRule="auto"/>
              <w:rPr>
                <w:sz w:val="24"/>
                <w:szCs w:val="22"/>
              </w:rPr>
            </w:pPr>
          </w:p>
        </w:tc>
        <w:tc>
          <w:tcPr>
            <w:tcW w:w="4528" w:type="dxa"/>
            <w:gridSpan w:val="2"/>
          </w:tcPr>
          <w:p w14:paraId="0538B000" w14:textId="77777777" w:rsidR="002C1650" w:rsidRPr="0082285B" w:rsidRDefault="002C1650" w:rsidP="00DC1FEB">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2C1650" w:rsidRPr="0082285B" w14:paraId="690E1B9E"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2C0A804" w14:textId="77777777" w:rsidR="002C1650" w:rsidRPr="0082285B" w:rsidRDefault="002C1650" w:rsidP="00DC1FEB">
            <w:pPr>
              <w:spacing w:line="276" w:lineRule="auto"/>
              <w:rPr>
                <w:sz w:val="24"/>
                <w:szCs w:val="22"/>
              </w:rPr>
            </w:pPr>
            <w:r w:rsidRPr="0082285B">
              <w:rPr>
                <w:sz w:val="24"/>
                <w:szCs w:val="22"/>
              </w:rPr>
              <w:t>Prediction</w:t>
            </w:r>
          </w:p>
        </w:tc>
        <w:tc>
          <w:tcPr>
            <w:tcW w:w="2264" w:type="dxa"/>
            <w:shd w:val="clear" w:color="auto" w:fill="auto"/>
          </w:tcPr>
          <w:p w14:paraId="03FA5921" w14:textId="77777777" w:rsidR="002C1650" w:rsidRPr="0082285B" w:rsidRDefault="002C1650" w:rsidP="00DC1FEB">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3639F8E4" w14:textId="77777777" w:rsidR="002C1650" w:rsidRPr="0082285B" w:rsidRDefault="002C1650" w:rsidP="00DC1FEB">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2C1650" w:rsidRPr="0082285B" w14:paraId="2876BC4A"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D465F9A" w14:textId="77777777" w:rsidR="002C1650" w:rsidRPr="0082285B" w:rsidRDefault="002C1650" w:rsidP="00DC1FEB">
            <w:pPr>
              <w:spacing w:line="276" w:lineRule="auto"/>
              <w:rPr>
                <w:sz w:val="24"/>
                <w:szCs w:val="22"/>
              </w:rPr>
            </w:pPr>
            <w:r w:rsidRPr="0082285B">
              <w:rPr>
                <w:sz w:val="24"/>
                <w:szCs w:val="22"/>
              </w:rPr>
              <w:t>Fire</w:t>
            </w:r>
          </w:p>
        </w:tc>
        <w:tc>
          <w:tcPr>
            <w:tcW w:w="2264" w:type="dxa"/>
            <w:shd w:val="clear" w:color="auto" w:fill="auto"/>
          </w:tcPr>
          <w:p w14:paraId="6FCE83AA" w14:textId="004F40A2" w:rsidR="002C1650" w:rsidRPr="0082285B" w:rsidRDefault="004454F9" w:rsidP="00DC1FEB">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1</w:t>
            </w:r>
          </w:p>
        </w:tc>
        <w:tc>
          <w:tcPr>
            <w:tcW w:w="2264" w:type="dxa"/>
            <w:shd w:val="clear" w:color="auto" w:fill="auto"/>
          </w:tcPr>
          <w:p w14:paraId="609E0019" w14:textId="724BFAA6" w:rsidR="002C1650" w:rsidRPr="0082285B" w:rsidRDefault="004454F9" w:rsidP="00DC1FEB">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0</w:t>
            </w:r>
          </w:p>
        </w:tc>
      </w:tr>
      <w:tr w:rsidR="002C1650" w:rsidRPr="0082285B" w14:paraId="4CBE1168"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E222A5D" w14:textId="77777777" w:rsidR="002C1650" w:rsidRPr="0082285B" w:rsidRDefault="002C1650" w:rsidP="00DC1FEB">
            <w:pPr>
              <w:spacing w:line="276" w:lineRule="auto"/>
              <w:rPr>
                <w:sz w:val="24"/>
                <w:szCs w:val="22"/>
              </w:rPr>
            </w:pPr>
            <w:r w:rsidRPr="0082285B">
              <w:rPr>
                <w:sz w:val="24"/>
                <w:szCs w:val="22"/>
              </w:rPr>
              <w:t>none</w:t>
            </w:r>
          </w:p>
        </w:tc>
        <w:tc>
          <w:tcPr>
            <w:tcW w:w="2264" w:type="dxa"/>
            <w:shd w:val="clear" w:color="auto" w:fill="auto"/>
          </w:tcPr>
          <w:p w14:paraId="2FC01691" w14:textId="1E80446E" w:rsidR="002C1650" w:rsidRPr="0082285B" w:rsidRDefault="004454F9" w:rsidP="00DC1FEB">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206</w:t>
            </w:r>
          </w:p>
        </w:tc>
        <w:tc>
          <w:tcPr>
            <w:tcW w:w="2264" w:type="dxa"/>
            <w:shd w:val="clear" w:color="auto" w:fill="auto"/>
          </w:tcPr>
          <w:p w14:paraId="772E77FD" w14:textId="11F7C51F" w:rsidR="002C1650" w:rsidRPr="0082285B" w:rsidRDefault="004454F9" w:rsidP="00DC1FEB">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8521</w:t>
            </w:r>
          </w:p>
        </w:tc>
      </w:tr>
    </w:tbl>
    <w:p w14:paraId="48FEC928" w14:textId="31A90AE2" w:rsidR="002C1650" w:rsidRPr="0082285B" w:rsidRDefault="002C1650" w:rsidP="00673A49">
      <w:pPr>
        <w:pStyle w:val="Beschriftung"/>
        <w:rPr>
          <w:noProof/>
        </w:rPr>
      </w:pPr>
      <w:bookmarkStart w:id="90" w:name="_Toc89204969"/>
      <w:r w:rsidRPr="0082285B">
        <w:t xml:space="preserve">Table </w:t>
      </w:r>
      <w:fldSimple w:instr=" SEQ Table \* ARABIC ">
        <w:r w:rsidR="00FE776D" w:rsidRPr="0082285B">
          <w:rPr>
            <w:noProof/>
          </w:rPr>
          <w:t>10</w:t>
        </w:r>
      </w:fldSimple>
      <w:r w:rsidRPr="0082285B">
        <w:t xml:space="preserve">: Confusion Matrix of naïve logistic regression </w:t>
      </w:r>
      <w:r w:rsidRPr="0082285B">
        <w:rPr>
          <w:noProof/>
        </w:rPr>
        <w:t>model</w:t>
      </w:r>
      <w:bookmarkEnd w:id="90"/>
    </w:p>
    <w:p w14:paraId="054085CF" w14:textId="175A03D5" w:rsidR="003B0F17" w:rsidRPr="0082285B" w:rsidRDefault="003B0F17" w:rsidP="003B0F17"/>
    <w:p w14:paraId="2D0D4AE5" w14:textId="77777777" w:rsidR="004762F5" w:rsidRPr="0082285B" w:rsidRDefault="004762F5" w:rsidP="003B0F17">
      <w:pPr>
        <w:sectPr w:rsidR="004762F5" w:rsidRPr="0082285B" w:rsidSect="006F45A7">
          <w:pgSz w:w="11900" w:h="16840"/>
          <w:pgMar w:top="1417" w:right="1417" w:bottom="1134" w:left="1417" w:header="708" w:footer="708" w:gutter="0"/>
          <w:cols w:space="708"/>
          <w:docGrid w:linePitch="360"/>
        </w:sectPr>
      </w:pPr>
    </w:p>
    <w:p w14:paraId="4AD528AD" w14:textId="77777777" w:rsidR="003B0F17" w:rsidRPr="0082285B" w:rsidRDefault="003B0F17" w:rsidP="003B0F17"/>
    <w:tbl>
      <w:tblPr>
        <w:tblStyle w:val="Gitternetztabelle3Akzent1"/>
        <w:tblW w:w="6021" w:type="dxa"/>
        <w:jc w:val="center"/>
        <w:tblLook w:val="04A0" w:firstRow="1" w:lastRow="0" w:firstColumn="1" w:lastColumn="0" w:noHBand="0" w:noVBand="1"/>
      </w:tblPr>
      <w:tblGrid>
        <w:gridCol w:w="2799"/>
        <w:gridCol w:w="1079"/>
        <w:gridCol w:w="2340"/>
      </w:tblGrid>
      <w:tr w:rsidR="003B0F17" w:rsidRPr="0082285B" w14:paraId="62D3228F" w14:textId="77777777" w:rsidTr="003B0F1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7D5B7D8D" w14:textId="77777777" w:rsidR="003B0F17" w:rsidRPr="0082285B" w:rsidRDefault="003B0F17" w:rsidP="00DC1FEB">
            <w:pPr>
              <w:spacing w:line="276" w:lineRule="auto"/>
              <w:jc w:val="center"/>
              <w:rPr>
                <w:rFonts w:ascii="Calibri" w:hAnsi="Calibri" w:cs="Calibri"/>
                <w:color w:val="000000"/>
                <w:sz w:val="22"/>
                <w:szCs w:val="22"/>
              </w:rPr>
            </w:pPr>
            <w:r w:rsidRPr="0082285B">
              <w:rPr>
                <w:rFonts w:ascii="Calibri" w:hAnsi="Calibri" w:cs="Calibri"/>
                <w:color w:val="000000"/>
                <w:sz w:val="22"/>
                <w:szCs w:val="22"/>
              </w:rPr>
              <w:t>.metric</w:t>
            </w:r>
          </w:p>
        </w:tc>
        <w:tc>
          <w:tcPr>
            <w:tcW w:w="1060" w:type="dxa"/>
            <w:shd w:val="clear" w:color="auto" w:fill="auto"/>
            <w:noWrap/>
            <w:hideMark/>
          </w:tcPr>
          <w:p w14:paraId="39EC9058" w14:textId="77777777" w:rsidR="003B0F17" w:rsidRPr="0082285B" w:rsidRDefault="003B0F17" w:rsidP="00DC1FE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e</w:t>
            </w:r>
          </w:p>
        </w:tc>
        <w:tc>
          <w:tcPr>
            <w:tcW w:w="2340" w:type="dxa"/>
            <w:shd w:val="clear" w:color="auto" w:fill="auto"/>
            <w:noWrap/>
            <w:hideMark/>
          </w:tcPr>
          <w:p w14:paraId="436A5F34" w14:textId="77777777" w:rsidR="003B0F17" w:rsidRPr="0082285B" w:rsidRDefault="003B0F17" w:rsidP="00DC1FE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model</w:t>
            </w:r>
          </w:p>
        </w:tc>
      </w:tr>
      <w:tr w:rsidR="003B0F17" w:rsidRPr="0082285B" w14:paraId="5739EEE7" w14:textId="77777777" w:rsidTr="003B0F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8E1AB87" w14:textId="77777777" w:rsidR="003B0F17" w:rsidRPr="0082285B" w:rsidRDefault="003B0F17" w:rsidP="00DC1FEB">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647E433E" w14:textId="77777777" w:rsidR="003B0F17" w:rsidRPr="0082285B" w:rsidRDefault="003B0F17" w:rsidP="00DC1FEB">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59432</w:t>
            </w:r>
          </w:p>
        </w:tc>
        <w:tc>
          <w:tcPr>
            <w:tcW w:w="2340" w:type="dxa"/>
            <w:shd w:val="clear" w:color="auto" w:fill="auto"/>
            <w:noWrap/>
            <w:hideMark/>
          </w:tcPr>
          <w:p w14:paraId="5AE67C43" w14:textId="77777777" w:rsidR="003B0F17" w:rsidRPr="0082285B" w:rsidRDefault="003B0F17" w:rsidP="00DC1FE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GLM_naive</w:t>
            </w:r>
          </w:p>
        </w:tc>
      </w:tr>
      <w:tr w:rsidR="003B0F17" w:rsidRPr="0082285B" w14:paraId="225598FB" w14:textId="77777777" w:rsidTr="003B0F17">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48F0894" w14:textId="77777777" w:rsidR="003B0F17" w:rsidRPr="0082285B" w:rsidRDefault="003B0F17" w:rsidP="00DC1FEB">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5E490ED9" w14:textId="77777777" w:rsidR="003B0F17" w:rsidRPr="0082285B" w:rsidRDefault="003B0F17" w:rsidP="00DC1FEB">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w:t>
            </w:r>
          </w:p>
        </w:tc>
        <w:tc>
          <w:tcPr>
            <w:tcW w:w="2340" w:type="dxa"/>
            <w:shd w:val="clear" w:color="auto" w:fill="auto"/>
            <w:noWrap/>
            <w:hideMark/>
          </w:tcPr>
          <w:p w14:paraId="33CB890D" w14:textId="77777777" w:rsidR="003B0F17" w:rsidRPr="0082285B" w:rsidRDefault="003B0F17" w:rsidP="00DC1FE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GLM_naive</w:t>
            </w:r>
          </w:p>
        </w:tc>
      </w:tr>
      <w:tr w:rsidR="003B0F17" w:rsidRPr="0082285B" w14:paraId="1FF45ECB" w14:textId="77777777" w:rsidTr="003B0F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8DAA62E" w14:textId="77777777" w:rsidR="003B0F17" w:rsidRPr="0082285B" w:rsidRDefault="003B0F17" w:rsidP="00DC1FEB">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07261A1E" w14:textId="77777777" w:rsidR="003B0F17" w:rsidRPr="0082285B" w:rsidRDefault="003B0F17" w:rsidP="00DC1FEB">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829</w:t>
            </w:r>
          </w:p>
        </w:tc>
        <w:tc>
          <w:tcPr>
            <w:tcW w:w="2340" w:type="dxa"/>
            <w:shd w:val="clear" w:color="auto" w:fill="auto"/>
            <w:noWrap/>
            <w:hideMark/>
          </w:tcPr>
          <w:p w14:paraId="5BC4977C" w14:textId="77777777" w:rsidR="003B0F17" w:rsidRPr="0082285B" w:rsidRDefault="003B0F17" w:rsidP="00DC1FE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GLM_naive</w:t>
            </w:r>
          </w:p>
        </w:tc>
      </w:tr>
      <w:tr w:rsidR="003B0F17" w:rsidRPr="0082285B" w14:paraId="2FA9ADF9" w14:textId="77777777" w:rsidTr="003B0F17">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CE5570D" w14:textId="77777777" w:rsidR="003B0F17" w:rsidRPr="0082285B" w:rsidRDefault="003B0F17" w:rsidP="00DC1FEB">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05498E9A" w14:textId="77777777" w:rsidR="003B0F17" w:rsidRPr="0082285B" w:rsidRDefault="003B0F17" w:rsidP="00DC1FEB">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1656</w:t>
            </w:r>
          </w:p>
        </w:tc>
        <w:tc>
          <w:tcPr>
            <w:tcW w:w="2340" w:type="dxa"/>
            <w:shd w:val="clear" w:color="auto" w:fill="auto"/>
            <w:noWrap/>
            <w:hideMark/>
          </w:tcPr>
          <w:p w14:paraId="71F06D9A" w14:textId="77777777" w:rsidR="003B0F17" w:rsidRPr="0082285B" w:rsidRDefault="003B0F17" w:rsidP="00DC1FE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GLM_naive</w:t>
            </w:r>
          </w:p>
        </w:tc>
      </w:tr>
      <w:tr w:rsidR="003B0F17" w:rsidRPr="0082285B" w14:paraId="65C6D62F" w14:textId="77777777" w:rsidTr="003B0F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B83FB35" w14:textId="77777777" w:rsidR="003B0F17" w:rsidRPr="0082285B" w:rsidRDefault="003B0F17" w:rsidP="00DC1FEB">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3148DA40" w14:textId="77777777" w:rsidR="003B0F17" w:rsidRPr="0082285B" w:rsidRDefault="003B0F17" w:rsidP="00DC1FEB">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55306</w:t>
            </w:r>
          </w:p>
        </w:tc>
        <w:tc>
          <w:tcPr>
            <w:tcW w:w="2340" w:type="dxa"/>
            <w:shd w:val="clear" w:color="auto" w:fill="auto"/>
            <w:noWrap/>
            <w:hideMark/>
          </w:tcPr>
          <w:p w14:paraId="52E9935A" w14:textId="77777777" w:rsidR="003B0F17" w:rsidRPr="0082285B" w:rsidRDefault="003B0F17" w:rsidP="00DC1FE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GLM_naive</w:t>
            </w:r>
          </w:p>
        </w:tc>
      </w:tr>
      <w:tr w:rsidR="003B0F17" w:rsidRPr="0082285B" w14:paraId="002BF2F3" w14:textId="77777777" w:rsidTr="003B0F17">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813B7E5" w14:textId="77777777" w:rsidR="003B0F17" w:rsidRPr="0082285B" w:rsidRDefault="003B0F17" w:rsidP="00DC1FEB">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47829878" w14:textId="77777777" w:rsidR="003B0F17" w:rsidRPr="0082285B" w:rsidRDefault="003B0F17" w:rsidP="00DC1FEB">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96508</w:t>
            </w:r>
          </w:p>
        </w:tc>
        <w:tc>
          <w:tcPr>
            <w:tcW w:w="2340" w:type="dxa"/>
            <w:shd w:val="clear" w:color="auto" w:fill="auto"/>
            <w:noWrap/>
            <w:hideMark/>
          </w:tcPr>
          <w:p w14:paraId="782009FC" w14:textId="77777777" w:rsidR="003B0F17" w:rsidRPr="0082285B" w:rsidRDefault="003B0F17" w:rsidP="00DC1FE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GLM_naive</w:t>
            </w:r>
          </w:p>
        </w:tc>
      </w:tr>
    </w:tbl>
    <w:p w14:paraId="1FD8C726" w14:textId="7E6AF445" w:rsidR="002C1650" w:rsidRPr="0082285B" w:rsidRDefault="003B0F17" w:rsidP="00673A49">
      <w:pPr>
        <w:pStyle w:val="Beschriftung"/>
      </w:pPr>
      <w:bookmarkStart w:id="91" w:name="_Toc89204970"/>
      <w:r w:rsidRPr="0082285B">
        <w:t xml:space="preserve">Table </w:t>
      </w:r>
      <w:fldSimple w:instr=" SEQ Table \* ARABIC ">
        <w:r w:rsidR="00FE776D" w:rsidRPr="0082285B">
          <w:rPr>
            <w:noProof/>
          </w:rPr>
          <w:t>11</w:t>
        </w:r>
      </w:fldSimple>
      <w:r w:rsidRPr="0082285B">
        <w:t>: Performance metrics of naive logistic regression model</w:t>
      </w:r>
      <w:bookmarkEnd w:id="91"/>
    </w:p>
    <w:p w14:paraId="1E1A5F10" w14:textId="77777777" w:rsidR="009D6D24" w:rsidRPr="0082285B" w:rsidRDefault="009D6D24" w:rsidP="009D6D24"/>
    <w:tbl>
      <w:tblPr>
        <w:tblStyle w:val="Gitternetztabelle3Akzent1"/>
        <w:tblW w:w="8980" w:type="dxa"/>
        <w:tblLook w:val="04A0" w:firstRow="1" w:lastRow="0" w:firstColumn="1" w:lastColumn="0" w:noHBand="0" w:noVBand="1"/>
      </w:tblPr>
      <w:tblGrid>
        <w:gridCol w:w="4740"/>
        <w:gridCol w:w="1060"/>
        <w:gridCol w:w="1060"/>
        <w:gridCol w:w="1060"/>
        <w:gridCol w:w="1060"/>
      </w:tblGrid>
      <w:tr w:rsidR="009D6D24" w:rsidRPr="0082285B" w14:paraId="5AACF24F" w14:textId="77777777" w:rsidTr="009D6D2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740" w:type="dxa"/>
            <w:noWrap/>
            <w:hideMark/>
          </w:tcPr>
          <w:p w14:paraId="6347C1CF" w14:textId="77777777" w:rsidR="009D6D24" w:rsidRPr="0082285B" w:rsidRDefault="009D6D24" w:rsidP="009D6D24">
            <w:pPr>
              <w:shd w:val="clear" w:color="auto" w:fill="auto"/>
              <w:spacing w:after="0" w:line="240" w:lineRule="auto"/>
              <w:jc w:val="center"/>
              <w:rPr>
                <w:rFonts w:ascii="Calibri" w:hAnsi="Calibri" w:cs="Calibri"/>
                <w:color w:val="000000"/>
                <w:sz w:val="22"/>
                <w:szCs w:val="22"/>
              </w:rPr>
            </w:pPr>
            <w:r w:rsidRPr="0082285B">
              <w:rPr>
                <w:rFonts w:ascii="Calibri" w:hAnsi="Calibri" w:cs="Calibri"/>
                <w:color w:val="000000"/>
                <w:sz w:val="22"/>
                <w:szCs w:val="22"/>
              </w:rPr>
              <w:t>term</w:t>
            </w:r>
          </w:p>
        </w:tc>
        <w:tc>
          <w:tcPr>
            <w:tcW w:w="1060" w:type="dxa"/>
            <w:noWrap/>
            <w:hideMark/>
          </w:tcPr>
          <w:p w14:paraId="52E31B35" w14:textId="77777777" w:rsidR="009D6D24" w:rsidRPr="0082285B"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e</w:t>
            </w:r>
          </w:p>
        </w:tc>
        <w:tc>
          <w:tcPr>
            <w:tcW w:w="1060" w:type="dxa"/>
            <w:noWrap/>
            <w:hideMark/>
          </w:tcPr>
          <w:p w14:paraId="6D97A781" w14:textId="77777777" w:rsidR="009D6D24" w:rsidRPr="0082285B"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std.error</w:t>
            </w:r>
          </w:p>
        </w:tc>
        <w:tc>
          <w:tcPr>
            <w:tcW w:w="1060" w:type="dxa"/>
            <w:noWrap/>
            <w:hideMark/>
          </w:tcPr>
          <w:p w14:paraId="6E01E53D" w14:textId="77777777" w:rsidR="009D6D24" w:rsidRPr="0082285B"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statistic</w:t>
            </w:r>
          </w:p>
        </w:tc>
        <w:tc>
          <w:tcPr>
            <w:tcW w:w="1060" w:type="dxa"/>
            <w:noWrap/>
            <w:hideMark/>
          </w:tcPr>
          <w:p w14:paraId="59C44C38" w14:textId="77777777" w:rsidR="009D6D24" w:rsidRPr="0082285B"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p.value</w:t>
            </w:r>
          </w:p>
        </w:tc>
      </w:tr>
      <w:tr w:rsidR="009D6D24" w:rsidRPr="0082285B" w14:paraId="167F389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7D8A51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Intercept)</w:t>
            </w:r>
          </w:p>
        </w:tc>
        <w:tc>
          <w:tcPr>
            <w:tcW w:w="1060" w:type="dxa"/>
            <w:noWrap/>
            <w:hideMark/>
          </w:tcPr>
          <w:p w14:paraId="0D42BF9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54.8078</w:t>
            </w:r>
          </w:p>
        </w:tc>
        <w:tc>
          <w:tcPr>
            <w:tcW w:w="1060" w:type="dxa"/>
            <w:noWrap/>
            <w:hideMark/>
          </w:tcPr>
          <w:p w14:paraId="54BC17C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94.43841</w:t>
            </w:r>
          </w:p>
        </w:tc>
        <w:tc>
          <w:tcPr>
            <w:tcW w:w="1060" w:type="dxa"/>
            <w:noWrap/>
            <w:hideMark/>
          </w:tcPr>
          <w:p w14:paraId="4EEA3CE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81592</w:t>
            </w:r>
          </w:p>
        </w:tc>
        <w:tc>
          <w:tcPr>
            <w:tcW w:w="1060" w:type="dxa"/>
            <w:noWrap/>
            <w:hideMark/>
          </w:tcPr>
          <w:p w14:paraId="0B2E9E6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7E-06</w:t>
            </w:r>
          </w:p>
        </w:tc>
      </w:tr>
      <w:tr w:rsidR="009D6D24" w:rsidRPr="0082285B" w14:paraId="3195D108"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9AA1581"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year</w:t>
            </w:r>
          </w:p>
        </w:tc>
        <w:tc>
          <w:tcPr>
            <w:tcW w:w="1060" w:type="dxa"/>
            <w:noWrap/>
            <w:hideMark/>
          </w:tcPr>
          <w:p w14:paraId="7D07AEE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2677</w:t>
            </w:r>
          </w:p>
        </w:tc>
        <w:tc>
          <w:tcPr>
            <w:tcW w:w="1060" w:type="dxa"/>
            <w:noWrap/>
            <w:hideMark/>
          </w:tcPr>
          <w:p w14:paraId="2ACCF6B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47734</w:t>
            </w:r>
          </w:p>
        </w:tc>
        <w:tc>
          <w:tcPr>
            <w:tcW w:w="1060" w:type="dxa"/>
            <w:noWrap/>
            <w:hideMark/>
          </w:tcPr>
          <w:p w14:paraId="1421591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75063</w:t>
            </w:r>
          </w:p>
        </w:tc>
        <w:tc>
          <w:tcPr>
            <w:tcW w:w="1060" w:type="dxa"/>
            <w:noWrap/>
            <w:hideMark/>
          </w:tcPr>
          <w:p w14:paraId="5E63B14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03E-06</w:t>
            </w:r>
          </w:p>
        </w:tc>
      </w:tr>
      <w:tr w:rsidR="009D6D24" w:rsidRPr="0082285B" w14:paraId="5891E2E8"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B80F59F"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easonwinter</w:t>
            </w:r>
          </w:p>
        </w:tc>
        <w:tc>
          <w:tcPr>
            <w:tcW w:w="1060" w:type="dxa"/>
            <w:noWrap/>
            <w:hideMark/>
          </w:tcPr>
          <w:p w14:paraId="7D5BCD2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94813</w:t>
            </w:r>
          </w:p>
        </w:tc>
        <w:tc>
          <w:tcPr>
            <w:tcW w:w="1060" w:type="dxa"/>
            <w:noWrap/>
            <w:hideMark/>
          </w:tcPr>
          <w:p w14:paraId="45DAE6D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71881</w:t>
            </w:r>
          </w:p>
        </w:tc>
        <w:tc>
          <w:tcPr>
            <w:tcW w:w="1060" w:type="dxa"/>
            <w:noWrap/>
            <w:hideMark/>
          </w:tcPr>
          <w:p w14:paraId="79D7195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23859</w:t>
            </w:r>
          </w:p>
        </w:tc>
        <w:tc>
          <w:tcPr>
            <w:tcW w:w="1060" w:type="dxa"/>
            <w:noWrap/>
            <w:hideMark/>
          </w:tcPr>
          <w:p w14:paraId="4BF3871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62E-07</w:t>
            </w:r>
          </w:p>
        </w:tc>
      </w:tr>
      <w:tr w:rsidR="009D6D24" w:rsidRPr="0082285B" w14:paraId="336F8C9D"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BAB38C"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Colusa</w:t>
            </w:r>
          </w:p>
        </w:tc>
        <w:tc>
          <w:tcPr>
            <w:tcW w:w="1060" w:type="dxa"/>
            <w:noWrap/>
            <w:hideMark/>
          </w:tcPr>
          <w:p w14:paraId="6886F6D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09705</w:t>
            </w:r>
          </w:p>
        </w:tc>
        <w:tc>
          <w:tcPr>
            <w:tcW w:w="1060" w:type="dxa"/>
            <w:noWrap/>
            <w:hideMark/>
          </w:tcPr>
          <w:p w14:paraId="1CB7C4F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45435</w:t>
            </w:r>
          </w:p>
        </w:tc>
        <w:tc>
          <w:tcPr>
            <w:tcW w:w="1060" w:type="dxa"/>
            <w:noWrap/>
            <w:hideMark/>
          </w:tcPr>
          <w:p w14:paraId="510BCFB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91066</w:t>
            </w:r>
          </w:p>
        </w:tc>
        <w:tc>
          <w:tcPr>
            <w:tcW w:w="1060" w:type="dxa"/>
            <w:noWrap/>
            <w:hideMark/>
          </w:tcPr>
          <w:p w14:paraId="4D2C316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35944</w:t>
            </w:r>
          </w:p>
        </w:tc>
      </w:tr>
      <w:tr w:rsidR="009D6D24" w:rsidRPr="0082285B" w14:paraId="383DF8F4"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972413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Del Norte</w:t>
            </w:r>
          </w:p>
        </w:tc>
        <w:tc>
          <w:tcPr>
            <w:tcW w:w="1060" w:type="dxa"/>
            <w:noWrap/>
            <w:hideMark/>
          </w:tcPr>
          <w:p w14:paraId="0F3CE78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72228</w:t>
            </w:r>
          </w:p>
        </w:tc>
        <w:tc>
          <w:tcPr>
            <w:tcW w:w="1060" w:type="dxa"/>
            <w:noWrap/>
            <w:hideMark/>
          </w:tcPr>
          <w:p w14:paraId="2E8BB66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88002</w:t>
            </w:r>
          </w:p>
        </w:tc>
        <w:tc>
          <w:tcPr>
            <w:tcW w:w="1060" w:type="dxa"/>
            <w:noWrap/>
            <w:hideMark/>
          </w:tcPr>
          <w:p w14:paraId="40E197B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25944</w:t>
            </w:r>
          </w:p>
        </w:tc>
        <w:tc>
          <w:tcPr>
            <w:tcW w:w="1060" w:type="dxa"/>
            <w:noWrap/>
            <w:hideMark/>
          </w:tcPr>
          <w:p w14:paraId="2986ECF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4E-07</w:t>
            </w:r>
          </w:p>
        </w:tc>
      </w:tr>
      <w:tr w:rsidR="009D6D24" w:rsidRPr="0082285B" w14:paraId="61A72C3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C84831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Glenn</w:t>
            </w:r>
          </w:p>
        </w:tc>
        <w:tc>
          <w:tcPr>
            <w:tcW w:w="1060" w:type="dxa"/>
            <w:noWrap/>
            <w:hideMark/>
          </w:tcPr>
          <w:p w14:paraId="42A5795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268201</w:t>
            </w:r>
          </w:p>
        </w:tc>
        <w:tc>
          <w:tcPr>
            <w:tcW w:w="1060" w:type="dxa"/>
            <w:noWrap/>
            <w:hideMark/>
          </w:tcPr>
          <w:p w14:paraId="612C1D9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82885</w:t>
            </w:r>
          </w:p>
        </w:tc>
        <w:tc>
          <w:tcPr>
            <w:tcW w:w="1060" w:type="dxa"/>
            <w:noWrap/>
            <w:hideMark/>
          </w:tcPr>
          <w:p w14:paraId="7477619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9.178996</w:t>
            </w:r>
          </w:p>
        </w:tc>
        <w:tc>
          <w:tcPr>
            <w:tcW w:w="1060" w:type="dxa"/>
            <w:noWrap/>
            <w:hideMark/>
          </w:tcPr>
          <w:p w14:paraId="22E90D1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35E-20</w:t>
            </w:r>
          </w:p>
        </w:tc>
      </w:tr>
      <w:tr w:rsidR="009D6D24" w:rsidRPr="0082285B" w14:paraId="69B06AD2"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557975D"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Humboldt</w:t>
            </w:r>
          </w:p>
        </w:tc>
        <w:tc>
          <w:tcPr>
            <w:tcW w:w="1060" w:type="dxa"/>
            <w:noWrap/>
            <w:hideMark/>
          </w:tcPr>
          <w:p w14:paraId="6C56A7C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95129</w:t>
            </w:r>
          </w:p>
        </w:tc>
        <w:tc>
          <w:tcPr>
            <w:tcW w:w="1060" w:type="dxa"/>
            <w:noWrap/>
            <w:hideMark/>
          </w:tcPr>
          <w:p w14:paraId="536F1A5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84689</w:t>
            </w:r>
          </w:p>
        </w:tc>
        <w:tc>
          <w:tcPr>
            <w:tcW w:w="1060" w:type="dxa"/>
            <w:noWrap/>
            <w:hideMark/>
          </w:tcPr>
          <w:p w14:paraId="68534DE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02587</w:t>
            </w:r>
          </w:p>
        </w:tc>
        <w:tc>
          <w:tcPr>
            <w:tcW w:w="1060" w:type="dxa"/>
            <w:noWrap/>
            <w:hideMark/>
          </w:tcPr>
          <w:p w14:paraId="5EE09B3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68E-05</w:t>
            </w:r>
          </w:p>
        </w:tc>
      </w:tr>
      <w:tr w:rsidR="009D6D24" w:rsidRPr="0082285B" w14:paraId="17DD4AB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FFED73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Lake</w:t>
            </w:r>
          </w:p>
        </w:tc>
        <w:tc>
          <w:tcPr>
            <w:tcW w:w="1060" w:type="dxa"/>
            <w:noWrap/>
            <w:hideMark/>
          </w:tcPr>
          <w:p w14:paraId="5E92A25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385778</w:t>
            </w:r>
          </w:p>
        </w:tc>
        <w:tc>
          <w:tcPr>
            <w:tcW w:w="1060" w:type="dxa"/>
            <w:noWrap/>
            <w:hideMark/>
          </w:tcPr>
          <w:p w14:paraId="3A6B6D4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604688</w:t>
            </w:r>
          </w:p>
        </w:tc>
        <w:tc>
          <w:tcPr>
            <w:tcW w:w="1060" w:type="dxa"/>
            <w:noWrap/>
            <w:hideMark/>
          </w:tcPr>
          <w:p w14:paraId="464D008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733103</w:t>
            </w:r>
          </w:p>
        </w:tc>
        <w:tc>
          <w:tcPr>
            <w:tcW w:w="1060" w:type="dxa"/>
            <w:noWrap/>
            <w:hideMark/>
          </w:tcPr>
          <w:p w14:paraId="131B42C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6274</w:t>
            </w:r>
          </w:p>
        </w:tc>
      </w:tr>
      <w:tr w:rsidR="009D6D24" w:rsidRPr="0082285B" w14:paraId="703A2520"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F8855CE"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Lassen</w:t>
            </w:r>
          </w:p>
        </w:tc>
        <w:tc>
          <w:tcPr>
            <w:tcW w:w="1060" w:type="dxa"/>
            <w:noWrap/>
            <w:hideMark/>
          </w:tcPr>
          <w:p w14:paraId="4C5074F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1952</w:t>
            </w:r>
          </w:p>
        </w:tc>
        <w:tc>
          <w:tcPr>
            <w:tcW w:w="1060" w:type="dxa"/>
            <w:noWrap/>
            <w:hideMark/>
          </w:tcPr>
          <w:p w14:paraId="45A3D2E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116992</w:t>
            </w:r>
          </w:p>
        </w:tc>
        <w:tc>
          <w:tcPr>
            <w:tcW w:w="1060" w:type="dxa"/>
            <w:noWrap/>
            <w:hideMark/>
          </w:tcPr>
          <w:p w14:paraId="38DE404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81588</w:t>
            </w:r>
          </w:p>
        </w:tc>
        <w:tc>
          <w:tcPr>
            <w:tcW w:w="1060" w:type="dxa"/>
            <w:noWrap/>
            <w:hideMark/>
          </w:tcPr>
          <w:p w14:paraId="4154E0A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7E-06</w:t>
            </w:r>
          </w:p>
        </w:tc>
      </w:tr>
      <w:tr w:rsidR="009D6D24" w:rsidRPr="0082285B" w14:paraId="4B722938"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1AF360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Mendocino</w:t>
            </w:r>
          </w:p>
        </w:tc>
        <w:tc>
          <w:tcPr>
            <w:tcW w:w="1060" w:type="dxa"/>
            <w:noWrap/>
            <w:hideMark/>
          </w:tcPr>
          <w:p w14:paraId="39B7CE7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3245</w:t>
            </w:r>
          </w:p>
        </w:tc>
        <w:tc>
          <w:tcPr>
            <w:tcW w:w="1060" w:type="dxa"/>
            <w:noWrap/>
            <w:hideMark/>
          </w:tcPr>
          <w:p w14:paraId="5B782F4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68246</w:t>
            </w:r>
          </w:p>
        </w:tc>
        <w:tc>
          <w:tcPr>
            <w:tcW w:w="1060" w:type="dxa"/>
            <w:noWrap/>
            <w:hideMark/>
          </w:tcPr>
          <w:p w14:paraId="2CBAA04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54502</w:t>
            </w:r>
          </w:p>
        </w:tc>
        <w:tc>
          <w:tcPr>
            <w:tcW w:w="1060" w:type="dxa"/>
            <w:noWrap/>
            <w:hideMark/>
          </w:tcPr>
          <w:p w14:paraId="0EA42D7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22342</w:t>
            </w:r>
          </w:p>
        </w:tc>
      </w:tr>
      <w:tr w:rsidR="009D6D24" w:rsidRPr="0082285B" w14:paraId="4392060E"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5A4192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Modoc</w:t>
            </w:r>
          </w:p>
        </w:tc>
        <w:tc>
          <w:tcPr>
            <w:tcW w:w="1060" w:type="dxa"/>
            <w:noWrap/>
            <w:hideMark/>
          </w:tcPr>
          <w:p w14:paraId="3365651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9313</w:t>
            </w:r>
          </w:p>
        </w:tc>
        <w:tc>
          <w:tcPr>
            <w:tcW w:w="1060" w:type="dxa"/>
            <w:noWrap/>
            <w:hideMark/>
          </w:tcPr>
          <w:p w14:paraId="53E3726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665305</w:t>
            </w:r>
          </w:p>
        </w:tc>
        <w:tc>
          <w:tcPr>
            <w:tcW w:w="1060" w:type="dxa"/>
            <w:noWrap/>
            <w:hideMark/>
          </w:tcPr>
          <w:p w14:paraId="57A9A85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1597</w:t>
            </w:r>
          </w:p>
        </w:tc>
        <w:tc>
          <w:tcPr>
            <w:tcW w:w="1060" w:type="dxa"/>
            <w:noWrap/>
            <w:hideMark/>
          </w:tcPr>
          <w:p w14:paraId="22AC35A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07674</w:t>
            </w:r>
          </w:p>
        </w:tc>
      </w:tr>
      <w:tr w:rsidR="009D6D24" w:rsidRPr="0082285B" w14:paraId="6F97CF85"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3FF132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Nevada</w:t>
            </w:r>
          </w:p>
        </w:tc>
        <w:tc>
          <w:tcPr>
            <w:tcW w:w="1060" w:type="dxa"/>
            <w:noWrap/>
            <w:hideMark/>
          </w:tcPr>
          <w:p w14:paraId="7B8E0D9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99637</w:t>
            </w:r>
          </w:p>
        </w:tc>
        <w:tc>
          <w:tcPr>
            <w:tcW w:w="1060" w:type="dxa"/>
            <w:noWrap/>
            <w:hideMark/>
          </w:tcPr>
          <w:p w14:paraId="13AB441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265842</w:t>
            </w:r>
          </w:p>
        </w:tc>
        <w:tc>
          <w:tcPr>
            <w:tcW w:w="1060" w:type="dxa"/>
            <w:noWrap/>
            <w:hideMark/>
          </w:tcPr>
          <w:p w14:paraId="2C5F62F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84696</w:t>
            </w:r>
          </w:p>
        </w:tc>
        <w:tc>
          <w:tcPr>
            <w:tcW w:w="1060" w:type="dxa"/>
            <w:noWrap/>
            <w:hideMark/>
          </w:tcPr>
          <w:p w14:paraId="62659F2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36138</w:t>
            </w:r>
          </w:p>
        </w:tc>
      </w:tr>
      <w:tr w:rsidR="009D6D24" w:rsidRPr="0082285B" w14:paraId="3675326A"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E01032D"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Plumas</w:t>
            </w:r>
          </w:p>
        </w:tc>
        <w:tc>
          <w:tcPr>
            <w:tcW w:w="1060" w:type="dxa"/>
            <w:noWrap/>
            <w:hideMark/>
          </w:tcPr>
          <w:p w14:paraId="77E3918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33557</w:t>
            </w:r>
          </w:p>
        </w:tc>
        <w:tc>
          <w:tcPr>
            <w:tcW w:w="1060" w:type="dxa"/>
            <w:noWrap/>
            <w:hideMark/>
          </w:tcPr>
          <w:p w14:paraId="7052495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937896</w:t>
            </w:r>
          </w:p>
        </w:tc>
        <w:tc>
          <w:tcPr>
            <w:tcW w:w="1060" w:type="dxa"/>
            <w:noWrap/>
            <w:hideMark/>
          </w:tcPr>
          <w:p w14:paraId="1FD3BD0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81612</w:t>
            </w:r>
          </w:p>
        </w:tc>
        <w:tc>
          <w:tcPr>
            <w:tcW w:w="1060" w:type="dxa"/>
            <w:noWrap/>
            <w:hideMark/>
          </w:tcPr>
          <w:p w14:paraId="1906D71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69352</w:t>
            </w:r>
          </w:p>
        </w:tc>
      </w:tr>
      <w:tr w:rsidR="009D6D24" w:rsidRPr="0082285B" w14:paraId="552C7F9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91BEFCA"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Shasta</w:t>
            </w:r>
          </w:p>
        </w:tc>
        <w:tc>
          <w:tcPr>
            <w:tcW w:w="1060" w:type="dxa"/>
            <w:noWrap/>
            <w:hideMark/>
          </w:tcPr>
          <w:p w14:paraId="4FCAE5B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14269</w:t>
            </w:r>
          </w:p>
        </w:tc>
        <w:tc>
          <w:tcPr>
            <w:tcW w:w="1060" w:type="dxa"/>
            <w:noWrap/>
            <w:hideMark/>
          </w:tcPr>
          <w:p w14:paraId="35DB3BF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68819</w:t>
            </w:r>
          </w:p>
        </w:tc>
        <w:tc>
          <w:tcPr>
            <w:tcW w:w="1060" w:type="dxa"/>
            <w:noWrap/>
            <w:hideMark/>
          </w:tcPr>
          <w:p w14:paraId="3698BCE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8096</w:t>
            </w:r>
          </w:p>
        </w:tc>
        <w:tc>
          <w:tcPr>
            <w:tcW w:w="1060" w:type="dxa"/>
            <w:noWrap/>
            <w:hideMark/>
          </w:tcPr>
          <w:p w14:paraId="1C932CD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61267</w:t>
            </w:r>
          </w:p>
        </w:tc>
      </w:tr>
      <w:tr w:rsidR="009D6D24" w:rsidRPr="0082285B" w14:paraId="3925AF31"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7286A6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Sierra</w:t>
            </w:r>
          </w:p>
        </w:tc>
        <w:tc>
          <w:tcPr>
            <w:tcW w:w="1060" w:type="dxa"/>
            <w:noWrap/>
            <w:hideMark/>
          </w:tcPr>
          <w:p w14:paraId="5486A60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7.527937</w:t>
            </w:r>
          </w:p>
        </w:tc>
        <w:tc>
          <w:tcPr>
            <w:tcW w:w="1060" w:type="dxa"/>
            <w:noWrap/>
            <w:hideMark/>
          </w:tcPr>
          <w:p w14:paraId="4C9BD4E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623719</w:t>
            </w:r>
          </w:p>
        </w:tc>
        <w:tc>
          <w:tcPr>
            <w:tcW w:w="1060" w:type="dxa"/>
            <w:noWrap/>
            <w:hideMark/>
          </w:tcPr>
          <w:p w14:paraId="11444A0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869185</w:t>
            </w:r>
          </w:p>
        </w:tc>
        <w:tc>
          <w:tcPr>
            <w:tcW w:w="1060" w:type="dxa"/>
            <w:noWrap/>
            <w:hideMark/>
          </w:tcPr>
          <w:p w14:paraId="03D90F1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4115</w:t>
            </w:r>
          </w:p>
        </w:tc>
      </w:tr>
      <w:tr w:rsidR="009D6D24" w:rsidRPr="0082285B" w14:paraId="3D5C82D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5BEB49A"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Siskiyou</w:t>
            </w:r>
          </w:p>
        </w:tc>
        <w:tc>
          <w:tcPr>
            <w:tcW w:w="1060" w:type="dxa"/>
            <w:noWrap/>
            <w:hideMark/>
          </w:tcPr>
          <w:p w14:paraId="302374E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47515</w:t>
            </w:r>
          </w:p>
        </w:tc>
        <w:tc>
          <w:tcPr>
            <w:tcW w:w="1060" w:type="dxa"/>
            <w:noWrap/>
            <w:hideMark/>
          </w:tcPr>
          <w:p w14:paraId="5B49810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0278</w:t>
            </w:r>
          </w:p>
        </w:tc>
        <w:tc>
          <w:tcPr>
            <w:tcW w:w="1060" w:type="dxa"/>
            <w:noWrap/>
            <w:hideMark/>
          </w:tcPr>
          <w:p w14:paraId="2DE8276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7417</w:t>
            </w:r>
          </w:p>
        </w:tc>
        <w:tc>
          <w:tcPr>
            <w:tcW w:w="1060" w:type="dxa"/>
            <w:noWrap/>
            <w:hideMark/>
          </w:tcPr>
          <w:p w14:paraId="3E3CCBA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6112</w:t>
            </w:r>
          </w:p>
        </w:tc>
      </w:tr>
      <w:tr w:rsidR="009D6D24" w:rsidRPr="0082285B" w14:paraId="312BB129"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114DB36"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Sutter</w:t>
            </w:r>
          </w:p>
        </w:tc>
        <w:tc>
          <w:tcPr>
            <w:tcW w:w="1060" w:type="dxa"/>
            <w:noWrap/>
            <w:hideMark/>
          </w:tcPr>
          <w:p w14:paraId="382A5D5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255716</w:t>
            </w:r>
          </w:p>
        </w:tc>
        <w:tc>
          <w:tcPr>
            <w:tcW w:w="1060" w:type="dxa"/>
            <w:noWrap/>
            <w:hideMark/>
          </w:tcPr>
          <w:p w14:paraId="4C4AB6D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66107</w:t>
            </w:r>
          </w:p>
        </w:tc>
        <w:tc>
          <w:tcPr>
            <w:tcW w:w="1060" w:type="dxa"/>
            <w:noWrap/>
            <w:hideMark/>
          </w:tcPr>
          <w:p w14:paraId="6954CB0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9.283969</w:t>
            </w:r>
          </w:p>
        </w:tc>
        <w:tc>
          <w:tcPr>
            <w:tcW w:w="1060" w:type="dxa"/>
            <w:noWrap/>
            <w:hideMark/>
          </w:tcPr>
          <w:p w14:paraId="74FD36C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63E-20</w:t>
            </w:r>
          </w:p>
        </w:tc>
      </w:tr>
      <w:tr w:rsidR="009D6D24" w:rsidRPr="0082285B" w14:paraId="6CCC202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4383A59"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Tehama</w:t>
            </w:r>
          </w:p>
        </w:tc>
        <w:tc>
          <w:tcPr>
            <w:tcW w:w="1060" w:type="dxa"/>
            <w:noWrap/>
            <w:hideMark/>
          </w:tcPr>
          <w:p w14:paraId="2C235AF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06696</w:t>
            </w:r>
          </w:p>
        </w:tc>
        <w:tc>
          <w:tcPr>
            <w:tcW w:w="1060" w:type="dxa"/>
            <w:noWrap/>
            <w:hideMark/>
          </w:tcPr>
          <w:p w14:paraId="6365D8F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16877</w:t>
            </w:r>
          </w:p>
        </w:tc>
        <w:tc>
          <w:tcPr>
            <w:tcW w:w="1060" w:type="dxa"/>
            <w:noWrap/>
            <w:hideMark/>
          </w:tcPr>
          <w:p w14:paraId="5542A6F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278225</w:t>
            </w:r>
          </w:p>
        </w:tc>
        <w:tc>
          <w:tcPr>
            <w:tcW w:w="1060" w:type="dxa"/>
            <w:noWrap/>
            <w:hideMark/>
          </w:tcPr>
          <w:p w14:paraId="790C6D5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88E-05</w:t>
            </w:r>
          </w:p>
        </w:tc>
      </w:tr>
      <w:tr w:rsidR="009D6D24" w:rsidRPr="0082285B" w14:paraId="2E17C82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DFAB882"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Trinity</w:t>
            </w:r>
          </w:p>
        </w:tc>
        <w:tc>
          <w:tcPr>
            <w:tcW w:w="1060" w:type="dxa"/>
            <w:noWrap/>
            <w:hideMark/>
          </w:tcPr>
          <w:p w14:paraId="4685378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66247</w:t>
            </w:r>
          </w:p>
        </w:tc>
        <w:tc>
          <w:tcPr>
            <w:tcW w:w="1060" w:type="dxa"/>
            <w:noWrap/>
            <w:hideMark/>
          </w:tcPr>
          <w:p w14:paraId="7FB124D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039687</w:t>
            </w:r>
          </w:p>
        </w:tc>
        <w:tc>
          <w:tcPr>
            <w:tcW w:w="1060" w:type="dxa"/>
            <w:noWrap/>
            <w:hideMark/>
          </w:tcPr>
          <w:p w14:paraId="49DE44C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26642</w:t>
            </w:r>
          </w:p>
        </w:tc>
        <w:tc>
          <w:tcPr>
            <w:tcW w:w="1060" w:type="dxa"/>
            <w:noWrap/>
            <w:hideMark/>
          </w:tcPr>
          <w:p w14:paraId="6F01AB5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3939</w:t>
            </w:r>
          </w:p>
        </w:tc>
      </w:tr>
      <w:tr w:rsidR="009D6D24" w:rsidRPr="0082285B" w14:paraId="56FE42CD"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1676BF1"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Yuba</w:t>
            </w:r>
          </w:p>
        </w:tc>
        <w:tc>
          <w:tcPr>
            <w:tcW w:w="1060" w:type="dxa"/>
            <w:noWrap/>
            <w:hideMark/>
          </w:tcPr>
          <w:p w14:paraId="57A4F79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43496</w:t>
            </w:r>
          </w:p>
        </w:tc>
        <w:tc>
          <w:tcPr>
            <w:tcW w:w="1060" w:type="dxa"/>
            <w:noWrap/>
            <w:hideMark/>
          </w:tcPr>
          <w:p w14:paraId="6EBAF2B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6279</w:t>
            </w:r>
          </w:p>
        </w:tc>
        <w:tc>
          <w:tcPr>
            <w:tcW w:w="1060" w:type="dxa"/>
            <w:noWrap/>
            <w:hideMark/>
          </w:tcPr>
          <w:p w14:paraId="14FDF2F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544074</w:t>
            </w:r>
          </w:p>
        </w:tc>
        <w:tc>
          <w:tcPr>
            <w:tcW w:w="1060" w:type="dxa"/>
            <w:noWrap/>
            <w:hideMark/>
          </w:tcPr>
          <w:p w14:paraId="6D5E556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2257</w:t>
            </w:r>
          </w:p>
        </w:tc>
      </w:tr>
      <w:tr w:rsidR="009D6D24" w:rsidRPr="0082285B" w14:paraId="7B6051DD"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355A74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ampground</w:t>
            </w:r>
          </w:p>
        </w:tc>
        <w:tc>
          <w:tcPr>
            <w:tcW w:w="1060" w:type="dxa"/>
            <w:noWrap/>
            <w:hideMark/>
          </w:tcPr>
          <w:p w14:paraId="37FF7C2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8683</w:t>
            </w:r>
          </w:p>
        </w:tc>
        <w:tc>
          <w:tcPr>
            <w:tcW w:w="1060" w:type="dxa"/>
            <w:noWrap/>
            <w:hideMark/>
          </w:tcPr>
          <w:p w14:paraId="5F4BB07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72475</w:t>
            </w:r>
          </w:p>
        </w:tc>
        <w:tc>
          <w:tcPr>
            <w:tcW w:w="1060" w:type="dxa"/>
            <w:noWrap/>
            <w:hideMark/>
          </w:tcPr>
          <w:p w14:paraId="75BE01E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24204</w:t>
            </w:r>
          </w:p>
        </w:tc>
        <w:tc>
          <w:tcPr>
            <w:tcW w:w="1060" w:type="dxa"/>
            <w:noWrap/>
            <w:hideMark/>
          </w:tcPr>
          <w:p w14:paraId="155BBCA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14223</w:t>
            </w:r>
          </w:p>
        </w:tc>
      </w:tr>
      <w:tr w:rsidR="009D6D24" w:rsidRPr="0082285B" w14:paraId="757DBE3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9318246"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tate_park</w:t>
            </w:r>
          </w:p>
        </w:tc>
        <w:tc>
          <w:tcPr>
            <w:tcW w:w="1060" w:type="dxa"/>
            <w:noWrap/>
            <w:hideMark/>
          </w:tcPr>
          <w:p w14:paraId="3B5F7BF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99323</w:t>
            </w:r>
          </w:p>
        </w:tc>
        <w:tc>
          <w:tcPr>
            <w:tcW w:w="1060" w:type="dxa"/>
            <w:noWrap/>
            <w:hideMark/>
          </w:tcPr>
          <w:p w14:paraId="59247A7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60249</w:t>
            </w:r>
          </w:p>
        </w:tc>
        <w:tc>
          <w:tcPr>
            <w:tcW w:w="1060" w:type="dxa"/>
            <w:noWrap/>
            <w:hideMark/>
          </w:tcPr>
          <w:p w14:paraId="677B141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534387</w:t>
            </w:r>
          </w:p>
        </w:tc>
        <w:tc>
          <w:tcPr>
            <w:tcW w:w="1060" w:type="dxa"/>
            <w:noWrap/>
            <w:hideMark/>
          </w:tcPr>
          <w:p w14:paraId="77BF005C"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24934</w:t>
            </w:r>
          </w:p>
        </w:tc>
      </w:tr>
      <w:tr w:rsidR="009D6D24" w:rsidRPr="0082285B" w14:paraId="570F0BD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3F7E48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picnic</w:t>
            </w:r>
          </w:p>
        </w:tc>
        <w:tc>
          <w:tcPr>
            <w:tcW w:w="1060" w:type="dxa"/>
            <w:noWrap/>
            <w:hideMark/>
          </w:tcPr>
          <w:p w14:paraId="0806FC1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74599</w:t>
            </w:r>
          </w:p>
        </w:tc>
        <w:tc>
          <w:tcPr>
            <w:tcW w:w="1060" w:type="dxa"/>
            <w:noWrap/>
            <w:hideMark/>
          </w:tcPr>
          <w:p w14:paraId="0F00D6B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69519</w:t>
            </w:r>
          </w:p>
        </w:tc>
        <w:tc>
          <w:tcPr>
            <w:tcW w:w="1060" w:type="dxa"/>
            <w:noWrap/>
            <w:hideMark/>
          </w:tcPr>
          <w:p w14:paraId="2E3B043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6699</w:t>
            </w:r>
          </w:p>
        </w:tc>
        <w:tc>
          <w:tcPr>
            <w:tcW w:w="1060" w:type="dxa"/>
            <w:noWrap/>
            <w:hideMark/>
          </w:tcPr>
          <w:p w14:paraId="291CF5D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55245</w:t>
            </w:r>
          </w:p>
        </w:tc>
      </w:tr>
      <w:tr w:rsidR="009D6D24" w:rsidRPr="0082285B" w14:paraId="6884C3F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74745A5"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Annual Grassland</w:t>
            </w:r>
          </w:p>
        </w:tc>
        <w:tc>
          <w:tcPr>
            <w:tcW w:w="1060" w:type="dxa"/>
            <w:noWrap/>
            <w:hideMark/>
          </w:tcPr>
          <w:p w14:paraId="0447D0C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1709</w:t>
            </w:r>
          </w:p>
        </w:tc>
        <w:tc>
          <w:tcPr>
            <w:tcW w:w="1060" w:type="dxa"/>
            <w:noWrap/>
            <w:hideMark/>
          </w:tcPr>
          <w:p w14:paraId="5220B29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7366</w:t>
            </w:r>
          </w:p>
        </w:tc>
        <w:tc>
          <w:tcPr>
            <w:tcW w:w="1060" w:type="dxa"/>
            <w:noWrap/>
            <w:hideMark/>
          </w:tcPr>
          <w:p w14:paraId="4B6F237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24072</w:t>
            </w:r>
          </w:p>
        </w:tc>
        <w:tc>
          <w:tcPr>
            <w:tcW w:w="1060" w:type="dxa"/>
            <w:noWrap/>
            <w:hideMark/>
          </w:tcPr>
          <w:p w14:paraId="01B06E5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14708</w:t>
            </w:r>
          </w:p>
        </w:tc>
      </w:tr>
      <w:tr w:rsidR="009D6D24" w:rsidRPr="0082285B" w14:paraId="0B86AEB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85F7AF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Aspen</w:t>
            </w:r>
          </w:p>
        </w:tc>
        <w:tc>
          <w:tcPr>
            <w:tcW w:w="1060" w:type="dxa"/>
            <w:noWrap/>
            <w:hideMark/>
          </w:tcPr>
          <w:p w14:paraId="11FDD74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87685</w:t>
            </w:r>
          </w:p>
        </w:tc>
        <w:tc>
          <w:tcPr>
            <w:tcW w:w="1060" w:type="dxa"/>
            <w:noWrap/>
            <w:hideMark/>
          </w:tcPr>
          <w:p w14:paraId="5237E44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77.1148</w:t>
            </w:r>
          </w:p>
        </w:tc>
        <w:tc>
          <w:tcPr>
            <w:tcW w:w="1060" w:type="dxa"/>
            <w:noWrap/>
            <w:hideMark/>
          </w:tcPr>
          <w:p w14:paraId="453D67D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2058</w:t>
            </w:r>
          </w:p>
        </w:tc>
        <w:tc>
          <w:tcPr>
            <w:tcW w:w="1060" w:type="dxa"/>
            <w:noWrap/>
            <w:hideMark/>
          </w:tcPr>
          <w:p w14:paraId="5FC45F3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83581</w:t>
            </w:r>
          </w:p>
        </w:tc>
      </w:tr>
      <w:tr w:rsidR="009D6D24" w:rsidRPr="0082285B" w14:paraId="61377F7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8E91FC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Barren</w:t>
            </w:r>
          </w:p>
        </w:tc>
        <w:tc>
          <w:tcPr>
            <w:tcW w:w="1060" w:type="dxa"/>
            <w:noWrap/>
            <w:hideMark/>
          </w:tcPr>
          <w:p w14:paraId="3275272E"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812</w:t>
            </w:r>
          </w:p>
        </w:tc>
        <w:tc>
          <w:tcPr>
            <w:tcW w:w="1060" w:type="dxa"/>
            <w:noWrap/>
            <w:hideMark/>
          </w:tcPr>
          <w:p w14:paraId="536CDC4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98</w:t>
            </w:r>
          </w:p>
        </w:tc>
        <w:tc>
          <w:tcPr>
            <w:tcW w:w="1060" w:type="dxa"/>
            <w:noWrap/>
            <w:hideMark/>
          </w:tcPr>
          <w:p w14:paraId="124BCEC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3347</w:t>
            </w:r>
          </w:p>
        </w:tc>
        <w:tc>
          <w:tcPr>
            <w:tcW w:w="1060" w:type="dxa"/>
            <w:noWrap/>
            <w:hideMark/>
          </w:tcPr>
          <w:p w14:paraId="0148CEF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1724</w:t>
            </w:r>
          </w:p>
        </w:tc>
      </w:tr>
      <w:tr w:rsidR="009D6D24" w:rsidRPr="0082285B" w14:paraId="57EF6DD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921CD8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Bitterbrush</w:t>
            </w:r>
          </w:p>
        </w:tc>
        <w:tc>
          <w:tcPr>
            <w:tcW w:w="1060" w:type="dxa"/>
            <w:noWrap/>
            <w:hideMark/>
          </w:tcPr>
          <w:p w14:paraId="10D5819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3256</w:t>
            </w:r>
          </w:p>
        </w:tc>
        <w:tc>
          <w:tcPr>
            <w:tcW w:w="1060" w:type="dxa"/>
            <w:noWrap/>
            <w:hideMark/>
          </w:tcPr>
          <w:p w14:paraId="69D857E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21956</w:t>
            </w:r>
          </w:p>
        </w:tc>
        <w:tc>
          <w:tcPr>
            <w:tcW w:w="1060" w:type="dxa"/>
            <w:noWrap/>
            <w:hideMark/>
          </w:tcPr>
          <w:p w14:paraId="2BB092D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66378</w:t>
            </w:r>
          </w:p>
        </w:tc>
        <w:tc>
          <w:tcPr>
            <w:tcW w:w="1060" w:type="dxa"/>
            <w:noWrap/>
            <w:hideMark/>
          </w:tcPr>
          <w:p w14:paraId="2FFEAAE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40945</w:t>
            </w:r>
          </w:p>
        </w:tc>
      </w:tr>
      <w:tr w:rsidR="009D6D24" w:rsidRPr="0082285B" w14:paraId="603CF79D"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7555F45"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Blue Oak Woodland</w:t>
            </w:r>
          </w:p>
        </w:tc>
        <w:tc>
          <w:tcPr>
            <w:tcW w:w="1060" w:type="dxa"/>
            <w:noWrap/>
            <w:hideMark/>
          </w:tcPr>
          <w:p w14:paraId="41349A3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7481</w:t>
            </w:r>
          </w:p>
        </w:tc>
        <w:tc>
          <w:tcPr>
            <w:tcW w:w="1060" w:type="dxa"/>
            <w:noWrap/>
            <w:hideMark/>
          </w:tcPr>
          <w:p w14:paraId="1A0CA95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06381</w:t>
            </w:r>
          </w:p>
        </w:tc>
        <w:tc>
          <w:tcPr>
            <w:tcW w:w="1060" w:type="dxa"/>
            <w:noWrap/>
            <w:hideMark/>
          </w:tcPr>
          <w:p w14:paraId="72C8358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27</w:t>
            </w:r>
          </w:p>
        </w:tc>
        <w:tc>
          <w:tcPr>
            <w:tcW w:w="1060" w:type="dxa"/>
            <w:noWrap/>
            <w:hideMark/>
          </w:tcPr>
          <w:p w14:paraId="05BA899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87336</w:t>
            </w:r>
          </w:p>
        </w:tc>
      </w:tr>
      <w:tr w:rsidR="009D6D24" w:rsidRPr="0082285B" w14:paraId="410ECC0A"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DF41DC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Blue Oak-Foothill Pine</w:t>
            </w:r>
          </w:p>
        </w:tc>
        <w:tc>
          <w:tcPr>
            <w:tcW w:w="1060" w:type="dxa"/>
            <w:noWrap/>
            <w:hideMark/>
          </w:tcPr>
          <w:p w14:paraId="39260ED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9937</w:t>
            </w:r>
          </w:p>
        </w:tc>
        <w:tc>
          <w:tcPr>
            <w:tcW w:w="1060" w:type="dxa"/>
            <w:noWrap/>
            <w:hideMark/>
          </w:tcPr>
          <w:p w14:paraId="0413270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545</w:t>
            </w:r>
          </w:p>
        </w:tc>
        <w:tc>
          <w:tcPr>
            <w:tcW w:w="1060" w:type="dxa"/>
            <w:noWrap/>
            <w:hideMark/>
          </w:tcPr>
          <w:p w14:paraId="6DCC9C0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0608</w:t>
            </w:r>
          </w:p>
        </w:tc>
        <w:tc>
          <w:tcPr>
            <w:tcW w:w="1060" w:type="dxa"/>
            <w:noWrap/>
            <w:hideMark/>
          </w:tcPr>
          <w:p w14:paraId="5D8B38C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20196</w:t>
            </w:r>
          </w:p>
        </w:tc>
      </w:tr>
      <w:tr w:rsidR="009D6D24" w:rsidRPr="0082285B" w14:paraId="66C5FBD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B684F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Chamise-Redshank Chaparral</w:t>
            </w:r>
          </w:p>
        </w:tc>
        <w:tc>
          <w:tcPr>
            <w:tcW w:w="1060" w:type="dxa"/>
            <w:noWrap/>
            <w:hideMark/>
          </w:tcPr>
          <w:p w14:paraId="481879DC"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3479</w:t>
            </w:r>
          </w:p>
        </w:tc>
        <w:tc>
          <w:tcPr>
            <w:tcW w:w="1060" w:type="dxa"/>
            <w:noWrap/>
            <w:hideMark/>
          </w:tcPr>
          <w:p w14:paraId="6E07BD5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77429</w:t>
            </w:r>
          </w:p>
        </w:tc>
        <w:tc>
          <w:tcPr>
            <w:tcW w:w="1060" w:type="dxa"/>
            <w:noWrap/>
            <w:hideMark/>
          </w:tcPr>
          <w:p w14:paraId="39F6C8C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7979</w:t>
            </w:r>
          </w:p>
        </w:tc>
        <w:tc>
          <w:tcPr>
            <w:tcW w:w="1060" w:type="dxa"/>
            <w:noWrap/>
            <w:hideMark/>
          </w:tcPr>
          <w:p w14:paraId="4B8274C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62057</w:t>
            </w:r>
          </w:p>
        </w:tc>
      </w:tr>
      <w:tr w:rsidR="009D6D24" w:rsidRPr="0082285B" w14:paraId="67608610"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45C086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lastRenderedPageBreak/>
              <w:t>landcover_majorityClosed-Cone Pine-Cypress</w:t>
            </w:r>
          </w:p>
        </w:tc>
        <w:tc>
          <w:tcPr>
            <w:tcW w:w="1060" w:type="dxa"/>
            <w:noWrap/>
            <w:hideMark/>
          </w:tcPr>
          <w:p w14:paraId="69BB3D5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9352</w:t>
            </w:r>
          </w:p>
        </w:tc>
        <w:tc>
          <w:tcPr>
            <w:tcW w:w="1060" w:type="dxa"/>
            <w:noWrap/>
            <w:hideMark/>
          </w:tcPr>
          <w:p w14:paraId="4F2C4DD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74132</w:t>
            </w:r>
          </w:p>
        </w:tc>
        <w:tc>
          <w:tcPr>
            <w:tcW w:w="1060" w:type="dxa"/>
            <w:noWrap/>
            <w:hideMark/>
          </w:tcPr>
          <w:p w14:paraId="71B28C1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8541</w:t>
            </w:r>
          </w:p>
        </w:tc>
        <w:tc>
          <w:tcPr>
            <w:tcW w:w="1060" w:type="dxa"/>
            <w:noWrap/>
            <w:hideMark/>
          </w:tcPr>
          <w:p w14:paraId="69B5328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3083</w:t>
            </w:r>
          </w:p>
        </w:tc>
      </w:tr>
      <w:tr w:rsidR="009D6D24" w:rsidRPr="0082285B" w14:paraId="7D082F40"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D03FAE9"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Coastal Oak Woodland</w:t>
            </w:r>
          </w:p>
        </w:tc>
        <w:tc>
          <w:tcPr>
            <w:tcW w:w="1060" w:type="dxa"/>
            <w:noWrap/>
            <w:hideMark/>
          </w:tcPr>
          <w:p w14:paraId="1CBDBA7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4211</w:t>
            </w:r>
          </w:p>
        </w:tc>
        <w:tc>
          <w:tcPr>
            <w:tcW w:w="1060" w:type="dxa"/>
            <w:noWrap/>
            <w:hideMark/>
          </w:tcPr>
          <w:p w14:paraId="35A6A6B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20698</w:t>
            </w:r>
          </w:p>
        </w:tc>
        <w:tc>
          <w:tcPr>
            <w:tcW w:w="1060" w:type="dxa"/>
            <w:noWrap/>
            <w:hideMark/>
          </w:tcPr>
          <w:p w14:paraId="5556AB9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62214</w:t>
            </w:r>
          </w:p>
        </w:tc>
        <w:tc>
          <w:tcPr>
            <w:tcW w:w="1060" w:type="dxa"/>
            <w:noWrap/>
            <w:hideMark/>
          </w:tcPr>
          <w:p w14:paraId="7902D73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45932</w:t>
            </w:r>
          </w:p>
        </w:tc>
      </w:tr>
      <w:tr w:rsidR="009D6D24" w:rsidRPr="0082285B" w14:paraId="44A13E7D"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E09A04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Coastal Scrub</w:t>
            </w:r>
          </w:p>
        </w:tc>
        <w:tc>
          <w:tcPr>
            <w:tcW w:w="1060" w:type="dxa"/>
            <w:noWrap/>
            <w:hideMark/>
          </w:tcPr>
          <w:p w14:paraId="1256077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18452</w:t>
            </w:r>
          </w:p>
        </w:tc>
        <w:tc>
          <w:tcPr>
            <w:tcW w:w="1060" w:type="dxa"/>
            <w:noWrap/>
            <w:hideMark/>
          </w:tcPr>
          <w:p w14:paraId="0969A4B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3.2795</w:t>
            </w:r>
          </w:p>
        </w:tc>
        <w:tc>
          <w:tcPr>
            <w:tcW w:w="1060" w:type="dxa"/>
            <w:noWrap/>
            <w:hideMark/>
          </w:tcPr>
          <w:p w14:paraId="34DFFE2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71081</w:t>
            </w:r>
          </w:p>
        </w:tc>
        <w:tc>
          <w:tcPr>
            <w:tcW w:w="1060" w:type="dxa"/>
            <w:noWrap/>
            <w:hideMark/>
          </w:tcPr>
          <w:p w14:paraId="1027096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43333</w:t>
            </w:r>
          </w:p>
        </w:tc>
      </w:tr>
      <w:tr w:rsidR="009D6D24" w:rsidRPr="0082285B" w14:paraId="2552482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8E71B79"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Cropland</w:t>
            </w:r>
          </w:p>
        </w:tc>
        <w:tc>
          <w:tcPr>
            <w:tcW w:w="1060" w:type="dxa"/>
            <w:noWrap/>
            <w:hideMark/>
          </w:tcPr>
          <w:p w14:paraId="5515D78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8452</w:t>
            </w:r>
          </w:p>
        </w:tc>
        <w:tc>
          <w:tcPr>
            <w:tcW w:w="1060" w:type="dxa"/>
            <w:noWrap/>
            <w:hideMark/>
          </w:tcPr>
          <w:p w14:paraId="41FA6FD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9336</w:t>
            </w:r>
          </w:p>
        </w:tc>
        <w:tc>
          <w:tcPr>
            <w:tcW w:w="1060" w:type="dxa"/>
            <w:noWrap/>
            <w:hideMark/>
          </w:tcPr>
          <w:p w14:paraId="3FA2945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0425</w:t>
            </w:r>
          </w:p>
        </w:tc>
        <w:tc>
          <w:tcPr>
            <w:tcW w:w="1060" w:type="dxa"/>
            <w:noWrap/>
            <w:hideMark/>
          </w:tcPr>
          <w:p w14:paraId="5B213DF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69487</w:t>
            </w:r>
          </w:p>
        </w:tc>
      </w:tr>
      <w:tr w:rsidR="009D6D24" w:rsidRPr="0082285B" w14:paraId="5B2DC3C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0A7C95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Douglas-Fir</w:t>
            </w:r>
          </w:p>
        </w:tc>
        <w:tc>
          <w:tcPr>
            <w:tcW w:w="1060" w:type="dxa"/>
            <w:noWrap/>
            <w:hideMark/>
          </w:tcPr>
          <w:p w14:paraId="1FE3735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2883</w:t>
            </w:r>
          </w:p>
        </w:tc>
        <w:tc>
          <w:tcPr>
            <w:tcW w:w="1060" w:type="dxa"/>
            <w:noWrap/>
            <w:hideMark/>
          </w:tcPr>
          <w:p w14:paraId="73CC593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02943</w:t>
            </w:r>
          </w:p>
        </w:tc>
        <w:tc>
          <w:tcPr>
            <w:tcW w:w="1060" w:type="dxa"/>
            <w:noWrap/>
            <w:hideMark/>
          </w:tcPr>
          <w:p w14:paraId="0187B54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4912</w:t>
            </w:r>
          </w:p>
        </w:tc>
        <w:tc>
          <w:tcPr>
            <w:tcW w:w="1060" w:type="dxa"/>
            <w:noWrap/>
            <w:hideMark/>
          </w:tcPr>
          <w:p w14:paraId="4E42290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47303</w:t>
            </w:r>
          </w:p>
        </w:tc>
      </w:tr>
      <w:tr w:rsidR="009D6D24" w:rsidRPr="0082285B" w14:paraId="4D31A16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5BC3F0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Dryland Grain Crops</w:t>
            </w:r>
          </w:p>
        </w:tc>
        <w:tc>
          <w:tcPr>
            <w:tcW w:w="1060" w:type="dxa"/>
            <w:noWrap/>
            <w:hideMark/>
          </w:tcPr>
          <w:p w14:paraId="21CA969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9698</w:t>
            </w:r>
          </w:p>
        </w:tc>
        <w:tc>
          <w:tcPr>
            <w:tcW w:w="1060" w:type="dxa"/>
            <w:noWrap/>
            <w:hideMark/>
          </w:tcPr>
          <w:p w14:paraId="73FF9DF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63875</w:t>
            </w:r>
          </w:p>
        </w:tc>
        <w:tc>
          <w:tcPr>
            <w:tcW w:w="1060" w:type="dxa"/>
            <w:noWrap/>
            <w:hideMark/>
          </w:tcPr>
          <w:p w14:paraId="305B92F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2802</w:t>
            </w:r>
          </w:p>
        </w:tc>
        <w:tc>
          <w:tcPr>
            <w:tcW w:w="1060" w:type="dxa"/>
            <w:noWrap/>
            <w:hideMark/>
          </w:tcPr>
          <w:p w14:paraId="4421511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963</w:t>
            </w:r>
          </w:p>
        </w:tc>
      </w:tr>
      <w:tr w:rsidR="009D6D24" w:rsidRPr="0082285B" w14:paraId="3D8046D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409940F"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Eastside Pine</w:t>
            </w:r>
          </w:p>
        </w:tc>
        <w:tc>
          <w:tcPr>
            <w:tcW w:w="1060" w:type="dxa"/>
            <w:noWrap/>
            <w:hideMark/>
          </w:tcPr>
          <w:p w14:paraId="7E81BA4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902</w:t>
            </w:r>
          </w:p>
        </w:tc>
        <w:tc>
          <w:tcPr>
            <w:tcW w:w="1060" w:type="dxa"/>
            <w:noWrap/>
            <w:hideMark/>
          </w:tcPr>
          <w:p w14:paraId="51D4CDF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5006</w:t>
            </w:r>
          </w:p>
        </w:tc>
        <w:tc>
          <w:tcPr>
            <w:tcW w:w="1060" w:type="dxa"/>
            <w:noWrap/>
            <w:hideMark/>
          </w:tcPr>
          <w:p w14:paraId="6BEDC31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7984</w:t>
            </w:r>
          </w:p>
        </w:tc>
        <w:tc>
          <w:tcPr>
            <w:tcW w:w="1060" w:type="dxa"/>
            <w:noWrap/>
            <w:hideMark/>
          </w:tcPr>
          <w:p w14:paraId="1B62EF3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7276</w:t>
            </w:r>
          </w:p>
        </w:tc>
      </w:tr>
      <w:tr w:rsidR="009D6D24" w:rsidRPr="0082285B" w14:paraId="5E0BA4A1"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D2A2D25"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Estuarine</w:t>
            </w:r>
          </w:p>
        </w:tc>
        <w:tc>
          <w:tcPr>
            <w:tcW w:w="1060" w:type="dxa"/>
            <w:noWrap/>
            <w:hideMark/>
          </w:tcPr>
          <w:p w14:paraId="5612E77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9.834722</w:t>
            </w:r>
          </w:p>
        </w:tc>
        <w:tc>
          <w:tcPr>
            <w:tcW w:w="1060" w:type="dxa"/>
            <w:noWrap/>
            <w:hideMark/>
          </w:tcPr>
          <w:p w14:paraId="2E479AC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39.1734</w:t>
            </w:r>
          </w:p>
        </w:tc>
        <w:tc>
          <w:tcPr>
            <w:tcW w:w="1060" w:type="dxa"/>
            <w:noWrap/>
            <w:hideMark/>
          </w:tcPr>
          <w:p w14:paraId="0C097B2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22394</w:t>
            </w:r>
          </w:p>
        </w:tc>
        <w:tc>
          <w:tcPr>
            <w:tcW w:w="1060" w:type="dxa"/>
            <w:noWrap/>
            <w:hideMark/>
          </w:tcPr>
          <w:p w14:paraId="62C5EC6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82134</w:t>
            </w:r>
          </w:p>
        </w:tc>
      </w:tr>
      <w:tr w:rsidR="009D6D24" w:rsidRPr="0082285B" w14:paraId="43DEB439"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FB79392"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Freshwater Emergent Wetland</w:t>
            </w:r>
          </w:p>
        </w:tc>
        <w:tc>
          <w:tcPr>
            <w:tcW w:w="1060" w:type="dxa"/>
            <w:noWrap/>
            <w:hideMark/>
          </w:tcPr>
          <w:p w14:paraId="40A5352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68162</w:t>
            </w:r>
          </w:p>
        </w:tc>
        <w:tc>
          <w:tcPr>
            <w:tcW w:w="1060" w:type="dxa"/>
            <w:noWrap/>
            <w:hideMark/>
          </w:tcPr>
          <w:p w14:paraId="1CF4452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55681</w:t>
            </w:r>
          </w:p>
        </w:tc>
        <w:tc>
          <w:tcPr>
            <w:tcW w:w="1060" w:type="dxa"/>
            <w:noWrap/>
            <w:hideMark/>
          </w:tcPr>
          <w:p w14:paraId="620E916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16517</w:t>
            </w:r>
          </w:p>
        </w:tc>
        <w:tc>
          <w:tcPr>
            <w:tcW w:w="1060" w:type="dxa"/>
            <w:noWrap/>
            <w:hideMark/>
          </w:tcPr>
          <w:p w14:paraId="63EE311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09383</w:t>
            </w:r>
          </w:p>
        </w:tc>
      </w:tr>
      <w:tr w:rsidR="009D6D24" w:rsidRPr="0082285B" w14:paraId="6EAB1DB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1B4B94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Irrigated Row and Field Crops</w:t>
            </w:r>
          </w:p>
        </w:tc>
        <w:tc>
          <w:tcPr>
            <w:tcW w:w="1060" w:type="dxa"/>
            <w:noWrap/>
            <w:hideMark/>
          </w:tcPr>
          <w:p w14:paraId="1D340EE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539029</w:t>
            </w:r>
          </w:p>
        </w:tc>
        <w:tc>
          <w:tcPr>
            <w:tcW w:w="1060" w:type="dxa"/>
            <w:noWrap/>
            <w:hideMark/>
          </w:tcPr>
          <w:p w14:paraId="712CFD1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23817</w:t>
            </w:r>
          </w:p>
        </w:tc>
        <w:tc>
          <w:tcPr>
            <w:tcW w:w="1060" w:type="dxa"/>
            <w:noWrap/>
            <w:hideMark/>
          </w:tcPr>
          <w:p w14:paraId="65F69CF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12627</w:t>
            </w:r>
          </w:p>
        </w:tc>
        <w:tc>
          <w:tcPr>
            <w:tcW w:w="1060" w:type="dxa"/>
            <w:noWrap/>
            <w:hideMark/>
          </w:tcPr>
          <w:p w14:paraId="40F0BDB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33481</w:t>
            </w:r>
          </w:p>
        </w:tc>
      </w:tr>
      <w:tr w:rsidR="009D6D24" w:rsidRPr="0082285B" w14:paraId="2C5E7E62"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59F3E69"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Jeffrey Pine</w:t>
            </w:r>
          </w:p>
        </w:tc>
        <w:tc>
          <w:tcPr>
            <w:tcW w:w="1060" w:type="dxa"/>
            <w:noWrap/>
            <w:hideMark/>
          </w:tcPr>
          <w:p w14:paraId="392A08A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6032</w:t>
            </w:r>
          </w:p>
        </w:tc>
        <w:tc>
          <w:tcPr>
            <w:tcW w:w="1060" w:type="dxa"/>
            <w:noWrap/>
            <w:hideMark/>
          </w:tcPr>
          <w:p w14:paraId="1C9AC59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692</w:t>
            </w:r>
          </w:p>
        </w:tc>
        <w:tc>
          <w:tcPr>
            <w:tcW w:w="1060" w:type="dxa"/>
            <w:noWrap/>
            <w:hideMark/>
          </w:tcPr>
          <w:p w14:paraId="789AD9F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2634</w:t>
            </w:r>
          </w:p>
        </w:tc>
        <w:tc>
          <w:tcPr>
            <w:tcW w:w="1060" w:type="dxa"/>
            <w:noWrap/>
            <w:hideMark/>
          </w:tcPr>
          <w:p w14:paraId="67A7D33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54269</w:t>
            </w:r>
          </w:p>
        </w:tc>
      </w:tr>
      <w:tr w:rsidR="009D6D24" w:rsidRPr="0082285B" w14:paraId="7D82C5E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0233F2E"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Juniper</w:t>
            </w:r>
          </w:p>
        </w:tc>
        <w:tc>
          <w:tcPr>
            <w:tcW w:w="1060" w:type="dxa"/>
            <w:noWrap/>
            <w:hideMark/>
          </w:tcPr>
          <w:p w14:paraId="233BAFC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1068</w:t>
            </w:r>
          </w:p>
        </w:tc>
        <w:tc>
          <w:tcPr>
            <w:tcW w:w="1060" w:type="dxa"/>
            <w:noWrap/>
            <w:hideMark/>
          </w:tcPr>
          <w:p w14:paraId="43D3975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85193</w:t>
            </w:r>
          </w:p>
        </w:tc>
        <w:tc>
          <w:tcPr>
            <w:tcW w:w="1060" w:type="dxa"/>
            <w:noWrap/>
            <w:hideMark/>
          </w:tcPr>
          <w:p w14:paraId="276114C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2811</w:t>
            </w:r>
          </w:p>
        </w:tc>
        <w:tc>
          <w:tcPr>
            <w:tcW w:w="1060" w:type="dxa"/>
            <w:noWrap/>
            <w:hideMark/>
          </w:tcPr>
          <w:p w14:paraId="526811E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9557</w:t>
            </w:r>
          </w:p>
        </w:tc>
      </w:tr>
      <w:tr w:rsidR="009D6D24" w:rsidRPr="0082285B" w14:paraId="394573D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CEFB8C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Klamath Mixed Conifer</w:t>
            </w:r>
          </w:p>
        </w:tc>
        <w:tc>
          <w:tcPr>
            <w:tcW w:w="1060" w:type="dxa"/>
            <w:noWrap/>
            <w:hideMark/>
          </w:tcPr>
          <w:p w14:paraId="338FFC5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9297</w:t>
            </w:r>
          </w:p>
        </w:tc>
        <w:tc>
          <w:tcPr>
            <w:tcW w:w="1060" w:type="dxa"/>
            <w:noWrap/>
            <w:hideMark/>
          </w:tcPr>
          <w:p w14:paraId="35D1485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9767</w:t>
            </w:r>
          </w:p>
        </w:tc>
        <w:tc>
          <w:tcPr>
            <w:tcW w:w="1060" w:type="dxa"/>
            <w:noWrap/>
            <w:hideMark/>
          </w:tcPr>
          <w:p w14:paraId="38D1E3B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8621</w:t>
            </w:r>
          </w:p>
        </w:tc>
        <w:tc>
          <w:tcPr>
            <w:tcW w:w="1060" w:type="dxa"/>
            <w:noWrap/>
            <w:hideMark/>
          </w:tcPr>
          <w:p w14:paraId="6718B0D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57737</w:t>
            </w:r>
          </w:p>
        </w:tc>
      </w:tr>
      <w:tr w:rsidR="009D6D24" w:rsidRPr="0082285B" w14:paraId="7B13C3A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879AE0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Lacustrine</w:t>
            </w:r>
          </w:p>
        </w:tc>
        <w:tc>
          <w:tcPr>
            <w:tcW w:w="1060" w:type="dxa"/>
            <w:noWrap/>
            <w:hideMark/>
          </w:tcPr>
          <w:p w14:paraId="2F1577B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5393</w:t>
            </w:r>
          </w:p>
        </w:tc>
        <w:tc>
          <w:tcPr>
            <w:tcW w:w="1060" w:type="dxa"/>
            <w:noWrap/>
            <w:hideMark/>
          </w:tcPr>
          <w:p w14:paraId="659D898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66289</w:t>
            </w:r>
          </w:p>
        </w:tc>
        <w:tc>
          <w:tcPr>
            <w:tcW w:w="1060" w:type="dxa"/>
            <w:noWrap/>
            <w:hideMark/>
          </w:tcPr>
          <w:p w14:paraId="67B2042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9524</w:t>
            </w:r>
          </w:p>
        </w:tc>
        <w:tc>
          <w:tcPr>
            <w:tcW w:w="1060" w:type="dxa"/>
            <w:noWrap/>
            <w:hideMark/>
          </w:tcPr>
          <w:p w14:paraId="3355BBD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92401</w:t>
            </w:r>
          </w:p>
        </w:tc>
      </w:tr>
      <w:tr w:rsidR="009D6D24" w:rsidRPr="0082285B" w14:paraId="7EFAA16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045BF6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Lodgepole Pine</w:t>
            </w:r>
          </w:p>
        </w:tc>
        <w:tc>
          <w:tcPr>
            <w:tcW w:w="1060" w:type="dxa"/>
            <w:noWrap/>
            <w:hideMark/>
          </w:tcPr>
          <w:p w14:paraId="4ECB9A5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69787</w:t>
            </w:r>
          </w:p>
        </w:tc>
        <w:tc>
          <w:tcPr>
            <w:tcW w:w="1060" w:type="dxa"/>
            <w:noWrap/>
            <w:hideMark/>
          </w:tcPr>
          <w:p w14:paraId="73EC0A7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63.7434</w:t>
            </w:r>
          </w:p>
        </w:tc>
        <w:tc>
          <w:tcPr>
            <w:tcW w:w="1060" w:type="dxa"/>
            <w:noWrap/>
            <w:hideMark/>
          </w:tcPr>
          <w:p w14:paraId="415A466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7144</w:t>
            </w:r>
          </w:p>
        </w:tc>
        <w:tc>
          <w:tcPr>
            <w:tcW w:w="1060" w:type="dxa"/>
            <w:noWrap/>
            <w:hideMark/>
          </w:tcPr>
          <w:p w14:paraId="3F4CC3A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43047</w:t>
            </w:r>
          </w:p>
        </w:tc>
      </w:tr>
      <w:tr w:rsidR="009D6D24" w:rsidRPr="0082285B" w14:paraId="6E68C63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00ECE0C"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Low Sage</w:t>
            </w:r>
          </w:p>
        </w:tc>
        <w:tc>
          <w:tcPr>
            <w:tcW w:w="1060" w:type="dxa"/>
            <w:noWrap/>
            <w:hideMark/>
          </w:tcPr>
          <w:p w14:paraId="0303964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7116</w:t>
            </w:r>
          </w:p>
        </w:tc>
        <w:tc>
          <w:tcPr>
            <w:tcW w:w="1060" w:type="dxa"/>
            <w:noWrap/>
            <w:hideMark/>
          </w:tcPr>
          <w:p w14:paraId="3BA8D54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09165</w:t>
            </w:r>
          </w:p>
        </w:tc>
        <w:tc>
          <w:tcPr>
            <w:tcW w:w="1060" w:type="dxa"/>
            <w:noWrap/>
            <w:hideMark/>
          </w:tcPr>
          <w:p w14:paraId="570A89B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3257</w:t>
            </w:r>
          </w:p>
        </w:tc>
        <w:tc>
          <w:tcPr>
            <w:tcW w:w="1060" w:type="dxa"/>
            <w:noWrap/>
            <w:hideMark/>
          </w:tcPr>
          <w:p w14:paraId="4A53080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94334</w:t>
            </w:r>
          </w:p>
        </w:tc>
      </w:tr>
      <w:tr w:rsidR="009D6D24" w:rsidRPr="0082285B" w14:paraId="19F47D80"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48A2B7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Mixed Chaparral</w:t>
            </w:r>
          </w:p>
        </w:tc>
        <w:tc>
          <w:tcPr>
            <w:tcW w:w="1060" w:type="dxa"/>
            <w:noWrap/>
            <w:hideMark/>
          </w:tcPr>
          <w:p w14:paraId="03B2404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0563</w:t>
            </w:r>
          </w:p>
        </w:tc>
        <w:tc>
          <w:tcPr>
            <w:tcW w:w="1060" w:type="dxa"/>
            <w:noWrap/>
            <w:hideMark/>
          </w:tcPr>
          <w:p w14:paraId="6858F20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181</w:t>
            </w:r>
          </w:p>
        </w:tc>
        <w:tc>
          <w:tcPr>
            <w:tcW w:w="1060" w:type="dxa"/>
            <w:noWrap/>
            <w:hideMark/>
          </w:tcPr>
          <w:p w14:paraId="3749072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7953</w:t>
            </w:r>
          </w:p>
        </w:tc>
        <w:tc>
          <w:tcPr>
            <w:tcW w:w="1060" w:type="dxa"/>
            <w:noWrap/>
            <w:hideMark/>
          </w:tcPr>
          <w:p w14:paraId="07A32CA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04297</w:t>
            </w:r>
          </w:p>
        </w:tc>
      </w:tr>
      <w:tr w:rsidR="009D6D24" w:rsidRPr="0082285B" w14:paraId="2CA86D18"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37F5CE2"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Montane Chaparral</w:t>
            </w:r>
          </w:p>
        </w:tc>
        <w:tc>
          <w:tcPr>
            <w:tcW w:w="1060" w:type="dxa"/>
            <w:noWrap/>
            <w:hideMark/>
          </w:tcPr>
          <w:p w14:paraId="581B2B9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8387</w:t>
            </w:r>
          </w:p>
        </w:tc>
        <w:tc>
          <w:tcPr>
            <w:tcW w:w="1060" w:type="dxa"/>
            <w:noWrap/>
            <w:hideMark/>
          </w:tcPr>
          <w:p w14:paraId="2563D90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12966</w:t>
            </w:r>
          </w:p>
        </w:tc>
        <w:tc>
          <w:tcPr>
            <w:tcW w:w="1060" w:type="dxa"/>
            <w:noWrap/>
            <w:hideMark/>
          </w:tcPr>
          <w:p w14:paraId="0289E2F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58394</w:t>
            </w:r>
          </w:p>
        </w:tc>
        <w:tc>
          <w:tcPr>
            <w:tcW w:w="1060" w:type="dxa"/>
            <w:noWrap/>
            <w:hideMark/>
          </w:tcPr>
          <w:p w14:paraId="7ED42BFC"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96103</w:t>
            </w:r>
          </w:p>
        </w:tc>
      </w:tr>
      <w:tr w:rsidR="009D6D24" w:rsidRPr="0082285B" w14:paraId="52127E9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46DF69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Montane Hardwood</w:t>
            </w:r>
          </w:p>
        </w:tc>
        <w:tc>
          <w:tcPr>
            <w:tcW w:w="1060" w:type="dxa"/>
            <w:noWrap/>
            <w:hideMark/>
          </w:tcPr>
          <w:p w14:paraId="199962D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1935</w:t>
            </w:r>
          </w:p>
        </w:tc>
        <w:tc>
          <w:tcPr>
            <w:tcW w:w="1060" w:type="dxa"/>
            <w:noWrap/>
            <w:hideMark/>
          </w:tcPr>
          <w:p w14:paraId="2C7161C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7736</w:t>
            </w:r>
          </w:p>
        </w:tc>
        <w:tc>
          <w:tcPr>
            <w:tcW w:w="1060" w:type="dxa"/>
            <w:noWrap/>
            <w:hideMark/>
          </w:tcPr>
          <w:p w14:paraId="14C0749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4251</w:t>
            </w:r>
          </w:p>
        </w:tc>
        <w:tc>
          <w:tcPr>
            <w:tcW w:w="1060" w:type="dxa"/>
            <w:noWrap/>
            <w:hideMark/>
          </w:tcPr>
          <w:p w14:paraId="3646B82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99502</w:t>
            </w:r>
          </w:p>
        </w:tc>
      </w:tr>
      <w:tr w:rsidR="009D6D24" w:rsidRPr="0082285B" w14:paraId="6E9C3B2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A8F2DF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Montane Hardwood-Conifer</w:t>
            </w:r>
          </w:p>
        </w:tc>
        <w:tc>
          <w:tcPr>
            <w:tcW w:w="1060" w:type="dxa"/>
            <w:noWrap/>
            <w:hideMark/>
          </w:tcPr>
          <w:p w14:paraId="51E31EA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6067</w:t>
            </w:r>
          </w:p>
        </w:tc>
        <w:tc>
          <w:tcPr>
            <w:tcW w:w="1060" w:type="dxa"/>
            <w:noWrap/>
            <w:hideMark/>
          </w:tcPr>
          <w:p w14:paraId="111C59F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4848</w:t>
            </w:r>
          </w:p>
        </w:tc>
        <w:tc>
          <w:tcPr>
            <w:tcW w:w="1060" w:type="dxa"/>
            <w:noWrap/>
            <w:hideMark/>
          </w:tcPr>
          <w:p w14:paraId="07B43C6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3094</w:t>
            </w:r>
          </w:p>
        </w:tc>
        <w:tc>
          <w:tcPr>
            <w:tcW w:w="1060" w:type="dxa"/>
            <w:noWrap/>
            <w:hideMark/>
          </w:tcPr>
          <w:p w14:paraId="287D6BC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51887</w:t>
            </w:r>
          </w:p>
        </w:tc>
      </w:tr>
      <w:tr w:rsidR="009D6D24" w:rsidRPr="0082285B" w14:paraId="1542815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A97530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Montane Riparian</w:t>
            </w:r>
          </w:p>
        </w:tc>
        <w:tc>
          <w:tcPr>
            <w:tcW w:w="1060" w:type="dxa"/>
            <w:noWrap/>
            <w:hideMark/>
          </w:tcPr>
          <w:p w14:paraId="1A588B4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77343</w:t>
            </w:r>
          </w:p>
        </w:tc>
        <w:tc>
          <w:tcPr>
            <w:tcW w:w="1060" w:type="dxa"/>
            <w:noWrap/>
            <w:hideMark/>
          </w:tcPr>
          <w:p w14:paraId="51E51AD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36.9374</w:t>
            </w:r>
          </w:p>
        </w:tc>
        <w:tc>
          <w:tcPr>
            <w:tcW w:w="1060" w:type="dxa"/>
            <w:noWrap/>
            <w:hideMark/>
          </w:tcPr>
          <w:p w14:paraId="5D44367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34942</w:t>
            </w:r>
          </w:p>
        </w:tc>
        <w:tc>
          <w:tcPr>
            <w:tcW w:w="1060" w:type="dxa"/>
            <w:noWrap/>
            <w:hideMark/>
          </w:tcPr>
          <w:p w14:paraId="1CEB986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72126</w:t>
            </w:r>
          </w:p>
        </w:tc>
      </w:tr>
      <w:tr w:rsidR="009D6D24" w:rsidRPr="0082285B" w14:paraId="02B607D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3687285"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Orchard and Vineyard</w:t>
            </w:r>
          </w:p>
        </w:tc>
        <w:tc>
          <w:tcPr>
            <w:tcW w:w="1060" w:type="dxa"/>
            <w:noWrap/>
            <w:hideMark/>
          </w:tcPr>
          <w:p w14:paraId="48FE2D9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249</w:t>
            </w:r>
          </w:p>
        </w:tc>
        <w:tc>
          <w:tcPr>
            <w:tcW w:w="1060" w:type="dxa"/>
            <w:noWrap/>
            <w:hideMark/>
          </w:tcPr>
          <w:p w14:paraId="5A27A21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02929</w:t>
            </w:r>
          </w:p>
        </w:tc>
        <w:tc>
          <w:tcPr>
            <w:tcW w:w="1060" w:type="dxa"/>
            <w:noWrap/>
            <w:hideMark/>
          </w:tcPr>
          <w:p w14:paraId="3D823AF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683</w:t>
            </w:r>
          </w:p>
        </w:tc>
        <w:tc>
          <w:tcPr>
            <w:tcW w:w="1060" w:type="dxa"/>
            <w:noWrap/>
            <w:hideMark/>
          </w:tcPr>
          <w:p w14:paraId="481C5A0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14028</w:t>
            </w:r>
          </w:p>
        </w:tc>
      </w:tr>
      <w:tr w:rsidR="009D6D24" w:rsidRPr="0082285B" w14:paraId="7016A1E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C57D2BF"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Pasture</w:t>
            </w:r>
          </w:p>
        </w:tc>
        <w:tc>
          <w:tcPr>
            <w:tcW w:w="1060" w:type="dxa"/>
            <w:noWrap/>
            <w:hideMark/>
          </w:tcPr>
          <w:p w14:paraId="703CA4B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25325</w:t>
            </w:r>
          </w:p>
        </w:tc>
        <w:tc>
          <w:tcPr>
            <w:tcW w:w="1060" w:type="dxa"/>
            <w:noWrap/>
            <w:hideMark/>
          </w:tcPr>
          <w:p w14:paraId="6188856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5408</w:t>
            </w:r>
          </w:p>
        </w:tc>
        <w:tc>
          <w:tcPr>
            <w:tcW w:w="1060" w:type="dxa"/>
            <w:noWrap/>
            <w:hideMark/>
          </w:tcPr>
          <w:p w14:paraId="4D71C65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38529</w:t>
            </w:r>
          </w:p>
        </w:tc>
        <w:tc>
          <w:tcPr>
            <w:tcW w:w="1060" w:type="dxa"/>
            <w:noWrap/>
            <w:hideMark/>
          </w:tcPr>
          <w:p w14:paraId="20D3956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1471</w:t>
            </w:r>
          </w:p>
        </w:tc>
      </w:tr>
      <w:tr w:rsidR="009D6D24" w:rsidRPr="0082285B" w14:paraId="51FCEBA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F4DD17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Perennial Grassland</w:t>
            </w:r>
          </w:p>
        </w:tc>
        <w:tc>
          <w:tcPr>
            <w:tcW w:w="1060" w:type="dxa"/>
            <w:noWrap/>
            <w:hideMark/>
          </w:tcPr>
          <w:p w14:paraId="5769A50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2744</w:t>
            </w:r>
          </w:p>
        </w:tc>
        <w:tc>
          <w:tcPr>
            <w:tcW w:w="1060" w:type="dxa"/>
            <w:noWrap/>
            <w:hideMark/>
          </w:tcPr>
          <w:p w14:paraId="0AEE20B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56855</w:t>
            </w:r>
          </w:p>
        </w:tc>
        <w:tc>
          <w:tcPr>
            <w:tcW w:w="1060" w:type="dxa"/>
            <w:noWrap/>
            <w:hideMark/>
          </w:tcPr>
          <w:p w14:paraId="6C6903E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6475</w:t>
            </w:r>
          </w:p>
        </w:tc>
        <w:tc>
          <w:tcPr>
            <w:tcW w:w="1060" w:type="dxa"/>
            <w:noWrap/>
            <w:hideMark/>
          </w:tcPr>
          <w:p w14:paraId="13C6F04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72241</w:t>
            </w:r>
          </w:p>
        </w:tc>
      </w:tr>
      <w:tr w:rsidR="009D6D24" w:rsidRPr="0082285B" w14:paraId="62276D28"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EEA067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Ponderosa Pine</w:t>
            </w:r>
          </w:p>
        </w:tc>
        <w:tc>
          <w:tcPr>
            <w:tcW w:w="1060" w:type="dxa"/>
            <w:noWrap/>
            <w:hideMark/>
          </w:tcPr>
          <w:p w14:paraId="2305F88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0984</w:t>
            </w:r>
          </w:p>
        </w:tc>
        <w:tc>
          <w:tcPr>
            <w:tcW w:w="1060" w:type="dxa"/>
            <w:noWrap/>
            <w:hideMark/>
          </w:tcPr>
          <w:p w14:paraId="371C97B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1572</w:t>
            </w:r>
          </w:p>
        </w:tc>
        <w:tc>
          <w:tcPr>
            <w:tcW w:w="1060" w:type="dxa"/>
            <w:noWrap/>
            <w:hideMark/>
          </w:tcPr>
          <w:p w14:paraId="5EF5B35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303</w:t>
            </w:r>
          </w:p>
        </w:tc>
        <w:tc>
          <w:tcPr>
            <w:tcW w:w="1060" w:type="dxa"/>
            <w:noWrap/>
            <w:hideMark/>
          </w:tcPr>
          <w:p w14:paraId="12EE7C6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8496</w:t>
            </w:r>
          </w:p>
        </w:tc>
      </w:tr>
      <w:tr w:rsidR="009D6D24" w:rsidRPr="0082285B" w14:paraId="791B2CB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D938D65"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Red Fir</w:t>
            </w:r>
          </w:p>
        </w:tc>
        <w:tc>
          <w:tcPr>
            <w:tcW w:w="1060" w:type="dxa"/>
            <w:noWrap/>
            <w:hideMark/>
          </w:tcPr>
          <w:p w14:paraId="40A42AD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772</w:t>
            </w:r>
          </w:p>
        </w:tc>
        <w:tc>
          <w:tcPr>
            <w:tcW w:w="1060" w:type="dxa"/>
            <w:noWrap/>
            <w:hideMark/>
          </w:tcPr>
          <w:p w14:paraId="750B669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2506</w:t>
            </w:r>
          </w:p>
        </w:tc>
        <w:tc>
          <w:tcPr>
            <w:tcW w:w="1060" w:type="dxa"/>
            <w:noWrap/>
            <w:hideMark/>
          </w:tcPr>
          <w:p w14:paraId="516AD64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3102</w:t>
            </w:r>
          </w:p>
        </w:tc>
        <w:tc>
          <w:tcPr>
            <w:tcW w:w="1060" w:type="dxa"/>
            <w:noWrap/>
            <w:hideMark/>
          </w:tcPr>
          <w:p w14:paraId="0AABBA6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2423</w:t>
            </w:r>
          </w:p>
        </w:tc>
      </w:tr>
      <w:tr w:rsidR="009D6D24" w:rsidRPr="0082285B" w14:paraId="76A1B0D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28ED81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Redwood</w:t>
            </w:r>
          </w:p>
        </w:tc>
        <w:tc>
          <w:tcPr>
            <w:tcW w:w="1060" w:type="dxa"/>
            <w:noWrap/>
            <w:hideMark/>
          </w:tcPr>
          <w:p w14:paraId="5D040CE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74989</w:t>
            </w:r>
          </w:p>
        </w:tc>
        <w:tc>
          <w:tcPr>
            <w:tcW w:w="1060" w:type="dxa"/>
            <w:noWrap/>
            <w:hideMark/>
          </w:tcPr>
          <w:p w14:paraId="7F70802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786</w:t>
            </w:r>
          </w:p>
        </w:tc>
        <w:tc>
          <w:tcPr>
            <w:tcW w:w="1060" w:type="dxa"/>
            <w:noWrap/>
            <w:hideMark/>
          </w:tcPr>
          <w:p w14:paraId="19F1C19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02435</w:t>
            </w:r>
          </w:p>
        </w:tc>
        <w:tc>
          <w:tcPr>
            <w:tcW w:w="1060" w:type="dxa"/>
            <w:noWrap/>
            <w:hideMark/>
          </w:tcPr>
          <w:p w14:paraId="6A9BD0A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6232</w:t>
            </w:r>
          </w:p>
        </w:tc>
      </w:tr>
      <w:tr w:rsidR="009D6D24" w:rsidRPr="0082285B" w14:paraId="0A97509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409740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Sagebrush</w:t>
            </w:r>
          </w:p>
        </w:tc>
        <w:tc>
          <w:tcPr>
            <w:tcW w:w="1060" w:type="dxa"/>
            <w:noWrap/>
            <w:hideMark/>
          </w:tcPr>
          <w:p w14:paraId="69B5279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7735</w:t>
            </w:r>
          </w:p>
        </w:tc>
        <w:tc>
          <w:tcPr>
            <w:tcW w:w="1060" w:type="dxa"/>
            <w:noWrap/>
            <w:hideMark/>
          </w:tcPr>
          <w:p w14:paraId="65BD30D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7467</w:t>
            </w:r>
          </w:p>
        </w:tc>
        <w:tc>
          <w:tcPr>
            <w:tcW w:w="1060" w:type="dxa"/>
            <w:noWrap/>
            <w:hideMark/>
          </w:tcPr>
          <w:p w14:paraId="26075F2E"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0564</w:t>
            </w:r>
          </w:p>
        </w:tc>
        <w:tc>
          <w:tcPr>
            <w:tcW w:w="1060" w:type="dxa"/>
            <w:noWrap/>
            <w:hideMark/>
          </w:tcPr>
          <w:p w14:paraId="03DB2E9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14588</w:t>
            </w:r>
          </w:p>
        </w:tc>
      </w:tr>
      <w:tr w:rsidR="009D6D24" w:rsidRPr="0082285B" w14:paraId="01292B6E"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9FC773E"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Sierran Mixed Conifer</w:t>
            </w:r>
          </w:p>
        </w:tc>
        <w:tc>
          <w:tcPr>
            <w:tcW w:w="1060" w:type="dxa"/>
            <w:noWrap/>
            <w:hideMark/>
          </w:tcPr>
          <w:p w14:paraId="1577680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5873</w:t>
            </w:r>
          </w:p>
        </w:tc>
        <w:tc>
          <w:tcPr>
            <w:tcW w:w="1060" w:type="dxa"/>
            <w:noWrap/>
            <w:hideMark/>
          </w:tcPr>
          <w:p w14:paraId="20DFB57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92042</w:t>
            </w:r>
          </w:p>
        </w:tc>
        <w:tc>
          <w:tcPr>
            <w:tcW w:w="1060" w:type="dxa"/>
            <w:noWrap/>
            <w:hideMark/>
          </w:tcPr>
          <w:p w14:paraId="4141113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3554</w:t>
            </w:r>
          </w:p>
        </w:tc>
        <w:tc>
          <w:tcPr>
            <w:tcW w:w="1060" w:type="dxa"/>
            <w:noWrap/>
            <w:hideMark/>
          </w:tcPr>
          <w:p w14:paraId="783E17E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56151</w:t>
            </w:r>
          </w:p>
        </w:tc>
      </w:tr>
      <w:tr w:rsidR="009D6D24" w:rsidRPr="0082285B" w14:paraId="5A44CDA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373DB54"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Subalpine Conifer</w:t>
            </w:r>
          </w:p>
        </w:tc>
        <w:tc>
          <w:tcPr>
            <w:tcW w:w="1060" w:type="dxa"/>
            <w:noWrap/>
            <w:hideMark/>
          </w:tcPr>
          <w:p w14:paraId="2EB1DA1E"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6436</w:t>
            </w:r>
          </w:p>
        </w:tc>
        <w:tc>
          <w:tcPr>
            <w:tcW w:w="1060" w:type="dxa"/>
            <w:noWrap/>
            <w:hideMark/>
          </w:tcPr>
          <w:p w14:paraId="7809838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60739</w:t>
            </w:r>
          </w:p>
        </w:tc>
        <w:tc>
          <w:tcPr>
            <w:tcW w:w="1060" w:type="dxa"/>
            <w:noWrap/>
            <w:hideMark/>
          </w:tcPr>
          <w:p w14:paraId="2006E2D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2813</w:t>
            </w:r>
          </w:p>
        </w:tc>
        <w:tc>
          <w:tcPr>
            <w:tcW w:w="1060" w:type="dxa"/>
            <w:noWrap/>
            <w:hideMark/>
          </w:tcPr>
          <w:p w14:paraId="433819D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07597</w:t>
            </w:r>
          </w:p>
        </w:tc>
      </w:tr>
      <w:tr w:rsidR="009D6D24" w:rsidRPr="0082285B" w14:paraId="2F338D8C"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C92A3D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Urban</w:t>
            </w:r>
          </w:p>
        </w:tc>
        <w:tc>
          <w:tcPr>
            <w:tcW w:w="1060" w:type="dxa"/>
            <w:noWrap/>
            <w:hideMark/>
          </w:tcPr>
          <w:p w14:paraId="40A4219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9207</w:t>
            </w:r>
          </w:p>
        </w:tc>
        <w:tc>
          <w:tcPr>
            <w:tcW w:w="1060" w:type="dxa"/>
            <w:noWrap/>
            <w:hideMark/>
          </w:tcPr>
          <w:p w14:paraId="73AA217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1594</w:t>
            </w:r>
          </w:p>
        </w:tc>
        <w:tc>
          <w:tcPr>
            <w:tcW w:w="1060" w:type="dxa"/>
            <w:noWrap/>
            <w:hideMark/>
          </w:tcPr>
          <w:p w14:paraId="60D3544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3654</w:t>
            </w:r>
          </w:p>
        </w:tc>
        <w:tc>
          <w:tcPr>
            <w:tcW w:w="1060" w:type="dxa"/>
            <w:noWrap/>
            <w:hideMark/>
          </w:tcPr>
          <w:p w14:paraId="26553DE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4427</w:t>
            </w:r>
          </w:p>
        </w:tc>
      </w:tr>
      <w:tr w:rsidR="009D6D24" w:rsidRPr="0082285B" w14:paraId="3AA563DF"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7C9FF29"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Valley Oak Woodland</w:t>
            </w:r>
          </w:p>
        </w:tc>
        <w:tc>
          <w:tcPr>
            <w:tcW w:w="1060" w:type="dxa"/>
            <w:noWrap/>
            <w:hideMark/>
          </w:tcPr>
          <w:p w14:paraId="4B4EB6C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6971</w:t>
            </w:r>
          </w:p>
        </w:tc>
        <w:tc>
          <w:tcPr>
            <w:tcW w:w="1060" w:type="dxa"/>
            <w:noWrap/>
            <w:hideMark/>
          </w:tcPr>
          <w:p w14:paraId="25C736A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8589</w:t>
            </w:r>
          </w:p>
        </w:tc>
        <w:tc>
          <w:tcPr>
            <w:tcW w:w="1060" w:type="dxa"/>
            <w:noWrap/>
            <w:hideMark/>
          </w:tcPr>
          <w:p w14:paraId="668790C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0308</w:t>
            </w:r>
          </w:p>
        </w:tc>
        <w:tc>
          <w:tcPr>
            <w:tcW w:w="1060" w:type="dxa"/>
            <w:noWrap/>
            <w:hideMark/>
          </w:tcPr>
          <w:p w14:paraId="79C94D3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60593</w:t>
            </w:r>
          </w:p>
        </w:tc>
      </w:tr>
      <w:tr w:rsidR="009D6D24" w:rsidRPr="0082285B" w14:paraId="5CFE681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5F530C2"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Valley-Foothill Riparian</w:t>
            </w:r>
          </w:p>
        </w:tc>
        <w:tc>
          <w:tcPr>
            <w:tcW w:w="1060" w:type="dxa"/>
            <w:noWrap/>
            <w:hideMark/>
          </w:tcPr>
          <w:p w14:paraId="5A5C7F0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2435</w:t>
            </w:r>
          </w:p>
        </w:tc>
        <w:tc>
          <w:tcPr>
            <w:tcW w:w="1060" w:type="dxa"/>
            <w:noWrap/>
            <w:hideMark/>
          </w:tcPr>
          <w:p w14:paraId="2981455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27712</w:t>
            </w:r>
          </w:p>
        </w:tc>
        <w:tc>
          <w:tcPr>
            <w:tcW w:w="1060" w:type="dxa"/>
            <w:noWrap/>
            <w:hideMark/>
          </w:tcPr>
          <w:p w14:paraId="5F4F189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9894</w:t>
            </w:r>
          </w:p>
        </w:tc>
        <w:tc>
          <w:tcPr>
            <w:tcW w:w="1060" w:type="dxa"/>
            <w:noWrap/>
            <w:hideMark/>
          </w:tcPr>
          <w:p w14:paraId="786F32D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42309</w:t>
            </w:r>
          </w:p>
        </w:tc>
      </w:tr>
      <w:tr w:rsidR="009D6D24" w:rsidRPr="0082285B" w14:paraId="7CD39DD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6EB986A"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Wet Meadow</w:t>
            </w:r>
          </w:p>
        </w:tc>
        <w:tc>
          <w:tcPr>
            <w:tcW w:w="1060" w:type="dxa"/>
            <w:noWrap/>
            <w:hideMark/>
          </w:tcPr>
          <w:p w14:paraId="3742E97C"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06188</w:t>
            </w:r>
          </w:p>
        </w:tc>
        <w:tc>
          <w:tcPr>
            <w:tcW w:w="1060" w:type="dxa"/>
            <w:noWrap/>
            <w:hideMark/>
          </w:tcPr>
          <w:p w14:paraId="1D03FEC2"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94579</w:t>
            </w:r>
          </w:p>
        </w:tc>
        <w:tc>
          <w:tcPr>
            <w:tcW w:w="1060" w:type="dxa"/>
            <w:noWrap/>
            <w:hideMark/>
          </w:tcPr>
          <w:p w14:paraId="3D51219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30486</w:t>
            </w:r>
          </w:p>
        </w:tc>
        <w:tc>
          <w:tcPr>
            <w:tcW w:w="1060" w:type="dxa"/>
            <w:noWrap/>
            <w:hideMark/>
          </w:tcPr>
          <w:p w14:paraId="6C831BE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21174</w:t>
            </w:r>
          </w:p>
        </w:tc>
      </w:tr>
      <w:tr w:rsidR="009D6D24" w:rsidRPr="0082285B" w14:paraId="2C39F1A2"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D5BA21D"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landcover_majorityWhite Fir</w:t>
            </w:r>
          </w:p>
        </w:tc>
        <w:tc>
          <w:tcPr>
            <w:tcW w:w="1060" w:type="dxa"/>
            <w:noWrap/>
            <w:hideMark/>
          </w:tcPr>
          <w:p w14:paraId="1F671E5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724</w:t>
            </w:r>
          </w:p>
        </w:tc>
        <w:tc>
          <w:tcPr>
            <w:tcW w:w="1060" w:type="dxa"/>
            <w:noWrap/>
            <w:hideMark/>
          </w:tcPr>
          <w:p w14:paraId="5204718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26733</w:t>
            </w:r>
          </w:p>
        </w:tc>
        <w:tc>
          <w:tcPr>
            <w:tcW w:w="1060" w:type="dxa"/>
            <w:noWrap/>
            <w:hideMark/>
          </w:tcPr>
          <w:p w14:paraId="0F836A0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1863</w:t>
            </w:r>
          </w:p>
        </w:tc>
        <w:tc>
          <w:tcPr>
            <w:tcW w:w="1060" w:type="dxa"/>
            <w:noWrap/>
            <w:hideMark/>
          </w:tcPr>
          <w:p w14:paraId="3F86AA2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6006</w:t>
            </w:r>
          </w:p>
        </w:tc>
      </w:tr>
      <w:tr w:rsidR="009D6D24" w:rsidRPr="0082285B" w14:paraId="47C9EFAF"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5F7A36D"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elevation_mean</w:t>
            </w:r>
          </w:p>
        </w:tc>
        <w:tc>
          <w:tcPr>
            <w:tcW w:w="1060" w:type="dxa"/>
            <w:noWrap/>
            <w:hideMark/>
          </w:tcPr>
          <w:p w14:paraId="484562B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114</w:t>
            </w:r>
          </w:p>
        </w:tc>
        <w:tc>
          <w:tcPr>
            <w:tcW w:w="1060" w:type="dxa"/>
            <w:noWrap/>
            <w:hideMark/>
          </w:tcPr>
          <w:p w14:paraId="28E7EED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186</w:t>
            </w:r>
          </w:p>
        </w:tc>
        <w:tc>
          <w:tcPr>
            <w:tcW w:w="1060" w:type="dxa"/>
            <w:noWrap/>
            <w:hideMark/>
          </w:tcPr>
          <w:p w14:paraId="64C1FC4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15608</w:t>
            </w:r>
          </w:p>
        </w:tc>
        <w:tc>
          <w:tcPr>
            <w:tcW w:w="1060" w:type="dxa"/>
            <w:noWrap/>
            <w:hideMark/>
          </w:tcPr>
          <w:p w14:paraId="00F811A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7.46E-10</w:t>
            </w:r>
          </w:p>
        </w:tc>
      </w:tr>
      <w:tr w:rsidR="009D6D24" w:rsidRPr="0082285B" w14:paraId="11EFF3ED"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8FCF95F"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RALRA</w:t>
            </w:r>
          </w:p>
        </w:tc>
        <w:tc>
          <w:tcPr>
            <w:tcW w:w="1060" w:type="dxa"/>
            <w:noWrap/>
            <w:hideMark/>
          </w:tcPr>
          <w:p w14:paraId="0BF78CE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796167</w:t>
            </w:r>
          </w:p>
        </w:tc>
        <w:tc>
          <w:tcPr>
            <w:tcW w:w="1060" w:type="dxa"/>
            <w:noWrap/>
            <w:hideMark/>
          </w:tcPr>
          <w:p w14:paraId="32E62AA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85733</w:t>
            </w:r>
          </w:p>
        </w:tc>
        <w:tc>
          <w:tcPr>
            <w:tcW w:w="1060" w:type="dxa"/>
            <w:noWrap/>
            <w:hideMark/>
          </w:tcPr>
          <w:p w14:paraId="42FF183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697849</w:t>
            </w:r>
          </w:p>
        </w:tc>
        <w:tc>
          <w:tcPr>
            <w:tcW w:w="1060" w:type="dxa"/>
            <w:noWrap/>
            <w:hideMark/>
          </w:tcPr>
          <w:p w14:paraId="4F51D89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217</w:t>
            </w:r>
          </w:p>
        </w:tc>
      </w:tr>
      <w:tr w:rsidR="009D6D24" w:rsidRPr="0082285B" w14:paraId="09182DE2"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D6D8C5C"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RASRA</w:t>
            </w:r>
          </w:p>
        </w:tc>
        <w:tc>
          <w:tcPr>
            <w:tcW w:w="1060" w:type="dxa"/>
            <w:noWrap/>
            <w:hideMark/>
          </w:tcPr>
          <w:p w14:paraId="2EAE874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70916</w:t>
            </w:r>
          </w:p>
        </w:tc>
        <w:tc>
          <w:tcPr>
            <w:tcW w:w="1060" w:type="dxa"/>
            <w:noWrap/>
            <w:hideMark/>
          </w:tcPr>
          <w:p w14:paraId="7888912C"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3637</w:t>
            </w:r>
          </w:p>
        </w:tc>
        <w:tc>
          <w:tcPr>
            <w:tcW w:w="1060" w:type="dxa"/>
            <w:noWrap/>
            <w:hideMark/>
          </w:tcPr>
          <w:p w14:paraId="2A3631C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043539</w:t>
            </w:r>
          </w:p>
        </w:tc>
        <w:tc>
          <w:tcPr>
            <w:tcW w:w="1060" w:type="dxa"/>
            <w:noWrap/>
            <w:hideMark/>
          </w:tcPr>
          <w:p w14:paraId="7C20959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40999</w:t>
            </w:r>
          </w:p>
        </w:tc>
      </w:tr>
      <w:tr w:rsidR="009D6D24" w:rsidRPr="0082285B" w14:paraId="01EBDA1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FA4F12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PA_groupLOCAL</w:t>
            </w:r>
          </w:p>
        </w:tc>
        <w:tc>
          <w:tcPr>
            <w:tcW w:w="1060" w:type="dxa"/>
            <w:noWrap/>
            <w:hideMark/>
          </w:tcPr>
          <w:p w14:paraId="75C4F60E"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3825</w:t>
            </w:r>
          </w:p>
        </w:tc>
        <w:tc>
          <w:tcPr>
            <w:tcW w:w="1060" w:type="dxa"/>
            <w:noWrap/>
            <w:hideMark/>
          </w:tcPr>
          <w:p w14:paraId="2020659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61452</w:t>
            </w:r>
          </w:p>
        </w:tc>
        <w:tc>
          <w:tcPr>
            <w:tcW w:w="1060" w:type="dxa"/>
            <w:noWrap/>
            <w:hideMark/>
          </w:tcPr>
          <w:p w14:paraId="15E6C22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4972</w:t>
            </w:r>
          </w:p>
        </w:tc>
        <w:tc>
          <w:tcPr>
            <w:tcW w:w="1060" w:type="dxa"/>
            <w:noWrap/>
            <w:hideMark/>
          </w:tcPr>
          <w:p w14:paraId="50B319A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42255</w:t>
            </w:r>
          </w:p>
        </w:tc>
      </w:tr>
      <w:tr w:rsidR="009D6D24" w:rsidRPr="0082285B" w14:paraId="34BB17A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01A3D3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PA_groupSTATE</w:t>
            </w:r>
          </w:p>
        </w:tc>
        <w:tc>
          <w:tcPr>
            <w:tcW w:w="1060" w:type="dxa"/>
            <w:noWrap/>
            <w:hideMark/>
          </w:tcPr>
          <w:p w14:paraId="19ABE5F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65584</w:t>
            </w:r>
          </w:p>
        </w:tc>
        <w:tc>
          <w:tcPr>
            <w:tcW w:w="1060" w:type="dxa"/>
            <w:noWrap/>
            <w:hideMark/>
          </w:tcPr>
          <w:p w14:paraId="72A203E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96772</w:t>
            </w:r>
          </w:p>
        </w:tc>
        <w:tc>
          <w:tcPr>
            <w:tcW w:w="1060" w:type="dxa"/>
            <w:noWrap/>
            <w:hideMark/>
          </w:tcPr>
          <w:p w14:paraId="4C7D9B1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744442</w:t>
            </w:r>
          </w:p>
        </w:tc>
        <w:tc>
          <w:tcPr>
            <w:tcW w:w="1060" w:type="dxa"/>
            <w:noWrap/>
            <w:hideMark/>
          </w:tcPr>
          <w:p w14:paraId="09B30B0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6061</w:t>
            </w:r>
          </w:p>
        </w:tc>
      </w:tr>
      <w:tr w:rsidR="009D6D24" w:rsidRPr="0082285B" w14:paraId="0BC0B67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8877B8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PP</w:t>
            </w:r>
          </w:p>
        </w:tc>
        <w:tc>
          <w:tcPr>
            <w:tcW w:w="1060" w:type="dxa"/>
            <w:noWrap/>
            <w:hideMark/>
          </w:tcPr>
          <w:p w14:paraId="50998D7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22814</w:t>
            </w:r>
          </w:p>
        </w:tc>
        <w:tc>
          <w:tcPr>
            <w:tcW w:w="1060" w:type="dxa"/>
            <w:noWrap/>
            <w:hideMark/>
          </w:tcPr>
          <w:p w14:paraId="2DD47E9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17326</w:t>
            </w:r>
          </w:p>
        </w:tc>
        <w:tc>
          <w:tcPr>
            <w:tcW w:w="1060" w:type="dxa"/>
            <w:noWrap/>
            <w:hideMark/>
          </w:tcPr>
          <w:p w14:paraId="4C08824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04974</w:t>
            </w:r>
          </w:p>
        </w:tc>
        <w:tc>
          <w:tcPr>
            <w:tcW w:w="1060" w:type="dxa"/>
            <w:noWrap/>
            <w:hideMark/>
          </w:tcPr>
          <w:p w14:paraId="7D7BA6F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16396</w:t>
            </w:r>
          </w:p>
        </w:tc>
      </w:tr>
      <w:tr w:rsidR="009D6D24" w:rsidRPr="0082285B" w14:paraId="4ED8587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B247BD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PAD</w:t>
            </w:r>
          </w:p>
        </w:tc>
        <w:tc>
          <w:tcPr>
            <w:tcW w:w="1060" w:type="dxa"/>
            <w:noWrap/>
            <w:hideMark/>
          </w:tcPr>
          <w:p w14:paraId="41B0096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169</w:t>
            </w:r>
          </w:p>
        </w:tc>
        <w:tc>
          <w:tcPr>
            <w:tcW w:w="1060" w:type="dxa"/>
            <w:noWrap/>
            <w:hideMark/>
          </w:tcPr>
          <w:p w14:paraId="196578AE"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98389</w:t>
            </w:r>
          </w:p>
        </w:tc>
        <w:tc>
          <w:tcPr>
            <w:tcW w:w="1060" w:type="dxa"/>
            <w:noWrap/>
            <w:hideMark/>
          </w:tcPr>
          <w:p w14:paraId="64D370E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2373</w:t>
            </w:r>
          </w:p>
        </w:tc>
        <w:tc>
          <w:tcPr>
            <w:tcW w:w="1060" w:type="dxa"/>
            <w:noWrap/>
            <w:hideMark/>
          </w:tcPr>
          <w:p w14:paraId="1E9ED82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26E-05</w:t>
            </w:r>
          </w:p>
        </w:tc>
      </w:tr>
      <w:tr w:rsidR="009D6D24" w:rsidRPr="0082285B" w14:paraId="78825BD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CC7B64F"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CED</w:t>
            </w:r>
          </w:p>
        </w:tc>
        <w:tc>
          <w:tcPr>
            <w:tcW w:w="1060" w:type="dxa"/>
            <w:noWrap/>
            <w:hideMark/>
          </w:tcPr>
          <w:p w14:paraId="74A9DB0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101</w:t>
            </w:r>
          </w:p>
        </w:tc>
        <w:tc>
          <w:tcPr>
            <w:tcW w:w="1060" w:type="dxa"/>
            <w:noWrap/>
            <w:hideMark/>
          </w:tcPr>
          <w:p w14:paraId="3345603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747</w:t>
            </w:r>
          </w:p>
        </w:tc>
        <w:tc>
          <w:tcPr>
            <w:tcW w:w="1060" w:type="dxa"/>
            <w:noWrap/>
            <w:hideMark/>
          </w:tcPr>
          <w:p w14:paraId="0788AD0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72642</w:t>
            </w:r>
          </w:p>
        </w:tc>
        <w:tc>
          <w:tcPr>
            <w:tcW w:w="1060" w:type="dxa"/>
            <w:noWrap/>
            <w:hideMark/>
          </w:tcPr>
          <w:p w14:paraId="2163460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4271</w:t>
            </w:r>
          </w:p>
        </w:tc>
      </w:tr>
      <w:tr w:rsidR="009D6D24" w:rsidRPr="0082285B" w14:paraId="656683D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C0B7857"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FFSCFuel Break</w:t>
            </w:r>
          </w:p>
        </w:tc>
        <w:tc>
          <w:tcPr>
            <w:tcW w:w="1060" w:type="dxa"/>
            <w:noWrap/>
            <w:hideMark/>
          </w:tcPr>
          <w:p w14:paraId="1F14850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5129</w:t>
            </w:r>
          </w:p>
        </w:tc>
        <w:tc>
          <w:tcPr>
            <w:tcW w:w="1060" w:type="dxa"/>
            <w:noWrap/>
            <w:hideMark/>
          </w:tcPr>
          <w:p w14:paraId="7140858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71886</w:t>
            </w:r>
          </w:p>
        </w:tc>
        <w:tc>
          <w:tcPr>
            <w:tcW w:w="1060" w:type="dxa"/>
            <w:noWrap/>
            <w:hideMark/>
          </w:tcPr>
          <w:p w14:paraId="534F956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8821</w:t>
            </w:r>
          </w:p>
        </w:tc>
        <w:tc>
          <w:tcPr>
            <w:tcW w:w="1060" w:type="dxa"/>
            <w:noWrap/>
            <w:hideMark/>
          </w:tcPr>
          <w:p w14:paraId="2F22CED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73185</w:t>
            </w:r>
          </w:p>
        </w:tc>
      </w:tr>
      <w:tr w:rsidR="009D6D24" w:rsidRPr="0082285B" w14:paraId="3BA35061"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8DDD376"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FFSCFuel Reduction</w:t>
            </w:r>
          </w:p>
        </w:tc>
        <w:tc>
          <w:tcPr>
            <w:tcW w:w="1060" w:type="dxa"/>
            <w:noWrap/>
            <w:hideMark/>
          </w:tcPr>
          <w:p w14:paraId="61061A5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5021</w:t>
            </w:r>
          </w:p>
        </w:tc>
        <w:tc>
          <w:tcPr>
            <w:tcW w:w="1060" w:type="dxa"/>
            <w:noWrap/>
            <w:hideMark/>
          </w:tcPr>
          <w:p w14:paraId="422DC94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0182</w:t>
            </w:r>
          </w:p>
        </w:tc>
        <w:tc>
          <w:tcPr>
            <w:tcW w:w="1060" w:type="dxa"/>
            <w:noWrap/>
            <w:hideMark/>
          </w:tcPr>
          <w:p w14:paraId="718FC02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9789</w:t>
            </w:r>
          </w:p>
        </w:tc>
        <w:tc>
          <w:tcPr>
            <w:tcW w:w="1060" w:type="dxa"/>
            <w:noWrap/>
            <w:hideMark/>
          </w:tcPr>
          <w:p w14:paraId="32CB485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85249</w:t>
            </w:r>
          </w:p>
        </w:tc>
      </w:tr>
      <w:tr w:rsidR="009D6D24" w:rsidRPr="0082285B" w14:paraId="534967E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34F6F1C"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FFSCnone</w:t>
            </w:r>
          </w:p>
        </w:tc>
        <w:tc>
          <w:tcPr>
            <w:tcW w:w="1060" w:type="dxa"/>
            <w:noWrap/>
            <w:hideMark/>
          </w:tcPr>
          <w:p w14:paraId="19663EC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3882</w:t>
            </w:r>
          </w:p>
        </w:tc>
        <w:tc>
          <w:tcPr>
            <w:tcW w:w="1060" w:type="dxa"/>
            <w:noWrap/>
            <w:hideMark/>
          </w:tcPr>
          <w:p w14:paraId="0283BF6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70494</w:t>
            </w:r>
          </w:p>
        </w:tc>
        <w:tc>
          <w:tcPr>
            <w:tcW w:w="1060" w:type="dxa"/>
            <w:noWrap/>
            <w:hideMark/>
          </w:tcPr>
          <w:p w14:paraId="1351974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9506</w:t>
            </w:r>
          </w:p>
        </w:tc>
        <w:tc>
          <w:tcPr>
            <w:tcW w:w="1060" w:type="dxa"/>
            <w:noWrap/>
            <w:hideMark/>
          </w:tcPr>
          <w:p w14:paraId="3C242FC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67951</w:t>
            </w:r>
          </w:p>
        </w:tc>
      </w:tr>
      <w:tr w:rsidR="009D6D24" w:rsidRPr="0082285B" w14:paraId="7BA29EC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224638F"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lastRenderedPageBreak/>
              <w:t>FFSCRight of Way Clearance</w:t>
            </w:r>
          </w:p>
        </w:tc>
        <w:tc>
          <w:tcPr>
            <w:tcW w:w="1060" w:type="dxa"/>
            <w:noWrap/>
            <w:hideMark/>
          </w:tcPr>
          <w:p w14:paraId="090C3FD7"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1337</w:t>
            </w:r>
          </w:p>
        </w:tc>
        <w:tc>
          <w:tcPr>
            <w:tcW w:w="1060" w:type="dxa"/>
            <w:noWrap/>
            <w:hideMark/>
          </w:tcPr>
          <w:p w14:paraId="35F9DB3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36096</w:t>
            </w:r>
          </w:p>
        </w:tc>
        <w:tc>
          <w:tcPr>
            <w:tcW w:w="1060" w:type="dxa"/>
            <w:noWrap/>
            <w:hideMark/>
          </w:tcPr>
          <w:p w14:paraId="4D5CC5F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5187</w:t>
            </w:r>
          </w:p>
        </w:tc>
        <w:tc>
          <w:tcPr>
            <w:tcW w:w="1060" w:type="dxa"/>
            <w:noWrap/>
            <w:hideMark/>
          </w:tcPr>
          <w:p w14:paraId="7B22A86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51361</w:t>
            </w:r>
          </w:p>
        </w:tc>
      </w:tr>
      <w:tr w:rsidR="009D6D24" w:rsidRPr="0082285B" w14:paraId="5408C20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8B216C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precip_mean</w:t>
            </w:r>
          </w:p>
        </w:tc>
        <w:tc>
          <w:tcPr>
            <w:tcW w:w="1060" w:type="dxa"/>
            <w:noWrap/>
            <w:hideMark/>
          </w:tcPr>
          <w:p w14:paraId="5320AC1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9145</w:t>
            </w:r>
          </w:p>
        </w:tc>
        <w:tc>
          <w:tcPr>
            <w:tcW w:w="1060" w:type="dxa"/>
            <w:noWrap/>
            <w:hideMark/>
          </w:tcPr>
          <w:p w14:paraId="277668A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1297</w:t>
            </w:r>
          </w:p>
        </w:tc>
        <w:tc>
          <w:tcPr>
            <w:tcW w:w="1060" w:type="dxa"/>
            <w:noWrap/>
            <w:hideMark/>
          </w:tcPr>
          <w:p w14:paraId="0499FCB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7.05168</w:t>
            </w:r>
          </w:p>
        </w:tc>
        <w:tc>
          <w:tcPr>
            <w:tcW w:w="1060" w:type="dxa"/>
            <w:noWrap/>
            <w:hideMark/>
          </w:tcPr>
          <w:p w14:paraId="2281438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77E-12</w:t>
            </w:r>
          </w:p>
        </w:tc>
      </w:tr>
      <w:tr w:rsidR="009D6D24" w:rsidRPr="0082285B" w14:paraId="473AB32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093A0C"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population_density_mean</w:t>
            </w:r>
          </w:p>
        </w:tc>
        <w:tc>
          <w:tcPr>
            <w:tcW w:w="1060" w:type="dxa"/>
            <w:noWrap/>
            <w:hideMark/>
          </w:tcPr>
          <w:p w14:paraId="5004C99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51</w:t>
            </w:r>
          </w:p>
        </w:tc>
        <w:tc>
          <w:tcPr>
            <w:tcW w:w="1060" w:type="dxa"/>
            <w:noWrap/>
            <w:hideMark/>
          </w:tcPr>
          <w:p w14:paraId="62B6304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552</w:t>
            </w:r>
          </w:p>
        </w:tc>
        <w:tc>
          <w:tcPr>
            <w:tcW w:w="1060" w:type="dxa"/>
            <w:noWrap/>
            <w:hideMark/>
          </w:tcPr>
          <w:p w14:paraId="0266AA6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1518</w:t>
            </w:r>
          </w:p>
        </w:tc>
        <w:tc>
          <w:tcPr>
            <w:tcW w:w="1060" w:type="dxa"/>
            <w:noWrap/>
            <w:hideMark/>
          </w:tcPr>
          <w:p w14:paraId="37A4C588"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60098</w:t>
            </w:r>
          </w:p>
        </w:tc>
      </w:tr>
      <w:tr w:rsidR="009D6D24" w:rsidRPr="0082285B" w14:paraId="79B9F2E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1F780E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ist_city</w:t>
            </w:r>
          </w:p>
        </w:tc>
        <w:tc>
          <w:tcPr>
            <w:tcW w:w="1060" w:type="dxa"/>
            <w:noWrap/>
            <w:hideMark/>
          </w:tcPr>
          <w:p w14:paraId="7F18544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445</w:t>
            </w:r>
          </w:p>
        </w:tc>
        <w:tc>
          <w:tcPr>
            <w:tcW w:w="1060" w:type="dxa"/>
            <w:noWrap/>
            <w:hideMark/>
          </w:tcPr>
          <w:p w14:paraId="6365795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704</w:t>
            </w:r>
          </w:p>
        </w:tc>
        <w:tc>
          <w:tcPr>
            <w:tcW w:w="1060" w:type="dxa"/>
            <w:noWrap/>
            <w:hideMark/>
          </w:tcPr>
          <w:p w14:paraId="46ECC0C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31923</w:t>
            </w:r>
          </w:p>
        </w:tc>
        <w:tc>
          <w:tcPr>
            <w:tcW w:w="1060" w:type="dxa"/>
            <w:noWrap/>
            <w:hideMark/>
          </w:tcPr>
          <w:p w14:paraId="03AC07F5"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63E-10</w:t>
            </w:r>
          </w:p>
        </w:tc>
      </w:tr>
      <w:tr w:rsidR="009D6D24" w:rsidRPr="0082285B" w14:paraId="5DE1BC3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DA985C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ist_firestation</w:t>
            </w:r>
          </w:p>
        </w:tc>
        <w:tc>
          <w:tcPr>
            <w:tcW w:w="1060" w:type="dxa"/>
            <w:noWrap/>
            <w:hideMark/>
          </w:tcPr>
          <w:p w14:paraId="1B7D092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152</w:t>
            </w:r>
          </w:p>
        </w:tc>
        <w:tc>
          <w:tcPr>
            <w:tcW w:w="1060" w:type="dxa"/>
            <w:noWrap/>
            <w:hideMark/>
          </w:tcPr>
          <w:p w14:paraId="26D5782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885</w:t>
            </w:r>
          </w:p>
        </w:tc>
        <w:tc>
          <w:tcPr>
            <w:tcW w:w="1060" w:type="dxa"/>
            <w:noWrap/>
            <w:hideMark/>
          </w:tcPr>
          <w:p w14:paraId="66707A7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72159</w:t>
            </w:r>
          </w:p>
        </w:tc>
        <w:tc>
          <w:tcPr>
            <w:tcW w:w="1060" w:type="dxa"/>
            <w:noWrap/>
            <w:hideMark/>
          </w:tcPr>
          <w:p w14:paraId="041612F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5143</w:t>
            </w:r>
          </w:p>
        </w:tc>
      </w:tr>
      <w:tr w:rsidR="009D6D24" w:rsidRPr="0082285B" w14:paraId="638F2442"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7FE257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ist_lake</w:t>
            </w:r>
          </w:p>
        </w:tc>
        <w:tc>
          <w:tcPr>
            <w:tcW w:w="1060" w:type="dxa"/>
            <w:noWrap/>
            <w:hideMark/>
          </w:tcPr>
          <w:p w14:paraId="2BF0AC9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216</w:t>
            </w:r>
          </w:p>
        </w:tc>
        <w:tc>
          <w:tcPr>
            <w:tcW w:w="1060" w:type="dxa"/>
            <w:noWrap/>
            <w:hideMark/>
          </w:tcPr>
          <w:p w14:paraId="4B18D1B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1092</w:t>
            </w:r>
          </w:p>
        </w:tc>
        <w:tc>
          <w:tcPr>
            <w:tcW w:w="1060" w:type="dxa"/>
            <w:noWrap/>
            <w:hideMark/>
          </w:tcPr>
          <w:p w14:paraId="1232960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97798</w:t>
            </w:r>
          </w:p>
        </w:tc>
        <w:tc>
          <w:tcPr>
            <w:tcW w:w="1060" w:type="dxa"/>
            <w:noWrap/>
            <w:hideMark/>
          </w:tcPr>
          <w:p w14:paraId="39B15824"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47931</w:t>
            </w:r>
          </w:p>
        </w:tc>
      </w:tr>
      <w:tr w:rsidR="009D6D24" w:rsidRPr="0082285B" w14:paraId="56566EC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56EE740"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ist_river</w:t>
            </w:r>
          </w:p>
        </w:tc>
        <w:tc>
          <w:tcPr>
            <w:tcW w:w="1060" w:type="dxa"/>
            <w:noWrap/>
            <w:hideMark/>
          </w:tcPr>
          <w:p w14:paraId="0AAA2B9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6323</w:t>
            </w:r>
          </w:p>
        </w:tc>
        <w:tc>
          <w:tcPr>
            <w:tcW w:w="1060" w:type="dxa"/>
            <w:noWrap/>
            <w:hideMark/>
          </w:tcPr>
          <w:p w14:paraId="3D57E3B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975</w:t>
            </w:r>
          </w:p>
        </w:tc>
        <w:tc>
          <w:tcPr>
            <w:tcW w:w="1060" w:type="dxa"/>
            <w:noWrap/>
            <w:hideMark/>
          </w:tcPr>
          <w:p w14:paraId="6FC736A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482533</w:t>
            </w:r>
          </w:p>
        </w:tc>
        <w:tc>
          <w:tcPr>
            <w:tcW w:w="1060" w:type="dxa"/>
            <w:noWrap/>
            <w:hideMark/>
          </w:tcPr>
          <w:p w14:paraId="48894CD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9.02E-11</w:t>
            </w:r>
          </w:p>
        </w:tc>
      </w:tr>
      <w:tr w:rsidR="009D6D24" w:rsidRPr="0082285B" w14:paraId="78E3B27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CE5E1B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ist_powerline</w:t>
            </w:r>
          </w:p>
        </w:tc>
        <w:tc>
          <w:tcPr>
            <w:tcW w:w="1060" w:type="dxa"/>
            <w:noWrap/>
            <w:hideMark/>
          </w:tcPr>
          <w:p w14:paraId="2A107C7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637</w:t>
            </w:r>
          </w:p>
        </w:tc>
        <w:tc>
          <w:tcPr>
            <w:tcW w:w="1060" w:type="dxa"/>
            <w:noWrap/>
            <w:hideMark/>
          </w:tcPr>
          <w:p w14:paraId="55831B3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806</w:t>
            </w:r>
          </w:p>
        </w:tc>
        <w:tc>
          <w:tcPr>
            <w:tcW w:w="1060" w:type="dxa"/>
            <w:noWrap/>
            <w:hideMark/>
          </w:tcPr>
          <w:p w14:paraId="21B92711"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90172</w:t>
            </w:r>
          </w:p>
        </w:tc>
        <w:tc>
          <w:tcPr>
            <w:tcW w:w="1060" w:type="dxa"/>
            <w:noWrap/>
            <w:hideMark/>
          </w:tcPr>
          <w:p w14:paraId="571C6F3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29427</w:t>
            </w:r>
          </w:p>
        </w:tc>
      </w:tr>
      <w:tr w:rsidR="009D6D24" w:rsidRPr="0082285B" w14:paraId="46AC5927"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241D05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dist_road</w:t>
            </w:r>
          </w:p>
        </w:tc>
        <w:tc>
          <w:tcPr>
            <w:tcW w:w="1060" w:type="dxa"/>
            <w:noWrap/>
            <w:hideMark/>
          </w:tcPr>
          <w:p w14:paraId="41E1E56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3279</w:t>
            </w:r>
          </w:p>
        </w:tc>
        <w:tc>
          <w:tcPr>
            <w:tcW w:w="1060" w:type="dxa"/>
            <w:noWrap/>
            <w:hideMark/>
          </w:tcPr>
          <w:p w14:paraId="1229A34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821</w:t>
            </w:r>
          </w:p>
        </w:tc>
        <w:tc>
          <w:tcPr>
            <w:tcW w:w="1060" w:type="dxa"/>
            <w:noWrap/>
            <w:hideMark/>
          </w:tcPr>
          <w:p w14:paraId="626A1AA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991467</w:t>
            </w:r>
          </w:p>
        </w:tc>
        <w:tc>
          <w:tcPr>
            <w:tcW w:w="1060" w:type="dxa"/>
            <w:noWrap/>
            <w:hideMark/>
          </w:tcPr>
          <w:p w14:paraId="1B8E8C6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57E-05</w:t>
            </w:r>
          </w:p>
        </w:tc>
      </w:tr>
      <w:tr w:rsidR="009D6D24" w:rsidRPr="0082285B" w14:paraId="0B7EA71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CE506EE"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hare_natresources_construction</w:t>
            </w:r>
          </w:p>
        </w:tc>
        <w:tc>
          <w:tcPr>
            <w:tcW w:w="1060" w:type="dxa"/>
            <w:noWrap/>
            <w:hideMark/>
          </w:tcPr>
          <w:p w14:paraId="5947C98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3.99165</w:t>
            </w:r>
          </w:p>
        </w:tc>
        <w:tc>
          <w:tcPr>
            <w:tcW w:w="1060" w:type="dxa"/>
            <w:noWrap/>
            <w:hideMark/>
          </w:tcPr>
          <w:p w14:paraId="320B1D8E"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1.82836</w:t>
            </w:r>
          </w:p>
        </w:tc>
        <w:tc>
          <w:tcPr>
            <w:tcW w:w="1060" w:type="dxa"/>
            <w:noWrap/>
            <w:hideMark/>
          </w:tcPr>
          <w:p w14:paraId="6F799E6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564594</w:t>
            </w:r>
          </w:p>
        </w:tc>
        <w:tc>
          <w:tcPr>
            <w:tcW w:w="1060" w:type="dxa"/>
            <w:noWrap/>
            <w:hideMark/>
          </w:tcPr>
          <w:p w14:paraId="27BFFDF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E-06</w:t>
            </w:r>
          </w:p>
        </w:tc>
      </w:tr>
      <w:tr w:rsidR="009D6D24" w:rsidRPr="0082285B" w14:paraId="6059CBC8"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4DD570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hare_manufacturing</w:t>
            </w:r>
          </w:p>
        </w:tc>
        <w:tc>
          <w:tcPr>
            <w:tcW w:w="1060" w:type="dxa"/>
            <w:noWrap/>
            <w:hideMark/>
          </w:tcPr>
          <w:p w14:paraId="0A60856F"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1.427</w:t>
            </w:r>
          </w:p>
        </w:tc>
        <w:tc>
          <w:tcPr>
            <w:tcW w:w="1060" w:type="dxa"/>
            <w:noWrap/>
            <w:hideMark/>
          </w:tcPr>
          <w:p w14:paraId="33EB974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7.793563</w:t>
            </w:r>
          </w:p>
        </w:tc>
        <w:tc>
          <w:tcPr>
            <w:tcW w:w="1060" w:type="dxa"/>
            <w:noWrap/>
            <w:hideMark/>
          </w:tcPr>
          <w:p w14:paraId="7017D2E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315541</w:t>
            </w:r>
          </w:p>
        </w:tc>
        <w:tc>
          <w:tcPr>
            <w:tcW w:w="1060" w:type="dxa"/>
            <w:noWrap/>
            <w:hideMark/>
          </w:tcPr>
          <w:p w14:paraId="5D033D7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6E-07</w:t>
            </w:r>
          </w:p>
        </w:tc>
      </w:tr>
      <w:tr w:rsidR="009D6D24" w:rsidRPr="0082285B" w14:paraId="5782F8F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EB916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hare_trade_transport_utilities</w:t>
            </w:r>
          </w:p>
        </w:tc>
        <w:tc>
          <w:tcPr>
            <w:tcW w:w="1060" w:type="dxa"/>
            <w:noWrap/>
            <w:hideMark/>
          </w:tcPr>
          <w:p w14:paraId="3B36A6F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8.10022</w:t>
            </w:r>
          </w:p>
        </w:tc>
        <w:tc>
          <w:tcPr>
            <w:tcW w:w="1060" w:type="dxa"/>
            <w:noWrap/>
            <w:hideMark/>
          </w:tcPr>
          <w:p w14:paraId="3AAF22C6"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7.602269</w:t>
            </w:r>
          </w:p>
        </w:tc>
        <w:tc>
          <w:tcPr>
            <w:tcW w:w="1060" w:type="dxa"/>
            <w:noWrap/>
            <w:hideMark/>
          </w:tcPr>
          <w:p w14:paraId="6BD5DAB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0655</w:t>
            </w:r>
          </w:p>
        </w:tc>
        <w:tc>
          <w:tcPr>
            <w:tcW w:w="1060" w:type="dxa"/>
            <w:noWrap/>
            <w:hideMark/>
          </w:tcPr>
          <w:p w14:paraId="0635C2E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8665</w:t>
            </w:r>
          </w:p>
        </w:tc>
      </w:tr>
      <w:tr w:rsidR="009D6D24" w:rsidRPr="0082285B" w14:paraId="759F32E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69564B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hare_IT</w:t>
            </w:r>
          </w:p>
        </w:tc>
        <w:tc>
          <w:tcPr>
            <w:tcW w:w="1060" w:type="dxa"/>
            <w:noWrap/>
            <w:hideMark/>
          </w:tcPr>
          <w:p w14:paraId="3C464DB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03.1815</w:t>
            </w:r>
          </w:p>
        </w:tc>
        <w:tc>
          <w:tcPr>
            <w:tcW w:w="1060" w:type="dxa"/>
            <w:noWrap/>
            <w:hideMark/>
          </w:tcPr>
          <w:p w14:paraId="701F97D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2.60028</w:t>
            </w:r>
          </w:p>
        </w:tc>
        <w:tc>
          <w:tcPr>
            <w:tcW w:w="1060" w:type="dxa"/>
            <w:noWrap/>
            <w:hideMark/>
          </w:tcPr>
          <w:p w14:paraId="07117F82"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763876</w:t>
            </w:r>
          </w:p>
        </w:tc>
        <w:tc>
          <w:tcPr>
            <w:tcW w:w="1060" w:type="dxa"/>
            <w:noWrap/>
            <w:hideMark/>
          </w:tcPr>
          <w:p w14:paraId="455554B3"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8.22E-09</w:t>
            </w:r>
          </w:p>
        </w:tc>
      </w:tr>
      <w:tr w:rsidR="009D6D24" w:rsidRPr="0082285B" w14:paraId="508699A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77022D3"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hare_leisure_hospitality</w:t>
            </w:r>
          </w:p>
        </w:tc>
        <w:tc>
          <w:tcPr>
            <w:tcW w:w="1060" w:type="dxa"/>
            <w:noWrap/>
            <w:hideMark/>
          </w:tcPr>
          <w:p w14:paraId="23F4FC4E"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9.33635</w:t>
            </w:r>
          </w:p>
        </w:tc>
        <w:tc>
          <w:tcPr>
            <w:tcW w:w="1060" w:type="dxa"/>
            <w:noWrap/>
            <w:hideMark/>
          </w:tcPr>
          <w:p w14:paraId="087FF55C"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14233</w:t>
            </w:r>
          </w:p>
        </w:tc>
        <w:tc>
          <w:tcPr>
            <w:tcW w:w="1060" w:type="dxa"/>
            <w:noWrap/>
            <w:hideMark/>
          </w:tcPr>
          <w:p w14:paraId="2FF486A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4.776094</w:t>
            </w:r>
          </w:p>
        </w:tc>
        <w:tc>
          <w:tcPr>
            <w:tcW w:w="1060" w:type="dxa"/>
            <w:noWrap/>
            <w:hideMark/>
          </w:tcPr>
          <w:p w14:paraId="52DF031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79E-06</w:t>
            </w:r>
          </w:p>
        </w:tc>
      </w:tr>
      <w:tr w:rsidR="009D6D24" w:rsidRPr="0082285B" w14:paraId="10B9727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6C208D1"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share_government</w:t>
            </w:r>
          </w:p>
        </w:tc>
        <w:tc>
          <w:tcPr>
            <w:tcW w:w="1060" w:type="dxa"/>
            <w:noWrap/>
            <w:hideMark/>
          </w:tcPr>
          <w:p w14:paraId="6CD90FA4"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3.5673</w:t>
            </w:r>
          </w:p>
        </w:tc>
        <w:tc>
          <w:tcPr>
            <w:tcW w:w="1060" w:type="dxa"/>
            <w:noWrap/>
            <w:hideMark/>
          </w:tcPr>
          <w:p w14:paraId="5E39FEFD"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407636</w:t>
            </w:r>
          </w:p>
        </w:tc>
        <w:tc>
          <w:tcPr>
            <w:tcW w:w="1060" w:type="dxa"/>
            <w:noWrap/>
            <w:hideMark/>
          </w:tcPr>
          <w:p w14:paraId="71F805DA"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6.207388</w:t>
            </w:r>
          </w:p>
        </w:tc>
        <w:tc>
          <w:tcPr>
            <w:tcW w:w="1060" w:type="dxa"/>
            <w:noWrap/>
            <w:hideMark/>
          </w:tcPr>
          <w:p w14:paraId="5305632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5.39E-10</w:t>
            </w:r>
          </w:p>
        </w:tc>
      </w:tr>
      <w:tr w:rsidR="009D6D24" w:rsidRPr="0082285B" w14:paraId="0A4DB92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568E18C"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_unemployment_growth</w:t>
            </w:r>
          </w:p>
        </w:tc>
        <w:tc>
          <w:tcPr>
            <w:tcW w:w="1060" w:type="dxa"/>
            <w:noWrap/>
            <w:hideMark/>
          </w:tcPr>
          <w:p w14:paraId="13A1990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6.10943</w:t>
            </w:r>
          </w:p>
        </w:tc>
        <w:tc>
          <w:tcPr>
            <w:tcW w:w="1060" w:type="dxa"/>
            <w:noWrap/>
            <w:hideMark/>
          </w:tcPr>
          <w:p w14:paraId="39790507"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916678</w:t>
            </w:r>
          </w:p>
        </w:tc>
        <w:tc>
          <w:tcPr>
            <w:tcW w:w="1060" w:type="dxa"/>
            <w:noWrap/>
            <w:hideMark/>
          </w:tcPr>
          <w:p w14:paraId="72C2A2B3"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8.951768</w:t>
            </w:r>
          </w:p>
        </w:tc>
        <w:tc>
          <w:tcPr>
            <w:tcW w:w="1060" w:type="dxa"/>
            <w:noWrap/>
            <w:hideMark/>
          </w:tcPr>
          <w:p w14:paraId="2FE89FF8"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5E-19</w:t>
            </w:r>
          </w:p>
        </w:tc>
      </w:tr>
      <w:tr w:rsidR="009D6D24" w:rsidRPr="0082285B" w14:paraId="364E892B"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2C4A84A"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perc_democrats</w:t>
            </w:r>
          </w:p>
        </w:tc>
        <w:tc>
          <w:tcPr>
            <w:tcW w:w="1060" w:type="dxa"/>
            <w:noWrap/>
            <w:hideMark/>
          </w:tcPr>
          <w:p w14:paraId="2D7915A5"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28944</w:t>
            </w:r>
          </w:p>
        </w:tc>
        <w:tc>
          <w:tcPr>
            <w:tcW w:w="1060" w:type="dxa"/>
            <w:noWrap/>
            <w:hideMark/>
          </w:tcPr>
          <w:p w14:paraId="194030F6"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78153</w:t>
            </w:r>
          </w:p>
        </w:tc>
        <w:tc>
          <w:tcPr>
            <w:tcW w:w="1060" w:type="dxa"/>
            <w:noWrap/>
            <w:hideMark/>
          </w:tcPr>
          <w:p w14:paraId="4EA314E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40983</w:t>
            </w:r>
          </w:p>
        </w:tc>
        <w:tc>
          <w:tcPr>
            <w:tcW w:w="1060" w:type="dxa"/>
            <w:noWrap/>
            <w:hideMark/>
          </w:tcPr>
          <w:p w14:paraId="61668D7B"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33116</w:t>
            </w:r>
          </w:p>
        </w:tc>
      </w:tr>
      <w:tr w:rsidR="009D6D24" w:rsidRPr="0082285B" w14:paraId="62E96E4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DF0F628"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_pop_growth</w:t>
            </w:r>
          </w:p>
        </w:tc>
        <w:tc>
          <w:tcPr>
            <w:tcW w:w="1060" w:type="dxa"/>
            <w:noWrap/>
            <w:hideMark/>
          </w:tcPr>
          <w:p w14:paraId="20205DEF"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24.5547</w:t>
            </w:r>
          </w:p>
        </w:tc>
        <w:tc>
          <w:tcPr>
            <w:tcW w:w="1060" w:type="dxa"/>
            <w:noWrap/>
            <w:hideMark/>
          </w:tcPr>
          <w:p w14:paraId="14C067FA"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7.12383</w:t>
            </w:r>
          </w:p>
        </w:tc>
        <w:tc>
          <w:tcPr>
            <w:tcW w:w="1060" w:type="dxa"/>
            <w:noWrap/>
            <w:hideMark/>
          </w:tcPr>
          <w:p w14:paraId="3461A69B"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44685</w:t>
            </w:r>
          </w:p>
        </w:tc>
        <w:tc>
          <w:tcPr>
            <w:tcW w:w="1060" w:type="dxa"/>
            <w:noWrap/>
            <w:hideMark/>
          </w:tcPr>
          <w:p w14:paraId="2141586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00567</w:t>
            </w:r>
          </w:p>
        </w:tc>
      </w:tr>
      <w:tr w:rsidR="009D6D24" w:rsidRPr="0082285B" w14:paraId="4CA1248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038E4ED"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county_vacancy_rate</w:t>
            </w:r>
          </w:p>
        </w:tc>
        <w:tc>
          <w:tcPr>
            <w:tcW w:w="1060" w:type="dxa"/>
            <w:noWrap/>
            <w:hideMark/>
          </w:tcPr>
          <w:p w14:paraId="11B31BFC"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1.45321</w:t>
            </w:r>
          </w:p>
        </w:tc>
        <w:tc>
          <w:tcPr>
            <w:tcW w:w="1060" w:type="dxa"/>
            <w:noWrap/>
            <w:hideMark/>
          </w:tcPr>
          <w:p w14:paraId="1F455BC1"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8.705213</w:t>
            </w:r>
          </w:p>
        </w:tc>
        <w:tc>
          <w:tcPr>
            <w:tcW w:w="1060" w:type="dxa"/>
            <w:noWrap/>
            <w:hideMark/>
          </w:tcPr>
          <w:p w14:paraId="42DDC059"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6694</w:t>
            </w:r>
          </w:p>
        </w:tc>
        <w:tc>
          <w:tcPr>
            <w:tcW w:w="1060" w:type="dxa"/>
            <w:noWrap/>
            <w:hideMark/>
          </w:tcPr>
          <w:p w14:paraId="5028E9E0" w14:textId="77777777" w:rsidR="009D6D24" w:rsidRPr="0082285B"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67421</w:t>
            </w:r>
          </w:p>
        </w:tc>
      </w:tr>
      <w:tr w:rsidR="009D6D24" w:rsidRPr="0082285B" w14:paraId="1044B77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D02DC9B" w14:textId="77777777" w:rsidR="009D6D24" w:rsidRPr="0082285B" w:rsidRDefault="009D6D24" w:rsidP="009D6D24">
            <w:pPr>
              <w:shd w:val="clear" w:color="auto" w:fill="auto"/>
              <w:spacing w:after="0" w:line="240" w:lineRule="auto"/>
              <w:jc w:val="left"/>
              <w:rPr>
                <w:rFonts w:ascii="Calibri" w:hAnsi="Calibri" w:cs="Calibri"/>
                <w:color w:val="000000"/>
                <w:sz w:val="22"/>
                <w:szCs w:val="22"/>
              </w:rPr>
            </w:pPr>
            <w:r w:rsidRPr="0082285B">
              <w:rPr>
                <w:rFonts w:ascii="Calibri" w:hAnsi="Calibri" w:cs="Calibri"/>
                <w:color w:val="000000"/>
                <w:sz w:val="22"/>
                <w:szCs w:val="22"/>
              </w:rPr>
              <w:t>temp_mean</w:t>
            </w:r>
          </w:p>
        </w:tc>
        <w:tc>
          <w:tcPr>
            <w:tcW w:w="1060" w:type="dxa"/>
            <w:noWrap/>
            <w:hideMark/>
          </w:tcPr>
          <w:p w14:paraId="51D5FB6D"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9504</w:t>
            </w:r>
          </w:p>
        </w:tc>
        <w:tc>
          <w:tcPr>
            <w:tcW w:w="1060" w:type="dxa"/>
            <w:noWrap/>
            <w:hideMark/>
          </w:tcPr>
          <w:p w14:paraId="191B6BA0"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30449</w:t>
            </w:r>
          </w:p>
        </w:tc>
        <w:tc>
          <w:tcPr>
            <w:tcW w:w="1060" w:type="dxa"/>
            <w:noWrap/>
            <w:hideMark/>
          </w:tcPr>
          <w:p w14:paraId="4BFCA999" w14:textId="77777777" w:rsidR="009D6D24" w:rsidRPr="0082285B"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9.6898</w:t>
            </w:r>
          </w:p>
        </w:tc>
        <w:tc>
          <w:tcPr>
            <w:tcW w:w="1060" w:type="dxa"/>
            <w:noWrap/>
            <w:hideMark/>
          </w:tcPr>
          <w:p w14:paraId="37032F92" w14:textId="77777777" w:rsidR="009D6D24" w:rsidRPr="0082285B" w:rsidRDefault="009D6D24" w:rsidP="009D6D24">
            <w:pPr>
              <w:keepNext/>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3.33E-22</w:t>
            </w:r>
          </w:p>
        </w:tc>
      </w:tr>
    </w:tbl>
    <w:p w14:paraId="428B75F5" w14:textId="33E99987" w:rsidR="0088259F" w:rsidRPr="0082285B" w:rsidRDefault="009D6D24" w:rsidP="00673A49">
      <w:pPr>
        <w:pStyle w:val="Beschriftung"/>
      </w:pPr>
      <w:bookmarkStart w:id="92" w:name="_Toc89204971"/>
      <w:r w:rsidRPr="0082285B">
        <w:t xml:space="preserve">Table </w:t>
      </w:r>
      <w:fldSimple w:instr=" SEQ Table \* ARABIC ">
        <w:r w:rsidR="00FE776D" w:rsidRPr="0082285B">
          <w:rPr>
            <w:noProof/>
          </w:rPr>
          <w:t>12</w:t>
        </w:r>
      </w:fldSimple>
      <w:r w:rsidRPr="0082285B">
        <w:t>: Regression table for naive logistic regression model</w:t>
      </w:r>
      <w:bookmarkEnd w:id="92"/>
    </w:p>
    <w:p w14:paraId="5F71BD0E" w14:textId="77777777" w:rsidR="004762F5" w:rsidRPr="0082285B" w:rsidRDefault="004762F5" w:rsidP="004762F5">
      <w:pPr>
        <w:sectPr w:rsidR="004762F5" w:rsidRPr="0082285B" w:rsidSect="006F45A7">
          <w:pgSz w:w="11900" w:h="16840"/>
          <w:pgMar w:top="1417" w:right="1417" w:bottom="1134" w:left="1417" w:header="708" w:footer="708" w:gutter="0"/>
          <w:cols w:space="708"/>
          <w:docGrid w:linePitch="360"/>
        </w:sectPr>
      </w:pPr>
    </w:p>
    <w:p w14:paraId="1E29BDF3" w14:textId="4D9542E3" w:rsidR="00F821A1" w:rsidRPr="0082285B" w:rsidRDefault="00F821A1" w:rsidP="0088259F">
      <w:pPr>
        <w:pStyle w:val="berschrift3"/>
        <w:numPr>
          <w:ilvl w:val="2"/>
          <w:numId w:val="4"/>
        </w:numPr>
      </w:pPr>
      <w:bookmarkStart w:id="93" w:name="_Toc89203241"/>
      <w:r w:rsidRPr="0082285B">
        <w:lastRenderedPageBreak/>
        <w:t>Logistic Regression: Hyperparameter tuning, temporal split</w:t>
      </w:r>
      <w:bookmarkEnd w:id="93"/>
    </w:p>
    <w:p w14:paraId="574E222A" w14:textId="77777777" w:rsidR="00673A49" w:rsidRPr="0082285B" w:rsidRDefault="00267E8C" w:rsidP="00673A49">
      <w:pPr>
        <w:keepNext/>
        <w:shd w:val="clear" w:color="auto" w:fill="auto"/>
        <w:spacing w:after="0" w:line="240" w:lineRule="auto"/>
        <w:jc w:val="center"/>
      </w:pPr>
      <w:r w:rsidRPr="0082285B">
        <w:rPr>
          <w:noProof/>
        </w:rPr>
        <w:drawing>
          <wp:inline distT="0" distB="0" distL="0" distR="0" wp14:anchorId="2D0D8BF2" wp14:editId="1912912A">
            <wp:extent cx="3725572" cy="3510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66" cstate="print">
                      <a:extLst>
                        <a:ext uri="{28A0092B-C50C-407E-A947-70E740481C1C}">
                          <a14:useLocalDpi xmlns:a14="http://schemas.microsoft.com/office/drawing/2010/main" val="0"/>
                        </a:ext>
                      </a:extLst>
                    </a:blip>
                    <a:srcRect l="22272" r="21273"/>
                    <a:stretch/>
                  </pic:blipFill>
                  <pic:spPr bwMode="auto">
                    <a:xfrm>
                      <a:off x="0" y="0"/>
                      <a:ext cx="3725572" cy="3510000"/>
                    </a:xfrm>
                    <a:prstGeom prst="rect">
                      <a:avLst/>
                    </a:prstGeom>
                    <a:ln>
                      <a:noFill/>
                    </a:ln>
                    <a:extLst>
                      <a:ext uri="{53640926-AAD7-44D8-BBD7-CCE9431645EC}">
                        <a14:shadowObscured xmlns:a14="http://schemas.microsoft.com/office/drawing/2010/main"/>
                      </a:ext>
                    </a:extLst>
                  </pic:spPr>
                </pic:pic>
              </a:graphicData>
            </a:graphic>
          </wp:inline>
        </w:drawing>
      </w:r>
    </w:p>
    <w:p w14:paraId="6EFDA9C4" w14:textId="62AE0142" w:rsidR="00267E8C" w:rsidRPr="0082285B" w:rsidRDefault="00673A49" w:rsidP="00673A49">
      <w:pPr>
        <w:pStyle w:val="Beschriftung"/>
      </w:pPr>
      <w:bookmarkStart w:id="94" w:name="_Toc89205002"/>
      <w:r w:rsidRPr="0082285B">
        <w:t xml:space="preserve">Figure </w:t>
      </w:r>
      <w:fldSimple w:instr=" SEQ Figure \* ARABIC ">
        <w:r w:rsidR="008520FD" w:rsidRPr="0082285B">
          <w:rPr>
            <w:noProof/>
          </w:rPr>
          <w:t>8</w:t>
        </w:r>
      </w:fldSimple>
      <w:r w:rsidRPr="0082285B">
        <w:t>: ROC-curve of downsampled, tuned elastic net regression model</w:t>
      </w:r>
      <w:bookmarkEnd w:id="94"/>
    </w:p>
    <w:p w14:paraId="3F2B3B74" w14:textId="77777777" w:rsidR="00A725D5" w:rsidRPr="0082285B" w:rsidRDefault="00A725D5" w:rsidP="00A725D5"/>
    <w:tbl>
      <w:tblPr>
        <w:tblStyle w:val="Listentabelle7farbigAkzent1"/>
        <w:tblW w:w="0" w:type="auto"/>
        <w:jc w:val="center"/>
        <w:tblLook w:val="04A0" w:firstRow="1" w:lastRow="0" w:firstColumn="1" w:lastColumn="0" w:noHBand="0" w:noVBand="1"/>
      </w:tblPr>
      <w:tblGrid>
        <w:gridCol w:w="2264"/>
        <w:gridCol w:w="2264"/>
        <w:gridCol w:w="2264"/>
      </w:tblGrid>
      <w:tr w:rsidR="00525846" w:rsidRPr="0082285B" w14:paraId="3DB1BE27"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65211460" w14:textId="77777777" w:rsidR="00525846" w:rsidRPr="0082285B" w:rsidRDefault="00525846" w:rsidP="00DB6662">
            <w:pPr>
              <w:spacing w:line="276" w:lineRule="auto"/>
              <w:rPr>
                <w:sz w:val="24"/>
                <w:szCs w:val="22"/>
              </w:rPr>
            </w:pPr>
          </w:p>
        </w:tc>
        <w:tc>
          <w:tcPr>
            <w:tcW w:w="4528" w:type="dxa"/>
            <w:gridSpan w:val="2"/>
          </w:tcPr>
          <w:p w14:paraId="411780B7" w14:textId="77777777" w:rsidR="00525846" w:rsidRPr="0082285B" w:rsidRDefault="00525846" w:rsidP="00DB6662">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525846" w:rsidRPr="0082285B" w14:paraId="5606826C"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6D8B78E" w14:textId="77777777" w:rsidR="00525846" w:rsidRPr="0082285B" w:rsidRDefault="00525846" w:rsidP="00DB6662">
            <w:pPr>
              <w:spacing w:line="276" w:lineRule="auto"/>
              <w:rPr>
                <w:sz w:val="24"/>
                <w:szCs w:val="22"/>
              </w:rPr>
            </w:pPr>
            <w:r w:rsidRPr="0082285B">
              <w:rPr>
                <w:sz w:val="24"/>
                <w:szCs w:val="22"/>
              </w:rPr>
              <w:t>Prediction</w:t>
            </w:r>
          </w:p>
        </w:tc>
        <w:tc>
          <w:tcPr>
            <w:tcW w:w="2264" w:type="dxa"/>
            <w:shd w:val="clear" w:color="auto" w:fill="auto"/>
          </w:tcPr>
          <w:p w14:paraId="2306B72D" w14:textId="77777777" w:rsidR="00525846" w:rsidRPr="0082285B" w:rsidRDefault="00525846" w:rsidP="00DB6662">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53AE0519" w14:textId="77777777" w:rsidR="00525846" w:rsidRPr="0082285B" w:rsidRDefault="00525846" w:rsidP="00DB6662">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525846" w:rsidRPr="0082285B" w14:paraId="3B21D608"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2C64A1E" w14:textId="77777777" w:rsidR="00525846" w:rsidRPr="0082285B" w:rsidRDefault="00525846" w:rsidP="00DB6662">
            <w:pPr>
              <w:spacing w:line="276" w:lineRule="auto"/>
              <w:rPr>
                <w:sz w:val="24"/>
                <w:szCs w:val="22"/>
              </w:rPr>
            </w:pPr>
            <w:r w:rsidRPr="0082285B">
              <w:rPr>
                <w:sz w:val="24"/>
                <w:szCs w:val="22"/>
              </w:rPr>
              <w:t>Fire</w:t>
            </w:r>
          </w:p>
        </w:tc>
        <w:tc>
          <w:tcPr>
            <w:tcW w:w="2264" w:type="dxa"/>
            <w:shd w:val="clear" w:color="auto" w:fill="auto"/>
          </w:tcPr>
          <w:p w14:paraId="1C16356C" w14:textId="4EC56514" w:rsidR="00525846" w:rsidRPr="0082285B" w:rsidRDefault="00525846" w:rsidP="00DB6662">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952</w:t>
            </w:r>
          </w:p>
        </w:tc>
        <w:tc>
          <w:tcPr>
            <w:tcW w:w="2264" w:type="dxa"/>
            <w:shd w:val="clear" w:color="auto" w:fill="auto"/>
          </w:tcPr>
          <w:p w14:paraId="1B0C1F84" w14:textId="3A1AB519" w:rsidR="00525846" w:rsidRPr="0082285B" w:rsidRDefault="00525846" w:rsidP="00DB6662">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11454</w:t>
            </w:r>
          </w:p>
        </w:tc>
      </w:tr>
      <w:tr w:rsidR="00525846" w:rsidRPr="0082285B" w14:paraId="772809BC"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C1CCAE6" w14:textId="77777777" w:rsidR="00525846" w:rsidRPr="0082285B" w:rsidRDefault="00525846" w:rsidP="00DB6662">
            <w:pPr>
              <w:spacing w:line="276" w:lineRule="auto"/>
              <w:rPr>
                <w:sz w:val="24"/>
                <w:szCs w:val="22"/>
              </w:rPr>
            </w:pPr>
            <w:r w:rsidRPr="0082285B">
              <w:rPr>
                <w:sz w:val="24"/>
                <w:szCs w:val="22"/>
              </w:rPr>
              <w:t>none</w:t>
            </w:r>
          </w:p>
        </w:tc>
        <w:tc>
          <w:tcPr>
            <w:tcW w:w="2264" w:type="dxa"/>
            <w:shd w:val="clear" w:color="auto" w:fill="auto"/>
          </w:tcPr>
          <w:p w14:paraId="17A092CD" w14:textId="69F41914" w:rsidR="00525846" w:rsidRPr="0082285B" w:rsidRDefault="00525846" w:rsidP="00DB6662">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55</w:t>
            </w:r>
          </w:p>
        </w:tc>
        <w:tc>
          <w:tcPr>
            <w:tcW w:w="2264" w:type="dxa"/>
            <w:shd w:val="clear" w:color="auto" w:fill="auto"/>
          </w:tcPr>
          <w:p w14:paraId="062C93A0" w14:textId="6F6E6B9A" w:rsidR="00525846" w:rsidRPr="0082285B" w:rsidRDefault="00525846" w:rsidP="00DB6662">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7067</w:t>
            </w:r>
          </w:p>
        </w:tc>
      </w:tr>
    </w:tbl>
    <w:p w14:paraId="6BD4FDFF" w14:textId="1F47B7B0" w:rsidR="00525846" w:rsidRPr="0082285B" w:rsidRDefault="00065882" w:rsidP="00673A49">
      <w:pPr>
        <w:pStyle w:val="Beschriftung"/>
      </w:pPr>
      <w:bookmarkStart w:id="95" w:name="_Toc89204972"/>
      <w:r w:rsidRPr="0082285B">
        <w:t xml:space="preserve">Table </w:t>
      </w:r>
      <w:fldSimple w:instr=" SEQ Table \* ARABIC ">
        <w:r w:rsidR="00FE776D" w:rsidRPr="0082285B">
          <w:rPr>
            <w:noProof/>
          </w:rPr>
          <w:t>13</w:t>
        </w:r>
      </w:fldSimple>
      <w:r w:rsidRPr="0082285B">
        <w:t>: Confusion matrix of downsampled, tuned elastic net regression</w:t>
      </w:r>
      <w:bookmarkEnd w:id="95"/>
    </w:p>
    <w:p w14:paraId="00569281" w14:textId="77777777" w:rsidR="009F3D1A" w:rsidRPr="0082285B" w:rsidRDefault="009F3D1A" w:rsidP="009F3D1A"/>
    <w:tbl>
      <w:tblPr>
        <w:tblStyle w:val="Gitternetztabelle3Akzent1"/>
        <w:tblW w:w="4741" w:type="dxa"/>
        <w:jc w:val="center"/>
        <w:tblLook w:val="04A0" w:firstRow="1" w:lastRow="0" w:firstColumn="1" w:lastColumn="0" w:noHBand="0" w:noVBand="1"/>
      </w:tblPr>
      <w:tblGrid>
        <w:gridCol w:w="2799"/>
        <w:gridCol w:w="1164"/>
        <w:gridCol w:w="1079"/>
      </w:tblGrid>
      <w:tr w:rsidR="009F3D1A" w:rsidRPr="0082285B" w14:paraId="2C763519" w14:textId="77777777" w:rsidTr="009F3D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noWrap/>
            <w:hideMark/>
          </w:tcPr>
          <w:p w14:paraId="212A5EEE" w14:textId="77777777" w:rsidR="009F3D1A" w:rsidRPr="0082285B" w:rsidRDefault="009F3D1A" w:rsidP="00CD68F1">
            <w:pPr>
              <w:spacing w:line="276" w:lineRule="auto"/>
              <w:jc w:val="center"/>
              <w:rPr>
                <w:rFonts w:ascii="Calibri" w:hAnsi="Calibri" w:cs="Calibri"/>
                <w:color w:val="000000"/>
                <w:sz w:val="22"/>
                <w:szCs w:val="22"/>
              </w:rPr>
            </w:pPr>
            <w:r w:rsidRPr="0082285B">
              <w:rPr>
                <w:rFonts w:ascii="Calibri" w:hAnsi="Calibri" w:cs="Calibri"/>
                <w:color w:val="000000"/>
                <w:sz w:val="22"/>
                <w:szCs w:val="22"/>
              </w:rPr>
              <w:t>.metric</w:t>
            </w:r>
          </w:p>
        </w:tc>
        <w:tc>
          <w:tcPr>
            <w:tcW w:w="1060" w:type="dxa"/>
            <w:noWrap/>
            <w:hideMark/>
          </w:tcPr>
          <w:p w14:paraId="71889308" w14:textId="77777777" w:rsidR="009F3D1A" w:rsidRPr="0082285B" w:rsidRDefault="009F3D1A" w:rsidP="00CD68F1">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or</w:t>
            </w:r>
          </w:p>
        </w:tc>
        <w:tc>
          <w:tcPr>
            <w:tcW w:w="1060" w:type="dxa"/>
            <w:noWrap/>
            <w:hideMark/>
          </w:tcPr>
          <w:p w14:paraId="1F7D7ECD" w14:textId="77777777" w:rsidR="009F3D1A" w:rsidRPr="0082285B" w:rsidRDefault="009F3D1A" w:rsidP="00CD68F1">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e</w:t>
            </w:r>
          </w:p>
        </w:tc>
      </w:tr>
      <w:tr w:rsidR="009F3D1A" w:rsidRPr="0082285B" w14:paraId="112F3096"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4DDFC384"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1C5C8B14" w14:textId="77777777" w:rsidR="009F3D1A" w:rsidRPr="0082285B"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55035DD" w14:textId="77777777" w:rsidR="009F3D1A" w:rsidRPr="0082285B"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39866</w:t>
            </w:r>
          </w:p>
        </w:tc>
      </w:tr>
      <w:tr w:rsidR="009F3D1A" w:rsidRPr="0082285B" w14:paraId="683DE9C1"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5A67A10A"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5499DF76" w14:textId="77777777" w:rsidR="009F3D1A" w:rsidRPr="0082285B"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E1EA21C" w14:textId="77777777" w:rsidR="009F3D1A" w:rsidRPr="0082285B" w:rsidRDefault="009F3D1A" w:rsidP="00CD68F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76737</w:t>
            </w:r>
          </w:p>
        </w:tc>
      </w:tr>
      <w:tr w:rsidR="009F3D1A" w:rsidRPr="0082285B" w14:paraId="77B25C98"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2A3D8C4C"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163C0AC4" w14:textId="77777777" w:rsidR="009F3D1A" w:rsidRPr="0082285B"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1875BBCD" w14:textId="77777777" w:rsidR="009F3D1A" w:rsidRPr="0082285B"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8732</w:t>
            </w:r>
          </w:p>
        </w:tc>
      </w:tr>
      <w:tr w:rsidR="009F3D1A" w:rsidRPr="0082285B" w14:paraId="4D3AD634"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10972B1B"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125D7644" w14:textId="77777777" w:rsidR="009F3D1A" w:rsidRPr="0082285B"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68EBECF" w14:textId="77777777" w:rsidR="009F3D1A" w:rsidRPr="0082285B" w:rsidRDefault="009F3D1A" w:rsidP="00CD68F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8732</w:t>
            </w:r>
          </w:p>
        </w:tc>
      </w:tr>
      <w:tr w:rsidR="009F3D1A" w:rsidRPr="0082285B" w14:paraId="5569BECD"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65385BE9"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3E2ADD60" w14:textId="77777777" w:rsidR="009F3D1A" w:rsidRPr="0082285B"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0D7B7CA7" w14:textId="77777777" w:rsidR="009F3D1A" w:rsidRPr="0082285B"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98401</w:t>
            </w:r>
          </w:p>
        </w:tc>
      </w:tr>
      <w:tr w:rsidR="009F3D1A" w:rsidRPr="0082285B" w14:paraId="2FF583BF"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54C997C9"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54D0E7A4" w14:textId="77777777" w:rsidR="009F3D1A" w:rsidRPr="0082285B"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D534E73" w14:textId="77777777" w:rsidR="009F3D1A" w:rsidRPr="0082285B" w:rsidRDefault="009F3D1A" w:rsidP="00CD68F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06129</w:t>
            </w:r>
          </w:p>
        </w:tc>
      </w:tr>
      <w:tr w:rsidR="009F3D1A" w:rsidRPr="0082285B" w14:paraId="7258F1B5"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78CBF480"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436FC298" w14:textId="77777777" w:rsidR="009F3D1A" w:rsidRPr="0082285B"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18910DE" w14:textId="77777777" w:rsidR="009F3D1A" w:rsidRPr="0082285B"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41473</w:t>
            </w:r>
          </w:p>
        </w:tc>
      </w:tr>
      <w:tr w:rsidR="009F3D1A" w:rsidRPr="0082285B" w14:paraId="144DE482"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593D9D85" w14:textId="77777777" w:rsidR="009F3D1A" w:rsidRPr="0082285B" w:rsidRDefault="009F3D1A" w:rsidP="00CD68F1">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2BD0DF65" w14:textId="77777777" w:rsidR="009F3D1A" w:rsidRPr="0082285B"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0716E4A3" w14:textId="77777777" w:rsidR="009F3D1A" w:rsidRPr="0082285B" w:rsidRDefault="009F3D1A" w:rsidP="00CD68F1">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33942</w:t>
            </w:r>
          </w:p>
        </w:tc>
      </w:tr>
    </w:tbl>
    <w:p w14:paraId="1C124285" w14:textId="3EFF342B" w:rsidR="00560069" w:rsidRPr="0082285B" w:rsidRDefault="009F3D1A" w:rsidP="00673A49">
      <w:pPr>
        <w:pStyle w:val="Beschriftung"/>
      </w:pPr>
      <w:bookmarkStart w:id="96" w:name="_Toc89204973"/>
      <w:r w:rsidRPr="0082285B">
        <w:t xml:space="preserve">Table </w:t>
      </w:r>
      <w:fldSimple w:instr=" SEQ Table \* ARABIC ">
        <w:r w:rsidR="00FE776D" w:rsidRPr="0082285B">
          <w:rPr>
            <w:noProof/>
          </w:rPr>
          <w:t>14</w:t>
        </w:r>
      </w:fldSimple>
      <w:r w:rsidRPr="0082285B">
        <w:t>: Performance metrics of downsampled, tuned elastic net regression</w:t>
      </w:r>
      <w:bookmarkEnd w:id="96"/>
    </w:p>
    <w:p w14:paraId="3AFBC2AA" w14:textId="00500C23" w:rsidR="009F3D1A" w:rsidRPr="0082285B" w:rsidRDefault="009F3D1A" w:rsidP="009F3D1A"/>
    <w:p w14:paraId="17CF63EA" w14:textId="77777777" w:rsidR="00673A49" w:rsidRPr="0082285B" w:rsidRDefault="007F4EA6" w:rsidP="00673A49">
      <w:pPr>
        <w:keepNext/>
        <w:jc w:val="center"/>
      </w:pPr>
      <w:r w:rsidRPr="0082285B">
        <w:rPr>
          <w:noProof/>
        </w:rPr>
        <w:lastRenderedPageBreak/>
        <w:drawing>
          <wp:inline distT="0" distB="0" distL="0" distR="0" wp14:anchorId="5B1FC2B7" wp14:editId="7857B925">
            <wp:extent cx="4124274" cy="35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67" cstate="print">
                      <a:extLst>
                        <a:ext uri="{28A0092B-C50C-407E-A947-70E740481C1C}">
                          <a14:useLocalDpi xmlns:a14="http://schemas.microsoft.com/office/drawing/2010/main" val="0"/>
                        </a:ext>
                      </a:extLst>
                    </a:blip>
                    <a:srcRect l="17957" r="19547"/>
                    <a:stretch/>
                  </pic:blipFill>
                  <pic:spPr bwMode="auto">
                    <a:xfrm>
                      <a:off x="0" y="0"/>
                      <a:ext cx="4124274" cy="3510000"/>
                    </a:xfrm>
                    <a:prstGeom prst="rect">
                      <a:avLst/>
                    </a:prstGeom>
                    <a:ln>
                      <a:noFill/>
                    </a:ln>
                    <a:extLst>
                      <a:ext uri="{53640926-AAD7-44D8-BBD7-CCE9431645EC}">
                        <a14:shadowObscured xmlns:a14="http://schemas.microsoft.com/office/drawing/2010/main"/>
                      </a:ext>
                    </a:extLst>
                  </pic:spPr>
                </pic:pic>
              </a:graphicData>
            </a:graphic>
          </wp:inline>
        </w:drawing>
      </w:r>
    </w:p>
    <w:p w14:paraId="7B04CFD8" w14:textId="2C99E2D4" w:rsidR="007F4EA6" w:rsidRPr="0082285B" w:rsidRDefault="00673A49" w:rsidP="00673A49">
      <w:pPr>
        <w:pStyle w:val="Beschriftung"/>
      </w:pPr>
      <w:bookmarkStart w:id="97" w:name="_Toc89205003"/>
      <w:r w:rsidRPr="0082285B">
        <w:t xml:space="preserve">Figure </w:t>
      </w:r>
      <w:fldSimple w:instr=" SEQ Figure \* ARABIC ">
        <w:r w:rsidR="008520FD" w:rsidRPr="0082285B">
          <w:rPr>
            <w:noProof/>
          </w:rPr>
          <w:t>9</w:t>
        </w:r>
      </w:fldSimple>
      <w:r w:rsidRPr="0082285B">
        <w:t>: ROC-curve of upsampled, tuned elastic net regression</w:t>
      </w:r>
      <w:bookmarkEnd w:id="97"/>
    </w:p>
    <w:p w14:paraId="0009F137" w14:textId="77777777" w:rsidR="00A725D5" w:rsidRPr="0082285B" w:rsidRDefault="00A725D5" w:rsidP="00A725D5"/>
    <w:tbl>
      <w:tblPr>
        <w:tblStyle w:val="Listentabelle7farbigAkzent1"/>
        <w:tblW w:w="0" w:type="auto"/>
        <w:jc w:val="center"/>
        <w:tblLook w:val="04A0" w:firstRow="1" w:lastRow="0" w:firstColumn="1" w:lastColumn="0" w:noHBand="0" w:noVBand="1"/>
      </w:tblPr>
      <w:tblGrid>
        <w:gridCol w:w="2264"/>
        <w:gridCol w:w="2264"/>
        <w:gridCol w:w="2264"/>
      </w:tblGrid>
      <w:tr w:rsidR="00A725D5" w:rsidRPr="0082285B" w14:paraId="48CDFF94"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18777CF6" w14:textId="77777777" w:rsidR="00A725D5" w:rsidRPr="0082285B" w:rsidRDefault="00A725D5" w:rsidP="00BA0C3E">
            <w:pPr>
              <w:spacing w:line="276" w:lineRule="auto"/>
              <w:rPr>
                <w:sz w:val="24"/>
                <w:szCs w:val="22"/>
              </w:rPr>
            </w:pPr>
          </w:p>
        </w:tc>
        <w:tc>
          <w:tcPr>
            <w:tcW w:w="4528" w:type="dxa"/>
            <w:gridSpan w:val="2"/>
          </w:tcPr>
          <w:p w14:paraId="3B01A2C4" w14:textId="77777777" w:rsidR="00A725D5" w:rsidRPr="0082285B" w:rsidRDefault="00A725D5"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A725D5" w:rsidRPr="0082285B" w14:paraId="4E95AD88"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1D2B83E" w14:textId="77777777" w:rsidR="00A725D5" w:rsidRPr="0082285B" w:rsidRDefault="00A725D5" w:rsidP="00BA0C3E">
            <w:pPr>
              <w:spacing w:line="276" w:lineRule="auto"/>
              <w:rPr>
                <w:sz w:val="24"/>
                <w:szCs w:val="22"/>
              </w:rPr>
            </w:pPr>
            <w:r w:rsidRPr="0082285B">
              <w:rPr>
                <w:sz w:val="24"/>
                <w:szCs w:val="22"/>
              </w:rPr>
              <w:t>Prediction</w:t>
            </w:r>
          </w:p>
        </w:tc>
        <w:tc>
          <w:tcPr>
            <w:tcW w:w="2264" w:type="dxa"/>
            <w:shd w:val="clear" w:color="auto" w:fill="auto"/>
          </w:tcPr>
          <w:p w14:paraId="2BF2F672"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22E537AD"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A725D5" w:rsidRPr="0082285B" w14:paraId="2082F121"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F2F1165" w14:textId="77777777" w:rsidR="00A725D5" w:rsidRPr="0082285B" w:rsidRDefault="00A725D5" w:rsidP="00BA0C3E">
            <w:pPr>
              <w:spacing w:line="276" w:lineRule="auto"/>
              <w:rPr>
                <w:sz w:val="24"/>
                <w:szCs w:val="22"/>
              </w:rPr>
            </w:pPr>
            <w:r w:rsidRPr="0082285B">
              <w:rPr>
                <w:sz w:val="24"/>
                <w:szCs w:val="22"/>
              </w:rPr>
              <w:t>Fire</w:t>
            </w:r>
          </w:p>
        </w:tc>
        <w:tc>
          <w:tcPr>
            <w:tcW w:w="2264" w:type="dxa"/>
            <w:shd w:val="clear" w:color="auto" w:fill="auto"/>
          </w:tcPr>
          <w:p w14:paraId="2BBB4B79" w14:textId="77777777" w:rsidR="00A725D5" w:rsidRPr="0082285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899</w:t>
            </w:r>
          </w:p>
        </w:tc>
        <w:tc>
          <w:tcPr>
            <w:tcW w:w="2264" w:type="dxa"/>
            <w:shd w:val="clear" w:color="auto" w:fill="auto"/>
          </w:tcPr>
          <w:p w14:paraId="4B4B3D7E" w14:textId="77777777" w:rsidR="00A725D5" w:rsidRPr="0082285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9858</w:t>
            </w:r>
          </w:p>
        </w:tc>
      </w:tr>
      <w:tr w:rsidR="00A725D5" w:rsidRPr="0082285B" w14:paraId="42389C7F"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A69371C" w14:textId="77777777" w:rsidR="00A725D5" w:rsidRPr="0082285B" w:rsidRDefault="00A725D5" w:rsidP="00BA0C3E">
            <w:pPr>
              <w:spacing w:line="276" w:lineRule="auto"/>
              <w:rPr>
                <w:sz w:val="24"/>
                <w:szCs w:val="22"/>
              </w:rPr>
            </w:pPr>
            <w:r w:rsidRPr="0082285B">
              <w:rPr>
                <w:sz w:val="24"/>
                <w:szCs w:val="22"/>
              </w:rPr>
              <w:t>none</w:t>
            </w:r>
          </w:p>
        </w:tc>
        <w:tc>
          <w:tcPr>
            <w:tcW w:w="2264" w:type="dxa"/>
            <w:shd w:val="clear" w:color="auto" w:fill="auto"/>
          </w:tcPr>
          <w:p w14:paraId="117408E3"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308</w:t>
            </w:r>
          </w:p>
        </w:tc>
        <w:tc>
          <w:tcPr>
            <w:tcW w:w="2264" w:type="dxa"/>
            <w:shd w:val="clear" w:color="auto" w:fill="auto"/>
          </w:tcPr>
          <w:p w14:paraId="2B85AC88" w14:textId="77777777" w:rsidR="00A725D5" w:rsidRPr="0082285B" w:rsidRDefault="00A725D5" w:rsidP="00BA0C3E">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8663</w:t>
            </w:r>
          </w:p>
        </w:tc>
      </w:tr>
    </w:tbl>
    <w:p w14:paraId="10D88BBB" w14:textId="06F3BCBA" w:rsidR="00A725D5" w:rsidRPr="0082285B" w:rsidRDefault="00A725D5" w:rsidP="00673A49">
      <w:pPr>
        <w:pStyle w:val="Beschriftung"/>
      </w:pPr>
      <w:bookmarkStart w:id="98" w:name="_Toc89204974"/>
      <w:r w:rsidRPr="0082285B">
        <w:t xml:space="preserve">Table </w:t>
      </w:r>
      <w:fldSimple w:instr=" SEQ Table \* ARABIC ">
        <w:r w:rsidR="00FE776D" w:rsidRPr="0082285B">
          <w:rPr>
            <w:noProof/>
          </w:rPr>
          <w:t>15</w:t>
        </w:r>
      </w:fldSimple>
      <w:r w:rsidRPr="0082285B">
        <w:t>: Confusion matrix of upsampled, tuned elastic net regression</w:t>
      </w:r>
      <w:bookmarkEnd w:id="98"/>
    </w:p>
    <w:p w14:paraId="3403B3C9" w14:textId="77777777" w:rsidR="00A725D5" w:rsidRPr="0082285B" w:rsidRDefault="00A725D5" w:rsidP="00A725D5"/>
    <w:tbl>
      <w:tblPr>
        <w:tblStyle w:val="Gitternetztabelle3Akzent1"/>
        <w:tblW w:w="4741" w:type="dxa"/>
        <w:jc w:val="center"/>
        <w:tblLook w:val="04A0" w:firstRow="1" w:lastRow="0" w:firstColumn="1" w:lastColumn="0" w:noHBand="0" w:noVBand="1"/>
      </w:tblPr>
      <w:tblGrid>
        <w:gridCol w:w="2799"/>
        <w:gridCol w:w="1164"/>
        <w:gridCol w:w="1079"/>
      </w:tblGrid>
      <w:tr w:rsidR="00A725D5" w:rsidRPr="0082285B" w14:paraId="34A56BEE" w14:textId="77777777" w:rsidTr="00BA0C3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0D14EE7B" w14:textId="77777777" w:rsidR="00A725D5" w:rsidRPr="0082285B" w:rsidRDefault="00A725D5" w:rsidP="00BA0C3E">
            <w:pPr>
              <w:spacing w:line="276" w:lineRule="auto"/>
              <w:jc w:val="center"/>
              <w:rPr>
                <w:rFonts w:ascii="Calibri" w:hAnsi="Calibri" w:cs="Calibri"/>
                <w:color w:val="000000"/>
                <w:sz w:val="22"/>
                <w:szCs w:val="22"/>
              </w:rPr>
            </w:pPr>
            <w:r w:rsidRPr="0082285B">
              <w:rPr>
                <w:rFonts w:ascii="Calibri" w:hAnsi="Calibri" w:cs="Calibri"/>
                <w:color w:val="000000"/>
                <w:sz w:val="22"/>
                <w:szCs w:val="22"/>
              </w:rPr>
              <w:t>.metric</w:t>
            </w:r>
          </w:p>
        </w:tc>
        <w:tc>
          <w:tcPr>
            <w:tcW w:w="1060" w:type="dxa"/>
            <w:shd w:val="clear" w:color="auto" w:fill="auto"/>
            <w:noWrap/>
            <w:hideMark/>
          </w:tcPr>
          <w:p w14:paraId="770D8A98" w14:textId="77777777" w:rsidR="00A725D5" w:rsidRPr="0082285B" w:rsidRDefault="00A725D5" w:rsidP="00BA0C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or</w:t>
            </w:r>
          </w:p>
        </w:tc>
        <w:tc>
          <w:tcPr>
            <w:tcW w:w="1060" w:type="dxa"/>
            <w:shd w:val="clear" w:color="auto" w:fill="auto"/>
            <w:noWrap/>
            <w:hideMark/>
          </w:tcPr>
          <w:p w14:paraId="5D8AE5F9" w14:textId="77777777" w:rsidR="00A725D5" w:rsidRPr="0082285B" w:rsidRDefault="00A725D5" w:rsidP="00BA0C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e</w:t>
            </w:r>
          </w:p>
        </w:tc>
      </w:tr>
      <w:tr w:rsidR="00A725D5" w:rsidRPr="0082285B" w14:paraId="120A2FD1"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92A6792"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7AD42B45"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88CF119" w14:textId="77777777" w:rsidR="00A725D5" w:rsidRPr="0082285B"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0284</w:t>
            </w:r>
          </w:p>
        </w:tc>
      </w:tr>
      <w:tr w:rsidR="00A725D5" w:rsidRPr="0082285B" w14:paraId="2E4E4514"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BD90F56"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412E28BD" w14:textId="77777777" w:rsidR="00A725D5" w:rsidRPr="0082285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2DDB3FA" w14:textId="77777777" w:rsidR="00A725D5" w:rsidRPr="0082285B" w:rsidRDefault="00A725D5" w:rsidP="00BA0C3E">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3573</w:t>
            </w:r>
          </w:p>
        </w:tc>
      </w:tr>
      <w:tr w:rsidR="00A725D5" w:rsidRPr="0082285B" w14:paraId="295E3B29"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BBCE025"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67EF90AE"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C8E479D" w14:textId="77777777" w:rsidR="00A725D5" w:rsidRPr="0082285B"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4822</w:t>
            </w:r>
          </w:p>
        </w:tc>
      </w:tr>
      <w:tr w:rsidR="00A725D5" w:rsidRPr="0082285B" w14:paraId="0155300E"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F1067BE"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5368A150" w14:textId="77777777" w:rsidR="00A725D5" w:rsidRPr="0082285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0016A3A" w14:textId="77777777" w:rsidR="00A725D5" w:rsidRPr="0082285B" w:rsidRDefault="00A725D5" w:rsidP="00BA0C3E">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4822</w:t>
            </w:r>
          </w:p>
        </w:tc>
      </w:tr>
      <w:tr w:rsidR="00A725D5" w:rsidRPr="0082285B" w14:paraId="7EF7F430"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C213BAA"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61FAB389"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9C67EB6" w14:textId="77777777" w:rsidR="00A725D5" w:rsidRPr="0082285B"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5436</w:t>
            </w:r>
          </w:p>
        </w:tc>
      </w:tr>
      <w:tr w:rsidR="00A725D5" w:rsidRPr="0082285B" w14:paraId="22BC76D4"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95FE11C"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3E4B9277" w14:textId="77777777" w:rsidR="00A725D5" w:rsidRPr="0082285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43EA7E8" w14:textId="77777777" w:rsidR="00A725D5" w:rsidRPr="0082285B" w:rsidRDefault="00A725D5" w:rsidP="00BA0C3E">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58033</w:t>
            </w:r>
          </w:p>
        </w:tc>
      </w:tr>
      <w:tr w:rsidR="00A725D5" w:rsidRPr="0082285B" w14:paraId="2764F94C"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3276D1F"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0A920A64" w14:textId="77777777" w:rsidR="00A725D5" w:rsidRPr="0082285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1FA566C9" w14:textId="77777777" w:rsidR="00A725D5" w:rsidRPr="0082285B"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38308</w:t>
            </w:r>
          </w:p>
        </w:tc>
      </w:tr>
      <w:tr w:rsidR="00A725D5" w:rsidRPr="0082285B" w14:paraId="29592685"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7BCAF00" w14:textId="77777777" w:rsidR="00A725D5" w:rsidRPr="0082285B" w:rsidRDefault="00A725D5" w:rsidP="00BA0C3E">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4C927D66" w14:textId="77777777" w:rsidR="00A725D5" w:rsidRPr="0082285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AE18933" w14:textId="77777777" w:rsidR="00A725D5" w:rsidRPr="0082285B" w:rsidRDefault="00A725D5" w:rsidP="00BA0C3E">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55387</w:t>
            </w:r>
          </w:p>
        </w:tc>
      </w:tr>
    </w:tbl>
    <w:p w14:paraId="5C27909C" w14:textId="2C60B05E" w:rsidR="00A725D5" w:rsidRPr="0082285B" w:rsidRDefault="00A725D5" w:rsidP="00673A49">
      <w:pPr>
        <w:pStyle w:val="Beschriftung"/>
      </w:pPr>
      <w:bookmarkStart w:id="99" w:name="_Toc89204975"/>
      <w:r w:rsidRPr="0082285B">
        <w:t xml:space="preserve">Table </w:t>
      </w:r>
      <w:fldSimple w:instr=" SEQ Table \* ARABIC ">
        <w:r w:rsidR="00FE776D" w:rsidRPr="0082285B">
          <w:rPr>
            <w:noProof/>
          </w:rPr>
          <w:t>16</w:t>
        </w:r>
      </w:fldSimple>
      <w:r w:rsidRPr="0082285B">
        <w:t>: Performance metrics of upsampled, tuned elastic net regression</w:t>
      </w:r>
      <w:bookmarkEnd w:id="99"/>
    </w:p>
    <w:p w14:paraId="4D932EB6" w14:textId="111531FF" w:rsidR="005B1AA3" w:rsidRPr="0082285B" w:rsidRDefault="005B1AA3" w:rsidP="005B1AA3">
      <w:pPr>
        <w:pStyle w:val="berschrift3"/>
        <w:numPr>
          <w:ilvl w:val="2"/>
          <w:numId w:val="4"/>
        </w:numPr>
      </w:pPr>
      <w:bookmarkStart w:id="100" w:name="_Toc89203242"/>
      <w:r w:rsidRPr="0082285B">
        <w:lastRenderedPageBreak/>
        <w:t>Logistic Regression: Hyperparameter tuning, random split</w:t>
      </w:r>
      <w:bookmarkEnd w:id="100"/>
    </w:p>
    <w:p w14:paraId="3DC78D21" w14:textId="77777777" w:rsidR="00673A49" w:rsidRPr="0082285B" w:rsidRDefault="00ED222F" w:rsidP="00673A49">
      <w:pPr>
        <w:keepNext/>
        <w:jc w:val="center"/>
      </w:pPr>
      <w:r w:rsidRPr="0082285B">
        <w:rPr>
          <w:noProof/>
        </w:rPr>
        <w:drawing>
          <wp:inline distT="0" distB="0" distL="0" distR="0" wp14:anchorId="156DD17F" wp14:editId="5866A5D1">
            <wp:extent cx="3976141" cy="3510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68" cstate="print">
                      <a:extLst>
                        <a:ext uri="{28A0092B-C50C-407E-A947-70E740481C1C}">
                          <a14:useLocalDpi xmlns:a14="http://schemas.microsoft.com/office/drawing/2010/main" val="0"/>
                        </a:ext>
                      </a:extLst>
                    </a:blip>
                    <a:srcRect l="20202" r="19547"/>
                    <a:stretch/>
                  </pic:blipFill>
                  <pic:spPr bwMode="auto">
                    <a:xfrm>
                      <a:off x="0" y="0"/>
                      <a:ext cx="3976141" cy="3510000"/>
                    </a:xfrm>
                    <a:prstGeom prst="rect">
                      <a:avLst/>
                    </a:prstGeom>
                    <a:ln>
                      <a:noFill/>
                    </a:ln>
                    <a:extLst>
                      <a:ext uri="{53640926-AAD7-44D8-BBD7-CCE9431645EC}">
                        <a14:shadowObscured xmlns:a14="http://schemas.microsoft.com/office/drawing/2010/main"/>
                      </a:ext>
                    </a:extLst>
                  </pic:spPr>
                </pic:pic>
              </a:graphicData>
            </a:graphic>
          </wp:inline>
        </w:drawing>
      </w:r>
    </w:p>
    <w:p w14:paraId="2FD31166" w14:textId="0DBFA205" w:rsidR="00ED222F" w:rsidRPr="0082285B" w:rsidRDefault="00673A49" w:rsidP="00673A49">
      <w:pPr>
        <w:pStyle w:val="Beschriftung"/>
      </w:pPr>
      <w:bookmarkStart w:id="101" w:name="_Toc89205004"/>
      <w:r w:rsidRPr="0082285B">
        <w:t xml:space="preserve">Figure </w:t>
      </w:r>
      <w:fldSimple w:instr=" SEQ Figure \* ARABIC ">
        <w:r w:rsidR="008520FD" w:rsidRPr="0082285B">
          <w:rPr>
            <w:noProof/>
          </w:rPr>
          <w:t>10</w:t>
        </w:r>
      </w:fldSimple>
      <w:r w:rsidRPr="0082285B">
        <w:t>: ROC-curve of downsampled, tuned elastic net regression, randomized split</w:t>
      </w:r>
      <w:bookmarkEnd w:id="101"/>
    </w:p>
    <w:p w14:paraId="12114E96" w14:textId="77777777" w:rsidR="0015518D" w:rsidRPr="0082285B" w:rsidRDefault="0015518D" w:rsidP="0015518D"/>
    <w:tbl>
      <w:tblPr>
        <w:tblStyle w:val="Listentabelle7farbigAkzent1"/>
        <w:tblW w:w="0" w:type="auto"/>
        <w:jc w:val="center"/>
        <w:tblLook w:val="04A0" w:firstRow="1" w:lastRow="0" w:firstColumn="1" w:lastColumn="0" w:noHBand="0" w:noVBand="1"/>
      </w:tblPr>
      <w:tblGrid>
        <w:gridCol w:w="2264"/>
        <w:gridCol w:w="2264"/>
        <w:gridCol w:w="2264"/>
      </w:tblGrid>
      <w:tr w:rsidR="00115DA3" w:rsidRPr="0082285B" w14:paraId="630A131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44370EF" w14:textId="77777777" w:rsidR="00115DA3" w:rsidRPr="0082285B" w:rsidRDefault="00115DA3" w:rsidP="00115DA3">
            <w:pPr>
              <w:spacing w:line="276" w:lineRule="auto"/>
              <w:rPr>
                <w:sz w:val="24"/>
                <w:szCs w:val="22"/>
              </w:rPr>
            </w:pPr>
          </w:p>
        </w:tc>
        <w:tc>
          <w:tcPr>
            <w:tcW w:w="4528" w:type="dxa"/>
            <w:gridSpan w:val="2"/>
          </w:tcPr>
          <w:p w14:paraId="2A503B92" w14:textId="77777777" w:rsidR="00115DA3" w:rsidRPr="0082285B" w:rsidRDefault="00115DA3" w:rsidP="00115DA3">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115DA3" w:rsidRPr="0082285B" w14:paraId="781A4636"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48B95BA" w14:textId="77777777" w:rsidR="00115DA3" w:rsidRPr="0082285B" w:rsidRDefault="00115DA3" w:rsidP="00115DA3">
            <w:pPr>
              <w:spacing w:line="276" w:lineRule="auto"/>
              <w:rPr>
                <w:sz w:val="24"/>
                <w:szCs w:val="22"/>
              </w:rPr>
            </w:pPr>
            <w:r w:rsidRPr="0082285B">
              <w:rPr>
                <w:sz w:val="24"/>
                <w:szCs w:val="22"/>
              </w:rPr>
              <w:t>Prediction</w:t>
            </w:r>
          </w:p>
        </w:tc>
        <w:tc>
          <w:tcPr>
            <w:tcW w:w="2264" w:type="dxa"/>
            <w:shd w:val="clear" w:color="auto" w:fill="auto"/>
          </w:tcPr>
          <w:p w14:paraId="49FBCCC6" w14:textId="77777777" w:rsidR="00115DA3" w:rsidRPr="0082285B" w:rsidRDefault="00115DA3" w:rsidP="00115DA3">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5BEB975A" w14:textId="77777777" w:rsidR="00115DA3" w:rsidRPr="0082285B" w:rsidRDefault="00115DA3" w:rsidP="00115DA3">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115DA3" w:rsidRPr="0082285B" w14:paraId="0739E453"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230482C0" w14:textId="77777777" w:rsidR="00115DA3" w:rsidRPr="0082285B" w:rsidRDefault="00115DA3" w:rsidP="00115DA3">
            <w:pPr>
              <w:spacing w:line="276" w:lineRule="auto"/>
              <w:rPr>
                <w:sz w:val="24"/>
                <w:szCs w:val="22"/>
              </w:rPr>
            </w:pPr>
            <w:r w:rsidRPr="0082285B">
              <w:rPr>
                <w:sz w:val="24"/>
                <w:szCs w:val="22"/>
              </w:rPr>
              <w:t>Fire</w:t>
            </w:r>
          </w:p>
        </w:tc>
        <w:tc>
          <w:tcPr>
            <w:tcW w:w="2264" w:type="dxa"/>
            <w:shd w:val="clear" w:color="auto" w:fill="auto"/>
          </w:tcPr>
          <w:p w14:paraId="7F18C069" w14:textId="7D84900F" w:rsidR="00115DA3" w:rsidRPr="0082285B" w:rsidRDefault="00F24F8C" w:rsidP="00115DA3">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546</w:t>
            </w:r>
          </w:p>
        </w:tc>
        <w:tc>
          <w:tcPr>
            <w:tcW w:w="2264" w:type="dxa"/>
            <w:shd w:val="clear" w:color="auto" w:fill="auto"/>
          </w:tcPr>
          <w:p w14:paraId="739A72FA" w14:textId="18E97C56" w:rsidR="00115DA3" w:rsidRPr="0082285B" w:rsidRDefault="00F24F8C" w:rsidP="00115DA3">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10796</w:t>
            </w:r>
          </w:p>
        </w:tc>
      </w:tr>
      <w:tr w:rsidR="00115DA3" w:rsidRPr="0082285B" w14:paraId="2ACFC30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2F8EF3C" w14:textId="77777777" w:rsidR="00115DA3" w:rsidRPr="0082285B" w:rsidRDefault="00115DA3" w:rsidP="00115DA3">
            <w:pPr>
              <w:spacing w:line="276" w:lineRule="auto"/>
              <w:rPr>
                <w:sz w:val="24"/>
                <w:szCs w:val="22"/>
              </w:rPr>
            </w:pPr>
            <w:r w:rsidRPr="0082285B">
              <w:rPr>
                <w:sz w:val="24"/>
                <w:szCs w:val="22"/>
              </w:rPr>
              <w:t>none</w:t>
            </w:r>
          </w:p>
        </w:tc>
        <w:tc>
          <w:tcPr>
            <w:tcW w:w="2264" w:type="dxa"/>
            <w:shd w:val="clear" w:color="auto" w:fill="auto"/>
          </w:tcPr>
          <w:p w14:paraId="32FEBBA5" w14:textId="119A0BDC" w:rsidR="00115DA3" w:rsidRPr="0082285B" w:rsidRDefault="00F24F8C" w:rsidP="00115DA3">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93</w:t>
            </w:r>
          </w:p>
        </w:tc>
        <w:tc>
          <w:tcPr>
            <w:tcW w:w="2264" w:type="dxa"/>
            <w:shd w:val="clear" w:color="auto" w:fill="auto"/>
          </w:tcPr>
          <w:p w14:paraId="71718387" w14:textId="2D6FA454" w:rsidR="00115DA3" w:rsidRPr="0082285B" w:rsidRDefault="00F24F8C" w:rsidP="00385798">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8293</w:t>
            </w:r>
          </w:p>
        </w:tc>
      </w:tr>
    </w:tbl>
    <w:p w14:paraId="5B4F21D0" w14:textId="356EECC7" w:rsidR="00786812" w:rsidRPr="0082285B" w:rsidRDefault="00385798" w:rsidP="00673A49">
      <w:pPr>
        <w:pStyle w:val="Beschriftung"/>
      </w:pPr>
      <w:bookmarkStart w:id="102" w:name="_Toc89204976"/>
      <w:r w:rsidRPr="0082285B">
        <w:t xml:space="preserve">Table </w:t>
      </w:r>
      <w:fldSimple w:instr=" SEQ Table \* ARABIC ">
        <w:r w:rsidR="00FE776D" w:rsidRPr="0082285B">
          <w:rPr>
            <w:noProof/>
          </w:rPr>
          <w:t>17</w:t>
        </w:r>
      </w:fldSimple>
      <w:r w:rsidRPr="0082285B">
        <w:t>: Confusion matrix of downsampled, tuned elastic net regression, randomly split data</w:t>
      </w:r>
      <w:bookmarkEnd w:id="102"/>
    </w:p>
    <w:p w14:paraId="33EE35B7" w14:textId="77777777" w:rsidR="00E32A88" w:rsidRPr="0082285B" w:rsidRDefault="00E32A88" w:rsidP="00E32A88"/>
    <w:tbl>
      <w:tblPr>
        <w:tblStyle w:val="Listentabelle7farbigAkzent1"/>
        <w:tblW w:w="4741" w:type="dxa"/>
        <w:jc w:val="center"/>
        <w:tblLook w:val="04A0" w:firstRow="1" w:lastRow="0" w:firstColumn="1" w:lastColumn="0" w:noHBand="0" w:noVBand="1"/>
      </w:tblPr>
      <w:tblGrid>
        <w:gridCol w:w="2799"/>
        <w:gridCol w:w="1163"/>
        <w:gridCol w:w="1078"/>
      </w:tblGrid>
      <w:tr w:rsidR="00786812" w:rsidRPr="0082285B" w14:paraId="78AADCB8" w14:textId="77777777" w:rsidTr="0078681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528D455C" w14:textId="77777777" w:rsidR="00786812" w:rsidRPr="0082285B" w:rsidRDefault="00786812" w:rsidP="00110B43">
            <w:pPr>
              <w:shd w:val="clear" w:color="auto" w:fill="auto"/>
              <w:spacing w:after="0"/>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shd w:val="clear" w:color="auto" w:fill="auto"/>
            <w:noWrap/>
            <w:hideMark/>
          </w:tcPr>
          <w:p w14:paraId="10AAC32D" w14:textId="77777777" w:rsidR="00786812" w:rsidRPr="0082285B" w:rsidRDefault="00786812" w:rsidP="00110B43">
            <w:pPr>
              <w:shd w:val="clear" w:color="auto" w:fill="auto"/>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or</w:t>
            </w:r>
          </w:p>
        </w:tc>
        <w:tc>
          <w:tcPr>
            <w:tcW w:w="1060" w:type="dxa"/>
            <w:shd w:val="clear" w:color="auto" w:fill="auto"/>
            <w:noWrap/>
            <w:hideMark/>
          </w:tcPr>
          <w:p w14:paraId="020E4648" w14:textId="77777777" w:rsidR="00786812" w:rsidRPr="0082285B" w:rsidRDefault="00786812" w:rsidP="00110B43">
            <w:pPr>
              <w:shd w:val="clear" w:color="auto" w:fill="auto"/>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e</w:t>
            </w:r>
          </w:p>
        </w:tc>
      </w:tr>
      <w:tr w:rsidR="00786812" w:rsidRPr="0082285B" w14:paraId="75566DF5"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DE27143"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031FEFD6" w14:textId="77777777" w:rsidR="00786812" w:rsidRPr="0082285B"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B4085B5" w14:textId="77777777" w:rsidR="00786812" w:rsidRPr="0082285B"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91144</w:t>
            </w:r>
          </w:p>
        </w:tc>
      </w:tr>
      <w:tr w:rsidR="00786812" w:rsidRPr="0082285B" w14:paraId="1E220B1A"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FC554DB"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20550AFC" w14:textId="77777777" w:rsidR="00786812" w:rsidRPr="0082285B"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9932C93" w14:textId="77777777" w:rsidR="00786812" w:rsidRPr="0082285B" w:rsidRDefault="00786812" w:rsidP="00110B43">
            <w:pPr>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4814</w:t>
            </w:r>
          </w:p>
        </w:tc>
      </w:tr>
      <w:tr w:rsidR="00786812" w:rsidRPr="0082285B" w14:paraId="4C8D0E58"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B109620"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665C0D82" w14:textId="77777777" w:rsidR="00786812" w:rsidRPr="0082285B"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47F23CB" w14:textId="77777777" w:rsidR="00786812" w:rsidRPr="0082285B"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446</w:t>
            </w:r>
          </w:p>
        </w:tc>
      </w:tr>
      <w:tr w:rsidR="00786812" w:rsidRPr="0082285B" w14:paraId="69B6419C"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A6C1983"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001BA4BD" w14:textId="77777777" w:rsidR="00786812" w:rsidRPr="0082285B"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F8B9A96" w14:textId="77777777" w:rsidR="00786812" w:rsidRPr="0082285B" w:rsidRDefault="00786812" w:rsidP="00110B43">
            <w:pPr>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446</w:t>
            </w:r>
          </w:p>
        </w:tc>
      </w:tr>
      <w:tr w:rsidR="00786812" w:rsidRPr="0082285B" w14:paraId="093713C8"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FFFF316"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691D5EAB" w14:textId="77777777" w:rsidR="00786812" w:rsidRPr="0082285B"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6C5B17F" w14:textId="77777777" w:rsidR="00786812" w:rsidRPr="0082285B"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28863</w:t>
            </w:r>
          </w:p>
        </w:tc>
      </w:tr>
      <w:tr w:rsidR="00786812" w:rsidRPr="0082285B" w14:paraId="4076DBDB"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0FE8D71"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6084DADA" w14:textId="77777777" w:rsidR="00786812" w:rsidRPr="0082285B"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3CCBCE0" w14:textId="77777777" w:rsidR="00786812" w:rsidRPr="0082285B" w:rsidRDefault="00786812" w:rsidP="00110B43">
            <w:pPr>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633712</w:t>
            </w:r>
          </w:p>
        </w:tc>
      </w:tr>
      <w:tr w:rsidR="00786812" w:rsidRPr="0082285B" w14:paraId="5892670A"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ADD2B6A"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01D74699" w14:textId="77777777" w:rsidR="00786812" w:rsidRPr="0082285B"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ABBFAD4" w14:textId="77777777" w:rsidR="00786812" w:rsidRPr="0082285B"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92946</w:t>
            </w:r>
          </w:p>
        </w:tc>
      </w:tr>
      <w:tr w:rsidR="00786812" w:rsidRPr="0082285B" w14:paraId="7C608766"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387DB2E" w14:textId="77777777" w:rsidR="00786812" w:rsidRPr="0082285B" w:rsidRDefault="00786812" w:rsidP="00110B43">
            <w:pPr>
              <w:shd w:val="clear" w:color="auto" w:fill="auto"/>
              <w:spacing w:after="0"/>
              <w:jc w:val="left"/>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0DF02072" w14:textId="77777777" w:rsidR="00786812" w:rsidRPr="0082285B"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501979BF" w14:textId="77777777" w:rsidR="00786812" w:rsidRPr="0082285B" w:rsidRDefault="00786812" w:rsidP="00110B43">
            <w:pPr>
              <w:keepNext/>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4264</w:t>
            </w:r>
          </w:p>
        </w:tc>
      </w:tr>
    </w:tbl>
    <w:p w14:paraId="459C6B12" w14:textId="3FA7C1DE" w:rsidR="00E32A88" w:rsidRPr="0082285B" w:rsidRDefault="00786812" w:rsidP="00673A49">
      <w:pPr>
        <w:pStyle w:val="Beschriftung"/>
        <w:sectPr w:rsidR="00E32A88" w:rsidRPr="0082285B" w:rsidSect="006F45A7">
          <w:pgSz w:w="11900" w:h="16840"/>
          <w:pgMar w:top="1417" w:right="1417" w:bottom="1134" w:left="1417" w:header="708" w:footer="708" w:gutter="0"/>
          <w:cols w:space="708"/>
          <w:docGrid w:linePitch="360"/>
        </w:sectPr>
      </w:pPr>
      <w:bookmarkStart w:id="103" w:name="_Toc89204977"/>
      <w:r w:rsidRPr="0082285B">
        <w:t xml:space="preserve">Table </w:t>
      </w:r>
      <w:fldSimple w:instr=" SEQ Table \* ARABIC ">
        <w:r w:rsidR="00FE776D" w:rsidRPr="0082285B">
          <w:rPr>
            <w:noProof/>
          </w:rPr>
          <w:t>18</w:t>
        </w:r>
      </w:fldSimple>
      <w:r w:rsidRPr="0082285B">
        <w:t>: Performance metrics of downsampled, tuned elastic net regression, randomized split</w:t>
      </w:r>
      <w:bookmarkEnd w:id="103"/>
    </w:p>
    <w:p w14:paraId="3490155A" w14:textId="77ED61C8" w:rsidR="0031258B" w:rsidRPr="0082285B" w:rsidRDefault="0031258B" w:rsidP="0031258B">
      <w:pPr>
        <w:pStyle w:val="berschrift3"/>
        <w:numPr>
          <w:ilvl w:val="2"/>
          <w:numId w:val="4"/>
        </w:numPr>
      </w:pPr>
      <w:bookmarkStart w:id="104" w:name="_Toc89203243"/>
      <w:r w:rsidRPr="0082285B">
        <w:lastRenderedPageBreak/>
        <w:t>Random Forest: naïve estimation, temporal split</w:t>
      </w:r>
      <w:bookmarkEnd w:id="104"/>
    </w:p>
    <w:p w14:paraId="325995E2" w14:textId="77777777" w:rsidR="00673A49" w:rsidRPr="0082285B" w:rsidRDefault="000A41BE" w:rsidP="00673A49">
      <w:pPr>
        <w:keepNext/>
      </w:pPr>
      <w:r w:rsidRPr="0082285B">
        <w:rPr>
          <w:noProof/>
        </w:rPr>
        <w:drawing>
          <wp:inline distT="0" distB="0" distL="0" distR="0" wp14:anchorId="3E6A873D" wp14:editId="74F439FC">
            <wp:extent cx="5756910" cy="350139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56910" cy="3501390"/>
                    </a:xfrm>
                    <a:prstGeom prst="rect">
                      <a:avLst/>
                    </a:prstGeom>
                  </pic:spPr>
                </pic:pic>
              </a:graphicData>
            </a:graphic>
          </wp:inline>
        </w:drawing>
      </w:r>
    </w:p>
    <w:p w14:paraId="1A71FDA3" w14:textId="381289E6" w:rsidR="000A41BE" w:rsidRPr="0082285B" w:rsidRDefault="00673A49" w:rsidP="00673A49">
      <w:pPr>
        <w:pStyle w:val="Beschriftung"/>
      </w:pPr>
      <w:bookmarkStart w:id="105" w:name="_Toc89205005"/>
      <w:r w:rsidRPr="0082285B">
        <w:t xml:space="preserve">Figure </w:t>
      </w:r>
      <w:fldSimple w:instr=" SEQ Figure \* ARABIC ">
        <w:r w:rsidR="008520FD" w:rsidRPr="0082285B">
          <w:rPr>
            <w:noProof/>
          </w:rPr>
          <w:t>11</w:t>
        </w:r>
      </w:fldSimple>
      <w:r w:rsidRPr="0082285B">
        <w:t>: ROC-curve of naïve Random Forest model</w:t>
      </w:r>
      <w:bookmarkEnd w:id="105"/>
    </w:p>
    <w:p w14:paraId="168FFDE8" w14:textId="6A360E31" w:rsidR="0031258B" w:rsidRPr="0082285B" w:rsidRDefault="0031258B" w:rsidP="00673A49">
      <w:pPr>
        <w:pStyle w:val="Beschriftung"/>
      </w:pPr>
    </w:p>
    <w:tbl>
      <w:tblPr>
        <w:tblStyle w:val="Listentabelle7farbigAkzent1"/>
        <w:tblW w:w="0" w:type="auto"/>
        <w:jc w:val="center"/>
        <w:tblLook w:val="04A0" w:firstRow="1" w:lastRow="0" w:firstColumn="1" w:lastColumn="0" w:noHBand="0" w:noVBand="1"/>
      </w:tblPr>
      <w:tblGrid>
        <w:gridCol w:w="2264"/>
        <w:gridCol w:w="2264"/>
        <w:gridCol w:w="2264"/>
      </w:tblGrid>
      <w:tr w:rsidR="00BA4CAB" w:rsidRPr="0082285B" w14:paraId="1ACB271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A5B6CCC" w14:textId="77777777" w:rsidR="00BA4CAB" w:rsidRPr="0082285B" w:rsidRDefault="00BA4CAB" w:rsidP="00BA0C3E">
            <w:pPr>
              <w:spacing w:line="276" w:lineRule="auto"/>
              <w:rPr>
                <w:sz w:val="24"/>
                <w:szCs w:val="22"/>
              </w:rPr>
            </w:pPr>
          </w:p>
        </w:tc>
        <w:tc>
          <w:tcPr>
            <w:tcW w:w="4528" w:type="dxa"/>
            <w:gridSpan w:val="2"/>
          </w:tcPr>
          <w:p w14:paraId="706982C8" w14:textId="77777777" w:rsidR="00BA4CAB" w:rsidRPr="0082285B" w:rsidRDefault="00BA4CAB"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BA4CAB" w:rsidRPr="0082285B" w14:paraId="2129A386"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7EA7A80B" w14:textId="77777777" w:rsidR="00BA4CAB" w:rsidRPr="0082285B" w:rsidRDefault="00BA4CAB" w:rsidP="00BA0C3E">
            <w:pPr>
              <w:spacing w:line="276" w:lineRule="auto"/>
              <w:rPr>
                <w:sz w:val="24"/>
                <w:szCs w:val="22"/>
              </w:rPr>
            </w:pPr>
            <w:r w:rsidRPr="0082285B">
              <w:rPr>
                <w:sz w:val="24"/>
                <w:szCs w:val="22"/>
              </w:rPr>
              <w:t>Prediction</w:t>
            </w:r>
          </w:p>
        </w:tc>
        <w:tc>
          <w:tcPr>
            <w:tcW w:w="2264" w:type="dxa"/>
            <w:shd w:val="clear" w:color="auto" w:fill="auto"/>
          </w:tcPr>
          <w:p w14:paraId="00E6B685" w14:textId="77777777" w:rsidR="00BA4CAB" w:rsidRPr="0082285B" w:rsidRDefault="00BA4CAB"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2DF4BDFF" w14:textId="77777777" w:rsidR="00BA4CAB" w:rsidRPr="0082285B" w:rsidRDefault="00BA4CAB"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BA4CAB" w:rsidRPr="0082285B" w14:paraId="7D6EF95F"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5732063" w14:textId="77777777" w:rsidR="00BA4CAB" w:rsidRPr="0082285B" w:rsidRDefault="00BA4CAB" w:rsidP="00BA0C3E">
            <w:pPr>
              <w:spacing w:line="276" w:lineRule="auto"/>
              <w:rPr>
                <w:sz w:val="24"/>
                <w:szCs w:val="22"/>
              </w:rPr>
            </w:pPr>
            <w:r w:rsidRPr="0082285B">
              <w:rPr>
                <w:sz w:val="24"/>
                <w:szCs w:val="22"/>
              </w:rPr>
              <w:t>Fire</w:t>
            </w:r>
          </w:p>
        </w:tc>
        <w:tc>
          <w:tcPr>
            <w:tcW w:w="2264" w:type="dxa"/>
            <w:shd w:val="clear" w:color="auto" w:fill="auto"/>
          </w:tcPr>
          <w:p w14:paraId="3CAE49D9" w14:textId="727F4053" w:rsidR="00BA4CAB" w:rsidRPr="0082285B" w:rsidRDefault="00BA4CAB"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0</w:t>
            </w:r>
          </w:p>
        </w:tc>
        <w:tc>
          <w:tcPr>
            <w:tcW w:w="2264" w:type="dxa"/>
            <w:shd w:val="clear" w:color="auto" w:fill="auto"/>
          </w:tcPr>
          <w:p w14:paraId="0553DDC1" w14:textId="51FC0690" w:rsidR="00BA4CAB" w:rsidRPr="0082285B" w:rsidRDefault="00BA4CAB"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0</w:t>
            </w:r>
          </w:p>
        </w:tc>
      </w:tr>
      <w:tr w:rsidR="00BA4CAB" w:rsidRPr="0082285B" w14:paraId="571E396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5619D8F" w14:textId="77777777" w:rsidR="00BA4CAB" w:rsidRPr="0082285B" w:rsidRDefault="00BA4CAB" w:rsidP="00BA0C3E">
            <w:pPr>
              <w:spacing w:line="276" w:lineRule="auto"/>
              <w:rPr>
                <w:sz w:val="24"/>
                <w:szCs w:val="22"/>
              </w:rPr>
            </w:pPr>
            <w:r w:rsidRPr="0082285B">
              <w:rPr>
                <w:sz w:val="24"/>
                <w:szCs w:val="22"/>
              </w:rPr>
              <w:t>none</w:t>
            </w:r>
          </w:p>
        </w:tc>
        <w:tc>
          <w:tcPr>
            <w:tcW w:w="2264" w:type="dxa"/>
            <w:shd w:val="clear" w:color="auto" w:fill="auto"/>
          </w:tcPr>
          <w:p w14:paraId="2CE64E18" w14:textId="60699699" w:rsidR="00BA4CAB" w:rsidRPr="0082285B" w:rsidRDefault="00BA4CAB"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207</w:t>
            </w:r>
          </w:p>
        </w:tc>
        <w:tc>
          <w:tcPr>
            <w:tcW w:w="2264" w:type="dxa"/>
            <w:shd w:val="clear" w:color="auto" w:fill="auto"/>
          </w:tcPr>
          <w:p w14:paraId="1A4EABB7" w14:textId="14042422" w:rsidR="00BA4CAB" w:rsidRPr="0082285B" w:rsidRDefault="00BA4CAB" w:rsidP="00C07F92">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8521</w:t>
            </w:r>
          </w:p>
        </w:tc>
      </w:tr>
    </w:tbl>
    <w:p w14:paraId="1921CDD5" w14:textId="3B7E5119" w:rsidR="000029AB" w:rsidRPr="0082285B" w:rsidRDefault="00C07F92" w:rsidP="00673A49">
      <w:pPr>
        <w:pStyle w:val="Beschriftung"/>
      </w:pPr>
      <w:bookmarkStart w:id="106" w:name="_Toc89204978"/>
      <w:r w:rsidRPr="0082285B">
        <w:t xml:space="preserve">Table </w:t>
      </w:r>
      <w:fldSimple w:instr=" SEQ Table \* ARABIC ">
        <w:r w:rsidR="00FE776D" w:rsidRPr="0082285B">
          <w:rPr>
            <w:noProof/>
          </w:rPr>
          <w:t>19</w:t>
        </w:r>
      </w:fldSimple>
      <w:r w:rsidRPr="0082285B">
        <w:t>: Confusion matrix of naïve Random Forest model</w:t>
      </w:r>
      <w:bookmarkEnd w:id="106"/>
    </w:p>
    <w:p w14:paraId="3AF97432" w14:textId="77777777" w:rsidR="00C07F92" w:rsidRPr="0082285B" w:rsidRDefault="00C07F92" w:rsidP="00C07F92"/>
    <w:tbl>
      <w:tblPr>
        <w:tblStyle w:val="Gitternetztabelle3Akzent1"/>
        <w:tblW w:w="4741" w:type="dxa"/>
        <w:jc w:val="center"/>
        <w:tblLook w:val="04A0" w:firstRow="1" w:lastRow="0" w:firstColumn="1" w:lastColumn="0" w:noHBand="0" w:noVBand="1"/>
      </w:tblPr>
      <w:tblGrid>
        <w:gridCol w:w="2799"/>
        <w:gridCol w:w="1079"/>
        <w:gridCol w:w="1060"/>
      </w:tblGrid>
      <w:tr w:rsidR="00C07F92" w:rsidRPr="0082285B" w14:paraId="0130A3AC" w14:textId="77777777" w:rsidTr="00C07F9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39BCA46D" w14:textId="77777777" w:rsidR="00C07F92" w:rsidRPr="0082285B" w:rsidRDefault="00C07F92" w:rsidP="00BA0C3E">
            <w:pPr>
              <w:jc w:val="center"/>
              <w:rPr>
                <w:rFonts w:ascii="Calibri" w:hAnsi="Calibri" w:cs="Calibri"/>
                <w:color w:val="000000"/>
                <w:sz w:val="22"/>
                <w:szCs w:val="22"/>
              </w:rPr>
            </w:pPr>
            <w:r w:rsidRPr="0082285B">
              <w:rPr>
                <w:rFonts w:ascii="Calibri" w:hAnsi="Calibri" w:cs="Calibri"/>
                <w:color w:val="000000"/>
                <w:sz w:val="22"/>
                <w:szCs w:val="22"/>
              </w:rPr>
              <w:t>.metric</w:t>
            </w:r>
          </w:p>
        </w:tc>
        <w:tc>
          <w:tcPr>
            <w:tcW w:w="1060" w:type="dxa"/>
            <w:shd w:val="clear" w:color="auto" w:fill="auto"/>
            <w:noWrap/>
            <w:hideMark/>
          </w:tcPr>
          <w:p w14:paraId="14FCAB04" w14:textId="77777777" w:rsidR="00C07F92" w:rsidRPr="0082285B" w:rsidRDefault="00C07F92"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e</w:t>
            </w:r>
          </w:p>
        </w:tc>
        <w:tc>
          <w:tcPr>
            <w:tcW w:w="1060" w:type="dxa"/>
            <w:shd w:val="clear" w:color="auto" w:fill="auto"/>
            <w:noWrap/>
            <w:hideMark/>
          </w:tcPr>
          <w:p w14:paraId="3C3966FC" w14:textId="77777777" w:rsidR="00C07F92" w:rsidRPr="0082285B" w:rsidRDefault="00C07F92"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model</w:t>
            </w:r>
          </w:p>
        </w:tc>
      </w:tr>
      <w:tr w:rsidR="00C07F92" w:rsidRPr="0082285B" w14:paraId="6AE634BA" w14:textId="77777777" w:rsidTr="00C07F9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203B3F5" w14:textId="77777777" w:rsidR="00C07F92" w:rsidRPr="0082285B" w:rsidRDefault="00C07F92" w:rsidP="00BA0C3E">
            <w:pPr>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231B99DF" w14:textId="77777777" w:rsidR="00C07F92" w:rsidRPr="0082285B" w:rsidRDefault="00C07F92"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59399</w:t>
            </w:r>
          </w:p>
        </w:tc>
        <w:tc>
          <w:tcPr>
            <w:tcW w:w="1060" w:type="dxa"/>
            <w:shd w:val="clear" w:color="auto" w:fill="auto"/>
            <w:noWrap/>
            <w:hideMark/>
          </w:tcPr>
          <w:p w14:paraId="74EAB31C" w14:textId="77777777" w:rsidR="00C07F92" w:rsidRPr="0082285B" w:rsidRDefault="00C07F92"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RF_naive</w:t>
            </w:r>
          </w:p>
        </w:tc>
      </w:tr>
      <w:tr w:rsidR="00C07F92" w:rsidRPr="0082285B" w14:paraId="39FD574A" w14:textId="77777777" w:rsidTr="00C07F9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C81B1A4" w14:textId="77777777" w:rsidR="00C07F92" w:rsidRPr="0082285B" w:rsidRDefault="00C07F92" w:rsidP="00BA0C3E">
            <w:pPr>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3688B3F9" w14:textId="77777777" w:rsidR="00C07F92" w:rsidRPr="0082285B"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060" w:type="dxa"/>
            <w:shd w:val="clear" w:color="auto" w:fill="auto"/>
            <w:noWrap/>
            <w:hideMark/>
          </w:tcPr>
          <w:p w14:paraId="356D37AA" w14:textId="77777777" w:rsidR="00C07F92" w:rsidRPr="0082285B"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RF_naive</w:t>
            </w:r>
          </w:p>
        </w:tc>
      </w:tr>
      <w:tr w:rsidR="00C07F92" w:rsidRPr="0082285B" w14:paraId="5B429F69" w14:textId="77777777" w:rsidTr="00C07F9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70A8641" w14:textId="77777777" w:rsidR="00C07F92" w:rsidRPr="0082285B" w:rsidRDefault="00C07F92" w:rsidP="00BA0C3E">
            <w:pPr>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79CD3351" w14:textId="77777777" w:rsidR="00C07F92" w:rsidRPr="0082285B" w:rsidRDefault="00C07F92"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w:t>
            </w:r>
          </w:p>
        </w:tc>
        <w:tc>
          <w:tcPr>
            <w:tcW w:w="1060" w:type="dxa"/>
            <w:shd w:val="clear" w:color="auto" w:fill="auto"/>
            <w:noWrap/>
            <w:hideMark/>
          </w:tcPr>
          <w:p w14:paraId="5036A41C" w14:textId="77777777" w:rsidR="00C07F92" w:rsidRPr="0082285B" w:rsidRDefault="00C07F92"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RF_naive</w:t>
            </w:r>
          </w:p>
        </w:tc>
      </w:tr>
      <w:tr w:rsidR="00C07F92" w:rsidRPr="0082285B" w14:paraId="04F36B33" w14:textId="77777777" w:rsidTr="00C07F9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5EA65CC" w14:textId="77777777" w:rsidR="00C07F92" w:rsidRPr="0082285B" w:rsidRDefault="00C07F92" w:rsidP="00BA0C3E">
            <w:pPr>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2C50171B" w14:textId="77777777" w:rsidR="00C07F92" w:rsidRPr="0082285B"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060" w:type="dxa"/>
            <w:shd w:val="clear" w:color="auto" w:fill="auto"/>
            <w:noWrap/>
            <w:hideMark/>
          </w:tcPr>
          <w:p w14:paraId="1793320A" w14:textId="77777777" w:rsidR="00C07F92" w:rsidRPr="0082285B"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RF_naive</w:t>
            </w:r>
          </w:p>
        </w:tc>
      </w:tr>
      <w:tr w:rsidR="00C07F92" w:rsidRPr="0082285B" w14:paraId="4517BFEE" w14:textId="77777777" w:rsidTr="00C07F9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9643489" w14:textId="77777777" w:rsidR="00C07F92" w:rsidRPr="0082285B" w:rsidRDefault="00C07F92" w:rsidP="00BA0C3E">
            <w:pPr>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6440174D" w14:textId="77777777" w:rsidR="00C07F92" w:rsidRPr="0082285B" w:rsidRDefault="00C07F92"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2412</w:t>
            </w:r>
          </w:p>
        </w:tc>
        <w:tc>
          <w:tcPr>
            <w:tcW w:w="1060" w:type="dxa"/>
            <w:shd w:val="clear" w:color="auto" w:fill="auto"/>
            <w:noWrap/>
            <w:hideMark/>
          </w:tcPr>
          <w:p w14:paraId="09CAD345" w14:textId="77777777" w:rsidR="00C07F92" w:rsidRPr="0082285B" w:rsidRDefault="00C07F92"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RF_naive</w:t>
            </w:r>
          </w:p>
        </w:tc>
      </w:tr>
      <w:tr w:rsidR="00C07F92" w:rsidRPr="0082285B" w14:paraId="089CB507" w14:textId="77777777" w:rsidTr="00C07F9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B2ADA57" w14:textId="77777777" w:rsidR="00C07F92" w:rsidRPr="0082285B" w:rsidRDefault="00C07F92" w:rsidP="00BA0C3E">
            <w:pPr>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7606FD04" w14:textId="77777777" w:rsidR="00C07F92" w:rsidRPr="0082285B" w:rsidRDefault="00C07F92"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06236</w:t>
            </w:r>
          </w:p>
        </w:tc>
        <w:tc>
          <w:tcPr>
            <w:tcW w:w="1060" w:type="dxa"/>
            <w:shd w:val="clear" w:color="auto" w:fill="auto"/>
            <w:noWrap/>
            <w:hideMark/>
          </w:tcPr>
          <w:p w14:paraId="05257240" w14:textId="77777777" w:rsidR="00C07F92" w:rsidRPr="0082285B" w:rsidRDefault="00C07F92" w:rsidP="00C07F92">
            <w:pPr>
              <w:keepNex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RF_naive</w:t>
            </w:r>
          </w:p>
        </w:tc>
      </w:tr>
    </w:tbl>
    <w:p w14:paraId="4C0B7003" w14:textId="1D38E3DE" w:rsidR="00C07F92" w:rsidRPr="0082285B" w:rsidRDefault="00C07F92" w:rsidP="00673A49">
      <w:pPr>
        <w:pStyle w:val="Beschriftung"/>
      </w:pPr>
      <w:bookmarkStart w:id="107" w:name="_Toc89204979"/>
      <w:r w:rsidRPr="0082285B">
        <w:t xml:space="preserve">Table </w:t>
      </w:r>
      <w:fldSimple w:instr=" SEQ Table \* ARABIC ">
        <w:r w:rsidR="00FE776D" w:rsidRPr="0082285B">
          <w:rPr>
            <w:noProof/>
          </w:rPr>
          <w:t>20</w:t>
        </w:r>
      </w:fldSimple>
      <w:r w:rsidRPr="0082285B">
        <w:t>: Performance metrics of naïve Random Forest model</w:t>
      </w:r>
      <w:bookmarkEnd w:id="107"/>
    </w:p>
    <w:p w14:paraId="45DB8FCB" w14:textId="77777777" w:rsidR="00C07F92" w:rsidRPr="0082285B" w:rsidRDefault="00C07F92" w:rsidP="00C07F92">
      <w:pPr>
        <w:sectPr w:rsidR="00C07F92" w:rsidRPr="0082285B" w:rsidSect="006F45A7">
          <w:pgSz w:w="11900" w:h="16840"/>
          <w:pgMar w:top="1417" w:right="1417" w:bottom="1134" w:left="1417" w:header="708" w:footer="708" w:gutter="0"/>
          <w:cols w:space="708"/>
          <w:docGrid w:linePitch="360"/>
        </w:sectPr>
      </w:pPr>
    </w:p>
    <w:p w14:paraId="30267FA1" w14:textId="3462B604" w:rsidR="00FB18AF" w:rsidRPr="0082285B" w:rsidRDefault="00FB18AF" w:rsidP="00FB18AF">
      <w:pPr>
        <w:pStyle w:val="berschrift3"/>
        <w:numPr>
          <w:ilvl w:val="2"/>
          <w:numId w:val="4"/>
        </w:numPr>
      </w:pPr>
      <w:bookmarkStart w:id="108" w:name="_Toc89203244"/>
      <w:r w:rsidRPr="0082285B">
        <w:lastRenderedPageBreak/>
        <w:t>Random Forest: Hyperparameter tuning, temporal split</w:t>
      </w:r>
      <w:bookmarkEnd w:id="108"/>
    </w:p>
    <w:p w14:paraId="5D524817" w14:textId="77777777" w:rsidR="00673A49" w:rsidRPr="0082285B" w:rsidRDefault="00962A27" w:rsidP="00673A49">
      <w:pPr>
        <w:keepNext/>
        <w:jc w:val="center"/>
      </w:pPr>
      <w:r w:rsidRPr="0082285B">
        <w:rPr>
          <w:noProof/>
        </w:rPr>
        <w:drawing>
          <wp:inline distT="0" distB="0" distL="0" distR="0" wp14:anchorId="0BA06233" wp14:editId="58616A70">
            <wp:extent cx="4101644" cy="3510000"/>
            <wp:effectExtent l="0" t="0" r="0" b="0"/>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rotWithShape="1">
                    <a:blip r:embed="rId70" cstate="print">
                      <a:extLst>
                        <a:ext uri="{28A0092B-C50C-407E-A947-70E740481C1C}">
                          <a14:useLocalDpi xmlns:a14="http://schemas.microsoft.com/office/drawing/2010/main" val="0"/>
                        </a:ext>
                      </a:extLst>
                    </a:blip>
                    <a:srcRect l="18992" r="17475"/>
                    <a:stretch/>
                  </pic:blipFill>
                  <pic:spPr bwMode="auto">
                    <a:xfrm>
                      <a:off x="0" y="0"/>
                      <a:ext cx="4101644" cy="3510000"/>
                    </a:xfrm>
                    <a:prstGeom prst="rect">
                      <a:avLst/>
                    </a:prstGeom>
                    <a:ln>
                      <a:noFill/>
                    </a:ln>
                    <a:extLst>
                      <a:ext uri="{53640926-AAD7-44D8-BBD7-CCE9431645EC}">
                        <a14:shadowObscured xmlns:a14="http://schemas.microsoft.com/office/drawing/2010/main"/>
                      </a:ext>
                    </a:extLst>
                  </pic:spPr>
                </pic:pic>
              </a:graphicData>
            </a:graphic>
          </wp:inline>
        </w:drawing>
      </w:r>
    </w:p>
    <w:p w14:paraId="0365FD2E" w14:textId="71A7223F" w:rsidR="00962A27" w:rsidRPr="0082285B" w:rsidRDefault="00673A49" w:rsidP="00673A49">
      <w:pPr>
        <w:pStyle w:val="Beschriftung"/>
      </w:pPr>
      <w:bookmarkStart w:id="109" w:name="_Toc89205006"/>
      <w:r w:rsidRPr="0082285B">
        <w:t xml:space="preserve">Figure </w:t>
      </w:r>
      <w:fldSimple w:instr=" SEQ Figure \* ARABIC ">
        <w:r w:rsidR="008520FD" w:rsidRPr="0082285B">
          <w:rPr>
            <w:noProof/>
          </w:rPr>
          <w:t>12</w:t>
        </w:r>
      </w:fldSimple>
      <w:r w:rsidRPr="0082285B">
        <w:t>: ROC-curve of downsampled, tuned Random Forest, temporal split</w:t>
      </w:r>
      <w:bookmarkEnd w:id="109"/>
    </w:p>
    <w:p w14:paraId="1F1A0FC4" w14:textId="1C065DBB" w:rsidR="00C07F92" w:rsidRPr="0082285B" w:rsidRDefault="00C07F92" w:rsidP="00673A49">
      <w:pPr>
        <w:pStyle w:val="Beschriftung"/>
      </w:pPr>
    </w:p>
    <w:tbl>
      <w:tblPr>
        <w:tblStyle w:val="Listentabelle7farbigAkzent1"/>
        <w:tblW w:w="0" w:type="auto"/>
        <w:jc w:val="center"/>
        <w:tblLook w:val="04A0" w:firstRow="1" w:lastRow="0" w:firstColumn="1" w:lastColumn="0" w:noHBand="0" w:noVBand="1"/>
      </w:tblPr>
      <w:tblGrid>
        <w:gridCol w:w="2264"/>
        <w:gridCol w:w="2264"/>
        <w:gridCol w:w="2264"/>
      </w:tblGrid>
      <w:tr w:rsidR="0034594A" w:rsidRPr="0082285B" w14:paraId="15A73495"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29E3D121" w14:textId="77777777" w:rsidR="0034594A" w:rsidRPr="0082285B" w:rsidRDefault="0034594A" w:rsidP="0034594A">
            <w:pPr>
              <w:spacing w:line="276" w:lineRule="auto"/>
              <w:rPr>
                <w:sz w:val="24"/>
                <w:szCs w:val="22"/>
              </w:rPr>
            </w:pPr>
          </w:p>
        </w:tc>
        <w:tc>
          <w:tcPr>
            <w:tcW w:w="4528" w:type="dxa"/>
            <w:gridSpan w:val="2"/>
          </w:tcPr>
          <w:p w14:paraId="23DAA2E0" w14:textId="77777777" w:rsidR="0034594A" w:rsidRPr="0082285B" w:rsidRDefault="0034594A" w:rsidP="0034594A">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34594A" w:rsidRPr="0082285B" w14:paraId="45A22DAF"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A98FD5D" w14:textId="77777777" w:rsidR="0034594A" w:rsidRPr="0082285B" w:rsidRDefault="0034594A" w:rsidP="0034594A">
            <w:pPr>
              <w:spacing w:line="276" w:lineRule="auto"/>
              <w:rPr>
                <w:sz w:val="24"/>
                <w:szCs w:val="22"/>
              </w:rPr>
            </w:pPr>
            <w:r w:rsidRPr="0082285B">
              <w:rPr>
                <w:sz w:val="24"/>
                <w:szCs w:val="22"/>
              </w:rPr>
              <w:t>Prediction</w:t>
            </w:r>
          </w:p>
        </w:tc>
        <w:tc>
          <w:tcPr>
            <w:tcW w:w="2264" w:type="dxa"/>
            <w:shd w:val="clear" w:color="auto" w:fill="auto"/>
          </w:tcPr>
          <w:p w14:paraId="6A3CAC54" w14:textId="77777777" w:rsidR="0034594A" w:rsidRPr="0082285B" w:rsidRDefault="0034594A" w:rsidP="0034594A">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34AC00A9" w14:textId="77777777" w:rsidR="0034594A" w:rsidRPr="0082285B" w:rsidRDefault="0034594A" w:rsidP="0034594A">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34594A" w:rsidRPr="0082285B" w14:paraId="47364CC4"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9BF67B1" w14:textId="77777777" w:rsidR="0034594A" w:rsidRPr="0082285B" w:rsidRDefault="0034594A" w:rsidP="0034594A">
            <w:pPr>
              <w:spacing w:line="276" w:lineRule="auto"/>
              <w:rPr>
                <w:sz w:val="24"/>
                <w:szCs w:val="22"/>
              </w:rPr>
            </w:pPr>
            <w:r w:rsidRPr="0082285B">
              <w:rPr>
                <w:sz w:val="24"/>
                <w:szCs w:val="22"/>
              </w:rPr>
              <w:t>Fire</w:t>
            </w:r>
          </w:p>
        </w:tc>
        <w:tc>
          <w:tcPr>
            <w:tcW w:w="2264" w:type="dxa"/>
            <w:shd w:val="clear" w:color="auto" w:fill="auto"/>
          </w:tcPr>
          <w:p w14:paraId="3EF9D854" w14:textId="7FD8ADA5" w:rsidR="0034594A" w:rsidRPr="0082285B" w:rsidRDefault="0034594A" w:rsidP="0034594A">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524</w:t>
            </w:r>
          </w:p>
        </w:tc>
        <w:tc>
          <w:tcPr>
            <w:tcW w:w="2264" w:type="dxa"/>
            <w:shd w:val="clear" w:color="auto" w:fill="auto"/>
          </w:tcPr>
          <w:p w14:paraId="11ECDF11" w14:textId="43302FCC" w:rsidR="0034594A" w:rsidRPr="0082285B" w:rsidRDefault="0034594A" w:rsidP="0034594A">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3973</w:t>
            </w:r>
          </w:p>
        </w:tc>
      </w:tr>
      <w:tr w:rsidR="0034594A" w:rsidRPr="0082285B" w14:paraId="67A37CED"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092BE0E2" w14:textId="77777777" w:rsidR="0034594A" w:rsidRPr="0082285B" w:rsidRDefault="0034594A" w:rsidP="0034594A">
            <w:pPr>
              <w:spacing w:line="276" w:lineRule="auto"/>
              <w:rPr>
                <w:sz w:val="24"/>
                <w:szCs w:val="22"/>
              </w:rPr>
            </w:pPr>
            <w:r w:rsidRPr="0082285B">
              <w:rPr>
                <w:sz w:val="24"/>
                <w:szCs w:val="22"/>
              </w:rPr>
              <w:t>none</w:t>
            </w:r>
          </w:p>
        </w:tc>
        <w:tc>
          <w:tcPr>
            <w:tcW w:w="2264" w:type="dxa"/>
            <w:shd w:val="clear" w:color="auto" w:fill="auto"/>
          </w:tcPr>
          <w:p w14:paraId="735F043B" w14:textId="2349346A" w:rsidR="0034594A" w:rsidRPr="0082285B" w:rsidRDefault="0034594A" w:rsidP="0034594A">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683</w:t>
            </w:r>
          </w:p>
        </w:tc>
        <w:tc>
          <w:tcPr>
            <w:tcW w:w="2264" w:type="dxa"/>
            <w:shd w:val="clear" w:color="auto" w:fill="auto"/>
          </w:tcPr>
          <w:p w14:paraId="1F324C3D" w14:textId="41457B1C" w:rsidR="0034594A" w:rsidRPr="0082285B" w:rsidRDefault="0034594A" w:rsidP="001A11BE">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4548</w:t>
            </w:r>
          </w:p>
        </w:tc>
      </w:tr>
    </w:tbl>
    <w:p w14:paraId="6CD5A517" w14:textId="2DB4C394" w:rsidR="00962A27" w:rsidRPr="0082285B" w:rsidRDefault="001A11BE" w:rsidP="00673A49">
      <w:pPr>
        <w:pStyle w:val="Beschriftung"/>
      </w:pPr>
      <w:bookmarkStart w:id="110" w:name="_Toc89204980"/>
      <w:r w:rsidRPr="0082285B">
        <w:t xml:space="preserve">Table </w:t>
      </w:r>
      <w:fldSimple w:instr=" SEQ Table \* ARABIC ">
        <w:r w:rsidR="00FE776D" w:rsidRPr="0082285B">
          <w:rPr>
            <w:noProof/>
          </w:rPr>
          <w:t>21</w:t>
        </w:r>
      </w:fldSimple>
      <w:r w:rsidRPr="0082285B">
        <w:t>: Confusion matrix of downsampled, tuned Random Forest, temporal split</w:t>
      </w:r>
      <w:bookmarkEnd w:id="110"/>
    </w:p>
    <w:p w14:paraId="00C915C3" w14:textId="063544EE" w:rsidR="005314D4" w:rsidRPr="0082285B" w:rsidRDefault="005314D4" w:rsidP="005314D4"/>
    <w:tbl>
      <w:tblPr>
        <w:tblStyle w:val="Listentabelle7farbigAkzent1"/>
        <w:tblW w:w="4741" w:type="dxa"/>
        <w:jc w:val="center"/>
        <w:tblLook w:val="04A0" w:firstRow="1" w:lastRow="0" w:firstColumn="1" w:lastColumn="0" w:noHBand="0" w:noVBand="1"/>
      </w:tblPr>
      <w:tblGrid>
        <w:gridCol w:w="2799"/>
        <w:gridCol w:w="1163"/>
        <w:gridCol w:w="1078"/>
      </w:tblGrid>
      <w:tr w:rsidR="00244B55" w:rsidRPr="0082285B" w14:paraId="4394C96C" w14:textId="77777777" w:rsidTr="00244B5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1A9F3E74" w14:textId="77777777" w:rsidR="00244B55" w:rsidRPr="0082285B" w:rsidRDefault="00244B55" w:rsidP="00244B55">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shd w:val="clear" w:color="auto" w:fill="auto"/>
            <w:noWrap/>
            <w:hideMark/>
          </w:tcPr>
          <w:p w14:paraId="6A2BB085" w14:textId="77777777" w:rsidR="00244B55" w:rsidRPr="0082285B" w:rsidRDefault="00244B55" w:rsidP="00244B55">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or</w:t>
            </w:r>
          </w:p>
        </w:tc>
        <w:tc>
          <w:tcPr>
            <w:tcW w:w="1060" w:type="dxa"/>
            <w:shd w:val="clear" w:color="auto" w:fill="auto"/>
            <w:noWrap/>
            <w:hideMark/>
          </w:tcPr>
          <w:p w14:paraId="291FC9FD" w14:textId="77777777" w:rsidR="00244B55" w:rsidRPr="0082285B" w:rsidRDefault="00244B55" w:rsidP="00244B55">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e</w:t>
            </w:r>
          </w:p>
        </w:tc>
      </w:tr>
      <w:tr w:rsidR="00244B55" w:rsidRPr="0082285B" w14:paraId="5D3905C4"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E001E42"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2595A4A4" w14:textId="77777777" w:rsidR="00244B55" w:rsidRPr="0082285B"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8D9F92C" w14:textId="77777777" w:rsidR="00244B55" w:rsidRPr="0082285B"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83731</w:t>
            </w:r>
          </w:p>
        </w:tc>
      </w:tr>
      <w:tr w:rsidR="00244B55" w:rsidRPr="0082285B" w14:paraId="5E08D918"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F9F28E9"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47F16463" w14:textId="77777777" w:rsidR="00244B55" w:rsidRPr="0082285B"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12A4F99E" w14:textId="77777777" w:rsidR="00244B55" w:rsidRPr="0082285B" w:rsidRDefault="00244B55" w:rsidP="00244B55">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16522</w:t>
            </w:r>
          </w:p>
        </w:tc>
      </w:tr>
      <w:tr w:rsidR="00244B55" w:rsidRPr="0082285B" w14:paraId="3C9C3771"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47D5E7D"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289EA30D" w14:textId="77777777" w:rsidR="00244B55" w:rsidRPr="0082285B"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8E1E1B1" w14:textId="77777777" w:rsidR="00244B55" w:rsidRPr="0082285B"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34134</w:t>
            </w:r>
          </w:p>
        </w:tc>
      </w:tr>
      <w:tr w:rsidR="00244B55" w:rsidRPr="0082285B" w14:paraId="1888DF9C"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007B25B"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525231C3" w14:textId="77777777" w:rsidR="00244B55" w:rsidRPr="0082285B"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64BE47A" w14:textId="77777777" w:rsidR="00244B55" w:rsidRPr="0082285B" w:rsidRDefault="00244B55" w:rsidP="00244B55">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434134</w:t>
            </w:r>
          </w:p>
        </w:tc>
      </w:tr>
      <w:tr w:rsidR="00244B55" w:rsidRPr="0082285B" w14:paraId="29B28B1B"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5F71B7E"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03E696FB" w14:textId="77777777" w:rsidR="00244B55" w:rsidRPr="0082285B"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03AC55E" w14:textId="77777777" w:rsidR="00244B55" w:rsidRPr="0082285B"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60699</w:t>
            </w:r>
          </w:p>
        </w:tc>
      </w:tr>
      <w:tr w:rsidR="00244B55" w:rsidRPr="0082285B" w14:paraId="51E6FB10"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18F4A20"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311B73C2" w14:textId="77777777" w:rsidR="00244B55" w:rsidRPr="0082285B"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0534B3EB" w14:textId="77777777" w:rsidR="00244B55" w:rsidRPr="0082285B" w:rsidRDefault="00244B55" w:rsidP="00244B55">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4338</w:t>
            </w:r>
          </w:p>
        </w:tc>
      </w:tr>
      <w:tr w:rsidR="00244B55" w:rsidRPr="0082285B" w14:paraId="18158A3F"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53A7399"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4E7185CE" w14:textId="77777777" w:rsidR="00244B55" w:rsidRPr="0082285B"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42705C7" w14:textId="77777777" w:rsidR="00244B55" w:rsidRPr="0082285B"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92929</w:t>
            </w:r>
          </w:p>
        </w:tc>
      </w:tr>
      <w:tr w:rsidR="00244B55" w:rsidRPr="0082285B" w14:paraId="6303FF6F"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D655C8B" w14:textId="77777777" w:rsidR="00244B55" w:rsidRPr="0082285B" w:rsidRDefault="00244B55" w:rsidP="00244B55">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049C092E" w14:textId="77777777" w:rsidR="00244B55" w:rsidRPr="0082285B"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118E487" w14:textId="77777777" w:rsidR="00244B55" w:rsidRPr="0082285B" w:rsidRDefault="00244B55" w:rsidP="00244B55">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42351</w:t>
            </w:r>
          </w:p>
        </w:tc>
      </w:tr>
    </w:tbl>
    <w:p w14:paraId="44A21F80" w14:textId="787C027D" w:rsidR="00244B55" w:rsidRPr="0082285B" w:rsidRDefault="00244B55" w:rsidP="00673A49">
      <w:pPr>
        <w:pStyle w:val="Beschriftung"/>
      </w:pPr>
      <w:bookmarkStart w:id="111" w:name="_Toc89204981"/>
      <w:r w:rsidRPr="0082285B">
        <w:t xml:space="preserve">Table </w:t>
      </w:r>
      <w:fldSimple w:instr=" SEQ Table \* ARABIC ">
        <w:r w:rsidR="00FE776D" w:rsidRPr="0082285B">
          <w:rPr>
            <w:noProof/>
          </w:rPr>
          <w:t>22</w:t>
        </w:r>
      </w:fldSimple>
      <w:r w:rsidRPr="0082285B">
        <w:t>: Performance metrics of downsampled, tuned Random Fores</w:t>
      </w:r>
      <w:r w:rsidR="00582A80" w:rsidRPr="0082285B">
        <w:t>t</w:t>
      </w:r>
      <w:r w:rsidRPr="0082285B">
        <w:t>, temporal split</w:t>
      </w:r>
      <w:bookmarkEnd w:id="111"/>
    </w:p>
    <w:p w14:paraId="75A82E39" w14:textId="77777777" w:rsidR="00982560" w:rsidRPr="0082285B" w:rsidRDefault="00982560" w:rsidP="00982560">
      <w:pPr>
        <w:sectPr w:rsidR="00982560" w:rsidRPr="0082285B" w:rsidSect="006F45A7">
          <w:pgSz w:w="11900" w:h="16840"/>
          <w:pgMar w:top="1417" w:right="1417" w:bottom="1134" w:left="1417" w:header="708" w:footer="708" w:gutter="0"/>
          <w:cols w:space="708"/>
          <w:docGrid w:linePitch="360"/>
        </w:sectPr>
      </w:pPr>
    </w:p>
    <w:p w14:paraId="5C0A34CF" w14:textId="77777777" w:rsidR="00673A49" w:rsidRPr="0082285B" w:rsidRDefault="003D13ED" w:rsidP="00673A49">
      <w:pPr>
        <w:keepNext/>
        <w:jc w:val="center"/>
      </w:pPr>
      <w:r w:rsidRPr="0082285B">
        <w:rPr>
          <w:noProof/>
        </w:rPr>
        <w:lastRenderedPageBreak/>
        <w:drawing>
          <wp:inline distT="0" distB="0" distL="0" distR="0" wp14:anchorId="0F6FFC32" wp14:editId="2C3D2820">
            <wp:extent cx="3964810" cy="35100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71" cstate="print">
                      <a:extLst>
                        <a:ext uri="{28A0092B-C50C-407E-A947-70E740481C1C}">
                          <a14:useLocalDpi xmlns:a14="http://schemas.microsoft.com/office/drawing/2010/main" val="0"/>
                        </a:ext>
                      </a:extLst>
                    </a:blip>
                    <a:srcRect l="20546" r="19374"/>
                    <a:stretch/>
                  </pic:blipFill>
                  <pic:spPr bwMode="auto">
                    <a:xfrm>
                      <a:off x="0" y="0"/>
                      <a:ext cx="3964810" cy="3510000"/>
                    </a:xfrm>
                    <a:prstGeom prst="rect">
                      <a:avLst/>
                    </a:prstGeom>
                    <a:ln>
                      <a:noFill/>
                    </a:ln>
                    <a:extLst>
                      <a:ext uri="{53640926-AAD7-44D8-BBD7-CCE9431645EC}">
                        <a14:shadowObscured xmlns:a14="http://schemas.microsoft.com/office/drawing/2010/main"/>
                      </a:ext>
                    </a:extLst>
                  </pic:spPr>
                </pic:pic>
              </a:graphicData>
            </a:graphic>
          </wp:inline>
        </w:drawing>
      </w:r>
    </w:p>
    <w:p w14:paraId="2AEEFAC1" w14:textId="39B9A886" w:rsidR="003D13ED" w:rsidRPr="0082285B" w:rsidRDefault="00673A49" w:rsidP="00673A49">
      <w:pPr>
        <w:pStyle w:val="Beschriftung"/>
      </w:pPr>
      <w:bookmarkStart w:id="112" w:name="_Toc89205007"/>
      <w:r w:rsidRPr="0082285B">
        <w:t xml:space="preserve">Figure </w:t>
      </w:r>
      <w:fldSimple w:instr=" SEQ Figure \* ARABIC ">
        <w:r w:rsidR="008520FD" w:rsidRPr="0082285B">
          <w:rPr>
            <w:noProof/>
          </w:rPr>
          <w:t>13</w:t>
        </w:r>
      </w:fldSimple>
      <w:r w:rsidRPr="0082285B">
        <w:t>: ROC-curve of upsampled, tuned Random Forest, temporal split</w:t>
      </w:r>
      <w:bookmarkEnd w:id="112"/>
    </w:p>
    <w:p w14:paraId="08904690" w14:textId="77F3605F" w:rsidR="003D13ED" w:rsidRPr="0082285B" w:rsidRDefault="003D13ED" w:rsidP="003D13ED"/>
    <w:tbl>
      <w:tblPr>
        <w:tblStyle w:val="Listentabelle7farbigAkzent1"/>
        <w:tblW w:w="0" w:type="auto"/>
        <w:jc w:val="center"/>
        <w:tblLook w:val="04A0" w:firstRow="1" w:lastRow="0" w:firstColumn="1" w:lastColumn="0" w:noHBand="0" w:noVBand="1"/>
      </w:tblPr>
      <w:tblGrid>
        <w:gridCol w:w="2264"/>
        <w:gridCol w:w="2264"/>
        <w:gridCol w:w="2264"/>
      </w:tblGrid>
      <w:tr w:rsidR="006035E3" w:rsidRPr="0082285B" w14:paraId="7F104B0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15408906" w14:textId="77777777" w:rsidR="006035E3" w:rsidRPr="0082285B" w:rsidRDefault="006035E3" w:rsidP="00BA0C3E">
            <w:pPr>
              <w:spacing w:line="276" w:lineRule="auto"/>
              <w:rPr>
                <w:sz w:val="24"/>
                <w:szCs w:val="22"/>
              </w:rPr>
            </w:pPr>
          </w:p>
        </w:tc>
        <w:tc>
          <w:tcPr>
            <w:tcW w:w="4528" w:type="dxa"/>
            <w:gridSpan w:val="2"/>
          </w:tcPr>
          <w:p w14:paraId="67D55AFB" w14:textId="77777777" w:rsidR="006035E3" w:rsidRPr="0082285B" w:rsidRDefault="006035E3"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6035E3" w:rsidRPr="0082285B" w14:paraId="5205281F"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F1BA224" w14:textId="77777777" w:rsidR="006035E3" w:rsidRPr="0082285B" w:rsidRDefault="006035E3" w:rsidP="00BA0C3E">
            <w:pPr>
              <w:spacing w:line="276" w:lineRule="auto"/>
              <w:rPr>
                <w:sz w:val="24"/>
                <w:szCs w:val="22"/>
              </w:rPr>
            </w:pPr>
            <w:r w:rsidRPr="0082285B">
              <w:rPr>
                <w:sz w:val="24"/>
                <w:szCs w:val="22"/>
              </w:rPr>
              <w:t>Prediction</w:t>
            </w:r>
          </w:p>
        </w:tc>
        <w:tc>
          <w:tcPr>
            <w:tcW w:w="2264" w:type="dxa"/>
            <w:shd w:val="clear" w:color="auto" w:fill="auto"/>
          </w:tcPr>
          <w:p w14:paraId="5227FAF2" w14:textId="77777777" w:rsidR="006035E3" w:rsidRPr="0082285B" w:rsidRDefault="006035E3"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62D2F4C5" w14:textId="77777777" w:rsidR="006035E3" w:rsidRPr="0082285B" w:rsidRDefault="006035E3"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6035E3" w:rsidRPr="0082285B" w14:paraId="2BA7296A"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2AE0FF16" w14:textId="77777777" w:rsidR="006035E3" w:rsidRPr="0082285B" w:rsidRDefault="006035E3" w:rsidP="00BA0C3E">
            <w:pPr>
              <w:spacing w:line="276" w:lineRule="auto"/>
              <w:rPr>
                <w:sz w:val="24"/>
                <w:szCs w:val="22"/>
              </w:rPr>
            </w:pPr>
            <w:r w:rsidRPr="0082285B">
              <w:rPr>
                <w:sz w:val="24"/>
                <w:szCs w:val="22"/>
              </w:rPr>
              <w:t>Fire</w:t>
            </w:r>
          </w:p>
        </w:tc>
        <w:tc>
          <w:tcPr>
            <w:tcW w:w="2264" w:type="dxa"/>
            <w:shd w:val="clear" w:color="auto" w:fill="auto"/>
          </w:tcPr>
          <w:p w14:paraId="14A6AFF5" w14:textId="7E3F4F3F" w:rsidR="006035E3" w:rsidRPr="0082285B" w:rsidRDefault="006035E3"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44</w:t>
            </w:r>
          </w:p>
        </w:tc>
        <w:tc>
          <w:tcPr>
            <w:tcW w:w="2264" w:type="dxa"/>
            <w:shd w:val="clear" w:color="auto" w:fill="auto"/>
          </w:tcPr>
          <w:p w14:paraId="59B90FFC" w14:textId="4820B65D" w:rsidR="006035E3" w:rsidRPr="0082285B" w:rsidRDefault="006035E3"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226</w:t>
            </w:r>
          </w:p>
        </w:tc>
      </w:tr>
      <w:tr w:rsidR="006035E3" w:rsidRPr="0082285B" w14:paraId="270981E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6EC8C71" w14:textId="77777777" w:rsidR="006035E3" w:rsidRPr="0082285B" w:rsidRDefault="006035E3" w:rsidP="00BA0C3E">
            <w:pPr>
              <w:spacing w:line="276" w:lineRule="auto"/>
              <w:rPr>
                <w:sz w:val="24"/>
                <w:szCs w:val="22"/>
              </w:rPr>
            </w:pPr>
            <w:r w:rsidRPr="0082285B">
              <w:rPr>
                <w:sz w:val="24"/>
                <w:szCs w:val="22"/>
              </w:rPr>
              <w:t>none</w:t>
            </w:r>
          </w:p>
        </w:tc>
        <w:tc>
          <w:tcPr>
            <w:tcW w:w="2264" w:type="dxa"/>
            <w:shd w:val="clear" w:color="auto" w:fill="auto"/>
          </w:tcPr>
          <w:p w14:paraId="7BD4A915" w14:textId="5A12D648" w:rsidR="006035E3" w:rsidRPr="0082285B" w:rsidRDefault="006035E3"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163</w:t>
            </w:r>
          </w:p>
        </w:tc>
        <w:tc>
          <w:tcPr>
            <w:tcW w:w="2264" w:type="dxa"/>
            <w:shd w:val="clear" w:color="auto" w:fill="auto"/>
          </w:tcPr>
          <w:p w14:paraId="28678942" w14:textId="7BAA7A55" w:rsidR="006035E3" w:rsidRPr="0082285B" w:rsidRDefault="006035E3" w:rsidP="00CB54F6">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8295</w:t>
            </w:r>
          </w:p>
        </w:tc>
      </w:tr>
    </w:tbl>
    <w:p w14:paraId="4EC5179E" w14:textId="24A3B66B" w:rsidR="006035E3" w:rsidRPr="0082285B" w:rsidRDefault="00CB54F6" w:rsidP="00673A49">
      <w:pPr>
        <w:pStyle w:val="Beschriftung"/>
      </w:pPr>
      <w:bookmarkStart w:id="113" w:name="_Toc89204982"/>
      <w:r w:rsidRPr="0082285B">
        <w:t xml:space="preserve">Table </w:t>
      </w:r>
      <w:fldSimple w:instr=" SEQ Table \* ARABIC ">
        <w:r w:rsidR="00FE776D" w:rsidRPr="0082285B">
          <w:rPr>
            <w:noProof/>
          </w:rPr>
          <w:t>23</w:t>
        </w:r>
      </w:fldSimple>
      <w:r w:rsidRPr="0082285B">
        <w:t>: Confusion matrix of upsampled, tuned Random Forest, temporal split</w:t>
      </w:r>
      <w:bookmarkEnd w:id="113"/>
    </w:p>
    <w:p w14:paraId="39EEC160" w14:textId="177D4ACE" w:rsidR="00CB54F6" w:rsidRPr="0082285B" w:rsidRDefault="00CB54F6" w:rsidP="00CB54F6"/>
    <w:tbl>
      <w:tblPr>
        <w:tblStyle w:val="Listentabelle7farbigAkzent1"/>
        <w:tblW w:w="4741" w:type="dxa"/>
        <w:jc w:val="center"/>
        <w:tblLook w:val="04A0" w:firstRow="1" w:lastRow="0" w:firstColumn="1" w:lastColumn="0" w:noHBand="0" w:noVBand="1"/>
      </w:tblPr>
      <w:tblGrid>
        <w:gridCol w:w="2799"/>
        <w:gridCol w:w="1163"/>
        <w:gridCol w:w="1078"/>
      </w:tblGrid>
      <w:tr w:rsidR="006B5D08" w:rsidRPr="0082285B" w14:paraId="2F1FEE77" w14:textId="77777777" w:rsidTr="006B5D0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2A81025C" w14:textId="77777777" w:rsidR="006B5D08" w:rsidRPr="0082285B" w:rsidRDefault="006B5D08" w:rsidP="006B5D08">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shd w:val="clear" w:color="auto" w:fill="auto"/>
            <w:noWrap/>
            <w:hideMark/>
          </w:tcPr>
          <w:p w14:paraId="32443BB2" w14:textId="77777777" w:rsidR="006B5D08" w:rsidRPr="0082285B" w:rsidRDefault="006B5D08" w:rsidP="006B5D0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or</w:t>
            </w:r>
          </w:p>
        </w:tc>
        <w:tc>
          <w:tcPr>
            <w:tcW w:w="1060" w:type="dxa"/>
            <w:shd w:val="clear" w:color="auto" w:fill="auto"/>
            <w:noWrap/>
            <w:hideMark/>
          </w:tcPr>
          <w:p w14:paraId="7EB2DEF2" w14:textId="77777777" w:rsidR="006B5D08" w:rsidRPr="0082285B" w:rsidRDefault="006B5D08" w:rsidP="006B5D0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e</w:t>
            </w:r>
          </w:p>
        </w:tc>
      </w:tr>
      <w:tr w:rsidR="006B5D08" w:rsidRPr="0082285B" w14:paraId="17119ECC"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70C0B24"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241461F6" w14:textId="77777777" w:rsidR="006B5D08" w:rsidRPr="0082285B"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CFED3D6" w14:textId="77777777" w:rsidR="006B5D08" w:rsidRPr="0082285B"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5958</w:t>
            </w:r>
          </w:p>
        </w:tc>
      </w:tr>
      <w:tr w:rsidR="006B5D08" w:rsidRPr="0082285B" w14:paraId="55300E7D"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A05BAB9"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68D9110A" w14:textId="77777777" w:rsidR="006B5D08" w:rsidRPr="0082285B"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A6F918F" w14:textId="77777777" w:rsidR="006B5D08" w:rsidRPr="0082285B" w:rsidRDefault="006B5D08" w:rsidP="006B5D0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62963</w:t>
            </w:r>
          </w:p>
        </w:tc>
      </w:tr>
      <w:tr w:rsidR="006B5D08" w:rsidRPr="0082285B" w14:paraId="47B8FD41"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FA8AEB2"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7542C1F8" w14:textId="77777777" w:rsidR="006B5D08" w:rsidRPr="0082285B"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1D184919" w14:textId="77777777" w:rsidR="006B5D08" w:rsidRPr="0082285B"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36454</w:t>
            </w:r>
          </w:p>
        </w:tc>
      </w:tr>
      <w:tr w:rsidR="006B5D08" w:rsidRPr="0082285B" w14:paraId="3310E37D"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ED870CB"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706BEED7" w14:textId="77777777" w:rsidR="006B5D08" w:rsidRPr="0082285B"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7B698CD" w14:textId="77777777" w:rsidR="006B5D08" w:rsidRPr="0082285B" w:rsidRDefault="006B5D08" w:rsidP="006B5D0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36454</w:t>
            </w:r>
          </w:p>
        </w:tc>
      </w:tr>
      <w:tr w:rsidR="006B5D08" w:rsidRPr="0082285B" w14:paraId="3AD6A632"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9F4055C"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117E50D3" w14:textId="77777777" w:rsidR="006B5D08" w:rsidRPr="0082285B"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5EF5D2F" w14:textId="77777777" w:rsidR="006B5D08" w:rsidRPr="0082285B"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92076</w:t>
            </w:r>
          </w:p>
        </w:tc>
      </w:tr>
      <w:tr w:rsidR="006B5D08" w:rsidRPr="0082285B" w14:paraId="011AC9CF"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7B2A900"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7C0A40DC" w14:textId="77777777" w:rsidR="006B5D08" w:rsidRPr="0082285B"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0672C49" w14:textId="77777777" w:rsidR="006B5D08" w:rsidRPr="0082285B" w:rsidRDefault="006B5D08" w:rsidP="006B5D0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53276</w:t>
            </w:r>
          </w:p>
        </w:tc>
      </w:tr>
      <w:tr w:rsidR="006B5D08" w:rsidRPr="0082285B" w14:paraId="192382BD"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BBCC324"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13973E15" w14:textId="77777777" w:rsidR="006B5D08" w:rsidRPr="0082285B"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C357057" w14:textId="77777777" w:rsidR="006B5D08" w:rsidRPr="0082285B"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04104</w:t>
            </w:r>
          </w:p>
        </w:tc>
      </w:tr>
      <w:tr w:rsidR="006B5D08" w:rsidRPr="0082285B" w14:paraId="07D7087B"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25B4AEE" w14:textId="77777777" w:rsidR="006B5D08" w:rsidRPr="0082285B" w:rsidRDefault="006B5D08" w:rsidP="006B5D08">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03563DC5" w14:textId="77777777" w:rsidR="006B5D08" w:rsidRPr="0082285B"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1E8C4F9D" w14:textId="77777777" w:rsidR="006B5D08" w:rsidRPr="0082285B" w:rsidRDefault="006B5D08" w:rsidP="006B5D08">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37977</w:t>
            </w:r>
          </w:p>
        </w:tc>
      </w:tr>
    </w:tbl>
    <w:p w14:paraId="3CAB8CE4" w14:textId="205874BE" w:rsidR="00CB54F6" w:rsidRPr="0082285B" w:rsidRDefault="006B5D08" w:rsidP="00673A49">
      <w:pPr>
        <w:pStyle w:val="Beschriftung"/>
      </w:pPr>
      <w:bookmarkStart w:id="114" w:name="_Toc89204983"/>
      <w:r w:rsidRPr="0082285B">
        <w:t xml:space="preserve">Table </w:t>
      </w:r>
      <w:fldSimple w:instr=" SEQ Table \* ARABIC ">
        <w:r w:rsidR="00FE776D" w:rsidRPr="0082285B">
          <w:rPr>
            <w:noProof/>
          </w:rPr>
          <w:t>24</w:t>
        </w:r>
      </w:fldSimple>
      <w:r w:rsidRPr="0082285B">
        <w:t>:</w:t>
      </w:r>
      <w:r w:rsidR="00C3044A" w:rsidRPr="0082285B">
        <w:t xml:space="preserve"> </w:t>
      </w:r>
      <w:r w:rsidRPr="0082285B">
        <w:t>Performance metrics of upsampled, tuned Random Forest, temporal split</w:t>
      </w:r>
      <w:bookmarkEnd w:id="114"/>
    </w:p>
    <w:p w14:paraId="5471D46B" w14:textId="77777777" w:rsidR="007C453B" w:rsidRPr="0082285B" w:rsidRDefault="007C453B" w:rsidP="009A003A">
      <w:pPr>
        <w:sectPr w:rsidR="007C453B" w:rsidRPr="0082285B" w:rsidSect="006F45A7">
          <w:pgSz w:w="11900" w:h="16840"/>
          <w:pgMar w:top="1417" w:right="1417" w:bottom="1134" w:left="1417" w:header="708" w:footer="708" w:gutter="0"/>
          <w:cols w:space="708"/>
          <w:docGrid w:linePitch="360"/>
        </w:sectPr>
      </w:pPr>
    </w:p>
    <w:p w14:paraId="2DEEE36A" w14:textId="36C40366" w:rsidR="007C453B" w:rsidRPr="0082285B" w:rsidRDefault="007C453B" w:rsidP="007C453B">
      <w:pPr>
        <w:pStyle w:val="berschrift3"/>
        <w:numPr>
          <w:ilvl w:val="2"/>
          <w:numId w:val="4"/>
        </w:numPr>
      </w:pPr>
      <w:bookmarkStart w:id="115" w:name="_Toc89203245"/>
      <w:r w:rsidRPr="0082285B">
        <w:lastRenderedPageBreak/>
        <w:t>Random Forest: Hyperparameter tuning, random split</w:t>
      </w:r>
      <w:bookmarkEnd w:id="115"/>
    </w:p>
    <w:p w14:paraId="40A5D0F7" w14:textId="77777777" w:rsidR="00673A49" w:rsidRPr="0082285B" w:rsidRDefault="00922105" w:rsidP="00673A49">
      <w:pPr>
        <w:keepNext/>
        <w:jc w:val="center"/>
      </w:pPr>
      <w:r w:rsidRPr="0082285B">
        <w:rPr>
          <w:noProof/>
        </w:rPr>
        <w:drawing>
          <wp:inline distT="0" distB="0" distL="0" distR="0" wp14:anchorId="3953BC8D" wp14:editId="41391A82">
            <wp:extent cx="3748339" cy="3510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72" cstate="print">
                      <a:extLst>
                        <a:ext uri="{28A0092B-C50C-407E-A947-70E740481C1C}">
                          <a14:useLocalDpi xmlns:a14="http://schemas.microsoft.com/office/drawing/2010/main" val="0"/>
                        </a:ext>
                      </a:extLst>
                    </a:blip>
                    <a:srcRect l="20374" r="22827"/>
                    <a:stretch/>
                  </pic:blipFill>
                  <pic:spPr bwMode="auto">
                    <a:xfrm>
                      <a:off x="0" y="0"/>
                      <a:ext cx="3748339" cy="3510000"/>
                    </a:xfrm>
                    <a:prstGeom prst="rect">
                      <a:avLst/>
                    </a:prstGeom>
                    <a:ln>
                      <a:noFill/>
                    </a:ln>
                    <a:extLst>
                      <a:ext uri="{53640926-AAD7-44D8-BBD7-CCE9431645EC}">
                        <a14:shadowObscured xmlns:a14="http://schemas.microsoft.com/office/drawing/2010/main"/>
                      </a:ext>
                    </a:extLst>
                  </pic:spPr>
                </pic:pic>
              </a:graphicData>
            </a:graphic>
          </wp:inline>
        </w:drawing>
      </w:r>
    </w:p>
    <w:p w14:paraId="5F4753DB" w14:textId="385A53CB" w:rsidR="00922105" w:rsidRPr="0082285B" w:rsidRDefault="00673A49" w:rsidP="00673A49">
      <w:pPr>
        <w:pStyle w:val="Beschriftung"/>
      </w:pPr>
      <w:bookmarkStart w:id="116" w:name="_Toc89205008"/>
      <w:r w:rsidRPr="0082285B">
        <w:t xml:space="preserve">Figure </w:t>
      </w:r>
      <w:fldSimple w:instr=" SEQ Figure \* ARABIC ">
        <w:r w:rsidR="008520FD" w:rsidRPr="0082285B">
          <w:rPr>
            <w:noProof/>
          </w:rPr>
          <w:t>14</w:t>
        </w:r>
      </w:fldSimple>
      <w:r w:rsidRPr="0082285B">
        <w:t>: ROC-curve of downsampled, tuned Random Forest, randomized split</w:t>
      </w:r>
      <w:bookmarkEnd w:id="116"/>
    </w:p>
    <w:p w14:paraId="23B8FA22" w14:textId="406E07D8" w:rsidR="009A003A" w:rsidRPr="0082285B" w:rsidRDefault="009A003A" w:rsidP="00673A49">
      <w:pPr>
        <w:pStyle w:val="Beschriftung"/>
      </w:pPr>
    </w:p>
    <w:tbl>
      <w:tblPr>
        <w:tblStyle w:val="Listentabelle7farbigAkzent1"/>
        <w:tblW w:w="0" w:type="auto"/>
        <w:jc w:val="center"/>
        <w:tblLook w:val="04A0" w:firstRow="1" w:lastRow="0" w:firstColumn="1" w:lastColumn="0" w:noHBand="0" w:noVBand="1"/>
      </w:tblPr>
      <w:tblGrid>
        <w:gridCol w:w="2264"/>
        <w:gridCol w:w="2264"/>
        <w:gridCol w:w="2264"/>
      </w:tblGrid>
      <w:tr w:rsidR="00922105" w:rsidRPr="0082285B" w14:paraId="4409092A"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39F42FA0" w14:textId="77777777" w:rsidR="00922105" w:rsidRPr="0082285B" w:rsidRDefault="00922105" w:rsidP="00BA0C3E">
            <w:pPr>
              <w:spacing w:line="276" w:lineRule="auto"/>
              <w:rPr>
                <w:sz w:val="24"/>
                <w:szCs w:val="22"/>
              </w:rPr>
            </w:pPr>
          </w:p>
        </w:tc>
        <w:tc>
          <w:tcPr>
            <w:tcW w:w="4528" w:type="dxa"/>
            <w:gridSpan w:val="2"/>
          </w:tcPr>
          <w:p w14:paraId="67D3D115" w14:textId="77777777" w:rsidR="00922105" w:rsidRPr="0082285B" w:rsidRDefault="00922105"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922105" w:rsidRPr="0082285B" w14:paraId="3863DAFE"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9B177BC" w14:textId="77777777" w:rsidR="00922105" w:rsidRPr="0082285B" w:rsidRDefault="00922105" w:rsidP="00BA0C3E">
            <w:pPr>
              <w:spacing w:line="276" w:lineRule="auto"/>
              <w:rPr>
                <w:sz w:val="24"/>
                <w:szCs w:val="22"/>
              </w:rPr>
            </w:pPr>
            <w:r w:rsidRPr="0082285B">
              <w:rPr>
                <w:sz w:val="24"/>
                <w:szCs w:val="22"/>
              </w:rPr>
              <w:t>Prediction</w:t>
            </w:r>
          </w:p>
        </w:tc>
        <w:tc>
          <w:tcPr>
            <w:tcW w:w="2264" w:type="dxa"/>
            <w:shd w:val="clear" w:color="auto" w:fill="auto"/>
          </w:tcPr>
          <w:p w14:paraId="184B3B38" w14:textId="77777777" w:rsidR="00922105" w:rsidRPr="0082285B" w:rsidRDefault="009221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192B979B" w14:textId="77777777" w:rsidR="00922105" w:rsidRPr="0082285B" w:rsidRDefault="009221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922105" w:rsidRPr="0082285B" w14:paraId="6FE08875"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69D51943" w14:textId="77777777" w:rsidR="00922105" w:rsidRPr="0082285B" w:rsidRDefault="00922105" w:rsidP="00BA0C3E">
            <w:pPr>
              <w:spacing w:line="276" w:lineRule="auto"/>
              <w:rPr>
                <w:sz w:val="24"/>
                <w:szCs w:val="22"/>
              </w:rPr>
            </w:pPr>
            <w:r w:rsidRPr="0082285B">
              <w:rPr>
                <w:sz w:val="24"/>
                <w:szCs w:val="22"/>
              </w:rPr>
              <w:t>Fire</w:t>
            </w:r>
          </w:p>
        </w:tc>
        <w:tc>
          <w:tcPr>
            <w:tcW w:w="2264" w:type="dxa"/>
            <w:shd w:val="clear" w:color="auto" w:fill="auto"/>
          </w:tcPr>
          <w:p w14:paraId="2F371B1F" w14:textId="306312B1" w:rsidR="00922105" w:rsidRPr="0082285B" w:rsidRDefault="0092210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504</w:t>
            </w:r>
          </w:p>
        </w:tc>
        <w:tc>
          <w:tcPr>
            <w:tcW w:w="2264" w:type="dxa"/>
            <w:shd w:val="clear" w:color="auto" w:fill="auto"/>
          </w:tcPr>
          <w:p w14:paraId="701850CC" w14:textId="4A716EFC" w:rsidR="00922105" w:rsidRPr="0082285B" w:rsidRDefault="0092210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4118</w:t>
            </w:r>
          </w:p>
        </w:tc>
      </w:tr>
      <w:tr w:rsidR="00922105" w:rsidRPr="0082285B" w14:paraId="5023CE01"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3DFF581" w14:textId="77777777" w:rsidR="00922105" w:rsidRPr="0082285B" w:rsidRDefault="00922105" w:rsidP="00BA0C3E">
            <w:pPr>
              <w:spacing w:line="276" w:lineRule="auto"/>
              <w:rPr>
                <w:sz w:val="24"/>
                <w:szCs w:val="22"/>
              </w:rPr>
            </w:pPr>
            <w:r w:rsidRPr="0082285B">
              <w:rPr>
                <w:sz w:val="24"/>
                <w:szCs w:val="22"/>
              </w:rPr>
              <w:t>none</w:t>
            </w:r>
          </w:p>
        </w:tc>
        <w:tc>
          <w:tcPr>
            <w:tcW w:w="2264" w:type="dxa"/>
            <w:shd w:val="clear" w:color="auto" w:fill="auto"/>
          </w:tcPr>
          <w:p w14:paraId="11DA193A" w14:textId="29155055" w:rsidR="00922105" w:rsidRPr="0082285B" w:rsidRDefault="009221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35</w:t>
            </w:r>
          </w:p>
        </w:tc>
        <w:tc>
          <w:tcPr>
            <w:tcW w:w="2264" w:type="dxa"/>
            <w:shd w:val="clear" w:color="auto" w:fill="auto"/>
          </w:tcPr>
          <w:p w14:paraId="770684DB" w14:textId="27A7A124" w:rsidR="00922105" w:rsidRPr="0082285B" w:rsidRDefault="00922105" w:rsidP="00922105">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4971</w:t>
            </w:r>
          </w:p>
        </w:tc>
      </w:tr>
    </w:tbl>
    <w:p w14:paraId="7AF7A503" w14:textId="55545F6D" w:rsidR="00922105" w:rsidRPr="0082285B" w:rsidRDefault="00922105" w:rsidP="00673A49">
      <w:pPr>
        <w:pStyle w:val="Beschriftung"/>
      </w:pPr>
      <w:bookmarkStart w:id="117" w:name="_Toc89204984"/>
      <w:r w:rsidRPr="0082285B">
        <w:t xml:space="preserve">Table </w:t>
      </w:r>
      <w:fldSimple w:instr=" SEQ Table \* ARABIC ">
        <w:r w:rsidR="00FE776D" w:rsidRPr="0082285B">
          <w:rPr>
            <w:noProof/>
          </w:rPr>
          <w:t>25</w:t>
        </w:r>
      </w:fldSimple>
      <w:r w:rsidRPr="0082285B">
        <w:t>: Confusion matrix of downsampled, tuned Random Forest, randomized split</w:t>
      </w:r>
      <w:bookmarkEnd w:id="117"/>
    </w:p>
    <w:p w14:paraId="4409672A" w14:textId="37C7A201" w:rsidR="00690AF3" w:rsidRPr="0082285B" w:rsidRDefault="00690AF3" w:rsidP="00690AF3"/>
    <w:tbl>
      <w:tblPr>
        <w:tblStyle w:val="Gitternetztabelle3Akzent1"/>
        <w:tblW w:w="4741" w:type="dxa"/>
        <w:jc w:val="center"/>
        <w:tblLook w:val="04A0" w:firstRow="1" w:lastRow="0" w:firstColumn="1" w:lastColumn="0" w:noHBand="0" w:noVBand="1"/>
      </w:tblPr>
      <w:tblGrid>
        <w:gridCol w:w="2799"/>
        <w:gridCol w:w="1164"/>
        <w:gridCol w:w="1079"/>
      </w:tblGrid>
      <w:tr w:rsidR="00690AF3" w:rsidRPr="0082285B" w14:paraId="619B471D" w14:textId="77777777" w:rsidTr="00690A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420E606B" w14:textId="77777777" w:rsidR="00690AF3" w:rsidRPr="0082285B" w:rsidRDefault="00690AF3" w:rsidP="00690AF3">
            <w:pPr>
              <w:spacing w:line="276" w:lineRule="auto"/>
              <w:jc w:val="center"/>
              <w:rPr>
                <w:rFonts w:ascii="Calibri" w:hAnsi="Calibri" w:cs="Calibri"/>
                <w:color w:val="000000"/>
                <w:sz w:val="22"/>
                <w:szCs w:val="22"/>
              </w:rPr>
            </w:pPr>
            <w:r w:rsidRPr="0082285B">
              <w:rPr>
                <w:rFonts w:ascii="Calibri" w:hAnsi="Calibri" w:cs="Calibri"/>
                <w:color w:val="000000"/>
                <w:sz w:val="22"/>
                <w:szCs w:val="22"/>
              </w:rPr>
              <w:t>.metric</w:t>
            </w:r>
          </w:p>
        </w:tc>
        <w:tc>
          <w:tcPr>
            <w:tcW w:w="1060" w:type="dxa"/>
            <w:shd w:val="clear" w:color="auto" w:fill="auto"/>
            <w:noWrap/>
            <w:hideMark/>
          </w:tcPr>
          <w:p w14:paraId="3C95C329" w14:textId="77777777" w:rsidR="00690AF3" w:rsidRPr="0082285B" w:rsidRDefault="00690AF3" w:rsidP="00690AF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or</w:t>
            </w:r>
          </w:p>
        </w:tc>
        <w:tc>
          <w:tcPr>
            <w:tcW w:w="1060" w:type="dxa"/>
            <w:shd w:val="clear" w:color="auto" w:fill="auto"/>
            <w:noWrap/>
            <w:hideMark/>
          </w:tcPr>
          <w:p w14:paraId="586CD103" w14:textId="77777777" w:rsidR="00690AF3" w:rsidRPr="0082285B" w:rsidRDefault="00690AF3" w:rsidP="00690AF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estimate</w:t>
            </w:r>
          </w:p>
        </w:tc>
      </w:tr>
      <w:tr w:rsidR="00690AF3" w:rsidRPr="0082285B" w14:paraId="57B16CF2"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D041A60"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41748B7F" w14:textId="77777777" w:rsidR="00690AF3" w:rsidRPr="0082285B"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2F1870F0" w14:textId="77777777" w:rsidR="00690AF3" w:rsidRPr="0082285B"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91599</w:t>
            </w:r>
          </w:p>
        </w:tc>
      </w:tr>
      <w:tr w:rsidR="00690AF3" w:rsidRPr="0082285B" w14:paraId="7F26FF85"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CAD5DE0"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31F72BAC" w14:textId="77777777" w:rsidR="00690AF3" w:rsidRPr="0082285B"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2534265" w14:textId="77777777" w:rsidR="00690AF3" w:rsidRPr="0082285B" w:rsidRDefault="00690AF3" w:rsidP="00690AF3">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09044</w:t>
            </w:r>
          </w:p>
        </w:tc>
      </w:tr>
      <w:tr w:rsidR="00690AF3" w:rsidRPr="0082285B" w14:paraId="7E4BFA19"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62581A3"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37EB087B" w14:textId="77777777" w:rsidR="00690AF3" w:rsidRPr="0082285B"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EB12E59" w14:textId="77777777" w:rsidR="00690AF3" w:rsidRPr="0082285B"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8732</w:t>
            </w:r>
          </w:p>
        </w:tc>
      </w:tr>
      <w:tr w:rsidR="00690AF3" w:rsidRPr="0082285B" w14:paraId="2486B4C6"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3C69541"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3458C857" w14:textId="77777777" w:rsidR="00690AF3" w:rsidRPr="0082285B"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D0A7065" w14:textId="77777777" w:rsidR="00690AF3" w:rsidRPr="0082285B" w:rsidRDefault="00690AF3" w:rsidP="00690AF3">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8732</w:t>
            </w:r>
          </w:p>
        </w:tc>
      </w:tr>
      <w:tr w:rsidR="00690AF3" w:rsidRPr="0082285B" w14:paraId="0FCE6C52"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ED1E0DA"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34ABEBA1" w14:textId="77777777" w:rsidR="00690AF3" w:rsidRPr="0082285B"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27B5090" w14:textId="77777777" w:rsidR="00690AF3" w:rsidRPr="0082285B"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8434</w:t>
            </w:r>
          </w:p>
        </w:tc>
      </w:tr>
      <w:tr w:rsidR="00690AF3" w:rsidRPr="0082285B" w14:paraId="7385A396"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D1E4E9E"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0EBAF285" w14:textId="77777777" w:rsidR="00690AF3" w:rsidRPr="0082285B"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4F69A2E" w14:textId="77777777" w:rsidR="00690AF3" w:rsidRPr="0082285B" w:rsidRDefault="00690AF3" w:rsidP="00690AF3">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6936</w:t>
            </w:r>
          </w:p>
        </w:tc>
      </w:tr>
      <w:tr w:rsidR="00690AF3" w:rsidRPr="0082285B" w14:paraId="3E370BDE"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8E19944"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31C1B592" w14:textId="77777777" w:rsidR="00690AF3" w:rsidRPr="0082285B"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F5F8325" w14:textId="77777777" w:rsidR="00690AF3" w:rsidRPr="0082285B"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42792</w:t>
            </w:r>
          </w:p>
        </w:tc>
      </w:tr>
      <w:tr w:rsidR="00690AF3" w:rsidRPr="0082285B" w14:paraId="5DB48A6F"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0CF0D00" w14:textId="77777777" w:rsidR="00690AF3" w:rsidRPr="0082285B" w:rsidRDefault="00690AF3" w:rsidP="00690AF3">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0232B28A" w14:textId="77777777" w:rsidR="00690AF3" w:rsidRPr="0082285B"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DF7FD12" w14:textId="77777777" w:rsidR="00690AF3" w:rsidRPr="0082285B" w:rsidRDefault="00690AF3" w:rsidP="00690AF3">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910686</w:t>
            </w:r>
          </w:p>
        </w:tc>
      </w:tr>
    </w:tbl>
    <w:p w14:paraId="009EE1D9" w14:textId="000DFF34" w:rsidR="00690AF3" w:rsidRPr="0082285B" w:rsidRDefault="00690AF3" w:rsidP="00673A49">
      <w:pPr>
        <w:pStyle w:val="Beschriftung"/>
      </w:pPr>
      <w:bookmarkStart w:id="118" w:name="_Toc89204985"/>
      <w:r w:rsidRPr="0082285B">
        <w:t xml:space="preserve">Table </w:t>
      </w:r>
      <w:fldSimple w:instr=" SEQ Table \* ARABIC ">
        <w:r w:rsidR="00FE776D" w:rsidRPr="0082285B">
          <w:rPr>
            <w:noProof/>
          </w:rPr>
          <w:t>26</w:t>
        </w:r>
      </w:fldSimple>
      <w:r w:rsidRPr="0082285B">
        <w:t>: Performance metrics of downsampled, tuned Random Forest, randomized split</w:t>
      </w:r>
      <w:bookmarkEnd w:id="118"/>
    </w:p>
    <w:p w14:paraId="4CE362A9" w14:textId="77777777" w:rsidR="00983648" w:rsidRPr="0082285B" w:rsidRDefault="00983648" w:rsidP="00983648">
      <w:pPr>
        <w:sectPr w:rsidR="00983648" w:rsidRPr="0082285B" w:rsidSect="006F45A7">
          <w:pgSz w:w="11900" w:h="16840"/>
          <w:pgMar w:top="1417" w:right="1417" w:bottom="1134" w:left="1417" w:header="708" w:footer="708" w:gutter="0"/>
          <w:cols w:space="708"/>
          <w:docGrid w:linePitch="360"/>
        </w:sectPr>
      </w:pPr>
    </w:p>
    <w:p w14:paraId="11D08A36" w14:textId="3D6B519D" w:rsidR="00CC23D3" w:rsidRPr="0082285B" w:rsidRDefault="00CC23D3" w:rsidP="00CC23D3">
      <w:pPr>
        <w:pStyle w:val="berschrift3"/>
        <w:numPr>
          <w:ilvl w:val="2"/>
          <w:numId w:val="4"/>
        </w:numPr>
      </w:pPr>
      <w:bookmarkStart w:id="119" w:name="_Toc89203246"/>
      <w:r w:rsidRPr="0082285B">
        <w:lastRenderedPageBreak/>
        <w:t>xgboost: naïve estimation, temporal split</w:t>
      </w:r>
      <w:bookmarkEnd w:id="119"/>
    </w:p>
    <w:p w14:paraId="43AE70EE" w14:textId="77777777" w:rsidR="008520FD" w:rsidRPr="0082285B" w:rsidRDefault="00DA6BC2" w:rsidP="009608BE">
      <w:r w:rsidRPr="0082285B">
        <w:rPr>
          <w:noProof/>
        </w:rPr>
        <w:drawing>
          <wp:inline distT="0" distB="0" distL="0" distR="0" wp14:anchorId="4F62CB5D" wp14:editId="46BAC09F">
            <wp:extent cx="5756910" cy="350139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56910" cy="3501390"/>
                    </a:xfrm>
                    <a:prstGeom prst="rect">
                      <a:avLst/>
                    </a:prstGeom>
                  </pic:spPr>
                </pic:pic>
              </a:graphicData>
            </a:graphic>
          </wp:inline>
        </w:drawing>
      </w:r>
    </w:p>
    <w:p w14:paraId="635A8B53" w14:textId="12221779" w:rsidR="00DA6BC2" w:rsidRPr="0082285B" w:rsidRDefault="008520FD" w:rsidP="008520FD">
      <w:pPr>
        <w:pStyle w:val="Beschriftung"/>
      </w:pPr>
      <w:bookmarkStart w:id="120" w:name="_Toc89205009"/>
      <w:r w:rsidRPr="0082285B">
        <w:t xml:space="preserve">Figure </w:t>
      </w:r>
      <w:fldSimple w:instr=" SEQ Figure \* ARABIC ">
        <w:r w:rsidRPr="0082285B">
          <w:rPr>
            <w:noProof/>
          </w:rPr>
          <w:t>15</w:t>
        </w:r>
      </w:fldSimple>
      <w:r w:rsidRPr="0082285B">
        <w:t>: ROC- curve of naïve xgboost model</w:t>
      </w:r>
      <w:bookmarkEnd w:id="120"/>
    </w:p>
    <w:p w14:paraId="5FFB75CF" w14:textId="0DE21F88" w:rsidR="00983648" w:rsidRPr="0082285B" w:rsidRDefault="00983648" w:rsidP="008520FD">
      <w:pPr>
        <w:pStyle w:val="Beschriftung"/>
        <w:jc w:val="both"/>
      </w:pPr>
    </w:p>
    <w:tbl>
      <w:tblPr>
        <w:tblStyle w:val="Listentabelle7farbigAkzent1"/>
        <w:tblW w:w="0" w:type="auto"/>
        <w:jc w:val="center"/>
        <w:tblLook w:val="04A0" w:firstRow="1" w:lastRow="0" w:firstColumn="1" w:lastColumn="0" w:noHBand="0" w:noVBand="1"/>
      </w:tblPr>
      <w:tblGrid>
        <w:gridCol w:w="2264"/>
        <w:gridCol w:w="2264"/>
        <w:gridCol w:w="2264"/>
      </w:tblGrid>
      <w:tr w:rsidR="002168F9" w:rsidRPr="0082285B" w14:paraId="356F162B"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69DA399" w14:textId="77777777" w:rsidR="002168F9" w:rsidRPr="0082285B" w:rsidRDefault="002168F9" w:rsidP="00BA0C3E">
            <w:pPr>
              <w:spacing w:line="276" w:lineRule="auto"/>
              <w:rPr>
                <w:sz w:val="24"/>
                <w:szCs w:val="22"/>
              </w:rPr>
            </w:pPr>
          </w:p>
        </w:tc>
        <w:tc>
          <w:tcPr>
            <w:tcW w:w="4528" w:type="dxa"/>
            <w:gridSpan w:val="2"/>
          </w:tcPr>
          <w:p w14:paraId="2899F595" w14:textId="77777777" w:rsidR="002168F9" w:rsidRPr="0082285B" w:rsidRDefault="002168F9"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2168F9" w:rsidRPr="0082285B" w14:paraId="05090F0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01B23C94" w14:textId="77777777" w:rsidR="002168F9" w:rsidRPr="0082285B" w:rsidRDefault="002168F9" w:rsidP="00BA0C3E">
            <w:pPr>
              <w:spacing w:line="276" w:lineRule="auto"/>
              <w:rPr>
                <w:sz w:val="24"/>
                <w:szCs w:val="22"/>
              </w:rPr>
            </w:pPr>
            <w:r w:rsidRPr="0082285B">
              <w:rPr>
                <w:sz w:val="24"/>
                <w:szCs w:val="22"/>
              </w:rPr>
              <w:t>Prediction</w:t>
            </w:r>
          </w:p>
        </w:tc>
        <w:tc>
          <w:tcPr>
            <w:tcW w:w="2264" w:type="dxa"/>
            <w:shd w:val="clear" w:color="auto" w:fill="auto"/>
          </w:tcPr>
          <w:p w14:paraId="2DCA9BC9" w14:textId="77777777" w:rsidR="002168F9" w:rsidRPr="0082285B" w:rsidRDefault="002168F9"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50C73354" w14:textId="77777777" w:rsidR="002168F9" w:rsidRPr="0082285B" w:rsidRDefault="002168F9"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2168F9" w:rsidRPr="0082285B" w14:paraId="2795B598"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479286DD" w14:textId="77777777" w:rsidR="002168F9" w:rsidRPr="0082285B" w:rsidRDefault="002168F9" w:rsidP="00BA0C3E">
            <w:pPr>
              <w:spacing w:line="276" w:lineRule="auto"/>
              <w:rPr>
                <w:sz w:val="24"/>
                <w:szCs w:val="22"/>
              </w:rPr>
            </w:pPr>
            <w:r w:rsidRPr="0082285B">
              <w:rPr>
                <w:sz w:val="24"/>
                <w:szCs w:val="22"/>
              </w:rPr>
              <w:t>Fire</w:t>
            </w:r>
          </w:p>
        </w:tc>
        <w:tc>
          <w:tcPr>
            <w:tcW w:w="2264" w:type="dxa"/>
            <w:shd w:val="clear" w:color="auto" w:fill="auto"/>
          </w:tcPr>
          <w:p w14:paraId="5B4CA7C5" w14:textId="23B86EA7" w:rsidR="002168F9" w:rsidRPr="0082285B" w:rsidRDefault="002168F9"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431</w:t>
            </w:r>
          </w:p>
        </w:tc>
        <w:tc>
          <w:tcPr>
            <w:tcW w:w="2264" w:type="dxa"/>
            <w:shd w:val="clear" w:color="auto" w:fill="auto"/>
          </w:tcPr>
          <w:p w14:paraId="26CD2874" w14:textId="384462CF" w:rsidR="002168F9" w:rsidRPr="0082285B" w:rsidRDefault="002168F9"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3509</w:t>
            </w:r>
          </w:p>
        </w:tc>
      </w:tr>
      <w:tr w:rsidR="002168F9" w:rsidRPr="0082285B" w14:paraId="3FB1C4C5"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35645EB0" w14:textId="77777777" w:rsidR="002168F9" w:rsidRPr="0082285B" w:rsidRDefault="002168F9" w:rsidP="00BA0C3E">
            <w:pPr>
              <w:spacing w:line="276" w:lineRule="auto"/>
              <w:rPr>
                <w:sz w:val="24"/>
                <w:szCs w:val="22"/>
              </w:rPr>
            </w:pPr>
            <w:r w:rsidRPr="0082285B">
              <w:rPr>
                <w:sz w:val="24"/>
                <w:szCs w:val="22"/>
              </w:rPr>
              <w:t>none</w:t>
            </w:r>
          </w:p>
        </w:tc>
        <w:tc>
          <w:tcPr>
            <w:tcW w:w="2264" w:type="dxa"/>
            <w:shd w:val="clear" w:color="auto" w:fill="auto"/>
          </w:tcPr>
          <w:p w14:paraId="669150F0" w14:textId="14DCBABE" w:rsidR="002168F9" w:rsidRPr="0082285B" w:rsidRDefault="002168F9"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776</w:t>
            </w:r>
          </w:p>
        </w:tc>
        <w:tc>
          <w:tcPr>
            <w:tcW w:w="2264" w:type="dxa"/>
            <w:shd w:val="clear" w:color="auto" w:fill="auto"/>
          </w:tcPr>
          <w:p w14:paraId="6FDB0092" w14:textId="7E75162D" w:rsidR="002168F9" w:rsidRPr="0082285B" w:rsidRDefault="002168F9" w:rsidP="002168F9">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5012</w:t>
            </w:r>
          </w:p>
        </w:tc>
      </w:tr>
    </w:tbl>
    <w:p w14:paraId="2B4314B6" w14:textId="08BD6B83" w:rsidR="00DA6BC2" w:rsidRPr="0082285B" w:rsidRDefault="002168F9" w:rsidP="00673A49">
      <w:pPr>
        <w:pStyle w:val="Beschriftung"/>
      </w:pPr>
      <w:bookmarkStart w:id="121" w:name="_Toc89204986"/>
      <w:r w:rsidRPr="0082285B">
        <w:t xml:space="preserve">Table </w:t>
      </w:r>
      <w:fldSimple w:instr=" SEQ Table \* ARABIC ">
        <w:r w:rsidR="00FE776D" w:rsidRPr="0082285B">
          <w:rPr>
            <w:noProof/>
          </w:rPr>
          <w:t>27</w:t>
        </w:r>
      </w:fldSimple>
      <w:r w:rsidRPr="0082285B">
        <w:t>: Confusion matrix of naïve xgboost model</w:t>
      </w:r>
      <w:bookmarkEnd w:id="121"/>
    </w:p>
    <w:p w14:paraId="33D13AA2" w14:textId="5CD6AD80" w:rsidR="002168F9" w:rsidRPr="0082285B" w:rsidRDefault="002168F9" w:rsidP="002168F9"/>
    <w:tbl>
      <w:tblPr>
        <w:tblStyle w:val="Listentabelle7farbigAkzent1"/>
        <w:tblW w:w="3681" w:type="dxa"/>
        <w:jc w:val="center"/>
        <w:tblLook w:val="04A0" w:firstRow="1" w:lastRow="0" w:firstColumn="1" w:lastColumn="0" w:noHBand="0" w:noVBand="1"/>
      </w:tblPr>
      <w:tblGrid>
        <w:gridCol w:w="2799"/>
        <w:gridCol w:w="1078"/>
      </w:tblGrid>
      <w:tr w:rsidR="004B1E56" w:rsidRPr="0082285B" w14:paraId="427413D9" w14:textId="77777777" w:rsidTr="004B1E5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2D9DC7FC" w14:textId="77777777" w:rsidR="004B1E56" w:rsidRPr="0082285B" w:rsidRDefault="004B1E56" w:rsidP="00BA0C3E">
            <w:pPr>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shd w:val="clear" w:color="auto" w:fill="auto"/>
            <w:noWrap/>
            <w:hideMark/>
          </w:tcPr>
          <w:p w14:paraId="190DD369" w14:textId="77777777" w:rsidR="004B1E56" w:rsidRPr="0082285B" w:rsidRDefault="004B1E56"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e</w:t>
            </w:r>
          </w:p>
        </w:tc>
      </w:tr>
      <w:tr w:rsidR="004B1E56" w:rsidRPr="0082285B" w14:paraId="73234D33" w14:textId="77777777" w:rsidTr="004B1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A2A4837" w14:textId="77777777" w:rsidR="004B1E56" w:rsidRPr="0082285B" w:rsidRDefault="004B1E56" w:rsidP="00BA0C3E">
            <w:pPr>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432164C2" w14:textId="77777777" w:rsidR="004B1E56" w:rsidRPr="0082285B" w:rsidRDefault="004B1E56"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5586</w:t>
            </w:r>
          </w:p>
        </w:tc>
      </w:tr>
      <w:tr w:rsidR="004B1E56" w:rsidRPr="0082285B" w14:paraId="262B67CD" w14:textId="77777777" w:rsidTr="004B1E56">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C559EDB" w14:textId="77777777" w:rsidR="004B1E56" w:rsidRPr="0082285B" w:rsidRDefault="004B1E56" w:rsidP="00BA0C3E">
            <w:pPr>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6BBBFED0" w14:textId="77777777" w:rsidR="004B1E56" w:rsidRPr="0082285B" w:rsidRDefault="004B1E56"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09391</w:t>
            </w:r>
          </w:p>
        </w:tc>
      </w:tr>
      <w:tr w:rsidR="004B1E56" w:rsidRPr="0082285B" w14:paraId="205ABD3E" w14:textId="77777777" w:rsidTr="004B1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A39EF39" w14:textId="77777777" w:rsidR="004B1E56" w:rsidRPr="0082285B" w:rsidRDefault="004B1E56" w:rsidP="00BA0C3E">
            <w:pPr>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4B9B500C" w14:textId="77777777" w:rsidR="004B1E56" w:rsidRPr="0082285B" w:rsidRDefault="004B1E56"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357084</w:t>
            </w:r>
          </w:p>
        </w:tc>
      </w:tr>
      <w:tr w:rsidR="004B1E56" w:rsidRPr="0082285B" w14:paraId="1C5915A9" w14:textId="77777777" w:rsidTr="004B1E56">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41AC80B" w14:textId="77777777" w:rsidR="004B1E56" w:rsidRPr="0082285B" w:rsidRDefault="004B1E56" w:rsidP="00BA0C3E">
            <w:pPr>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227923A4" w14:textId="77777777" w:rsidR="004B1E56" w:rsidRPr="0082285B" w:rsidRDefault="004B1E56"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67476</w:t>
            </w:r>
          </w:p>
        </w:tc>
      </w:tr>
      <w:tr w:rsidR="004B1E56" w:rsidRPr="0082285B" w14:paraId="06D5D1C0" w14:textId="77777777" w:rsidTr="004B1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0A0A806" w14:textId="77777777" w:rsidR="004B1E56" w:rsidRPr="0082285B" w:rsidRDefault="004B1E56" w:rsidP="00BA0C3E">
            <w:pPr>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4E5AA76D" w14:textId="77777777" w:rsidR="004B1E56" w:rsidRPr="0082285B" w:rsidRDefault="004B1E56"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36147</w:t>
            </w:r>
          </w:p>
        </w:tc>
      </w:tr>
      <w:tr w:rsidR="004B1E56" w:rsidRPr="0082285B" w14:paraId="56BDA844" w14:textId="77777777" w:rsidTr="004B1E56">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3DC5B5C" w14:textId="77777777" w:rsidR="004B1E56" w:rsidRPr="0082285B" w:rsidRDefault="004B1E56" w:rsidP="00BA0C3E">
            <w:pPr>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47A9C37F" w14:textId="77777777" w:rsidR="004B1E56" w:rsidRPr="0082285B" w:rsidRDefault="004B1E56" w:rsidP="004B1E56">
            <w:pPr>
              <w:keepNext/>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41072</w:t>
            </w:r>
          </w:p>
        </w:tc>
      </w:tr>
    </w:tbl>
    <w:p w14:paraId="32CAEAC8" w14:textId="7B7583DB" w:rsidR="004B1E56" w:rsidRPr="0082285B" w:rsidRDefault="004B1E56" w:rsidP="00673A49">
      <w:pPr>
        <w:pStyle w:val="Beschriftung"/>
      </w:pPr>
      <w:bookmarkStart w:id="122" w:name="_Toc89204987"/>
      <w:r w:rsidRPr="0082285B">
        <w:t xml:space="preserve">Table </w:t>
      </w:r>
      <w:fldSimple w:instr=" SEQ Table \* ARABIC ">
        <w:r w:rsidR="00FE776D" w:rsidRPr="0082285B">
          <w:rPr>
            <w:noProof/>
          </w:rPr>
          <w:t>28</w:t>
        </w:r>
      </w:fldSimple>
      <w:r w:rsidRPr="0082285B">
        <w:t>: Performance metrics of naïve xgboost model</w:t>
      </w:r>
      <w:bookmarkEnd w:id="122"/>
    </w:p>
    <w:p w14:paraId="75609143" w14:textId="77777777" w:rsidR="004B1E56" w:rsidRPr="0082285B" w:rsidRDefault="004B1E56" w:rsidP="004B1E56">
      <w:pPr>
        <w:sectPr w:rsidR="004B1E56" w:rsidRPr="0082285B" w:rsidSect="006F45A7">
          <w:pgSz w:w="11900" w:h="16840"/>
          <w:pgMar w:top="1417" w:right="1417" w:bottom="1134" w:left="1417" w:header="708" w:footer="708" w:gutter="0"/>
          <w:cols w:space="708"/>
          <w:docGrid w:linePitch="360"/>
        </w:sectPr>
      </w:pPr>
    </w:p>
    <w:p w14:paraId="33CE4361" w14:textId="728F912E" w:rsidR="0028076E" w:rsidRPr="0082285B" w:rsidRDefault="0028076E" w:rsidP="0028076E">
      <w:pPr>
        <w:pStyle w:val="berschrift3"/>
        <w:numPr>
          <w:ilvl w:val="2"/>
          <w:numId w:val="4"/>
        </w:numPr>
      </w:pPr>
      <w:bookmarkStart w:id="123" w:name="_Toc89203247"/>
      <w:r w:rsidRPr="0082285B">
        <w:lastRenderedPageBreak/>
        <w:t>xgboost: Hyperparameter tuning, temporal split</w:t>
      </w:r>
      <w:bookmarkEnd w:id="123"/>
    </w:p>
    <w:p w14:paraId="7C09EDC3" w14:textId="77777777" w:rsidR="008520FD" w:rsidRPr="0082285B" w:rsidRDefault="00013518" w:rsidP="008520FD">
      <w:pPr>
        <w:keepNext/>
        <w:jc w:val="center"/>
      </w:pPr>
      <w:r w:rsidRPr="0082285B">
        <w:rPr>
          <w:noProof/>
        </w:rPr>
        <w:drawing>
          <wp:inline distT="0" distB="0" distL="0" distR="0" wp14:anchorId="5870409D" wp14:editId="057C73F9">
            <wp:extent cx="3666983" cy="3510000"/>
            <wp:effectExtent l="0" t="0" r="0" b="0"/>
            <wp:docPr id="18" name="Grafik 1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isch enthält.&#10;&#10;Automatisch generierte Beschreibung"/>
                    <pic:cNvPicPr/>
                  </pic:nvPicPr>
                  <pic:blipFill rotWithShape="1">
                    <a:blip r:embed="rId74" cstate="print">
                      <a:extLst>
                        <a:ext uri="{28A0092B-C50C-407E-A947-70E740481C1C}">
                          <a14:useLocalDpi xmlns:a14="http://schemas.microsoft.com/office/drawing/2010/main" val="0"/>
                        </a:ext>
                      </a:extLst>
                    </a:blip>
                    <a:srcRect l="21410" r="21791"/>
                    <a:stretch/>
                  </pic:blipFill>
                  <pic:spPr bwMode="auto">
                    <a:xfrm>
                      <a:off x="0" y="0"/>
                      <a:ext cx="3666983" cy="3510000"/>
                    </a:xfrm>
                    <a:prstGeom prst="rect">
                      <a:avLst/>
                    </a:prstGeom>
                    <a:ln>
                      <a:noFill/>
                    </a:ln>
                    <a:extLst>
                      <a:ext uri="{53640926-AAD7-44D8-BBD7-CCE9431645EC}">
                        <a14:shadowObscured xmlns:a14="http://schemas.microsoft.com/office/drawing/2010/main"/>
                      </a:ext>
                    </a:extLst>
                  </pic:spPr>
                </pic:pic>
              </a:graphicData>
            </a:graphic>
          </wp:inline>
        </w:drawing>
      </w:r>
    </w:p>
    <w:p w14:paraId="3461FF07" w14:textId="7B45D747" w:rsidR="00013518" w:rsidRPr="0082285B" w:rsidRDefault="008520FD" w:rsidP="008520FD">
      <w:pPr>
        <w:pStyle w:val="Beschriftung"/>
      </w:pPr>
      <w:bookmarkStart w:id="124" w:name="_Toc89205010"/>
      <w:r w:rsidRPr="0082285B">
        <w:t xml:space="preserve">Figure </w:t>
      </w:r>
      <w:fldSimple w:instr=" SEQ Figure \* ARABIC ">
        <w:r w:rsidRPr="0082285B">
          <w:rPr>
            <w:noProof/>
          </w:rPr>
          <w:t>16</w:t>
        </w:r>
      </w:fldSimple>
      <w:r w:rsidRPr="0082285B">
        <w:t>: ROC-curve of downsampled, tuned xgboost, temporal split</w:t>
      </w:r>
      <w:bookmarkEnd w:id="124"/>
    </w:p>
    <w:p w14:paraId="4160BCD3" w14:textId="77777777" w:rsidR="008520FD" w:rsidRPr="0082285B" w:rsidRDefault="008520FD" w:rsidP="008520FD"/>
    <w:tbl>
      <w:tblPr>
        <w:tblStyle w:val="Listentabelle7farbigAkzent1"/>
        <w:tblW w:w="0" w:type="auto"/>
        <w:jc w:val="center"/>
        <w:tblLook w:val="04A0" w:firstRow="1" w:lastRow="0" w:firstColumn="1" w:lastColumn="0" w:noHBand="0" w:noVBand="1"/>
      </w:tblPr>
      <w:tblGrid>
        <w:gridCol w:w="2264"/>
        <w:gridCol w:w="2264"/>
        <w:gridCol w:w="2264"/>
      </w:tblGrid>
      <w:tr w:rsidR="00013518" w:rsidRPr="0082285B" w14:paraId="794BE8F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1A121D6" w14:textId="77777777" w:rsidR="00013518" w:rsidRPr="0082285B" w:rsidRDefault="00013518" w:rsidP="00BA0C3E">
            <w:pPr>
              <w:spacing w:line="276" w:lineRule="auto"/>
              <w:rPr>
                <w:sz w:val="24"/>
                <w:szCs w:val="22"/>
              </w:rPr>
            </w:pPr>
          </w:p>
        </w:tc>
        <w:tc>
          <w:tcPr>
            <w:tcW w:w="4528" w:type="dxa"/>
            <w:gridSpan w:val="2"/>
          </w:tcPr>
          <w:p w14:paraId="1D9BB3C2" w14:textId="77777777" w:rsidR="00013518" w:rsidRPr="0082285B" w:rsidRDefault="00013518"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013518" w:rsidRPr="0082285B" w14:paraId="3F8F9DD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70359972" w14:textId="77777777" w:rsidR="00013518" w:rsidRPr="0082285B" w:rsidRDefault="00013518" w:rsidP="00BA0C3E">
            <w:pPr>
              <w:spacing w:line="276" w:lineRule="auto"/>
              <w:rPr>
                <w:sz w:val="24"/>
                <w:szCs w:val="22"/>
              </w:rPr>
            </w:pPr>
            <w:r w:rsidRPr="0082285B">
              <w:rPr>
                <w:sz w:val="24"/>
                <w:szCs w:val="22"/>
              </w:rPr>
              <w:t>Prediction</w:t>
            </w:r>
          </w:p>
        </w:tc>
        <w:tc>
          <w:tcPr>
            <w:tcW w:w="2264" w:type="dxa"/>
            <w:shd w:val="clear" w:color="auto" w:fill="auto"/>
          </w:tcPr>
          <w:p w14:paraId="534C8BBF" w14:textId="77777777" w:rsidR="00013518" w:rsidRPr="0082285B" w:rsidRDefault="0001351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3A99F66E" w14:textId="77777777" w:rsidR="00013518" w:rsidRPr="0082285B" w:rsidRDefault="0001351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013518" w:rsidRPr="0082285B" w14:paraId="580714F2"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3A7570A" w14:textId="77777777" w:rsidR="00013518" w:rsidRPr="0082285B" w:rsidRDefault="00013518" w:rsidP="00BA0C3E">
            <w:pPr>
              <w:spacing w:line="276" w:lineRule="auto"/>
              <w:rPr>
                <w:sz w:val="24"/>
                <w:szCs w:val="22"/>
              </w:rPr>
            </w:pPr>
            <w:r w:rsidRPr="0082285B">
              <w:rPr>
                <w:sz w:val="24"/>
                <w:szCs w:val="22"/>
              </w:rPr>
              <w:t>Fire</w:t>
            </w:r>
          </w:p>
        </w:tc>
        <w:tc>
          <w:tcPr>
            <w:tcW w:w="2264" w:type="dxa"/>
            <w:shd w:val="clear" w:color="auto" w:fill="auto"/>
          </w:tcPr>
          <w:p w14:paraId="45C2DFDE" w14:textId="54F1954A" w:rsidR="00013518" w:rsidRPr="0082285B" w:rsidRDefault="0001351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653</w:t>
            </w:r>
          </w:p>
        </w:tc>
        <w:tc>
          <w:tcPr>
            <w:tcW w:w="2264" w:type="dxa"/>
            <w:shd w:val="clear" w:color="auto" w:fill="auto"/>
          </w:tcPr>
          <w:p w14:paraId="60131B31" w14:textId="2752D0EA" w:rsidR="00013518" w:rsidRPr="0082285B" w:rsidRDefault="0001351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6132</w:t>
            </w:r>
          </w:p>
        </w:tc>
      </w:tr>
      <w:tr w:rsidR="00013518" w:rsidRPr="0082285B" w14:paraId="1A11CD97"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2BB6234" w14:textId="77777777" w:rsidR="00013518" w:rsidRPr="0082285B" w:rsidRDefault="00013518" w:rsidP="00BA0C3E">
            <w:pPr>
              <w:spacing w:line="276" w:lineRule="auto"/>
              <w:rPr>
                <w:sz w:val="24"/>
                <w:szCs w:val="22"/>
              </w:rPr>
            </w:pPr>
            <w:r w:rsidRPr="0082285B">
              <w:rPr>
                <w:sz w:val="24"/>
                <w:szCs w:val="22"/>
              </w:rPr>
              <w:t>none</w:t>
            </w:r>
          </w:p>
        </w:tc>
        <w:tc>
          <w:tcPr>
            <w:tcW w:w="2264" w:type="dxa"/>
            <w:shd w:val="clear" w:color="auto" w:fill="auto"/>
          </w:tcPr>
          <w:p w14:paraId="09B33A03" w14:textId="146BFBAB" w:rsidR="00013518" w:rsidRPr="0082285B" w:rsidRDefault="0001351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554</w:t>
            </w:r>
          </w:p>
        </w:tc>
        <w:tc>
          <w:tcPr>
            <w:tcW w:w="2264" w:type="dxa"/>
            <w:shd w:val="clear" w:color="auto" w:fill="auto"/>
          </w:tcPr>
          <w:p w14:paraId="3BC545C1" w14:textId="19F94C84" w:rsidR="00013518" w:rsidRPr="0082285B" w:rsidRDefault="00013518" w:rsidP="00013518">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2389</w:t>
            </w:r>
          </w:p>
        </w:tc>
      </w:tr>
    </w:tbl>
    <w:p w14:paraId="0B220406" w14:textId="230B8594" w:rsidR="00013518" w:rsidRPr="0082285B" w:rsidRDefault="00013518" w:rsidP="00673A49">
      <w:pPr>
        <w:pStyle w:val="Beschriftung"/>
      </w:pPr>
      <w:bookmarkStart w:id="125" w:name="_Toc89204988"/>
      <w:r w:rsidRPr="0082285B">
        <w:t xml:space="preserve">Table </w:t>
      </w:r>
      <w:fldSimple w:instr=" SEQ Table \* ARABIC ">
        <w:r w:rsidR="00FE776D" w:rsidRPr="0082285B">
          <w:rPr>
            <w:noProof/>
          </w:rPr>
          <w:t>29</w:t>
        </w:r>
      </w:fldSimple>
      <w:r w:rsidRPr="0082285B">
        <w:t>: Confusion matrix of downsampled, tuned xgboost, temporal split</w:t>
      </w:r>
      <w:bookmarkEnd w:id="125"/>
    </w:p>
    <w:p w14:paraId="722958E9" w14:textId="3744C9E6" w:rsidR="00013518" w:rsidRPr="0082285B" w:rsidRDefault="00013518" w:rsidP="00013518"/>
    <w:tbl>
      <w:tblPr>
        <w:tblStyle w:val="Listentabelle7farbigAkzent1"/>
        <w:tblW w:w="4741" w:type="dxa"/>
        <w:jc w:val="center"/>
        <w:tblLook w:val="04A0" w:firstRow="1" w:lastRow="0" w:firstColumn="1" w:lastColumn="0" w:noHBand="0" w:noVBand="1"/>
      </w:tblPr>
      <w:tblGrid>
        <w:gridCol w:w="2799"/>
        <w:gridCol w:w="1163"/>
        <w:gridCol w:w="1078"/>
      </w:tblGrid>
      <w:tr w:rsidR="00013518" w:rsidRPr="0082285B" w14:paraId="4D17A656" w14:textId="77777777" w:rsidTr="000135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5FFF021A" w14:textId="77777777" w:rsidR="00013518" w:rsidRPr="0082285B" w:rsidRDefault="00013518" w:rsidP="00013518">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shd w:val="clear" w:color="auto" w:fill="auto"/>
            <w:noWrap/>
            <w:hideMark/>
          </w:tcPr>
          <w:p w14:paraId="55008426" w14:textId="77777777" w:rsidR="00013518" w:rsidRPr="0082285B" w:rsidRDefault="00013518" w:rsidP="0001351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or</w:t>
            </w:r>
          </w:p>
        </w:tc>
        <w:tc>
          <w:tcPr>
            <w:tcW w:w="1060" w:type="dxa"/>
            <w:shd w:val="clear" w:color="auto" w:fill="auto"/>
            <w:noWrap/>
            <w:hideMark/>
          </w:tcPr>
          <w:p w14:paraId="0FDA8471" w14:textId="77777777" w:rsidR="00013518" w:rsidRPr="0082285B" w:rsidRDefault="00013518" w:rsidP="0001351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e</w:t>
            </w:r>
          </w:p>
        </w:tc>
      </w:tr>
      <w:tr w:rsidR="00013518" w:rsidRPr="0082285B" w14:paraId="411806C5"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F550F6E"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1D3DAECD" w14:textId="77777777" w:rsidR="00013518" w:rsidRPr="0082285B"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267BF05" w14:textId="77777777" w:rsidR="00013518" w:rsidRPr="0082285B"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63413</w:t>
            </w:r>
          </w:p>
        </w:tc>
      </w:tr>
      <w:tr w:rsidR="00013518" w:rsidRPr="0082285B" w14:paraId="1362BEAC"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1C8993E"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17ABCC06" w14:textId="77777777" w:rsidR="00013518" w:rsidRPr="0082285B"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4BEB642" w14:textId="77777777" w:rsidR="00013518" w:rsidRPr="0082285B" w:rsidRDefault="00013518" w:rsidP="0001351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96242</w:t>
            </w:r>
          </w:p>
        </w:tc>
      </w:tr>
      <w:tr w:rsidR="00013518" w:rsidRPr="0082285B" w14:paraId="22B398CA"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E3984E8"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0FAC8982" w14:textId="77777777" w:rsidR="00013518" w:rsidRPr="0082285B"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6923EFCE" w14:textId="77777777" w:rsidR="00013518" w:rsidRPr="0082285B"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1011</w:t>
            </w:r>
          </w:p>
        </w:tc>
      </w:tr>
      <w:tr w:rsidR="00013518" w:rsidRPr="0082285B" w14:paraId="3E2F2B83"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EF946E3"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1C215393" w14:textId="77777777" w:rsidR="00013518" w:rsidRPr="0082285B"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58FF177" w14:textId="77777777" w:rsidR="00013518" w:rsidRPr="0082285B" w:rsidRDefault="00013518" w:rsidP="0001351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541011</w:t>
            </w:r>
          </w:p>
        </w:tc>
      </w:tr>
      <w:tr w:rsidR="00013518" w:rsidRPr="0082285B" w14:paraId="6875AAD8"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2A50CCB"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00E8972D" w14:textId="77777777" w:rsidR="00013518" w:rsidRPr="0082285B"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5FC3B23" w14:textId="77777777" w:rsidR="00013518" w:rsidRPr="0082285B"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5001</w:t>
            </w:r>
          </w:p>
        </w:tc>
      </w:tr>
      <w:tr w:rsidR="00013518" w:rsidRPr="0082285B" w14:paraId="686699B9"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52812E3"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6D694FF3" w14:textId="77777777" w:rsidR="00013518" w:rsidRPr="0082285B"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C2D1409" w14:textId="77777777" w:rsidR="00013518" w:rsidRPr="0082285B" w:rsidRDefault="00013518" w:rsidP="0001351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75094</w:t>
            </w:r>
          </w:p>
        </w:tc>
      </w:tr>
      <w:tr w:rsidR="00013518" w:rsidRPr="0082285B" w14:paraId="20F8CD3D"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324432C"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6131B737" w14:textId="77777777" w:rsidR="00013518" w:rsidRPr="0082285B"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B4E96B7" w14:textId="77777777" w:rsidR="00013518" w:rsidRPr="0082285B"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75196</w:t>
            </w:r>
          </w:p>
        </w:tc>
      </w:tr>
      <w:tr w:rsidR="00013518" w:rsidRPr="0082285B" w14:paraId="1A6DB08E"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3E66013" w14:textId="77777777" w:rsidR="00013518" w:rsidRPr="0082285B" w:rsidRDefault="00013518" w:rsidP="00013518">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3800743F" w14:textId="77777777" w:rsidR="00013518" w:rsidRPr="0082285B"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04786956" w14:textId="77777777" w:rsidR="00013518" w:rsidRPr="0082285B" w:rsidRDefault="00013518" w:rsidP="00013518">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23905</w:t>
            </w:r>
          </w:p>
        </w:tc>
      </w:tr>
    </w:tbl>
    <w:p w14:paraId="65023BB8" w14:textId="4816F22F" w:rsidR="00013518" w:rsidRPr="0082285B" w:rsidRDefault="00013518" w:rsidP="00673A49">
      <w:pPr>
        <w:pStyle w:val="Beschriftung"/>
      </w:pPr>
      <w:bookmarkStart w:id="126" w:name="_Toc89204989"/>
      <w:r w:rsidRPr="0082285B">
        <w:t xml:space="preserve">Table </w:t>
      </w:r>
      <w:fldSimple w:instr=" SEQ Table \* ARABIC ">
        <w:r w:rsidR="00FE776D" w:rsidRPr="0082285B">
          <w:rPr>
            <w:noProof/>
          </w:rPr>
          <w:t>30</w:t>
        </w:r>
      </w:fldSimple>
      <w:r w:rsidRPr="0082285B">
        <w:t>: Performance metrics for downsampled, tuned xgboost, temporal split</w:t>
      </w:r>
      <w:bookmarkEnd w:id="126"/>
    </w:p>
    <w:p w14:paraId="769ACAB1" w14:textId="77777777" w:rsidR="007A12FF" w:rsidRPr="0082285B" w:rsidRDefault="00CD598A" w:rsidP="009608BE">
      <w:pPr>
        <w:jc w:val="center"/>
      </w:pPr>
      <w:r w:rsidRPr="0082285B">
        <w:rPr>
          <w:noProof/>
        </w:rPr>
        <w:lastRenderedPageBreak/>
        <w:drawing>
          <wp:inline distT="0" distB="0" distL="0" distR="0" wp14:anchorId="1C0F185E" wp14:editId="1279D3A1">
            <wp:extent cx="3839459" cy="351000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pic:cNvPicPr/>
                  </pic:nvPicPr>
                  <pic:blipFill rotWithShape="1">
                    <a:blip r:embed="rId75" cstate="print">
                      <a:extLst>
                        <a:ext uri="{28A0092B-C50C-407E-A947-70E740481C1C}">
                          <a14:useLocalDpi xmlns:a14="http://schemas.microsoft.com/office/drawing/2010/main" val="0"/>
                        </a:ext>
                      </a:extLst>
                    </a:blip>
                    <a:srcRect l="21410" r="20410"/>
                    <a:stretch/>
                  </pic:blipFill>
                  <pic:spPr bwMode="auto">
                    <a:xfrm>
                      <a:off x="0" y="0"/>
                      <a:ext cx="3839459" cy="3510000"/>
                    </a:xfrm>
                    <a:prstGeom prst="rect">
                      <a:avLst/>
                    </a:prstGeom>
                    <a:ln>
                      <a:noFill/>
                    </a:ln>
                    <a:extLst>
                      <a:ext uri="{53640926-AAD7-44D8-BBD7-CCE9431645EC}">
                        <a14:shadowObscured xmlns:a14="http://schemas.microsoft.com/office/drawing/2010/main"/>
                      </a:ext>
                    </a:extLst>
                  </pic:spPr>
                </pic:pic>
              </a:graphicData>
            </a:graphic>
          </wp:inline>
        </w:drawing>
      </w:r>
    </w:p>
    <w:p w14:paraId="53353511" w14:textId="107A8B9E" w:rsidR="00CD598A" w:rsidRPr="0082285B" w:rsidRDefault="007A12FF" w:rsidP="00673A49">
      <w:pPr>
        <w:pStyle w:val="Beschriftung"/>
      </w:pPr>
      <w:bookmarkStart w:id="127" w:name="_Toc89205011"/>
      <w:r w:rsidRPr="0082285B">
        <w:t xml:space="preserve">Figure </w:t>
      </w:r>
      <w:fldSimple w:instr=" SEQ Figure \* ARABIC ">
        <w:r w:rsidR="008520FD" w:rsidRPr="0082285B">
          <w:rPr>
            <w:noProof/>
          </w:rPr>
          <w:t>17</w:t>
        </w:r>
      </w:fldSimple>
      <w:r w:rsidRPr="0082285B">
        <w:t>: ROC-curve of upsampled, tuned xgboost, temporal split</w:t>
      </w:r>
      <w:bookmarkEnd w:id="127"/>
    </w:p>
    <w:p w14:paraId="5A723B9B" w14:textId="060F94EB" w:rsidR="00CD598A" w:rsidRPr="0082285B" w:rsidRDefault="00CD598A" w:rsidP="00673A49">
      <w:pPr>
        <w:pStyle w:val="Beschriftung"/>
      </w:pPr>
    </w:p>
    <w:tbl>
      <w:tblPr>
        <w:tblStyle w:val="Listentabelle7farbigAkzent1"/>
        <w:tblW w:w="0" w:type="auto"/>
        <w:jc w:val="center"/>
        <w:tblLook w:val="04A0" w:firstRow="1" w:lastRow="0" w:firstColumn="1" w:lastColumn="0" w:noHBand="0" w:noVBand="1"/>
      </w:tblPr>
      <w:tblGrid>
        <w:gridCol w:w="2264"/>
        <w:gridCol w:w="2264"/>
        <w:gridCol w:w="2264"/>
      </w:tblGrid>
      <w:tr w:rsidR="00CD598A" w:rsidRPr="0082285B" w14:paraId="78ACE2C0"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DD41023" w14:textId="77777777" w:rsidR="00CD598A" w:rsidRPr="0082285B" w:rsidRDefault="00CD598A" w:rsidP="00BA0C3E">
            <w:pPr>
              <w:spacing w:line="276" w:lineRule="auto"/>
              <w:rPr>
                <w:sz w:val="24"/>
                <w:szCs w:val="22"/>
              </w:rPr>
            </w:pPr>
          </w:p>
        </w:tc>
        <w:tc>
          <w:tcPr>
            <w:tcW w:w="4528" w:type="dxa"/>
            <w:gridSpan w:val="2"/>
          </w:tcPr>
          <w:p w14:paraId="1B7BD526" w14:textId="77777777" w:rsidR="00CD598A" w:rsidRPr="0082285B" w:rsidRDefault="00CD598A"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CD598A" w:rsidRPr="0082285B" w14:paraId="0975AB7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B83D8B0" w14:textId="77777777" w:rsidR="00CD598A" w:rsidRPr="0082285B" w:rsidRDefault="00CD598A" w:rsidP="00BA0C3E">
            <w:pPr>
              <w:spacing w:line="276" w:lineRule="auto"/>
              <w:rPr>
                <w:sz w:val="24"/>
                <w:szCs w:val="22"/>
              </w:rPr>
            </w:pPr>
            <w:r w:rsidRPr="0082285B">
              <w:rPr>
                <w:sz w:val="24"/>
                <w:szCs w:val="22"/>
              </w:rPr>
              <w:t>Prediction</w:t>
            </w:r>
          </w:p>
        </w:tc>
        <w:tc>
          <w:tcPr>
            <w:tcW w:w="2264" w:type="dxa"/>
            <w:shd w:val="clear" w:color="auto" w:fill="auto"/>
          </w:tcPr>
          <w:p w14:paraId="2C1C9202" w14:textId="77777777" w:rsidR="00CD598A" w:rsidRPr="0082285B" w:rsidRDefault="00CD598A"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5F1A27CC" w14:textId="77777777" w:rsidR="00CD598A" w:rsidRPr="0082285B" w:rsidRDefault="00CD598A"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CD598A" w:rsidRPr="0082285B" w14:paraId="6116EA44"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2405685" w14:textId="77777777" w:rsidR="00CD598A" w:rsidRPr="0082285B" w:rsidRDefault="00CD598A" w:rsidP="00BA0C3E">
            <w:pPr>
              <w:spacing w:line="276" w:lineRule="auto"/>
              <w:rPr>
                <w:sz w:val="24"/>
                <w:szCs w:val="22"/>
              </w:rPr>
            </w:pPr>
            <w:r w:rsidRPr="0082285B">
              <w:rPr>
                <w:sz w:val="24"/>
                <w:szCs w:val="22"/>
              </w:rPr>
              <w:t>Fire</w:t>
            </w:r>
          </w:p>
        </w:tc>
        <w:tc>
          <w:tcPr>
            <w:tcW w:w="2264" w:type="dxa"/>
            <w:shd w:val="clear" w:color="auto" w:fill="auto"/>
          </w:tcPr>
          <w:p w14:paraId="7943CEB5" w14:textId="42A0573B" w:rsidR="00CD598A" w:rsidRPr="0082285B" w:rsidRDefault="00CD598A"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10</w:t>
            </w:r>
          </w:p>
        </w:tc>
        <w:tc>
          <w:tcPr>
            <w:tcW w:w="2264" w:type="dxa"/>
            <w:shd w:val="clear" w:color="auto" w:fill="auto"/>
          </w:tcPr>
          <w:p w14:paraId="395DDDE8" w14:textId="46B32446" w:rsidR="00CD598A" w:rsidRPr="0082285B" w:rsidRDefault="00CD598A"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61</w:t>
            </w:r>
          </w:p>
        </w:tc>
      </w:tr>
      <w:tr w:rsidR="00CD598A" w:rsidRPr="0082285B" w14:paraId="0CC7CD82"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261C80" w14:textId="77777777" w:rsidR="00CD598A" w:rsidRPr="0082285B" w:rsidRDefault="00CD598A" w:rsidP="00BA0C3E">
            <w:pPr>
              <w:spacing w:line="276" w:lineRule="auto"/>
              <w:rPr>
                <w:sz w:val="24"/>
                <w:szCs w:val="22"/>
              </w:rPr>
            </w:pPr>
            <w:r w:rsidRPr="0082285B">
              <w:rPr>
                <w:sz w:val="24"/>
                <w:szCs w:val="22"/>
              </w:rPr>
              <w:t>none</w:t>
            </w:r>
          </w:p>
        </w:tc>
        <w:tc>
          <w:tcPr>
            <w:tcW w:w="2264" w:type="dxa"/>
            <w:shd w:val="clear" w:color="auto" w:fill="auto"/>
          </w:tcPr>
          <w:p w14:paraId="1C2046A0" w14:textId="75EE8FE5" w:rsidR="00CD598A" w:rsidRPr="0082285B" w:rsidRDefault="00CD598A"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197</w:t>
            </w:r>
          </w:p>
        </w:tc>
        <w:tc>
          <w:tcPr>
            <w:tcW w:w="2264" w:type="dxa"/>
            <w:shd w:val="clear" w:color="auto" w:fill="auto"/>
          </w:tcPr>
          <w:p w14:paraId="1D421FB9" w14:textId="60736889" w:rsidR="00CD598A" w:rsidRPr="0082285B" w:rsidRDefault="00CD598A" w:rsidP="00CD598A">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8460</w:t>
            </w:r>
          </w:p>
        </w:tc>
      </w:tr>
    </w:tbl>
    <w:p w14:paraId="09A4DACC" w14:textId="79099F1C" w:rsidR="00CD598A" w:rsidRPr="0082285B" w:rsidRDefault="00CD598A" w:rsidP="00673A49">
      <w:pPr>
        <w:pStyle w:val="Beschriftung"/>
      </w:pPr>
      <w:bookmarkStart w:id="128" w:name="_Toc89204990"/>
      <w:r w:rsidRPr="0082285B">
        <w:t xml:space="preserve">Table </w:t>
      </w:r>
      <w:fldSimple w:instr=" SEQ Table \* ARABIC ">
        <w:r w:rsidR="00FE776D" w:rsidRPr="0082285B">
          <w:rPr>
            <w:noProof/>
          </w:rPr>
          <w:t>31</w:t>
        </w:r>
      </w:fldSimple>
      <w:r w:rsidRPr="0082285B">
        <w:t>: Confusion matrix of upsampled, tuned xgboost, temporal split</w:t>
      </w:r>
      <w:bookmarkEnd w:id="128"/>
    </w:p>
    <w:p w14:paraId="6FB164B4" w14:textId="77777777" w:rsidR="00CD598A" w:rsidRPr="0082285B" w:rsidRDefault="00CD598A" w:rsidP="00CD598A"/>
    <w:tbl>
      <w:tblPr>
        <w:tblW w:w="4741" w:type="dxa"/>
        <w:jc w:val="center"/>
        <w:tblCellMar>
          <w:left w:w="70" w:type="dxa"/>
          <w:right w:w="70" w:type="dxa"/>
        </w:tblCellMar>
        <w:tblLook w:val="04A0" w:firstRow="1" w:lastRow="0" w:firstColumn="1" w:lastColumn="0" w:noHBand="0" w:noVBand="1"/>
      </w:tblPr>
      <w:tblGrid>
        <w:gridCol w:w="2731"/>
        <w:gridCol w:w="1088"/>
        <w:gridCol w:w="1060"/>
      </w:tblGrid>
      <w:tr w:rsidR="00CD598A" w:rsidRPr="0082285B" w14:paraId="23D1C0AD"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CF87052" w14:textId="77777777" w:rsidR="00CD598A" w:rsidRPr="0082285B" w:rsidRDefault="00CD598A" w:rsidP="00CD598A">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tcBorders>
              <w:top w:val="nil"/>
              <w:left w:val="nil"/>
              <w:bottom w:val="nil"/>
              <w:right w:val="nil"/>
            </w:tcBorders>
            <w:shd w:val="clear" w:color="auto" w:fill="auto"/>
            <w:noWrap/>
            <w:vAlign w:val="bottom"/>
            <w:hideMark/>
          </w:tcPr>
          <w:p w14:paraId="21F9D14F" w14:textId="77777777" w:rsidR="00CD598A" w:rsidRPr="0082285B" w:rsidRDefault="00CD598A" w:rsidP="00CD598A">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estimator</w:t>
            </w:r>
          </w:p>
        </w:tc>
        <w:tc>
          <w:tcPr>
            <w:tcW w:w="1060" w:type="dxa"/>
            <w:tcBorders>
              <w:top w:val="nil"/>
              <w:left w:val="nil"/>
              <w:bottom w:val="nil"/>
              <w:right w:val="nil"/>
            </w:tcBorders>
            <w:shd w:val="clear" w:color="auto" w:fill="auto"/>
            <w:noWrap/>
            <w:vAlign w:val="bottom"/>
            <w:hideMark/>
          </w:tcPr>
          <w:p w14:paraId="07DF7D2C" w14:textId="77777777" w:rsidR="00CD598A" w:rsidRPr="0082285B" w:rsidRDefault="00CD598A" w:rsidP="00CD598A">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estimate</w:t>
            </w:r>
          </w:p>
        </w:tc>
      </w:tr>
      <w:tr w:rsidR="00CD598A" w:rsidRPr="0082285B" w14:paraId="504D3E41"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40D96F76"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tcBorders>
              <w:top w:val="nil"/>
              <w:left w:val="nil"/>
              <w:bottom w:val="nil"/>
              <w:right w:val="nil"/>
            </w:tcBorders>
            <w:shd w:val="clear" w:color="auto" w:fill="auto"/>
            <w:noWrap/>
            <w:vAlign w:val="bottom"/>
            <w:hideMark/>
          </w:tcPr>
          <w:p w14:paraId="7095C7B3"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3D1B02F5"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015649</w:t>
            </w:r>
          </w:p>
        </w:tc>
      </w:tr>
      <w:tr w:rsidR="00CD598A" w:rsidRPr="0082285B" w14:paraId="75FDFB0C"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E5A27DE"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tcBorders>
              <w:top w:val="nil"/>
              <w:left w:val="nil"/>
              <w:bottom w:val="nil"/>
              <w:right w:val="nil"/>
            </w:tcBorders>
            <w:shd w:val="clear" w:color="auto" w:fill="auto"/>
            <w:noWrap/>
            <w:vAlign w:val="bottom"/>
            <w:hideMark/>
          </w:tcPr>
          <w:p w14:paraId="23B84AD7"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701BCFC0"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140845</w:t>
            </w:r>
          </w:p>
        </w:tc>
      </w:tr>
      <w:tr w:rsidR="00CD598A" w:rsidRPr="0082285B" w14:paraId="47810253"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2B94F6C5"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tcBorders>
              <w:top w:val="nil"/>
              <w:left w:val="nil"/>
              <w:bottom w:val="nil"/>
              <w:right w:val="nil"/>
            </w:tcBorders>
            <w:shd w:val="clear" w:color="auto" w:fill="auto"/>
            <w:noWrap/>
            <w:vAlign w:val="bottom"/>
            <w:hideMark/>
          </w:tcPr>
          <w:p w14:paraId="0CCB9D57"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7A5FC7CD"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008285</w:t>
            </w:r>
          </w:p>
        </w:tc>
      </w:tr>
      <w:tr w:rsidR="00CD598A" w:rsidRPr="0082285B" w14:paraId="7940157E"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B4317EC"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tcBorders>
              <w:top w:val="nil"/>
              <w:left w:val="nil"/>
              <w:bottom w:val="nil"/>
              <w:right w:val="nil"/>
            </w:tcBorders>
            <w:shd w:val="clear" w:color="auto" w:fill="auto"/>
            <w:noWrap/>
            <w:vAlign w:val="bottom"/>
            <w:hideMark/>
          </w:tcPr>
          <w:p w14:paraId="17F9968C"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5D113C38"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008285</w:t>
            </w:r>
          </w:p>
        </w:tc>
      </w:tr>
      <w:tr w:rsidR="00CD598A" w:rsidRPr="0082285B" w14:paraId="7E3AFAAD"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2A858B38"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tcBorders>
              <w:top w:val="nil"/>
              <w:left w:val="nil"/>
              <w:bottom w:val="nil"/>
              <w:right w:val="nil"/>
            </w:tcBorders>
            <w:shd w:val="clear" w:color="auto" w:fill="auto"/>
            <w:noWrap/>
            <w:vAlign w:val="bottom"/>
            <w:hideMark/>
          </w:tcPr>
          <w:p w14:paraId="603AB457"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47255502"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997861</w:t>
            </w:r>
          </w:p>
        </w:tc>
      </w:tr>
      <w:tr w:rsidR="00CD598A" w:rsidRPr="0082285B" w14:paraId="29ACF364"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7AFAD98"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tcBorders>
              <w:top w:val="nil"/>
              <w:left w:val="nil"/>
              <w:bottom w:val="nil"/>
              <w:right w:val="nil"/>
            </w:tcBorders>
            <w:shd w:val="clear" w:color="auto" w:fill="auto"/>
            <w:noWrap/>
            <w:vAlign w:val="bottom"/>
            <w:hideMark/>
          </w:tcPr>
          <w:p w14:paraId="69A365AD"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3C80864C"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957683</w:t>
            </w:r>
          </w:p>
        </w:tc>
      </w:tr>
      <w:tr w:rsidR="00CD598A" w:rsidRPr="0082285B" w14:paraId="67B7D991"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6B021EBD"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tcBorders>
              <w:top w:val="nil"/>
              <w:left w:val="nil"/>
              <w:bottom w:val="nil"/>
              <w:right w:val="nil"/>
            </w:tcBorders>
            <w:shd w:val="clear" w:color="auto" w:fill="auto"/>
            <w:noWrap/>
            <w:vAlign w:val="bottom"/>
            <w:hideMark/>
          </w:tcPr>
          <w:p w14:paraId="4B622994"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0FE1E26B" w14:textId="77777777" w:rsidR="00CD598A" w:rsidRPr="0082285B" w:rsidRDefault="00CD598A" w:rsidP="00CD598A">
            <w:pPr>
              <w:spacing w:line="276" w:lineRule="auto"/>
              <w:jc w:val="right"/>
              <w:rPr>
                <w:rFonts w:ascii="Calibri" w:hAnsi="Calibri" w:cs="Calibri"/>
                <w:color w:val="000000"/>
                <w:sz w:val="22"/>
                <w:szCs w:val="22"/>
              </w:rPr>
            </w:pPr>
            <w:r w:rsidRPr="0082285B">
              <w:rPr>
                <w:rFonts w:ascii="Calibri" w:hAnsi="Calibri" w:cs="Calibri"/>
                <w:color w:val="000000"/>
                <w:sz w:val="22"/>
                <w:szCs w:val="22"/>
              </w:rPr>
              <w:t>0.096516</w:t>
            </w:r>
          </w:p>
        </w:tc>
      </w:tr>
      <w:tr w:rsidR="00CD598A" w:rsidRPr="0082285B" w14:paraId="314C493A"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13228072"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tcBorders>
              <w:top w:val="nil"/>
              <w:left w:val="nil"/>
              <w:bottom w:val="nil"/>
              <w:right w:val="nil"/>
            </w:tcBorders>
            <w:shd w:val="clear" w:color="auto" w:fill="auto"/>
            <w:noWrap/>
            <w:vAlign w:val="bottom"/>
            <w:hideMark/>
          </w:tcPr>
          <w:p w14:paraId="2DA6570D" w14:textId="77777777" w:rsidR="00CD598A" w:rsidRPr="0082285B" w:rsidRDefault="00CD598A" w:rsidP="00CD598A">
            <w:pPr>
              <w:spacing w:line="276" w:lineRule="auto"/>
              <w:rPr>
                <w:rFonts w:ascii="Calibri" w:hAnsi="Calibri" w:cs="Calibri"/>
                <w:color w:val="000000"/>
                <w:sz w:val="22"/>
                <w:szCs w:val="22"/>
              </w:rPr>
            </w:pPr>
            <w:r w:rsidRPr="0082285B">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61666C0E" w14:textId="77777777" w:rsidR="00CD598A" w:rsidRPr="0082285B" w:rsidRDefault="00CD598A" w:rsidP="00CD598A">
            <w:pPr>
              <w:keepNext/>
              <w:spacing w:line="276" w:lineRule="auto"/>
              <w:jc w:val="right"/>
              <w:rPr>
                <w:rFonts w:ascii="Calibri" w:hAnsi="Calibri" w:cs="Calibri"/>
                <w:color w:val="000000"/>
                <w:sz w:val="22"/>
                <w:szCs w:val="22"/>
              </w:rPr>
            </w:pPr>
            <w:r w:rsidRPr="0082285B">
              <w:rPr>
                <w:rFonts w:ascii="Calibri" w:hAnsi="Calibri" w:cs="Calibri"/>
                <w:color w:val="000000"/>
                <w:sz w:val="22"/>
                <w:szCs w:val="22"/>
              </w:rPr>
              <w:t>0.73231</w:t>
            </w:r>
          </w:p>
        </w:tc>
      </w:tr>
    </w:tbl>
    <w:p w14:paraId="7505C9B0" w14:textId="7BEF37B2" w:rsidR="00CD598A" w:rsidRPr="0082285B" w:rsidRDefault="00CD598A" w:rsidP="00673A49">
      <w:pPr>
        <w:pStyle w:val="Beschriftung"/>
      </w:pPr>
      <w:bookmarkStart w:id="129" w:name="_Toc89204991"/>
      <w:r w:rsidRPr="0082285B">
        <w:t xml:space="preserve">Table </w:t>
      </w:r>
      <w:fldSimple w:instr=" SEQ Table \* ARABIC ">
        <w:r w:rsidR="00FE776D" w:rsidRPr="0082285B">
          <w:rPr>
            <w:noProof/>
          </w:rPr>
          <w:t>32</w:t>
        </w:r>
      </w:fldSimple>
      <w:r w:rsidRPr="0082285B">
        <w:t>: Performance metrics of upsampled, tuned xgboost, temporal split</w:t>
      </w:r>
      <w:bookmarkEnd w:id="129"/>
    </w:p>
    <w:p w14:paraId="645C479F" w14:textId="77777777" w:rsidR="00505C7D" w:rsidRPr="0082285B" w:rsidRDefault="00505C7D" w:rsidP="00CD598A">
      <w:pPr>
        <w:sectPr w:rsidR="00505C7D" w:rsidRPr="0082285B" w:rsidSect="006F45A7">
          <w:pgSz w:w="11900" w:h="16840"/>
          <w:pgMar w:top="1417" w:right="1417" w:bottom="1134" w:left="1417" w:header="708" w:footer="708" w:gutter="0"/>
          <w:cols w:space="708"/>
          <w:docGrid w:linePitch="360"/>
        </w:sectPr>
      </w:pPr>
    </w:p>
    <w:p w14:paraId="433E7630" w14:textId="7963D44C" w:rsidR="00505C7D" w:rsidRPr="0082285B" w:rsidRDefault="00505C7D" w:rsidP="00505C7D">
      <w:pPr>
        <w:pStyle w:val="berschrift3"/>
        <w:numPr>
          <w:ilvl w:val="2"/>
          <w:numId w:val="4"/>
        </w:numPr>
      </w:pPr>
      <w:bookmarkStart w:id="130" w:name="_Toc89203248"/>
      <w:r w:rsidRPr="0082285B">
        <w:lastRenderedPageBreak/>
        <w:t>xgboost: Hyperparameter tuning, random split</w:t>
      </w:r>
      <w:bookmarkEnd w:id="130"/>
    </w:p>
    <w:p w14:paraId="05D469B0" w14:textId="77777777" w:rsidR="00A22B1F" w:rsidRPr="0082285B" w:rsidRDefault="00A22B1F" w:rsidP="00A22B1F">
      <w:pPr>
        <w:pStyle w:val="berschrift3"/>
        <w:numPr>
          <w:ilvl w:val="0"/>
          <w:numId w:val="0"/>
        </w:numPr>
        <w:ind w:left="360"/>
      </w:pPr>
    </w:p>
    <w:p w14:paraId="2E98E361" w14:textId="77777777" w:rsidR="007A12FF" w:rsidRPr="0082285B" w:rsidRDefault="0074327B" w:rsidP="009608BE">
      <w:pPr>
        <w:jc w:val="center"/>
      </w:pPr>
      <w:bookmarkStart w:id="131" w:name="_Toc89203206"/>
      <w:bookmarkStart w:id="132" w:name="_Toc89203249"/>
      <w:r w:rsidRPr="0082285B">
        <w:rPr>
          <w:noProof/>
        </w:rPr>
        <w:drawing>
          <wp:inline distT="0" distB="0" distL="0" distR="0" wp14:anchorId="5BDE2644" wp14:editId="66B8757E">
            <wp:extent cx="3771208" cy="35100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pic:nvPicPr>
                  <pic:blipFill rotWithShape="1">
                    <a:blip r:embed="rId76" cstate="print">
                      <a:extLst>
                        <a:ext uri="{28A0092B-C50C-407E-A947-70E740481C1C}">
                          <a14:useLocalDpi xmlns:a14="http://schemas.microsoft.com/office/drawing/2010/main" val="0"/>
                        </a:ext>
                      </a:extLst>
                    </a:blip>
                    <a:srcRect l="21236" r="21618"/>
                    <a:stretch/>
                  </pic:blipFill>
                  <pic:spPr bwMode="auto">
                    <a:xfrm>
                      <a:off x="0" y="0"/>
                      <a:ext cx="3771208" cy="3510000"/>
                    </a:xfrm>
                    <a:prstGeom prst="rect">
                      <a:avLst/>
                    </a:prstGeom>
                    <a:ln>
                      <a:noFill/>
                    </a:ln>
                    <a:extLst>
                      <a:ext uri="{53640926-AAD7-44D8-BBD7-CCE9431645EC}">
                        <a14:shadowObscured xmlns:a14="http://schemas.microsoft.com/office/drawing/2010/main"/>
                      </a:ext>
                    </a:extLst>
                  </pic:spPr>
                </pic:pic>
              </a:graphicData>
            </a:graphic>
          </wp:inline>
        </w:drawing>
      </w:r>
      <w:bookmarkEnd w:id="131"/>
      <w:bookmarkEnd w:id="132"/>
    </w:p>
    <w:p w14:paraId="26CC578D" w14:textId="40E74500" w:rsidR="00AA7EF8" w:rsidRPr="0082285B" w:rsidRDefault="007A12FF" w:rsidP="00A22B1F">
      <w:pPr>
        <w:pStyle w:val="Beschriftung"/>
      </w:pPr>
      <w:bookmarkStart w:id="133" w:name="_Toc89205012"/>
      <w:r w:rsidRPr="0082285B">
        <w:t xml:space="preserve">Figure </w:t>
      </w:r>
      <w:fldSimple w:instr=" SEQ Figure \* ARABIC ">
        <w:r w:rsidR="008520FD" w:rsidRPr="0082285B">
          <w:rPr>
            <w:noProof/>
          </w:rPr>
          <w:t>18</w:t>
        </w:r>
      </w:fldSimple>
      <w:r w:rsidRPr="0082285B">
        <w:t>: ROC-curve of downsampled, tuned xgboost, randomized split</w:t>
      </w:r>
      <w:bookmarkEnd w:id="133"/>
    </w:p>
    <w:tbl>
      <w:tblPr>
        <w:tblStyle w:val="Listentabelle7farbigAkzent1"/>
        <w:tblW w:w="0" w:type="auto"/>
        <w:jc w:val="center"/>
        <w:tblLook w:val="04A0" w:firstRow="1" w:lastRow="0" w:firstColumn="1" w:lastColumn="0" w:noHBand="0" w:noVBand="1"/>
      </w:tblPr>
      <w:tblGrid>
        <w:gridCol w:w="2264"/>
        <w:gridCol w:w="2264"/>
        <w:gridCol w:w="2264"/>
      </w:tblGrid>
      <w:tr w:rsidR="00AA7EF8" w:rsidRPr="0082285B" w14:paraId="07A0A9F0"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2D1E8EBE" w14:textId="77777777" w:rsidR="00AA7EF8" w:rsidRPr="0082285B" w:rsidRDefault="00AA7EF8" w:rsidP="00BA0C3E">
            <w:pPr>
              <w:spacing w:line="276" w:lineRule="auto"/>
              <w:rPr>
                <w:sz w:val="24"/>
                <w:szCs w:val="22"/>
              </w:rPr>
            </w:pPr>
          </w:p>
        </w:tc>
        <w:tc>
          <w:tcPr>
            <w:tcW w:w="4528" w:type="dxa"/>
            <w:gridSpan w:val="2"/>
          </w:tcPr>
          <w:p w14:paraId="0856DE73" w14:textId="77777777" w:rsidR="00AA7EF8" w:rsidRPr="0082285B" w:rsidRDefault="00AA7EF8"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AA7EF8" w:rsidRPr="0082285B" w14:paraId="7C83819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39A40C98" w14:textId="77777777" w:rsidR="00AA7EF8" w:rsidRPr="0082285B" w:rsidRDefault="00AA7EF8" w:rsidP="00BA0C3E">
            <w:pPr>
              <w:spacing w:line="276" w:lineRule="auto"/>
              <w:rPr>
                <w:sz w:val="24"/>
                <w:szCs w:val="22"/>
              </w:rPr>
            </w:pPr>
            <w:r w:rsidRPr="0082285B">
              <w:rPr>
                <w:sz w:val="24"/>
                <w:szCs w:val="22"/>
              </w:rPr>
              <w:t>Prediction</w:t>
            </w:r>
          </w:p>
        </w:tc>
        <w:tc>
          <w:tcPr>
            <w:tcW w:w="2264" w:type="dxa"/>
            <w:shd w:val="clear" w:color="auto" w:fill="auto"/>
          </w:tcPr>
          <w:p w14:paraId="6583E3BB" w14:textId="77777777" w:rsidR="00AA7EF8" w:rsidRPr="0082285B" w:rsidRDefault="00AA7EF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0FC465D6" w14:textId="77777777" w:rsidR="00AA7EF8" w:rsidRPr="0082285B" w:rsidRDefault="00AA7EF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AA7EF8" w:rsidRPr="0082285B" w14:paraId="1B450E70"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C10005B" w14:textId="77777777" w:rsidR="00AA7EF8" w:rsidRPr="0082285B" w:rsidRDefault="00AA7EF8" w:rsidP="00BA0C3E">
            <w:pPr>
              <w:spacing w:line="276" w:lineRule="auto"/>
              <w:rPr>
                <w:sz w:val="24"/>
                <w:szCs w:val="22"/>
              </w:rPr>
            </w:pPr>
            <w:r w:rsidRPr="0082285B">
              <w:rPr>
                <w:sz w:val="24"/>
                <w:szCs w:val="22"/>
              </w:rPr>
              <w:t>Fire</w:t>
            </w:r>
          </w:p>
        </w:tc>
        <w:tc>
          <w:tcPr>
            <w:tcW w:w="2264" w:type="dxa"/>
            <w:shd w:val="clear" w:color="auto" w:fill="auto"/>
          </w:tcPr>
          <w:p w14:paraId="6CEA965F" w14:textId="6A31A040" w:rsidR="00AA7EF8" w:rsidRPr="0082285B" w:rsidRDefault="00AA7EF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503</w:t>
            </w:r>
          </w:p>
        </w:tc>
        <w:tc>
          <w:tcPr>
            <w:tcW w:w="2264" w:type="dxa"/>
            <w:shd w:val="clear" w:color="auto" w:fill="auto"/>
          </w:tcPr>
          <w:p w14:paraId="7E97A941" w14:textId="60286F06" w:rsidR="00AA7EF8" w:rsidRPr="0082285B" w:rsidRDefault="00AA7EF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5430</w:t>
            </w:r>
          </w:p>
        </w:tc>
      </w:tr>
      <w:tr w:rsidR="00AA7EF8" w:rsidRPr="0082285B" w14:paraId="07CF4E2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347A0D9" w14:textId="77777777" w:rsidR="00AA7EF8" w:rsidRPr="0082285B" w:rsidRDefault="00AA7EF8" w:rsidP="00BA0C3E">
            <w:pPr>
              <w:spacing w:line="276" w:lineRule="auto"/>
              <w:rPr>
                <w:sz w:val="24"/>
                <w:szCs w:val="22"/>
              </w:rPr>
            </w:pPr>
            <w:r w:rsidRPr="0082285B">
              <w:rPr>
                <w:sz w:val="24"/>
                <w:szCs w:val="22"/>
              </w:rPr>
              <w:t>none</w:t>
            </w:r>
          </w:p>
        </w:tc>
        <w:tc>
          <w:tcPr>
            <w:tcW w:w="2264" w:type="dxa"/>
            <w:shd w:val="clear" w:color="auto" w:fill="auto"/>
          </w:tcPr>
          <w:p w14:paraId="2DF28D95" w14:textId="3E4BA588" w:rsidR="00AA7EF8" w:rsidRPr="0082285B" w:rsidRDefault="00AA7EF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136</w:t>
            </w:r>
          </w:p>
        </w:tc>
        <w:tc>
          <w:tcPr>
            <w:tcW w:w="2264" w:type="dxa"/>
            <w:shd w:val="clear" w:color="auto" w:fill="auto"/>
          </w:tcPr>
          <w:p w14:paraId="4D2E646B" w14:textId="5BA30452" w:rsidR="00AA7EF8" w:rsidRPr="0082285B" w:rsidRDefault="00AA7EF8" w:rsidP="00AA7EF8">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3659</w:t>
            </w:r>
          </w:p>
        </w:tc>
      </w:tr>
    </w:tbl>
    <w:p w14:paraId="381419DA" w14:textId="569B7A06" w:rsidR="0074327B" w:rsidRPr="0082285B" w:rsidRDefault="00AA7EF8" w:rsidP="00673A49">
      <w:pPr>
        <w:pStyle w:val="Beschriftung"/>
      </w:pPr>
      <w:bookmarkStart w:id="134" w:name="_Toc89204992"/>
      <w:r w:rsidRPr="0082285B">
        <w:t xml:space="preserve">Table </w:t>
      </w:r>
      <w:fldSimple w:instr=" SEQ Table \* ARABIC ">
        <w:r w:rsidR="00FE776D" w:rsidRPr="0082285B">
          <w:rPr>
            <w:noProof/>
          </w:rPr>
          <w:t>33</w:t>
        </w:r>
      </w:fldSimple>
      <w:r w:rsidRPr="0082285B">
        <w:t>: Confusion</w:t>
      </w:r>
      <w:r w:rsidRPr="0082285B">
        <w:rPr>
          <w:noProof/>
        </w:rPr>
        <w:t xml:space="preserve"> matrix </w:t>
      </w:r>
      <w:r w:rsidRPr="0082285B">
        <w:t>of downsampled, tuned xgboost, randomized split</w:t>
      </w:r>
      <w:bookmarkEnd w:id="134"/>
    </w:p>
    <w:p w14:paraId="6AA01C02" w14:textId="17E993BC" w:rsidR="00AA7EF8" w:rsidRPr="0082285B" w:rsidRDefault="00AA7EF8" w:rsidP="00AA7EF8"/>
    <w:tbl>
      <w:tblPr>
        <w:tblStyle w:val="Listentabelle7farbigAkzent1"/>
        <w:tblW w:w="4741" w:type="dxa"/>
        <w:jc w:val="center"/>
        <w:tblLook w:val="04A0" w:firstRow="1" w:lastRow="0" w:firstColumn="1" w:lastColumn="0" w:noHBand="0" w:noVBand="1"/>
      </w:tblPr>
      <w:tblGrid>
        <w:gridCol w:w="2799"/>
        <w:gridCol w:w="1163"/>
        <w:gridCol w:w="1078"/>
      </w:tblGrid>
      <w:tr w:rsidR="00AA7EF8" w:rsidRPr="0082285B" w14:paraId="48921C51" w14:textId="77777777" w:rsidTr="00AA7EF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0B00B641" w14:textId="77777777" w:rsidR="00AA7EF8" w:rsidRPr="0082285B" w:rsidRDefault="00AA7EF8" w:rsidP="00AA7EF8">
            <w:pPr>
              <w:spacing w:line="276" w:lineRule="auto"/>
              <w:jc w:val="center"/>
              <w:rPr>
                <w:rFonts w:ascii="Calibri" w:hAnsi="Calibri" w:cs="Calibri"/>
                <w:b/>
                <w:bCs/>
                <w:color w:val="000000"/>
                <w:sz w:val="22"/>
                <w:szCs w:val="22"/>
              </w:rPr>
            </w:pPr>
            <w:r w:rsidRPr="0082285B">
              <w:rPr>
                <w:rFonts w:ascii="Calibri" w:hAnsi="Calibri" w:cs="Calibri"/>
                <w:b/>
                <w:bCs/>
                <w:color w:val="000000"/>
                <w:sz w:val="22"/>
                <w:szCs w:val="22"/>
              </w:rPr>
              <w:t>.metric</w:t>
            </w:r>
          </w:p>
        </w:tc>
        <w:tc>
          <w:tcPr>
            <w:tcW w:w="1060" w:type="dxa"/>
            <w:shd w:val="clear" w:color="auto" w:fill="auto"/>
            <w:noWrap/>
            <w:hideMark/>
          </w:tcPr>
          <w:p w14:paraId="355C832D" w14:textId="77777777" w:rsidR="00AA7EF8" w:rsidRPr="0082285B" w:rsidRDefault="00AA7EF8" w:rsidP="00AA7EF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or</w:t>
            </w:r>
          </w:p>
        </w:tc>
        <w:tc>
          <w:tcPr>
            <w:tcW w:w="1060" w:type="dxa"/>
            <w:shd w:val="clear" w:color="auto" w:fill="auto"/>
            <w:noWrap/>
            <w:hideMark/>
          </w:tcPr>
          <w:p w14:paraId="39212B97" w14:textId="77777777" w:rsidR="00AA7EF8" w:rsidRPr="0082285B" w:rsidRDefault="00AA7EF8" w:rsidP="00AA7EF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82285B">
              <w:rPr>
                <w:rFonts w:ascii="Calibri" w:hAnsi="Calibri" w:cs="Calibri"/>
                <w:b/>
                <w:bCs/>
                <w:color w:val="000000"/>
                <w:sz w:val="22"/>
                <w:szCs w:val="22"/>
              </w:rPr>
              <w:t>.estimate</w:t>
            </w:r>
          </w:p>
        </w:tc>
      </w:tr>
      <w:tr w:rsidR="00AA7EF8" w:rsidRPr="0082285B" w14:paraId="4F2F58EF"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8552ED0"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f_meas</w:t>
            </w:r>
          </w:p>
        </w:tc>
        <w:tc>
          <w:tcPr>
            <w:tcW w:w="1060" w:type="dxa"/>
            <w:shd w:val="clear" w:color="auto" w:fill="auto"/>
            <w:noWrap/>
            <w:hideMark/>
          </w:tcPr>
          <w:p w14:paraId="66F19DCE" w14:textId="77777777" w:rsidR="00AA7EF8" w:rsidRPr="0082285B"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5E3FC32C" w14:textId="77777777" w:rsidR="00AA7EF8" w:rsidRPr="0082285B"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153074</w:t>
            </w:r>
          </w:p>
        </w:tc>
      </w:tr>
      <w:tr w:rsidR="00AA7EF8" w:rsidRPr="0082285B" w14:paraId="2930885F"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6739C84"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precision</w:t>
            </w:r>
          </w:p>
        </w:tc>
        <w:tc>
          <w:tcPr>
            <w:tcW w:w="1060" w:type="dxa"/>
            <w:shd w:val="clear" w:color="auto" w:fill="auto"/>
            <w:noWrap/>
            <w:hideMark/>
          </w:tcPr>
          <w:p w14:paraId="7C487008" w14:textId="77777777" w:rsidR="00AA7EF8" w:rsidRPr="0082285B"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01FEDB52" w14:textId="77777777" w:rsidR="00AA7EF8" w:rsidRPr="0082285B" w:rsidRDefault="00AA7EF8" w:rsidP="00AA7EF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08478</w:t>
            </w:r>
          </w:p>
        </w:tc>
      </w:tr>
      <w:tr w:rsidR="00AA7EF8" w:rsidRPr="0082285B" w14:paraId="39AB6B76"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5EC651A"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recall</w:t>
            </w:r>
          </w:p>
        </w:tc>
        <w:tc>
          <w:tcPr>
            <w:tcW w:w="1060" w:type="dxa"/>
            <w:shd w:val="clear" w:color="auto" w:fill="auto"/>
            <w:noWrap/>
            <w:hideMark/>
          </w:tcPr>
          <w:p w14:paraId="18EF76F5" w14:textId="77777777" w:rsidR="00AA7EF8" w:rsidRPr="0082285B"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35B346AF" w14:textId="77777777" w:rsidR="00AA7EF8" w:rsidRPr="0082285B"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7167</w:t>
            </w:r>
          </w:p>
        </w:tc>
      </w:tr>
      <w:tr w:rsidR="00AA7EF8" w:rsidRPr="0082285B" w14:paraId="72942B81"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0465714"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sens</w:t>
            </w:r>
          </w:p>
        </w:tc>
        <w:tc>
          <w:tcPr>
            <w:tcW w:w="1060" w:type="dxa"/>
            <w:shd w:val="clear" w:color="auto" w:fill="auto"/>
            <w:noWrap/>
            <w:hideMark/>
          </w:tcPr>
          <w:p w14:paraId="25873923" w14:textId="77777777" w:rsidR="00AA7EF8" w:rsidRPr="0082285B"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FA7C743" w14:textId="77777777" w:rsidR="00AA7EF8" w:rsidRPr="0082285B" w:rsidRDefault="00AA7EF8" w:rsidP="00AA7EF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787167</w:t>
            </w:r>
          </w:p>
        </w:tc>
      </w:tr>
      <w:tr w:rsidR="00AA7EF8" w:rsidRPr="0082285B" w14:paraId="40878610"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955EFB8"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spec</w:t>
            </w:r>
          </w:p>
        </w:tc>
        <w:tc>
          <w:tcPr>
            <w:tcW w:w="1060" w:type="dxa"/>
            <w:shd w:val="clear" w:color="auto" w:fill="auto"/>
            <w:noWrap/>
            <w:hideMark/>
          </w:tcPr>
          <w:p w14:paraId="30DA496D" w14:textId="77777777" w:rsidR="00AA7EF8" w:rsidRPr="0082285B"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13F9D6F" w14:textId="77777777" w:rsidR="00AA7EF8" w:rsidRPr="0082285B"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3331</w:t>
            </w:r>
          </w:p>
        </w:tc>
      </w:tr>
      <w:tr w:rsidR="00AA7EF8" w:rsidRPr="0082285B" w14:paraId="4F56046A"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A2EEC61"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accuracy</w:t>
            </w:r>
          </w:p>
        </w:tc>
        <w:tc>
          <w:tcPr>
            <w:tcW w:w="1060" w:type="dxa"/>
            <w:shd w:val="clear" w:color="auto" w:fill="auto"/>
            <w:noWrap/>
            <w:hideMark/>
          </w:tcPr>
          <w:p w14:paraId="652F1389" w14:textId="77777777" w:rsidR="00AA7EF8" w:rsidRPr="0082285B"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5A0D67DA" w14:textId="77777777" w:rsidR="00AA7EF8" w:rsidRPr="0082285B" w:rsidRDefault="00AA7EF8" w:rsidP="00AA7EF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12769</w:t>
            </w:r>
          </w:p>
        </w:tc>
      </w:tr>
      <w:tr w:rsidR="00AA7EF8" w:rsidRPr="0082285B" w14:paraId="6195B969"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1F437C4"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classification_cost_penalized</w:t>
            </w:r>
          </w:p>
        </w:tc>
        <w:tc>
          <w:tcPr>
            <w:tcW w:w="1060" w:type="dxa"/>
            <w:shd w:val="clear" w:color="auto" w:fill="auto"/>
            <w:noWrap/>
            <w:hideMark/>
          </w:tcPr>
          <w:p w14:paraId="010C2B34" w14:textId="77777777" w:rsidR="00AA7EF8" w:rsidRPr="0082285B"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4AE22AEE" w14:textId="77777777" w:rsidR="00AA7EF8" w:rsidRPr="0082285B"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252833</w:t>
            </w:r>
          </w:p>
        </w:tc>
      </w:tr>
      <w:tr w:rsidR="00AA7EF8" w:rsidRPr="0082285B" w14:paraId="3B0F6A1E"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7F6EB5A" w14:textId="77777777" w:rsidR="00AA7EF8" w:rsidRPr="0082285B" w:rsidRDefault="00AA7EF8" w:rsidP="00AA7EF8">
            <w:pPr>
              <w:spacing w:line="276" w:lineRule="auto"/>
              <w:rPr>
                <w:rFonts w:ascii="Calibri" w:hAnsi="Calibri" w:cs="Calibri"/>
                <w:color w:val="000000"/>
                <w:sz w:val="22"/>
                <w:szCs w:val="22"/>
              </w:rPr>
            </w:pPr>
            <w:r w:rsidRPr="0082285B">
              <w:rPr>
                <w:rFonts w:ascii="Calibri" w:hAnsi="Calibri" w:cs="Calibri"/>
                <w:color w:val="000000"/>
                <w:sz w:val="22"/>
                <w:szCs w:val="22"/>
              </w:rPr>
              <w:t>roc_auc</w:t>
            </w:r>
          </w:p>
        </w:tc>
        <w:tc>
          <w:tcPr>
            <w:tcW w:w="1060" w:type="dxa"/>
            <w:shd w:val="clear" w:color="auto" w:fill="auto"/>
            <w:noWrap/>
            <w:hideMark/>
          </w:tcPr>
          <w:p w14:paraId="66AFBF59" w14:textId="77777777" w:rsidR="00AA7EF8" w:rsidRPr="0082285B"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binary</w:t>
            </w:r>
          </w:p>
        </w:tc>
        <w:tc>
          <w:tcPr>
            <w:tcW w:w="1060" w:type="dxa"/>
            <w:shd w:val="clear" w:color="auto" w:fill="auto"/>
            <w:noWrap/>
            <w:hideMark/>
          </w:tcPr>
          <w:p w14:paraId="7F4CA97F" w14:textId="77777777" w:rsidR="00AA7EF8" w:rsidRPr="0082285B" w:rsidRDefault="00AA7EF8" w:rsidP="00AA7EF8">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2285B">
              <w:rPr>
                <w:rFonts w:ascii="Calibri" w:hAnsi="Calibri" w:cs="Calibri"/>
                <w:color w:val="000000"/>
                <w:sz w:val="22"/>
                <w:szCs w:val="22"/>
              </w:rPr>
              <w:t>0.882415</w:t>
            </w:r>
          </w:p>
        </w:tc>
      </w:tr>
    </w:tbl>
    <w:p w14:paraId="3786DB64" w14:textId="6D95C9E6" w:rsidR="008973CA" w:rsidRPr="0082285B" w:rsidRDefault="00AA7EF8" w:rsidP="00673A49">
      <w:pPr>
        <w:pStyle w:val="Beschriftung"/>
      </w:pPr>
      <w:bookmarkStart w:id="135" w:name="_Toc89204993"/>
      <w:r w:rsidRPr="0082285B">
        <w:t xml:space="preserve">Table </w:t>
      </w:r>
      <w:fldSimple w:instr=" SEQ Table \* ARABIC ">
        <w:r w:rsidR="00FE776D" w:rsidRPr="0082285B">
          <w:rPr>
            <w:noProof/>
          </w:rPr>
          <w:t>34</w:t>
        </w:r>
      </w:fldSimple>
      <w:r w:rsidRPr="0082285B">
        <w:t>: Performance metrics of downsampled, tuned xgboost, randomized spli</w:t>
      </w:r>
      <w:r w:rsidR="008973CA" w:rsidRPr="0082285B">
        <w:t>t</w:t>
      </w:r>
      <w:bookmarkEnd w:id="135"/>
    </w:p>
    <w:p w14:paraId="4057904F" w14:textId="77777777" w:rsidR="002B1DE4" w:rsidRPr="0082285B" w:rsidRDefault="002B1DE4" w:rsidP="008973CA">
      <w:pPr>
        <w:sectPr w:rsidR="002B1DE4" w:rsidRPr="0082285B" w:rsidSect="006F45A7">
          <w:pgSz w:w="11900" w:h="16840"/>
          <w:pgMar w:top="1417" w:right="1417" w:bottom="1134" w:left="1417" w:header="708" w:footer="708" w:gutter="0"/>
          <w:cols w:space="708"/>
          <w:docGrid w:linePitch="360"/>
        </w:sectPr>
      </w:pPr>
    </w:p>
    <w:p w14:paraId="4D41CB9D" w14:textId="7BB8DC0C" w:rsidR="002B1DE4" w:rsidRPr="0082285B" w:rsidRDefault="002B1DE4" w:rsidP="002B1DE4">
      <w:pPr>
        <w:pStyle w:val="berschrift3"/>
        <w:numPr>
          <w:ilvl w:val="2"/>
          <w:numId w:val="4"/>
        </w:numPr>
      </w:pPr>
      <w:r w:rsidRPr="0082285B">
        <w:lastRenderedPageBreak/>
        <w:t xml:space="preserve"> </w:t>
      </w:r>
      <w:bookmarkStart w:id="136" w:name="_Toc89203250"/>
      <w:r w:rsidRPr="0082285B">
        <w:t>Model stacking</w:t>
      </w:r>
      <w:bookmarkEnd w:id="136"/>
    </w:p>
    <w:p w14:paraId="09147E9C" w14:textId="5E51D64D" w:rsidR="002B1DE4" w:rsidRPr="0082285B" w:rsidRDefault="00D34FA4" w:rsidP="002B1DE4">
      <w:r w:rsidRPr="0082285B">
        <w:t xml:space="preserve">In addition to the modeling strategy discussed in the main body of this paper I also used a combination of the estimated models to create a model stack. Stacking estimated models is an approach that aims to improve predictive power by combining the outputs of multiple </w:t>
      </w:r>
      <w:r w:rsidR="00AF1738" w:rsidRPr="0082285B">
        <w:t>models into</w:t>
      </w:r>
      <w:r w:rsidRPr="0082285B">
        <w:t xml:space="preserve"> a meta model which benefits from each of its components’ strengths while minimizing their weaknesses at the same time. </w:t>
      </w:r>
    </w:p>
    <w:p w14:paraId="70339CD5" w14:textId="77777777" w:rsidR="00D34FA4" w:rsidRPr="0082285B" w:rsidRDefault="00AF1738" w:rsidP="002B1DE4">
      <w:r w:rsidRPr="0082285B">
        <w:t xml:space="preserve">I created two model stacks, each of them a combination of elastic net regression, Random Forest and xgboost: One combining the best versions of the models trained on data with a temporal train / test split (upsampled GLM, downsampled RF and downsampled XGB) and the other one combining the models trained on data with randomized train / test split (downsampled GLM, downsampled RF and downsampled XGB). </w:t>
      </w:r>
    </w:p>
    <w:p w14:paraId="32DE432A" w14:textId="01B4E57F" w:rsidR="00954005" w:rsidRPr="0082285B" w:rsidRDefault="00954005" w:rsidP="002B1DE4">
      <w:r w:rsidRPr="0082285B">
        <w:t>Unfortunately, neither of these model stacks achieved any useful predictive performance.  Both stacks predicted all test samples as non-events, resulting in the following confusion matrix:</w:t>
      </w:r>
    </w:p>
    <w:tbl>
      <w:tblPr>
        <w:tblStyle w:val="Listentabelle7farbigAkzent1"/>
        <w:tblW w:w="0" w:type="auto"/>
        <w:jc w:val="center"/>
        <w:tblLook w:val="04A0" w:firstRow="1" w:lastRow="0" w:firstColumn="1" w:lastColumn="0" w:noHBand="0" w:noVBand="1"/>
      </w:tblPr>
      <w:tblGrid>
        <w:gridCol w:w="2264"/>
        <w:gridCol w:w="2264"/>
        <w:gridCol w:w="2264"/>
      </w:tblGrid>
      <w:tr w:rsidR="00954005" w:rsidRPr="0082285B" w14:paraId="5AB79B64"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8A88774" w14:textId="77777777" w:rsidR="00954005" w:rsidRPr="0082285B" w:rsidRDefault="00954005" w:rsidP="00BA0C3E">
            <w:pPr>
              <w:spacing w:line="276" w:lineRule="auto"/>
              <w:rPr>
                <w:sz w:val="24"/>
                <w:szCs w:val="22"/>
              </w:rPr>
            </w:pPr>
          </w:p>
        </w:tc>
        <w:tc>
          <w:tcPr>
            <w:tcW w:w="4528" w:type="dxa"/>
            <w:gridSpan w:val="2"/>
          </w:tcPr>
          <w:p w14:paraId="44611035" w14:textId="77777777" w:rsidR="00954005" w:rsidRPr="0082285B" w:rsidRDefault="00954005"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82285B">
              <w:rPr>
                <w:sz w:val="24"/>
                <w:szCs w:val="22"/>
              </w:rPr>
              <w:t>Truth</w:t>
            </w:r>
          </w:p>
        </w:tc>
      </w:tr>
      <w:tr w:rsidR="00954005" w:rsidRPr="0082285B" w14:paraId="5923F2C4"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0D138DF" w14:textId="77777777" w:rsidR="00954005" w:rsidRPr="0082285B" w:rsidRDefault="00954005" w:rsidP="00BA0C3E">
            <w:pPr>
              <w:spacing w:line="276" w:lineRule="auto"/>
              <w:rPr>
                <w:sz w:val="24"/>
                <w:szCs w:val="22"/>
              </w:rPr>
            </w:pPr>
            <w:r w:rsidRPr="0082285B">
              <w:rPr>
                <w:sz w:val="24"/>
                <w:szCs w:val="22"/>
              </w:rPr>
              <w:t>Prediction</w:t>
            </w:r>
          </w:p>
        </w:tc>
        <w:tc>
          <w:tcPr>
            <w:tcW w:w="2264" w:type="dxa"/>
            <w:shd w:val="clear" w:color="auto" w:fill="auto"/>
          </w:tcPr>
          <w:p w14:paraId="057FB249" w14:textId="77777777" w:rsidR="00954005" w:rsidRPr="0082285B" w:rsidRDefault="009540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Fire</w:t>
            </w:r>
          </w:p>
        </w:tc>
        <w:tc>
          <w:tcPr>
            <w:tcW w:w="2264" w:type="dxa"/>
            <w:shd w:val="clear" w:color="auto" w:fill="auto"/>
          </w:tcPr>
          <w:p w14:paraId="0EE743E2" w14:textId="77777777" w:rsidR="00954005" w:rsidRPr="0082285B" w:rsidRDefault="009540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none</w:t>
            </w:r>
          </w:p>
        </w:tc>
      </w:tr>
      <w:tr w:rsidR="00954005" w:rsidRPr="0082285B" w14:paraId="1B2B25B6"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32535D9" w14:textId="77777777" w:rsidR="00954005" w:rsidRPr="0082285B" w:rsidRDefault="00954005" w:rsidP="00BA0C3E">
            <w:pPr>
              <w:spacing w:line="276" w:lineRule="auto"/>
              <w:rPr>
                <w:sz w:val="24"/>
                <w:szCs w:val="22"/>
              </w:rPr>
            </w:pPr>
            <w:r w:rsidRPr="0082285B">
              <w:rPr>
                <w:sz w:val="24"/>
                <w:szCs w:val="22"/>
              </w:rPr>
              <w:t>Fire</w:t>
            </w:r>
          </w:p>
        </w:tc>
        <w:tc>
          <w:tcPr>
            <w:tcW w:w="2264" w:type="dxa"/>
            <w:shd w:val="clear" w:color="auto" w:fill="auto"/>
          </w:tcPr>
          <w:p w14:paraId="558FAE35" w14:textId="39497461" w:rsidR="00954005" w:rsidRPr="0082285B" w:rsidRDefault="0095400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0</w:t>
            </w:r>
          </w:p>
        </w:tc>
        <w:tc>
          <w:tcPr>
            <w:tcW w:w="2264" w:type="dxa"/>
            <w:shd w:val="clear" w:color="auto" w:fill="auto"/>
          </w:tcPr>
          <w:p w14:paraId="041B0212" w14:textId="4397F7DF" w:rsidR="00954005" w:rsidRPr="0082285B" w:rsidRDefault="0095400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82285B">
              <w:rPr>
                <w:szCs w:val="22"/>
              </w:rPr>
              <w:t>0</w:t>
            </w:r>
          </w:p>
        </w:tc>
      </w:tr>
      <w:tr w:rsidR="00954005" w:rsidRPr="0082285B" w14:paraId="02AAFE03"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152814B" w14:textId="77777777" w:rsidR="00954005" w:rsidRPr="0082285B" w:rsidRDefault="00954005" w:rsidP="00BA0C3E">
            <w:pPr>
              <w:spacing w:line="276" w:lineRule="auto"/>
              <w:rPr>
                <w:sz w:val="24"/>
                <w:szCs w:val="22"/>
              </w:rPr>
            </w:pPr>
            <w:r w:rsidRPr="0082285B">
              <w:rPr>
                <w:sz w:val="24"/>
                <w:szCs w:val="22"/>
              </w:rPr>
              <w:t>none</w:t>
            </w:r>
          </w:p>
        </w:tc>
        <w:tc>
          <w:tcPr>
            <w:tcW w:w="2264" w:type="dxa"/>
            <w:shd w:val="clear" w:color="auto" w:fill="auto"/>
          </w:tcPr>
          <w:p w14:paraId="353713B5" w14:textId="4D87EA53" w:rsidR="00954005" w:rsidRPr="0082285B" w:rsidRDefault="009540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576</w:t>
            </w:r>
          </w:p>
        </w:tc>
        <w:tc>
          <w:tcPr>
            <w:tcW w:w="2264" w:type="dxa"/>
            <w:shd w:val="clear" w:color="auto" w:fill="auto"/>
          </w:tcPr>
          <w:p w14:paraId="1CFBCB17" w14:textId="772F939D" w:rsidR="00954005" w:rsidRPr="0082285B" w:rsidRDefault="00954005" w:rsidP="00FE776D">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82285B">
              <w:rPr>
                <w:szCs w:val="22"/>
              </w:rPr>
              <w:t>29152</w:t>
            </w:r>
          </w:p>
        </w:tc>
      </w:tr>
    </w:tbl>
    <w:p w14:paraId="67C8B443" w14:textId="0A29DDF2" w:rsidR="00954005" w:rsidRPr="0082285B" w:rsidRDefault="00FE776D" w:rsidP="00FE776D">
      <w:pPr>
        <w:pStyle w:val="Beschriftung"/>
      </w:pPr>
      <w:bookmarkStart w:id="137" w:name="_Toc89204994"/>
      <w:r w:rsidRPr="0082285B">
        <w:t xml:space="preserve">Table </w:t>
      </w:r>
      <w:fldSimple w:instr=" SEQ Table \* ARABIC ">
        <w:r w:rsidRPr="0082285B">
          <w:rPr>
            <w:noProof/>
          </w:rPr>
          <w:t>35</w:t>
        </w:r>
      </w:fldSimple>
      <w:r w:rsidRPr="0082285B">
        <w:t>: Confusion Matrix of model stack based on randomly split data</w:t>
      </w:r>
      <w:bookmarkEnd w:id="137"/>
    </w:p>
    <w:p w14:paraId="160E0B70" w14:textId="4B75C51A" w:rsidR="00954005" w:rsidRPr="0082285B" w:rsidRDefault="00954005" w:rsidP="002B1DE4">
      <w:r w:rsidRPr="0082285B">
        <w:t xml:space="preserve">Due to this poor performance I decided to disregard the model stacking strategy in the main body of this study, although the script I wrote for </w:t>
      </w:r>
      <w:r w:rsidR="00B40ADF" w:rsidRPr="0082285B">
        <w:t xml:space="preserve">stacking can still be found on the GitHub repository for this project. </w:t>
      </w:r>
    </w:p>
    <w:p w14:paraId="524D897D" w14:textId="77777777" w:rsidR="00954005" w:rsidRPr="0082285B" w:rsidRDefault="00954005" w:rsidP="00954005"/>
    <w:p w14:paraId="358473E9" w14:textId="5596A1FE" w:rsidR="00954005" w:rsidRPr="0082285B" w:rsidRDefault="00954005" w:rsidP="00954005">
      <w:pPr>
        <w:tabs>
          <w:tab w:val="left" w:pos="2101"/>
        </w:tabs>
      </w:pPr>
      <w:r w:rsidRPr="0082285B">
        <w:tab/>
      </w:r>
    </w:p>
    <w:p w14:paraId="4B9B5894" w14:textId="3415C337" w:rsidR="00954005" w:rsidRPr="0082285B" w:rsidRDefault="00954005" w:rsidP="00954005">
      <w:pPr>
        <w:tabs>
          <w:tab w:val="left" w:pos="2101"/>
        </w:tabs>
        <w:sectPr w:rsidR="00954005" w:rsidRPr="0082285B" w:rsidSect="006F45A7">
          <w:pgSz w:w="11900" w:h="16840"/>
          <w:pgMar w:top="1417" w:right="1417" w:bottom="1134" w:left="1417" w:header="708" w:footer="708" w:gutter="0"/>
          <w:cols w:space="708"/>
          <w:docGrid w:linePitch="360"/>
        </w:sectPr>
      </w:pPr>
      <w:r w:rsidRPr="0082285B">
        <w:tab/>
      </w:r>
    </w:p>
    <w:p w14:paraId="24056C3D" w14:textId="0FD7E16C" w:rsidR="005B2F6B" w:rsidRPr="0082285B" w:rsidRDefault="009E4372" w:rsidP="005B2F6B">
      <w:pPr>
        <w:pStyle w:val="berschrift2"/>
      </w:pPr>
      <w:bookmarkStart w:id="138" w:name="_Ref89186532"/>
      <w:bookmarkStart w:id="139" w:name="_Toc89203251"/>
      <w:bookmarkStart w:id="140" w:name="_Toc89204240"/>
      <w:r w:rsidRPr="0082285B">
        <w:lastRenderedPageBreak/>
        <w:t>Wildfire Susceptibility Maps</w:t>
      </w:r>
      <w:bookmarkEnd w:id="138"/>
      <w:bookmarkEnd w:id="139"/>
      <w:bookmarkEnd w:id="140"/>
    </w:p>
    <w:p w14:paraId="67EF9824" w14:textId="0C059208" w:rsidR="009E4372" w:rsidRPr="0082285B" w:rsidRDefault="009E4372" w:rsidP="009E4372">
      <w:r w:rsidRPr="0082285B">
        <w:rPr>
          <w:noProof/>
        </w:rPr>
        <mc:AlternateContent>
          <mc:Choice Requires="wps">
            <w:drawing>
              <wp:anchor distT="0" distB="0" distL="114300" distR="114300" simplePos="0" relativeHeight="251696128" behindDoc="0" locked="0" layoutInCell="1" allowOverlap="1" wp14:anchorId="501B8A7B" wp14:editId="4D8050D8">
                <wp:simplePos x="0" y="0"/>
                <wp:positionH relativeFrom="column">
                  <wp:posOffset>907415</wp:posOffset>
                </wp:positionH>
                <wp:positionV relativeFrom="paragraph">
                  <wp:posOffset>5110480</wp:posOffset>
                </wp:positionV>
                <wp:extent cx="7258050" cy="635"/>
                <wp:effectExtent l="0" t="0" r="6350" b="12065"/>
                <wp:wrapSquare wrapText="bothSides"/>
                <wp:docPr id="46" name="Textfeld 46"/>
                <wp:cNvGraphicFramePr/>
                <a:graphic xmlns:a="http://schemas.openxmlformats.org/drawingml/2006/main">
                  <a:graphicData uri="http://schemas.microsoft.com/office/word/2010/wordprocessingShape">
                    <wps:wsp>
                      <wps:cNvSpPr txBox="1"/>
                      <wps:spPr>
                        <a:xfrm>
                          <a:off x="0" y="0"/>
                          <a:ext cx="7258050" cy="635"/>
                        </a:xfrm>
                        <a:prstGeom prst="rect">
                          <a:avLst/>
                        </a:prstGeom>
                        <a:solidFill>
                          <a:prstClr val="white"/>
                        </a:solidFill>
                        <a:ln>
                          <a:noFill/>
                        </a:ln>
                      </wps:spPr>
                      <wps:txbx>
                        <w:txbxContent>
                          <w:p w14:paraId="1A315680" w14:textId="6702B730" w:rsidR="009E4372" w:rsidRPr="005D098D" w:rsidRDefault="009E4372" w:rsidP="00673A49">
                            <w:pPr>
                              <w:pStyle w:val="Beschriftung"/>
                              <w:rPr>
                                <w:noProof/>
                                <w:color w:val="333333"/>
                              </w:rPr>
                            </w:pPr>
                            <w:bookmarkStart w:id="141" w:name="_Toc89205013"/>
                            <w:r>
                              <w:t xml:space="preserve">Figure </w:t>
                            </w:r>
                            <w:fldSimple w:instr=" SEQ Figure \* ARABIC ">
                              <w:r w:rsidR="008520FD">
                                <w:rPr>
                                  <w:noProof/>
                                </w:rPr>
                                <w:t>19</w:t>
                              </w:r>
                            </w:fldSimple>
                            <w:r>
                              <w:t>: Wildfire susceptibility predictions for Summer 2017, as pred</w:t>
                            </w:r>
                            <w:r w:rsidR="00A34649">
                              <w:t>i</w:t>
                            </w:r>
                            <w:r>
                              <w:t>cted by upsampled elastic net regression, temporal split</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B8A7B" id="Textfeld 46" o:spid="_x0000_s1046" type="#_x0000_t202" style="position:absolute;left:0;text-align:left;margin-left:71.45pt;margin-top:402.4pt;width:57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" stroked="f">
                <v:textbox style="mso-fit-shape-to-text:t" inset="0,0,0,0">
                  <w:txbxContent>
                    <w:p w14:paraId="1A315680" w14:textId="6702B730" w:rsidR="009E4372" w:rsidRPr="005D098D" w:rsidRDefault="009E4372" w:rsidP="00673A49">
                      <w:pPr>
                        <w:pStyle w:val="Beschriftung"/>
                        <w:rPr>
                          <w:noProof/>
                          <w:color w:val="333333"/>
                        </w:rPr>
                      </w:pPr>
                      <w:bookmarkStart w:id="142" w:name="_Toc89205013"/>
                      <w:r>
                        <w:t xml:space="preserve">Figure </w:t>
                      </w:r>
                      <w:fldSimple w:instr=" SEQ Figure \* ARABIC ">
                        <w:r w:rsidR="008520FD">
                          <w:rPr>
                            <w:noProof/>
                          </w:rPr>
                          <w:t>19</w:t>
                        </w:r>
                      </w:fldSimple>
                      <w:r>
                        <w:t>: Wildfire susceptibility predictions for Summer 2017, as pred</w:t>
                      </w:r>
                      <w:r w:rsidR="00A34649">
                        <w:t>i</w:t>
                      </w:r>
                      <w:r>
                        <w:t>cted by upsampled elastic net regression, temporal split</w:t>
                      </w:r>
                      <w:bookmarkEnd w:id="142"/>
                    </w:p>
                  </w:txbxContent>
                </v:textbox>
                <w10:wrap type="square"/>
              </v:shape>
            </w:pict>
          </mc:Fallback>
        </mc:AlternateContent>
      </w:r>
      <w:r w:rsidRPr="0082285B">
        <w:rPr>
          <w:noProof/>
        </w:rPr>
        <w:drawing>
          <wp:anchor distT="0" distB="0" distL="114300" distR="114300" simplePos="0" relativeHeight="251694080" behindDoc="0" locked="0" layoutInCell="1" allowOverlap="1" wp14:anchorId="7087E5AC" wp14:editId="4EAA41CA">
            <wp:simplePos x="0" y="0"/>
            <wp:positionH relativeFrom="margin">
              <wp:align>center</wp:align>
            </wp:positionH>
            <wp:positionV relativeFrom="margin">
              <wp:align>center</wp:align>
            </wp:positionV>
            <wp:extent cx="7182118" cy="5040000"/>
            <wp:effectExtent l="0" t="0" r="6350" b="1905"/>
            <wp:wrapSquare wrapText="bothSides"/>
            <wp:docPr id="45" name="Grafik 4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Karte enthält.&#10;&#10;Automatisch generierte Beschreibung"/>
                    <pic:cNvPicPr/>
                  </pic:nvPicPr>
                  <pic:blipFill rotWithShape="1">
                    <a:blip r:embed="rId77" cstate="print">
                      <a:extLst>
                        <a:ext uri="{28A0092B-C50C-407E-A947-70E740481C1C}">
                          <a14:useLocalDpi xmlns:a14="http://schemas.microsoft.com/office/drawing/2010/main" val="0"/>
                        </a:ext>
                      </a:extLst>
                    </a:blip>
                    <a:srcRect l="10797" t="11524"/>
                    <a:stretch/>
                  </pic:blipFill>
                  <pic:spPr bwMode="auto">
                    <a:xfrm>
                      <a:off x="0" y="0"/>
                      <a:ext cx="7182118"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BFFACC" w14:textId="7C053F4B" w:rsidR="007815DD" w:rsidRPr="0082285B" w:rsidRDefault="007815DD" w:rsidP="007815DD"/>
    <w:p w14:paraId="705A229E" w14:textId="4CEF09B3" w:rsidR="007815DD" w:rsidRPr="0082285B" w:rsidRDefault="007815DD" w:rsidP="007815DD"/>
    <w:p w14:paraId="0953ED13" w14:textId="73BAAB98" w:rsidR="007815DD" w:rsidRPr="0082285B" w:rsidRDefault="007815DD" w:rsidP="007815DD"/>
    <w:p w14:paraId="5B55E12D" w14:textId="08AC580A" w:rsidR="007815DD" w:rsidRPr="0082285B" w:rsidRDefault="007815DD" w:rsidP="007815DD"/>
    <w:p w14:paraId="56BA1F32" w14:textId="3D4B9768" w:rsidR="007815DD" w:rsidRPr="0082285B" w:rsidRDefault="007815DD" w:rsidP="007815DD"/>
    <w:p w14:paraId="17FC4D3F" w14:textId="452C22E8" w:rsidR="007815DD" w:rsidRPr="0082285B" w:rsidRDefault="007815DD" w:rsidP="007815DD"/>
    <w:p w14:paraId="494400E3" w14:textId="50E2DFCD" w:rsidR="007815DD" w:rsidRPr="0082285B" w:rsidRDefault="007815DD" w:rsidP="007815DD"/>
    <w:p w14:paraId="2AB0A56C" w14:textId="55C6F3EE" w:rsidR="007815DD" w:rsidRPr="0082285B" w:rsidRDefault="007815DD" w:rsidP="007815DD"/>
    <w:p w14:paraId="4C88C72E" w14:textId="364E01C2" w:rsidR="007815DD" w:rsidRPr="0082285B" w:rsidRDefault="007815DD" w:rsidP="007815DD"/>
    <w:p w14:paraId="7262A41A" w14:textId="77777777" w:rsidR="007815DD" w:rsidRPr="0082285B" w:rsidRDefault="007815DD" w:rsidP="007815DD">
      <w:pPr>
        <w:sectPr w:rsidR="007815DD" w:rsidRPr="0082285B" w:rsidSect="009E4372">
          <w:pgSz w:w="16840" w:h="11900" w:orient="landscape"/>
          <w:pgMar w:top="1417" w:right="1134" w:bottom="1417" w:left="1417" w:header="708" w:footer="708" w:gutter="0"/>
          <w:cols w:space="708"/>
          <w:docGrid w:linePitch="360"/>
        </w:sectPr>
      </w:pPr>
      <w:r w:rsidRPr="0082285B">
        <w:br/>
      </w:r>
      <w:r w:rsidRPr="0082285B">
        <w:br/>
      </w:r>
      <w:r w:rsidRPr="0082285B">
        <w:br/>
      </w:r>
      <w:r w:rsidRPr="0082285B">
        <w:br/>
      </w:r>
      <w:r w:rsidRPr="0082285B">
        <w:br/>
      </w:r>
      <w:r w:rsidRPr="0082285B">
        <w:br/>
      </w:r>
      <w:r w:rsidRPr="0082285B">
        <w:br/>
      </w:r>
      <w:r w:rsidRPr="0082285B">
        <w:br/>
      </w:r>
      <w:r w:rsidRPr="0082285B">
        <w:br/>
      </w:r>
      <w:r w:rsidRPr="0082285B">
        <w:br/>
      </w:r>
    </w:p>
    <w:p w14:paraId="69A64558" w14:textId="50C87016" w:rsidR="007815DD" w:rsidRPr="0082285B" w:rsidRDefault="007815DD" w:rsidP="007815DD">
      <w:r w:rsidRPr="0082285B">
        <w:rPr>
          <w:noProof/>
        </w:rPr>
        <w:lastRenderedPageBreak/>
        <mc:AlternateContent>
          <mc:Choice Requires="wps">
            <w:drawing>
              <wp:anchor distT="0" distB="0" distL="114300" distR="114300" simplePos="0" relativeHeight="251699200" behindDoc="0" locked="0" layoutInCell="1" allowOverlap="1" wp14:anchorId="3C2C4791" wp14:editId="74AABB9F">
                <wp:simplePos x="0" y="0"/>
                <wp:positionH relativeFrom="column">
                  <wp:posOffset>960755</wp:posOffset>
                </wp:positionH>
                <wp:positionV relativeFrom="paragraph">
                  <wp:posOffset>5162550</wp:posOffset>
                </wp:positionV>
                <wp:extent cx="7151370" cy="635"/>
                <wp:effectExtent l="0" t="0" r="0" b="12065"/>
                <wp:wrapSquare wrapText="bothSides"/>
                <wp:docPr id="48" name="Textfeld 48"/>
                <wp:cNvGraphicFramePr/>
                <a:graphic xmlns:a="http://schemas.openxmlformats.org/drawingml/2006/main">
                  <a:graphicData uri="http://schemas.microsoft.com/office/word/2010/wordprocessingShape">
                    <wps:wsp>
                      <wps:cNvSpPr txBox="1"/>
                      <wps:spPr>
                        <a:xfrm>
                          <a:off x="0" y="0"/>
                          <a:ext cx="7151370" cy="635"/>
                        </a:xfrm>
                        <a:prstGeom prst="rect">
                          <a:avLst/>
                        </a:prstGeom>
                        <a:solidFill>
                          <a:prstClr val="white"/>
                        </a:solidFill>
                        <a:ln>
                          <a:noFill/>
                        </a:ln>
                      </wps:spPr>
                      <wps:txbx>
                        <w:txbxContent>
                          <w:p w14:paraId="2904115A" w14:textId="66CE3D6B" w:rsidR="007815DD" w:rsidRPr="00DE220F" w:rsidRDefault="007815DD" w:rsidP="00673A49">
                            <w:pPr>
                              <w:pStyle w:val="Beschriftung"/>
                              <w:rPr>
                                <w:noProof/>
                                <w:color w:val="333333"/>
                              </w:rPr>
                            </w:pPr>
                            <w:bookmarkStart w:id="143" w:name="_Toc89205014"/>
                            <w:r>
                              <w:t xml:space="preserve">Figure </w:t>
                            </w:r>
                            <w:fldSimple w:instr=" SEQ Figure \* ARABIC ">
                              <w:r w:rsidR="008520FD">
                                <w:rPr>
                                  <w:noProof/>
                                </w:rPr>
                                <w:t>20</w:t>
                              </w:r>
                            </w:fldSimple>
                            <w:r w:rsidRPr="00B50091">
                              <w:t xml:space="preserve">: Wildfire susceptibility predictions for </w:t>
                            </w:r>
                            <w:r>
                              <w:t>Winter</w:t>
                            </w:r>
                            <w:r w:rsidRPr="00B50091">
                              <w:t xml:space="preserve"> 2017, as pred</w:t>
                            </w:r>
                            <w:r w:rsidR="00A34649">
                              <w:t>i</w:t>
                            </w:r>
                            <w:r w:rsidRPr="00B50091">
                              <w:t>cted by upsampled elastic net regression, temporal split</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C4791" id="Textfeld 48" o:spid="_x0000_s1047" type="#_x0000_t202" style="position:absolute;left:0;text-align:left;margin-left:75.65pt;margin-top:406.5pt;width:563.1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" stroked="f">
                <v:textbox style="mso-fit-shape-to-text:t" inset="0,0,0,0">
                  <w:txbxContent>
                    <w:p w14:paraId="2904115A" w14:textId="66CE3D6B" w:rsidR="007815DD" w:rsidRPr="00DE220F" w:rsidRDefault="007815DD" w:rsidP="00673A49">
                      <w:pPr>
                        <w:pStyle w:val="Beschriftung"/>
                        <w:rPr>
                          <w:noProof/>
                          <w:color w:val="333333"/>
                        </w:rPr>
                      </w:pPr>
                      <w:bookmarkStart w:id="144" w:name="_Toc89205014"/>
                      <w:r>
                        <w:t xml:space="preserve">Figure </w:t>
                      </w:r>
                      <w:fldSimple w:instr=" SEQ Figure \* ARABIC ">
                        <w:r w:rsidR="008520FD">
                          <w:rPr>
                            <w:noProof/>
                          </w:rPr>
                          <w:t>20</w:t>
                        </w:r>
                      </w:fldSimple>
                      <w:r w:rsidRPr="00B50091">
                        <w:t xml:space="preserve">: Wildfire susceptibility predictions for </w:t>
                      </w:r>
                      <w:r>
                        <w:t>Winter</w:t>
                      </w:r>
                      <w:r w:rsidRPr="00B50091">
                        <w:t xml:space="preserve"> 2017, as pred</w:t>
                      </w:r>
                      <w:r w:rsidR="00A34649">
                        <w:t>i</w:t>
                      </w:r>
                      <w:r w:rsidRPr="00B50091">
                        <w:t>cted by upsampled elastic net regression, temporal split</w:t>
                      </w:r>
                      <w:bookmarkEnd w:id="144"/>
                    </w:p>
                  </w:txbxContent>
                </v:textbox>
                <w10:wrap type="square"/>
              </v:shape>
            </w:pict>
          </mc:Fallback>
        </mc:AlternateContent>
      </w:r>
      <w:r w:rsidRPr="0082285B">
        <w:rPr>
          <w:noProof/>
        </w:rPr>
        <w:drawing>
          <wp:anchor distT="0" distB="0" distL="114300" distR="114300" simplePos="0" relativeHeight="251697152" behindDoc="0" locked="0" layoutInCell="1" allowOverlap="1" wp14:anchorId="5D91A880" wp14:editId="54ECA96A">
            <wp:simplePos x="0" y="0"/>
            <wp:positionH relativeFrom="margin">
              <wp:align>center</wp:align>
            </wp:positionH>
            <wp:positionV relativeFrom="margin">
              <wp:align>top</wp:align>
            </wp:positionV>
            <wp:extent cx="7151370" cy="5105400"/>
            <wp:effectExtent l="0" t="0" r="0" b="0"/>
            <wp:wrapSquare wrapText="bothSides"/>
            <wp:docPr id="47" name="Grafik 4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Ein Bild, das Karte enthält.&#10;&#10;Automatisch generierte Beschreibung"/>
                    <pic:cNvPicPr/>
                  </pic:nvPicPr>
                  <pic:blipFill rotWithShape="1">
                    <a:blip r:embed="rId78" cstate="print">
                      <a:extLst>
                        <a:ext uri="{28A0092B-C50C-407E-A947-70E740481C1C}">
                          <a14:useLocalDpi xmlns:a14="http://schemas.microsoft.com/office/drawing/2010/main" val="0"/>
                        </a:ext>
                      </a:extLst>
                    </a:blip>
                    <a:srcRect l="10158" t="11302" r="1945"/>
                    <a:stretch/>
                  </pic:blipFill>
                  <pic:spPr bwMode="auto">
                    <a:xfrm>
                      <a:off x="0" y="0"/>
                      <a:ext cx="7151370" cy="510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80DFA6" w14:textId="0DC49418" w:rsidR="007815DD" w:rsidRPr="0082285B" w:rsidRDefault="007815DD" w:rsidP="007815DD"/>
    <w:p w14:paraId="49720E05" w14:textId="3790C396" w:rsidR="007815DD" w:rsidRPr="0082285B" w:rsidRDefault="007815DD" w:rsidP="007815DD"/>
    <w:p w14:paraId="47AC2F4D" w14:textId="339F86B3" w:rsidR="007815DD" w:rsidRPr="0082285B" w:rsidRDefault="007815DD" w:rsidP="007815DD"/>
    <w:p w14:paraId="09FF3FD2" w14:textId="20401702" w:rsidR="007815DD" w:rsidRPr="0082285B" w:rsidRDefault="007815DD" w:rsidP="007815DD"/>
    <w:p w14:paraId="55BF78A6" w14:textId="2D8458BD" w:rsidR="007815DD" w:rsidRPr="0082285B" w:rsidRDefault="007815DD" w:rsidP="007815DD"/>
    <w:p w14:paraId="494D1BBB" w14:textId="2E2DC34E" w:rsidR="007815DD" w:rsidRPr="0082285B" w:rsidRDefault="007815DD" w:rsidP="007815DD"/>
    <w:p w14:paraId="2CAA502B" w14:textId="1CD24A61" w:rsidR="007815DD" w:rsidRPr="0082285B" w:rsidRDefault="007815DD" w:rsidP="007815DD"/>
    <w:p w14:paraId="4A7C2D06" w14:textId="18D82B74" w:rsidR="007815DD" w:rsidRPr="0082285B" w:rsidRDefault="007815DD" w:rsidP="007815DD"/>
    <w:p w14:paraId="3807C6AD" w14:textId="1D5DA3E8" w:rsidR="007815DD" w:rsidRPr="0082285B" w:rsidRDefault="007815DD" w:rsidP="007815DD"/>
    <w:p w14:paraId="2C65B294" w14:textId="5480B38D" w:rsidR="007815DD" w:rsidRPr="0082285B" w:rsidRDefault="007815DD" w:rsidP="007815DD"/>
    <w:p w14:paraId="6875159E" w14:textId="6ECB2FBA" w:rsidR="007815DD" w:rsidRPr="0082285B" w:rsidRDefault="007815DD" w:rsidP="007815DD"/>
    <w:p w14:paraId="03F2F0E7" w14:textId="1A108AFD" w:rsidR="007815DD" w:rsidRPr="0082285B" w:rsidRDefault="007815DD" w:rsidP="007815DD"/>
    <w:p w14:paraId="07B0C0D0" w14:textId="22E1A82E" w:rsidR="007815DD" w:rsidRPr="0082285B" w:rsidRDefault="007815DD" w:rsidP="007815DD"/>
    <w:p w14:paraId="45FDC487" w14:textId="33694463" w:rsidR="007815DD" w:rsidRPr="0082285B" w:rsidRDefault="007815DD" w:rsidP="007815DD">
      <w:pPr>
        <w:jc w:val="center"/>
      </w:pPr>
    </w:p>
    <w:p w14:paraId="58E29CEB" w14:textId="77777777" w:rsidR="007815DD" w:rsidRPr="0082285B" w:rsidRDefault="007815DD" w:rsidP="007815DD">
      <w:pPr>
        <w:jc w:val="center"/>
        <w:sectPr w:rsidR="007815DD" w:rsidRPr="0082285B" w:rsidSect="009E4372">
          <w:pgSz w:w="16840" w:h="11900" w:orient="landscape"/>
          <w:pgMar w:top="1417" w:right="1134" w:bottom="1417" w:left="1417" w:header="708" w:footer="708" w:gutter="0"/>
          <w:cols w:space="708"/>
          <w:docGrid w:linePitch="360"/>
        </w:sectPr>
      </w:pPr>
    </w:p>
    <w:p w14:paraId="3AFEB7EC" w14:textId="76103546" w:rsidR="007815DD" w:rsidRPr="0082285B" w:rsidRDefault="001D57FA" w:rsidP="007815DD">
      <w:r w:rsidRPr="0082285B">
        <w:rPr>
          <w:noProof/>
        </w:rPr>
        <w:lastRenderedPageBreak/>
        <mc:AlternateContent>
          <mc:Choice Requires="wps">
            <w:drawing>
              <wp:anchor distT="0" distB="0" distL="114300" distR="114300" simplePos="0" relativeHeight="251702272" behindDoc="0" locked="0" layoutInCell="1" allowOverlap="1" wp14:anchorId="14063775" wp14:editId="162C1BA8">
                <wp:simplePos x="0" y="0"/>
                <wp:positionH relativeFrom="column">
                  <wp:posOffset>466090</wp:posOffset>
                </wp:positionH>
                <wp:positionV relativeFrom="paragraph">
                  <wp:posOffset>5039995</wp:posOffset>
                </wp:positionV>
                <wp:extent cx="8136890" cy="635"/>
                <wp:effectExtent l="0" t="0" r="3810" b="12065"/>
                <wp:wrapSquare wrapText="bothSides"/>
                <wp:docPr id="50" name="Textfeld 50"/>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4C72846C" w14:textId="2818DA11" w:rsidR="001D57FA" w:rsidRPr="00C90556" w:rsidRDefault="001D57FA" w:rsidP="00673A49">
                            <w:pPr>
                              <w:pStyle w:val="Beschriftung"/>
                              <w:rPr>
                                <w:noProof/>
                                <w:color w:val="333333"/>
                              </w:rPr>
                            </w:pPr>
                            <w:bookmarkStart w:id="145" w:name="_Toc89205015"/>
                            <w:r>
                              <w:t xml:space="preserve">Figure </w:t>
                            </w:r>
                            <w:fldSimple w:instr=" SEQ Figure \* ARABIC ">
                              <w:r w:rsidR="008520FD">
                                <w:rPr>
                                  <w:noProof/>
                                </w:rPr>
                                <w:t>21</w:t>
                              </w:r>
                            </w:fldSimple>
                            <w:r>
                              <w:t xml:space="preserve">: </w:t>
                            </w:r>
                            <w:r w:rsidRPr="008F0778">
                              <w:t xml:space="preserve">Wildfire susceptibility predictions for </w:t>
                            </w:r>
                            <w:r>
                              <w:t>Summer</w:t>
                            </w:r>
                            <w:r w:rsidRPr="008F0778">
                              <w:t xml:space="preserve"> 201</w:t>
                            </w:r>
                            <w:r>
                              <w:t>8</w:t>
                            </w:r>
                            <w:r w:rsidRPr="008F0778">
                              <w:t>, as pred</w:t>
                            </w:r>
                            <w:r w:rsidR="00A34649">
                              <w:t>i</w:t>
                            </w:r>
                            <w:r w:rsidRPr="008F0778">
                              <w:t>cted by upsampled elastic net regression, temporal spli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063775" id="Textfeld 50" o:spid="_x0000_s1048" type="#_x0000_t202" style="position:absolute;left:0;text-align:left;margin-left:36.7pt;margin-top:396.85pt;width:640.7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" stroked="f">
                <v:textbox style="mso-fit-shape-to-text:t" inset="0,0,0,0">
                  <w:txbxContent>
                    <w:p w14:paraId="4C72846C" w14:textId="2818DA11" w:rsidR="001D57FA" w:rsidRPr="00C90556" w:rsidRDefault="001D57FA" w:rsidP="00673A49">
                      <w:pPr>
                        <w:pStyle w:val="Beschriftung"/>
                        <w:rPr>
                          <w:noProof/>
                          <w:color w:val="333333"/>
                        </w:rPr>
                      </w:pPr>
                      <w:bookmarkStart w:id="146" w:name="_Toc89205015"/>
                      <w:r>
                        <w:t xml:space="preserve">Figure </w:t>
                      </w:r>
                      <w:fldSimple w:instr=" SEQ Figure \* ARABIC ">
                        <w:r w:rsidR="008520FD">
                          <w:rPr>
                            <w:noProof/>
                          </w:rPr>
                          <w:t>21</w:t>
                        </w:r>
                      </w:fldSimple>
                      <w:r>
                        <w:t xml:space="preserve">: </w:t>
                      </w:r>
                      <w:r w:rsidRPr="008F0778">
                        <w:t xml:space="preserve">Wildfire susceptibility predictions for </w:t>
                      </w:r>
                      <w:r>
                        <w:t>Summer</w:t>
                      </w:r>
                      <w:r w:rsidRPr="008F0778">
                        <w:t xml:space="preserve"> 201</w:t>
                      </w:r>
                      <w:r>
                        <w:t>8</w:t>
                      </w:r>
                      <w:r w:rsidRPr="008F0778">
                        <w:t>, as pred</w:t>
                      </w:r>
                      <w:r w:rsidR="00A34649">
                        <w:t>i</w:t>
                      </w:r>
                      <w:r w:rsidRPr="008F0778">
                        <w:t>cted by upsampled elastic net regression, temporal split</w:t>
                      </w:r>
                      <w:bookmarkEnd w:id="146"/>
                    </w:p>
                  </w:txbxContent>
                </v:textbox>
                <w10:wrap type="square"/>
              </v:shape>
            </w:pict>
          </mc:Fallback>
        </mc:AlternateContent>
      </w:r>
      <w:r w:rsidRPr="0082285B">
        <w:rPr>
          <w:noProof/>
        </w:rPr>
        <w:drawing>
          <wp:anchor distT="0" distB="0" distL="114300" distR="114300" simplePos="0" relativeHeight="251700224" behindDoc="0" locked="0" layoutInCell="1" allowOverlap="1" wp14:anchorId="773CC2B9" wp14:editId="352DAED5">
            <wp:simplePos x="0" y="0"/>
            <wp:positionH relativeFrom="margin">
              <wp:align>center</wp:align>
            </wp:positionH>
            <wp:positionV relativeFrom="margin">
              <wp:align>top</wp:align>
            </wp:positionV>
            <wp:extent cx="8136890" cy="4982845"/>
            <wp:effectExtent l="0" t="0" r="3810" b="0"/>
            <wp:wrapSquare wrapText="bothSides"/>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rotWithShape="1">
                    <a:blip r:embed="rId53" cstate="print">
                      <a:extLst>
                        <a:ext uri="{28A0092B-C50C-407E-A947-70E740481C1C}">
                          <a14:useLocalDpi xmlns:a14="http://schemas.microsoft.com/office/drawing/2010/main" val="0"/>
                        </a:ext>
                      </a:extLst>
                    </a:blip>
                    <a:srcRect t="13440"/>
                    <a:stretch/>
                  </pic:blipFill>
                  <pic:spPr bwMode="auto">
                    <a:xfrm>
                      <a:off x="0" y="0"/>
                      <a:ext cx="8136890" cy="4982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D8AEF8" w14:textId="21BD59B4" w:rsidR="001D57FA" w:rsidRPr="0082285B" w:rsidRDefault="001D57FA" w:rsidP="001D57FA"/>
    <w:p w14:paraId="782720A9" w14:textId="101CDE2C" w:rsidR="001D57FA" w:rsidRPr="0082285B" w:rsidRDefault="001D57FA" w:rsidP="001D57FA"/>
    <w:p w14:paraId="3E83EB51" w14:textId="65E75824" w:rsidR="001D57FA" w:rsidRPr="0082285B" w:rsidRDefault="001D57FA" w:rsidP="001D57FA"/>
    <w:p w14:paraId="772D557C" w14:textId="21357248" w:rsidR="001D57FA" w:rsidRPr="0082285B" w:rsidRDefault="001D57FA" w:rsidP="001D57FA"/>
    <w:p w14:paraId="1A6DEDEE" w14:textId="064D78AA" w:rsidR="001D57FA" w:rsidRPr="0082285B" w:rsidRDefault="001D57FA" w:rsidP="001D57FA"/>
    <w:p w14:paraId="651AC3E2" w14:textId="4ED9A2CC" w:rsidR="001D57FA" w:rsidRPr="0082285B" w:rsidRDefault="001D57FA" w:rsidP="001D57FA"/>
    <w:p w14:paraId="0E4742F4" w14:textId="5EE0521F" w:rsidR="001D57FA" w:rsidRPr="0082285B" w:rsidRDefault="001D57FA" w:rsidP="001D57FA"/>
    <w:p w14:paraId="5EBB540A" w14:textId="5393E93C" w:rsidR="001D57FA" w:rsidRPr="0082285B" w:rsidRDefault="001D57FA" w:rsidP="001D57FA"/>
    <w:p w14:paraId="6C678853" w14:textId="5AE5B6B6" w:rsidR="001D57FA" w:rsidRPr="0082285B" w:rsidRDefault="001D57FA" w:rsidP="001D57FA"/>
    <w:p w14:paraId="399F46F3" w14:textId="2E71A228" w:rsidR="001D57FA" w:rsidRPr="0082285B" w:rsidRDefault="001D57FA" w:rsidP="001D57FA"/>
    <w:p w14:paraId="5866B61E" w14:textId="776571B7" w:rsidR="001D57FA" w:rsidRPr="0082285B" w:rsidRDefault="001D57FA" w:rsidP="001D57FA"/>
    <w:p w14:paraId="09C86B00" w14:textId="68BD99AB" w:rsidR="001D57FA" w:rsidRPr="0082285B" w:rsidRDefault="001D57FA" w:rsidP="001D57FA"/>
    <w:p w14:paraId="4CBD1794" w14:textId="0D3E562C" w:rsidR="001D57FA" w:rsidRPr="0082285B" w:rsidRDefault="001D57FA" w:rsidP="001D57FA"/>
    <w:p w14:paraId="6198BDB9" w14:textId="77777777" w:rsidR="001D57FA" w:rsidRPr="0082285B" w:rsidRDefault="001D57FA" w:rsidP="001D57FA">
      <w:pPr>
        <w:sectPr w:rsidR="001D57FA" w:rsidRPr="0082285B" w:rsidSect="009E4372">
          <w:pgSz w:w="16840" w:h="11900" w:orient="landscape"/>
          <w:pgMar w:top="1417" w:right="1134" w:bottom="1417" w:left="1417" w:header="708" w:footer="708" w:gutter="0"/>
          <w:cols w:space="708"/>
          <w:docGrid w:linePitch="360"/>
        </w:sectPr>
      </w:pPr>
    </w:p>
    <w:p w14:paraId="2B7C7B73" w14:textId="543D2777" w:rsidR="001D57FA" w:rsidRPr="0082285B" w:rsidRDefault="001D57FA" w:rsidP="001D57FA">
      <w:r w:rsidRPr="0082285B">
        <w:rPr>
          <w:noProof/>
        </w:rPr>
        <w:lastRenderedPageBreak/>
        <mc:AlternateContent>
          <mc:Choice Requires="wps">
            <w:drawing>
              <wp:anchor distT="0" distB="0" distL="114300" distR="114300" simplePos="0" relativeHeight="251705344" behindDoc="0" locked="0" layoutInCell="1" allowOverlap="1" wp14:anchorId="211B3EA6" wp14:editId="34990110">
                <wp:simplePos x="0" y="0"/>
                <wp:positionH relativeFrom="column">
                  <wp:posOffset>466090</wp:posOffset>
                </wp:positionH>
                <wp:positionV relativeFrom="paragraph">
                  <wp:posOffset>5074920</wp:posOffset>
                </wp:positionV>
                <wp:extent cx="8136890" cy="635"/>
                <wp:effectExtent l="0" t="0" r="3810" b="12065"/>
                <wp:wrapSquare wrapText="bothSides"/>
                <wp:docPr id="52" name="Textfeld 52"/>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071E52CA" w14:textId="6E1E39A6" w:rsidR="001D57FA" w:rsidRPr="00E862E4" w:rsidRDefault="001D57FA" w:rsidP="00673A49">
                            <w:pPr>
                              <w:pStyle w:val="Beschriftung"/>
                              <w:rPr>
                                <w:noProof/>
                                <w:color w:val="333333"/>
                              </w:rPr>
                            </w:pPr>
                            <w:bookmarkStart w:id="147" w:name="_Toc89205016"/>
                            <w:r>
                              <w:t xml:space="preserve">Figure </w:t>
                            </w:r>
                            <w:fldSimple w:instr=" SEQ Figure \* ARABIC ">
                              <w:r w:rsidR="008520FD">
                                <w:rPr>
                                  <w:noProof/>
                                </w:rPr>
                                <w:t>22</w:t>
                              </w:r>
                            </w:fldSimple>
                            <w:r>
                              <w:t xml:space="preserve">: </w:t>
                            </w:r>
                            <w:r w:rsidRPr="00140301">
                              <w:t xml:space="preserve">Wildfire susceptibility predictions for </w:t>
                            </w:r>
                            <w:r>
                              <w:t>Winter</w:t>
                            </w:r>
                            <w:r w:rsidRPr="00140301">
                              <w:t xml:space="preserve"> 2018, as pred</w:t>
                            </w:r>
                            <w:r w:rsidR="00A34649">
                              <w:t>i</w:t>
                            </w:r>
                            <w:r w:rsidRPr="00140301">
                              <w:t xml:space="preserve">cted by </w:t>
                            </w:r>
                            <w:r w:rsidR="00A05FD0">
                              <w:t>down</w:t>
                            </w:r>
                            <w:r w:rsidRPr="00140301">
                              <w:t>sampled elastic net regression, temporal split</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1B3EA6" id="Textfeld 52" o:spid="_x0000_s1049" type="#_x0000_t202" style="position:absolute;left:0;text-align:left;margin-left:36.7pt;margin-top:399.6pt;width:640.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" stroked="f">
                <v:textbox style="mso-fit-shape-to-text:t" inset="0,0,0,0">
                  <w:txbxContent>
                    <w:p w14:paraId="071E52CA" w14:textId="6E1E39A6" w:rsidR="001D57FA" w:rsidRPr="00E862E4" w:rsidRDefault="001D57FA" w:rsidP="00673A49">
                      <w:pPr>
                        <w:pStyle w:val="Beschriftung"/>
                        <w:rPr>
                          <w:noProof/>
                          <w:color w:val="333333"/>
                        </w:rPr>
                      </w:pPr>
                      <w:bookmarkStart w:id="148" w:name="_Toc89205016"/>
                      <w:r>
                        <w:t xml:space="preserve">Figure </w:t>
                      </w:r>
                      <w:fldSimple w:instr=" SEQ Figure \* ARABIC ">
                        <w:r w:rsidR="008520FD">
                          <w:rPr>
                            <w:noProof/>
                          </w:rPr>
                          <w:t>22</w:t>
                        </w:r>
                      </w:fldSimple>
                      <w:r>
                        <w:t xml:space="preserve">: </w:t>
                      </w:r>
                      <w:r w:rsidRPr="00140301">
                        <w:t xml:space="preserve">Wildfire susceptibility predictions for </w:t>
                      </w:r>
                      <w:r>
                        <w:t>Winter</w:t>
                      </w:r>
                      <w:r w:rsidRPr="00140301">
                        <w:t xml:space="preserve"> 2018, as pred</w:t>
                      </w:r>
                      <w:r w:rsidR="00A34649">
                        <w:t>i</w:t>
                      </w:r>
                      <w:r w:rsidRPr="00140301">
                        <w:t xml:space="preserve">cted by </w:t>
                      </w:r>
                      <w:r w:rsidR="00A05FD0">
                        <w:t>down</w:t>
                      </w:r>
                      <w:r w:rsidRPr="00140301">
                        <w:t>sampled elastic net regression, temporal split</w:t>
                      </w:r>
                      <w:bookmarkEnd w:id="148"/>
                    </w:p>
                  </w:txbxContent>
                </v:textbox>
                <w10:wrap type="square"/>
              </v:shape>
            </w:pict>
          </mc:Fallback>
        </mc:AlternateContent>
      </w:r>
      <w:r w:rsidRPr="0082285B">
        <w:rPr>
          <w:noProof/>
        </w:rPr>
        <w:drawing>
          <wp:anchor distT="0" distB="0" distL="114300" distR="114300" simplePos="0" relativeHeight="251703296" behindDoc="0" locked="0" layoutInCell="1" allowOverlap="1" wp14:anchorId="161AFFBF" wp14:editId="6CCA9AED">
            <wp:simplePos x="0" y="0"/>
            <wp:positionH relativeFrom="margin">
              <wp:align>center</wp:align>
            </wp:positionH>
            <wp:positionV relativeFrom="margin">
              <wp:align>top</wp:align>
            </wp:positionV>
            <wp:extent cx="8136890" cy="5017770"/>
            <wp:effectExtent l="0" t="0" r="3810" b="0"/>
            <wp:wrapSquare wrapText="bothSides"/>
            <wp:docPr id="51" name="Grafik 5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descr="Ein Bild, das Karte enthält.&#10;&#10;Automatisch generierte Beschreibung"/>
                    <pic:cNvPicPr/>
                  </pic:nvPicPr>
                  <pic:blipFill rotWithShape="1">
                    <a:blip r:embed="rId54" cstate="print">
                      <a:extLst>
                        <a:ext uri="{28A0092B-C50C-407E-A947-70E740481C1C}">
                          <a14:useLocalDpi xmlns:a14="http://schemas.microsoft.com/office/drawing/2010/main" val="0"/>
                        </a:ext>
                      </a:extLst>
                    </a:blip>
                    <a:srcRect t="12829"/>
                    <a:stretch/>
                  </pic:blipFill>
                  <pic:spPr bwMode="auto">
                    <a:xfrm>
                      <a:off x="0" y="0"/>
                      <a:ext cx="8136890" cy="5017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1FE682" w14:textId="30897224" w:rsidR="001D57FA" w:rsidRPr="0082285B" w:rsidRDefault="001D57FA" w:rsidP="001D57FA"/>
    <w:p w14:paraId="23EC8DA5" w14:textId="4502C01E" w:rsidR="001D57FA" w:rsidRPr="0082285B" w:rsidRDefault="001D57FA" w:rsidP="001D57FA"/>
    <w:p w14:paraId="15911C30" w14:textId="7AF31661" w:rsidR="001D57FA" w:rsidRPr="0082285B" w:rsidRDefault="001D57FA" w:rsidP="001D57FA"/>
    <w:p w14:paraId="5AAE893D" w14:textId="74D3C8B1" w:rsidR="001D57FA" w:rsidRPr="0082285B" w:rsidRDefault="001D57FA" w:rsidP="001D57FA"/>
    <w:p w14:paraId="7BC71ED7" w14:textId="20F717B7" w:rsidR="001D57FA" w:rsidRPr="0082285B" w:rsidRDefault="001D57FA" w:rsidP="001D57FA"/>
    <w:p w14:paraId="425599D4" w14:textId="68FB2564" w:rsidR="001D57FA" w:rsidRPr="0082285B" w:rsidRDefault="001D57FA" w:rsidP="001D57FA"/>
    <w:p w14:paraId="05D66332" w14:textId="0CA81DEE" w:rsidR="001D57FA" w:rsidRPr="0082285B" w:rsidRDefault="001D57FA" w:rsidP="001D57FA"/>
    <w:p w14:paraId="2890DFBF" w14:textId="58E46346" w:rsidR="001D57FA" w:rsidRPr="0082285B" w:rsidRDefault="001D57FA" w:rsidP="001D57FA"/>
    <w:p w14:paraId="4CC159CF" w14:textId="309F2AD3" w:rsidR="001D57FA" w:rsidRPr="0082285B" w:rsidRDefault="001D57FA" w:rsidP="001D57FA"/>
    <w:p w14:paraId="653AA536" w14:textId="15E0EA2D" w:rsidR="001D57FA" w:rsidRPr="0082285B" w:rsidRDefault="001D57FA" w:rsidP="001D57FA"/>
    <w:p w14:paraId="708486DA" w14:textId="2736567A" w:rsidR="001D57FA" w:rsidRPr="0082285B" w:rsidRDefault="001D57FA" w:rsidP="001D57FA"/>
    <w:p w14:paraId="6AA054C5" w14:textId="23E0EA3A" w:rsidR="001D57FA" w:rsidRPr="0082285B" w:rsidRDefault="001D57FA" w:rsidP="001D57FA"/>
    <w:p w14:paraId="068672B0" w14:textId="6EEA8594" w:rsidR="001D57FA" w:rsidRPr="0082285B" w:rsidRDefault="001D57FA" w:rsidP="001D57FA"/>
    <w:p w14:paraId="22995D42" w14:textId="77777777" w:rsidR="001D57FA" w:rsidRPr="0082285B" w:rsidRDefault="001D57FA" w:rsidP="001D57FA">
      <w:pPr>
        <w:sectPr w:rsidR="001D57FA" w:rsidRPr="0082285B" w:rsidSect="009E4372">
          <w:pgSz w:w="16840" w:h="11900" w:orient="landscape"/>
          <w:pgMar w:top="1417" w:right="1134" w:bottom="1417" w:left="1417" w:header="708" w:footer="708" w:gutter="0"/>
          <w:cols w:space="708"/>
          <w:docGrid w:linePitch="360"/>
        </w:sectPr>
      </w:pPr>
    </w:p>
    <w:p w14:paraId="36136F16" w14:textId="695E7DF8" w:rsidR="001D57FA" w:rsidRPr="0082285B" w:rsidRDefault="00A34649" w:rsidP="001D57FA">
      <w:r w:rsidRPr="0082285B">
        <w:rPr>
          <w:noProof/>
        </w:rPr>
        <w:lastRenderedPageBreak/>
        <mc:AlternateContent>
          <mc:Choice Requires="wps">
            <w:drawing>
              <wp:anchor distT="0" distB="0" distL="114300" distR="114300" simplePos="0" relativeHeight="251708416" behindDoc="0" locked="0" layoutInCell="1" allowOverlap="1" wp14:anchorId="3EC21751" wp14:editId="33A66751">
                <wp:simplePos x="0" y="0"/>
                <wp:positionH relativeFrom="column">
                  <wp:posOffset>466090</wp:posOffset>
                </wp:positionH>
                <wp:positionV relativeFrom="paragraph">
                  <wp:posOffset>5022215</wp:posOffset>
                </wp:positionV>
                <wp:extent cx="8136890" cy="635"/>
                <wp:effectExtent l="0" t="0" r="3810" b="12065"/>
                <wp:wrapSquare wrapText="bothSides"/>
                <wp:docPr id="54" name="Textfeld 54"/>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11E5FE18" w14:textId="315661C5" w:rsidR="00A34649" w:rsidRPr="000C3AE6" w:rsidRDefault="00A34649" w:rsidP="00673A49">
                            <w:pPr>
                              <w:pStyle w:val="Beschriftung"/>
                              <w:rPr>
                                <w:noProof/>
                                <w:color w:val="333333"/>
                              </w:rPr>
                            </w:pPr>
                            <w:bookmarkStart w:id="149" w:name="_Toc89205017"/>
                            <w:r>
                              <w:t xml:space="preserve">Figure </w:t>
                            </w:r>
                            <w:fldSimple w:instr=" SEQ Figure \* ARABIC ">
                              <w:r w:rsidR="008520FD">
                                <w:rPr>
                                  <w:noProof/>
                                </w:rPr>
                                <w:t>23</w:t>
                              </w:r>
                            </w:fldSimple>
                            <w:r>
                              <w:t xml:space="preserve">: </w:t>
                            </w:r>
                            <w:r w:rsidRPr="00F258D4">
                              <w:t xml:space="preserve">Wildfire susceptibility predictions for </w:t>
                            </w:r>
                            <w:r>
                              <w:t>Summer 2017</w:t>
                            </w:r>
                            <w:r w:rsidRPr="00F258D4">
                              <w:t>, as pred</w:t>
                            </w:r>
                            <w:r>
                              <w:t>i</w:t>
                            </w:r>
                            <w:r w:rsidRPr="00F258D4">
                              <w:t xml:space="preserve">cted by </w:t>
                            </w:r>
                            <w:r w:rsidR="00A05FD0">
                              <w:t>down</w:t>
                            </w:r>
                            <w:r w:rsidRPr="00F258D4">
                              <w:t xml:space="preserve">sampled </w:t>
                            </w:r>
                            <w:r>
                              <w:t>Random Forest</w:t>
                            </w:r>
                            <w:r w:rsidRPr="00F258D4">
                              <w:t>, temporal spli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21751" id="Textfeld 54" o:spid="_x0000_s1050" type="#_x0000_t202" style="position:absolute;left:0;text-align:left;margin-left:36.7pt;margin-top:395.45pt;width:640.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" stroked="f">
                <v:textbox style="mso-fit-shape-to-text:t" inset="0,0,0,0">
                  <w:txbxContent>
                    <w:p w14:paraId="11E5FE18" w14:textId="315661C5" w:rsidR="00A34649" w:rsidRPr="000C3AE6" w:rsidRDefault="00A34649" w:rsidP="00673A49">
                      <w:pPr>
                        <w:pStyle w:val="Beschriftung"/>
                        <w:rPr>
                          <w:noProof/>
                          <w:color w:val="333333"/>
                        </w:rPr>
                      </w:pPr>
                      <w:bookmarkStart w:id="150" w:name="_Toc89205017"/>
                      <w:r>
                        <w:t xml:space="preserve">Figure </w:t>
                      </w:r>
                      <w:fldSimple w:instr=" SEQ Figure \* ARABIC ">
                        <w:r w:rsidR="008520FD">
                          <w:rPr>
                            <w:noProof/>
                          </w:rPr>
                          <w:t>23</w:t>
                        </w:r>
                      </w:fldSimple>
                      <w:r>
                        <w:t xml:space="preserve">: </w:t>
                      </w:r>
                      <w:r w:rsidRPr="00F258D4">
                        <w:t xml:space="preserve">Wildfire susceptibility predictions for </w:t>
                      </w:r>
                      <w:r>
                        <w:t>Summer 2017</w:t>
                      </w:r>
                      <w:r w:rsidRPr="00F258D4">
                        <w:t>, as pred</w:t>
                      </w:r>
                      <w:r>
                        <w:t>i</w:t>
                      </w:r>
                      <w:r w:rsidRPr="00F258D4">
                        <w:t xml:space="preserve">cted by </w:t>
                      </w:r>
                      <w:r w:rsidR="00A05FD0">
                        <w:t>down</w:t>
                      </w:r>
                      <w:r w:rsidRPr="00F258D4">
                        <w:t xml:space="preserve">sampled </w:t>
                      </w:r>
                      <w:r>
                        <w:t>Random Forest</w:t>
                      </w:r>
                      <w:r w:rsidRPr="00F258D4">
                        <w:t>, temporal split</w:t>
                      </w:r>
                      <w:bookmarkEnd w:id="150"/>
                    </w:p>
                  </w:txbxContent>
                </v:textbox>
                <w10:wrap type="square"/>
              </v:shape>
            </w:pict>
          </mc:Fallback>
        </mc:AlternateContent>
      </w:r>
      <w:r w:rsidR="009E1D28" w:rsidRPr="0082285B">
        <w:rPr>
          <w:noProof/>
        </w:rPr>
        <w:drawing>
          <wp:anchor distT="0" distB="0" distL="114300" distR="114300" simplePos="0" relativeHeight="251706368" behindDoc="0" locked="0" layoutInCell="1" allowOverlap="1" wp14:anchorId="7B53FCC1" wp14:editId="11D65396">
            <wp:simplePos x="0" y="0"/>
            <wp:positionH relativeFrom="margin">
              <wp:align>center</wp:align>
            </wp:positionH>
            <wp:positionV relativeFrom="margin">
              <wp:align>top</wp:align>
            </wp:positionV>
            <wp:extent cx="8136890" cy="4965065"/>
            <wp:effectExtent l="0" t="0" r="3810" b="635"/>
            <wp:wrapSquare wrapText="bothSides"/>
            <wp:docPr id="53" name="Grafik 5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Karte enthält.&#10;&#10;Automatisch generierte Beschreibung"/>
                    <pic:cNvPicPr/>
                  </pic:nvPicPr>
                  <pic:blipFill rotWithShape="1">
                    <a:blip r:embed="rId79" cstate="print">
                      <a:extLst>
                        <a:ext uri="{28A0092B-C50C-407E-A947-70E740481C1C}">
                          <a14:useLocalDpi xmlns:a14="http://schemas.microsoft.com/office/drawing/2010/main" val="0"/>
                        </a:ext>
                      </a:extLst>
                    </a:blip>
                    <a:srcRect t="13746"/>
                    <a:stretch/>
                  </pic:blipFill>
                  <pic:spPr bwMode="auto">
                    <a:xfrm>
                      <a:off x="0" y="0"/>
                      <a:ext cx="8136890" cy="4965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137339" w14:textId="2A3853A2" w:rsidR="00D56571" w:rsidRPr="0082285B" w:rsidRDefault="00D56571" w:rsidP="00D56571"/>
    <w:p w14:paraId="4DED4657" w14:textId="22B0654D" w:rsidR="00D56571" w:rsidRPr="0082285B" w:rsidRDefault="00D56571" w:rsidP="00D56571"/>
    <w:p w14:paraId="642B11D0" w14:textId="63574668" w:rsidR="00D56571" w:rsidRPr="0082285B" w:rsidRDefault="00D56571" w:rsidP="00D56571"/>
    <w:p w14:paraId="2634E890" w14:textId="56CA9B8D" w:rsidR="00D56571" w:rsidRPr="0082285B" w:rsidRDefault="00D56571" w:rsidP="00D56571"/>
    <w:p w14:paraId="35BE55C0" w14:textId="61EC854F" w:rsidR="00D56571" w:rsidRPr="0082285B" w:rsidRDefault="00D56571" w:rsidP="00D56571"/>
    <w:p w14:paraId="49C30A61" w14:textId="5A720D8B" w:rsidR="00D56571" w:rsidRPr="0082285B" w:rsidRDefault="00D56571" w:rsidP="00D56571"/>
    <w:p w14:paraId="647E7352" w14:textId="621B0B38" w:rsidR="00D56571" w:rsidRPr="0082285B" w:rsidRDefault="00D56571" w:rsidP="00D56571"/>
    <w:p w14:paraId="428A5BE7" w14:textId="50F490B9" w:rsidR="00D56571" w:rsidRPr="0082285B" w:rsidRDefault="00D56571" w:rsidP="00D56571"/>
    <w:p w14:paraId="5160E0F3" w14:textId="0CA298A8" w:rsidR="00D56571" w:rsidRPr="0082285B" w:rsidRDefault="00D56571" w:rsidP="00D56571"/>
    <w:p w14:paraId="54C7185B" w14:textId="74FE4527" w:rsidR="00D56571" w:rsidRPr="0082285B" w:rsidRDefault="00D56571" w:rsidP="00D56571"/>
    <w:p w14:paraId="59AFF129" w14:textId="4DC3A5CF" w:rsidR="00D56571" w:rsidRPr="0082285B" w:rsidRDefault="00D56571" w:rsidP="00D56571"/>
    <w:p w14:paraId="65BCCFF6" w14:textId="17830170" w:rsidR="00D56571" w:rsidRPr="0082285B" w:rsidRDefault="00D56571" w:rsidP="00D56571"/>
    <w:p w14:paraId="17DADCD6" w14:textId="4256CB98" w:rsidR="00D56571" w:rsidRPr="0082285B" w:rsidRDefault="00D56571" w:rsidP="00D56571"/>
    <w:p w14:paraId="1668B912" w14:textId="77777777" w:rsidR="00D56571" w:rsidRPr="0082285B" w:rsidRDefault="00D56571" w:rsidP="00D56571">
      <w:pPr>
        <w:tabs>
          <w:tab w:val="left" w:pos="536"/>
        </w:tabs>
        <w:sectPr w:rsidR="00D56571" w:rsidRPr="0082285B" w:rsidSect="009E4372">
          <w:pgSz w:w="16840" w:h="11900" w:orient="landscape"/>
          <w:pgMar w:top="1417" w:right="1134" w:bottom="1417" w:left="1417" w:header="708" w:footer="708" w:gutter="0"/>
          <w:cols w:space="708"/>
          <w:docGrid w:linePitch="360"/>
        </w:sectPr>
      </w:pPr>
      <w:r w:rsidRPr="0082285B">
        <w:tab/>
      </w:r>
    </w:p>
    <w:p w14:paraId="16CD557F" w14:textId="7DA1143B" w:rsidR="00D56571" w:rsidRPr="0082285B" w:rsidRDefault="00D56571" w:rsidP="00D56571">
      <w:pPr>
        <w:tabs>
          <w:tab w:val="left" w:pos="536"/>
        </w:tabs>
      </w:pPr>
      <w:r w:rsidRPr="0082285B">
        <w:rPr>
          <w:noProof/>
        </w:rPr>
        <w:lastRenderedPageBreak/>
        <mc:AlternateContent>
          <mc:Choice Requires="wps">
            <w:drawing>
              <wp:anchor distT="0" distB="0" distL="114300" distR="114300" simplePos="0" relativeHeight="251711488" behindDoc="0" locked="0" layoutInCell="1" allowOverlap="1" wp14:anchorId="320E4D8C" wp14:editId="66516E11">
                <wp:simplePos x="0" y="0"/>
                <wp:positionH relativeFrom="column">
                  <wp:posOffset>466090</wp:posOffset>
                </wp:positionH>
                <wp:positionV relativeFrom="paragraph">
                  <wp:posOffset>5045075</wp:posOffset>
                </wp:positionV>
                <wp:extent cx="8136890" cy="635"/>
                <wp:effectExtent l="0" t="0" r="3810" b="12065"/>
                <wp:wrapSquare wrapText="bothSides"/>
                <wp:docPr id="56" name="Textfeld 56"/>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2982CC42" w14:textId="08A17D5F" w:rsidR="00D56571" w:rsidRPr="00E3507B" w:rsidRDefault="00D56571" w:rsidP="00673A49">
                            <w:pPr>
                              <w:pStyle w:val="Beschriftung"/>
                              <w:rPr>
                                <w:noProof/>
                                <w:color w:val="333333"/>
                              </w:rPr>
                            </w:pPr>
                            <w:bookmarkStart w:id="151" w:name="_Toc89205018"/>
                            <w:r>
                              <w:t xml:space="preserve">Figure </w:t>
                            </w:r>
                            <w:fldSimple w:instr=" SEQ Figure \* ARABIC ">
                              <w:r w:rsidR="008520FD">
                                <w:rPr>
                                  <w:noProof/>
                                </w:rPr>
                                <w:t>24</w:t>
                              </w:r>
                            </w:fldSimple>
                            <w:r>
                              <w:t xml:space="preserve">: Wildfire </w:t>
                            </w:r>
                            <w:r w:rsidRPr="005D7386">
                              <w:t xml:space="preserve">susceptibility predictions for </w:t>
                            </w:r>
                            <w:r>
                              <w:t>Winter</w:t>
                            </w:r>
                            <w:r w:rsidRPr="005D7386">
                              <w:t xml:space="preserve"> 2017, as predicted by </w:t>
                            </w:r>
                            <w:r w:rsidR="00A05FD0">
                              <w:t>down</w:t>
                            </w:r>
                            <w:r w:rsidRPr="005D7386">
                              <w:t>sampled Random Forest, temporal spli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E4D8C" id="Textfeld 56" o:spid="_x0000_s1051" type="#_x0000_t202" style="position:absolute;left:0;text-align:left;margin-left:36.7pt;margin-top:397.25pt;width:640.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" stroked="f">
                <v:textbox style="mso-fit-shape-to-text:t" inset="0,0,0,0">
                  <w:txbxContent>
                    <w:p w14:paraId="2982CC42" w14:textId="08A17D5F" w:rsidR="00D56571" w:rsidRPr="00E3507B" w:rsidRDefault="00D56571" w:rsidP="00673A49">
                      <w:pPr>
                        <w:pStyle w:val="Beschriftung"/>
                        <w:rPr>
                          <w:noProof/>
                          <w:color w:val="333333"/>
                        </w:rPr>
                      </w:pPr>
                      <w:bookmarkStart w:id="152" w:name="_Toc89205018"/>
                      <w:r>
                        <w:t xml:space="preserve">Figure </w:t>
                      </w:r>
                      <w:fldSimple w:instr=" SEQ Figure \* ARABIC ">
                        <w:r w:rsidR="008520FD">
                          <w:rPr>
                            <w:noProof/>
                          </w:rPr>
                          <w:t>24</w:t>
                        </w:r>
                      </w:fldSimple>
                      <w:r>
                        <w:t xml:space="preserve">: Wildfire </w:t>
                      </w:r>
                      <w:r w:rsidRPr="005D7386">
                        <w:t xml:space="preserve">susceptibility predictions for </w:t>
                      </w:r>
                      <w:r>
                        <w:t>Winter</w:t>
                      </w:r>
                      <w:r w:rsidRPr="005D7386">
                        <w:t xml:space="preserve"> 2017, as predicted by </w:t>
                      </w:r>
                      <w:r w:rsidR="00A05FD0">
                        <w:t>down</w:t>
                      </w:r>
                      <w:r w:rsidRPr="005D7386">
                        <w:t>sampled Random Forest, temporal split</w:t>
                      </w:r>
                      <w:bookmarkEnd w:id="152"/>
                    </w:p>
                  </w:txbxContent>
                </v:textbox>
                <w10:wrap type="square"/>
              </v:shape>
            </w:pict>
          </mc:Fallback>
        </mc:AlternateContent>
      </w:r>
      <w:r w:rsidRPr="0082285B">
        <w:rPr>
          <w:noProof/>
        </w:rPr>
        <w:drawing>
          <wp:anchor distT="0" distB="0" distL="114300" distR="114300" simplePos="0" relativeHeight="251709440" behindDoc="0" locked="0" layoutInCell="1" allowOverlap="1" wp14:anchorId="554AC3EE" wp14:editId="5CF87471">
            <wp:simplePos x="0" y="0"/>
            <wp:positionH relativeFrom="margin">
              <wp:align>center</wp:align>
            </wp:positionH>
            <wp:positionV relativeFrom="margin">
              <wp:align>top</wp:align>
            </wp:positionV>
            <wp:extent cx="8136890" cy="4987925"/>
            <wp:effectExtent l="0" t="0" r="3810" b="3175"/>
            <wp:wrapSquare wrapText="bothSides"/>
            <wp:docPr id="55" name="Grafik 5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Karte enthält.&#10;&#10;Automatisch generierte Beschreibung"/>
                    <pic:cNvPicPr/>
                  </pic:nvPicPr>
                  <pic:blipFill rotWithShape="1">
                    <a:blip r:embed="rId80" cstate="print">
                      <a:extLst>
                        <a:ext uri="{28A0092B-C50C-407E-A947-70E740481C1C}">
                          <a14:useLocalDpi xmlns:a14="http://schemas.microsoft.com/office/drawing/2010/main" val="0"/>
                        </a:ext>
                      </a:extLst>
                    </a:blip>
                    <a:srcRect t="13349"/>
                    <a:stretch/>
                  </pic:blipFill>
                  <pic:spPr bwMode="auto">
                    <a:xfrm>
                      <a:off x="0" y="0"/>
                      <a:ext cx="8136890" cy="4987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92102C" w14:textId="3FD8F0F6" w:rsidR="00D56571" w:rsidRPr="0082285B" w:rsidRDefault="00D56571" w:rsidP="00D56571"/>
    <w:p w14:paraId="00A0D959" w14:textId="35BEE5DA" w:rsidR="00D56571" w:rsidRPr="0082285B" w:rsidRDefault="00D56571" w:rsidP="00D56571"/>
    <w:p w14:paraId="7784B0B6" w14:textId="387C3D97" w:rsidR="00D56571" w:rsidRPr="0082285B" w:rsidRDefault="00D56571" w:rsidP="00D56571"/>
    <w:p w14:paraId="11538CEB" w14:textId="4D51DCA7" w:rsidR="00D56571" w:rsidRPr="0082285B" w:rsidRDefault="00D56571" w:rsidP="00D56571"/>
    <w:p w14:paraId="588ABEDE" w14:textId="5DC9406F" w:rsidR="00D56571" w:rsidRPr="0082285B" w:rsidRDefault="00D56571" w:rsidP="00D56571"/>
    <w:p w14:paraId="0CB9D0D9" w14:textId="4F8DC53C" w:rsidR="00D56571" w:rsidRPr="0082285B" w:rsidRDefault="00D56571" w:rsidP="00D56571"/>
    <w:p w14:paraId="0CD475AD" w14:textId="4DB33062" w:rsidR="00D56571" w:rsidRPr="0082285B" w:rsidRDefault="00D56571" w:rsidP="00D56571"/>
    <w:p w14:paraId="6E5404D4" w14:textId="284A2211" w:rsidR="00D56571" w:rsidRPr="0082285B" w:rsidRDefault="00D56571" w:rsidP="00D56571"/>
    <w:p w14:paraId="3F09B321" w14:textId="7229C15E" w:rsidR="00D56571" w:rsidRPr="0082285B" w:rsidRDefault="00D56571" w:rsidP="00D56571"/>
    <w:p w14:paraId="46EC1ED2" w14:textId="6B6738E0" w:rsidR="00D56571" w:rsidRPr="0082285B" w:rsidRDefault="00D56571" w:rsidP="00D56571"/>
    <w:p w14:paraId="71FDDA5D" w14:textId="32AF1EB1" w:rsidR="00D56571" w:rsidRPr="0082285B" w:rsidRDefault="00D56571" w:rsidP="00D56571"/>
    <w:p w14:paraId="03393E5A" w14:textId="4619B233" w:rsidR="00D56571" w:rsidRPr="0082285B" w:rsidRDefault="00D56571" w:rsidP="00D56571"/>
    <w:p w14:paraId="62D62E83" w14:textId="4DC33C38" w:rsidR="00D56571" w:rsidRPr="0082285B" w:rsidRDefault="00D56571" w:rsidP="00D56571"/>
    <w:p w14:paraId="0E422280" w14:textId="77777777" w:rsidR="00D56571" w:rsidRPr="0082285B" w:rsidRDefault="00D56571" w:rsidP="00D56571">
      <w:pPr>
        <w:sectPr w:rsidR="00D56571" w:rsidRPr="0082285B" w:rsidSect="009E4372">
          <w:pgSz w:w="16840" w:h="11900" w:orient="landscape"/>
          <w:pgMar w:top="1417" w:right="1134" w:bottom="1417" w:left="1417" w:header="708" w:footer="708" w:gutter="0"/>
          <w:cols w:space="708"/>
          <w:docGrid w:linePitch="360"/>
        </w:sectPr>
      </w:pPr>
    </w:p>
    <w:p w14:paraId="55EA0802" w14:textId="3A6A6932" w:rsidR="00D56571" w:rsidRPr="0082285B" w:rsidRDefault="00D56571" w:rsidP="00D56571">
      <w:r w:rsidRPr="0082285B">
        <w:rPr>
          <w:noProof/>
        </w:rPr>
        <w:lastRenderedPageBreak/>
        <mc:AlternateContent>
          <mc:Choice Requires="wps">
            <w:drawing>
              <wp:anchor distT="0" distB="0" distL="114300" distR="114300" simplePos="0" relativeHeight="251714560" behindDoc="0" locked="0" layoutInCell="1" allowOverlap="1" wp14:anchorId="115E3D5D" wp14:editId="4297ECF7">
                <wp:simplePos x="0" y="0"/>
                <wp:positionH relativeFrom="column">
                  <wp:posOffset>466090</wp:posOffset>
                </wp:positionH>
                <wp:positionV relativeFrom="paragraph">
                  <wp:posOffset>5015865</wp:posOffset>
                </wp:positionV>
                <wp:extent cx="8136890" cy="635"/>
                <wp:effectExtent l="0" t="0" r="3810" b="12065"/>
                <wp:wrapSquare wrapText="bothSides"/>
                <wp:docPr id="58" name="Textfeld 58"/>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40FC349C" w14:textId="7EFDDC85" w:rsidR="00D56571" w:rsidRPr="00D9094D" w:rsidRDefault="00D56571" w:rsidP="00673A49">
                            <w:pPr>
                              <w:pStyle w:val="Beschriftung"/>
                              <w:rPr>
                                <w:noProof/>
                                <w:color w:val="333333"/>
                              </w:rPr>
                            </w:pPr>
                            <w:bookmarkStart w:id="153" w:name="_Toc89205019"/>
                            <w:r>
                              <w:t xml:space="preserve">Figure </w:t>
                            </w:r>
                            <w:fldSimple w:instr=" SEQ Figure \* ARABIC ">
                              <w:r w:rsidR="008520FD">
                                <w:rPr>
                                  <w:noProof/>
                                </w:rPr>
                                <w:t>25</w:t>
                              </w:r>
                            </w:fldSimple>
                            <w:r>
                              <w:t xml:space="preserve">: </w:t>
                            </w:r>
                            <w:r w:rsidRPr="0068429F">
                              <w:t xml:space="preserve">Wildfire susceptibility predictions for </w:t>
                            </w:r>
                            <w:r>
                              <w:t xml:space="preserve">Summer </w:t>
                            </w:r>
                            <w:r w:rsidRPr="0068429F">
                              <w:t>201</w:t>
                            </w:r>
                            <w:r>
                              <w:t>8</w:t>
                            </w:r>
                            <w:r w:rsidRPr="0068429F">
                              <w:t xml:space="preserve">, as predicted by </w:t>
                            </w:r>
                            <w:r w:rsidR="00A05FD0">
                              <w:t>down</w:t>
                            </w:r>
                            <w:r w:rsidRPr="0068429F">
                              <w:t>sampled Random Forest, temporal spli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E3D5D" id="Textfeld 58" o:spid="_x0000_s1052" type="#_x0000_t202" style="position:absolute;left:0;text-align:left;margin-left:36.7pt;margin-top:394.95pt;width:640.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" stroked="f">
                <v:textbox style="mso-fit-shape-to-text:t" inset="0,0,0,0">
                  <w:txbxContent>
                    <w:p w14:paraId="40FC349C" w14:textId="7EFDDC85" w:rsidR="00D56571" w:rsidRPr="00D9094D" w:rsidRDefault="00D56571" w:rsidP="00673A49">
                      <w:pPr>
                        <w:pStyle w:val="Beschriftung"/>
                        <w:rPr>
                          <w:noProof/>
                          <w:color w:val="333333"/>
                        </w:rPr>
                      </w:pPr>
                      <w:bookmarkStart w:id="154" w:name="_Toc89205019"/>
                      <w:r>
                        <w:t xml:space="preserve">Figure </w:t>
                      </w:r>
                      <w:fldSimple w:instr=" SEQ Figure \* ARABIC ">
                        <w:r w:rsidR="008520FD">
                          <w:rPr>
                            <w:noProof/>
                          </w:rPr>
                          <w:t>25</w:t>
                        </w:r>
                      </w:fldSimple>
                      <w:r>
                        <w:t xml:space="preserve">: </w:t>
                      </w:r>
                      <w:r w:rsidRPr="0068429F">
                        <w:t xml:space="preserve">Wildfire susceptibility predictions for </w:t>
                      </w:r>
                      <w:r>
                        <w:t xml:space="preserve">Summer </w:t>
                      </w:r>
                      <w:r w:rsidRPr="0068429F">
                        <w:t>201</w:t>
                      </w:r>
                      <w:r>
                        <w:t>8</w:t>
                      </w:r>
                      <w:r w:rsidRPr="0068429F">
                        <w:t xml:space="preserve">, as predicted by </w:t>
                      </w:r>
                      <w:r w:rsidR="00A05FD0">
                        <w:t>down</w:t>
                      </w:r>
                      <w:r w:rsidRPr="0068429F">
                        <w:t>sampled Random Forest, temporal split</w:t>
                      </w:r>
                      <w:bookmarkEnd w:id="154"/>
                    </w:p>
                  </w:txbxContent>
                </v:textbox>
                <w10:wrap type="square"/>
              </v:shape>
            </w:pict>
          </mc:Fallback>
        </mc:AlternateContent>
      </w:r>
      <w:r w:rsidRPr="0082285B">
        <w:rPr>
          <w:noProof/>
        </w:rPr>
        <w:drawing>
          <wp:anchor distT="0" distB="0" distL="114300" distR="114300" simplePos="0" relativeHeight="251712512" behindDoc="0" locked="0" layoutInCell="1" allowOverlap="1" wp14:anchorId="6DDE523A" wp14:editId="596A985F">
            <wp:simplePos x="0" y="0"/>
            <wp:positionH relativeFrom="margin">
              <wp:align>center</wp:align>
            </wp:positionH>
            <wp:positionV relativeFrom="margin">
              <wp:align>top</wp:align>
            </wp:positionV>
            <wp:extent cx="8136890" cy="4958715"/>
            <wp:effectExtent l="0" t="0" r="3810" b="0"/>
            <wp:wrapSquare wrapText="bothSides"/>
            <wp:docPr id="57" name="Grafik 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Karte enthält.&#10;&#10;Automatisch generierte Beschreibung"/>
                    <pic:cNvPicPr/>
                  </pic:nvPicPr>
                  <pic:blipFill rotWithShape="1">
                    <a:blip r:embed="rId81" cstate="print">
                      <a:extLst>
                        <a:ext uri="{28A0092B-C50C-407E-A947-70E740481C1C}">
                          <a14:useLocalDpi xmlns:a14="http://schemas.microsoft.com/office/drawing/2010/main" val="0"/>
                        </a:ext>
                      </a:extLst>
                    </a:blip>
                    <a:srcRect t="13855"/>
                    <a:stretch/>
                  </pic:blipFill>
                  <pic:spPr bwMode="auto">
                    <a:xfrm>
                      <a:off x="0" y="0"/>
                      <a:ext cx="8136890" cy="4958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528373" w14:textId="7A8EE4E2" w:rsidR="00D56571" w:rsidRPr="0082285B" w:rsidRDefault="00D56571" w:rsidP="00D56571"/>
    <w:p w14:paraId="56EF9AA0" w14:textId="410BD4F3" w:rsidR="00D56571" w:rsidRPr="0082285B" w:rsidRDefault="00D56571" w:rsidP="00D56571"/>
    <w:p w14:paraId="7DF54C89" w14:textId="468610F1" w:rsidR="00D56571" w:rsidRPr="0082285B" w:rsidRDefault="00D56571" w:rsidP="00D56571"/>
    <w:p w14:paraId="2044BA0E" w14:textId="07A27006" w:rsidR="00D56571" w:rsidRPr="0082285B" w:rsidRDefault="00D56571" w:rsidP="00D56571"/>
    <w:p w14:paraId="7DB04DD9" w14:textId="6FA77C75" w:rsidR="00D56571" w:rsidRPr="0082285B" w:rsidRDefault="00D56571" w:rsidP="00D56571"/>
    <w:p w14:paraId="075E93D0" w14:textId="5259370D" w:rsidR="00D56571" w:rsidRPr="0082285B" w:rsidRDefault="00D56571" w:rsidP="00D56571"/>
    <w:p w14:paraId="43A1D92C" w14:textId="33153298" w:rsidR="00D56571" w:rsidRPr="0082285B" w:rsidRDefault="00D56571" w:rsidP="00D56571"/>
    <w:p w14:paraId="4F42C13E" w14:textId="4EFC4110" w:rsidR="00D56571" w:rsidRPr="0082285B" w:rsidRDefault="00D56571" w:rsidP="00D56571"/>
    <w:p w14:paraId="3E58DEFA" w14:textId="726EE054" w:rsidR="00D56571" w:rsidRPr="0082285B" w:rsidRDefault="00D56571" w:rsidP="00D56571"/>
    <w:p w14:paraId="22A0E99C" w14:textId="122EB927" w:rsidR="00D56571" w:rsidRPr="0082285B" w:rsidRDefault="00D56571" w:rsidP="00D56571"/>
    <w:p w14:paraId="2581B87A" w14:textId="7C8EF9B5" w:rsidR="00D56571" w:rsidRPr="0082285B" w:rsidRDefault="00D56571" w:rsidP="00D56571"/>
    <w:p w14:paraId="140E8958" w14:textId="0CB7C0BA" w:rsidR="00D56571" w:rsidRPr="0082285B" w:rsidRDefault="00D56571" w:rsidP="00D56571"/>
    <w:p w14:paraId="00694530" w14:textId="618FFCF4" w:rsidR="00D56571" w:rsidRPr="0082285B" w:rsidRDefault="00D56571" w:rsidP="00D56571"/>
    <w:p w14:paraId="41DB53B6" w14:textId="77777777" w:rsidR="00D56571" w:rsidRPr="0082285B" w:rsidRDefault="00D56571" w:rsidP="00D56571">
      <w:pPr>
        <w:sectPr w:rsidR="00D56571" w:rsidRPr="0082285B" w:rsidSect="009E4372">
          <w:pgSz w:w="16840" w:h="11900" w:orient="landscape"/>
          <w:pgMar w:top="1417" w:right="1134" w:bottom="1417" w:left="1417" w:header="708" w:footer="708" w:gutter="0"/>
          <w:cols w:space="708"/>
          <w:docGrid w:linePitch="360"/>
        </w:sectPr>
      </w:pPr>
    </w:p>
    <w:p w14:paraId="6BE81786" w14:textId="1BD5B4D0" w:rsidR="00D56571" w:rsidRPr="0082285B" w:rsidRDefault="00D56571" w:rsidP="00D56571">
      <w:r w:rsidRPr="0082285B">
        <w:rPr>
          <w:noProof/>
        </w:rPr>
        <w:lastRenderedPageBreak/>
        <mc:AlternateContent>
          <mc:Choice Requires="wps">
            <w:drawing>
              <wp:anchor distT="0" distB="0" distL="114300" distR="114300" simplePos="0" relativeHeight="251717632" behindDoc="0" locked="0" layoutInCell="1" allowOverlap="1" wp14:anchorId="594E5C56" wp14:editId="696449C7">
                <wp:simplePos x="0" y="0"/>
                <wp:positionH relativeFrom="column">
                  <wp:posOffset>466090</wp:posOffset>
                </wp:positionH>
                <wp:positionV relativeFrom="paragraph">
                  <wp:posOffset>5015865</wp:posOffset>
                </wp:positionV>
                <wp:extent cx="8136890" cy="635"/>
                <wp:effectExtent l="0" t="0" r="3810" b="12065"/>
                <wp:wrapSquare wrapText="bothSides"/>
                <wp:docPr id="60" name="Textfeld 60"/>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6244B1F3" w14:textId="6F790E4F" w:rsidR="00D56571" w:rsidRPr="00946CFF" w:rsidRDefault="00D56571" w:rsidP="00673A49">
                            <w:pPr>
                              <w:pStyle w:val="Beschriftung"/>
                              <w:rPr>
                                <w:noProof/>
                                <w:color w:val="333333"/>
                              </w:rPr>
                            </w:pPr>
                            <w:bookmarkStart w:id="155" w:name="_Toc89205020"/>
                            <w:r>
                              <w:t xml:space="preserve">Figure </w:t>
                            </w:r>
                            <w:fldSimple w:instr=" SEQ Figure \* ARABIC ">
                              <w:r w:rsidR="008520FD">
                                <w:rPr>
                                  <w:noProof/>
                                </w:rPr>
                                <w:t>26</w:t>
                              </w:r>
                            </w:fldSimple>
                            <w:r>
                              <w:t xml:space="preserve">: </w:t>
                            </w:r>
                            <w:r w:rsidRPr="003D10BE">
                              <w:t xml:space="preserve">Wildfire susceptibility predictions for </w:t>
                            </w:r>
                            <w:r>
                              <w:t xml:space="preserve">Winter </w:t>
                            </w:r>
                            <w:r w:rsidRPr="003D10BE">
                              <w:t xml:space="preserve">2018, as predicted by </w:t>
                            </w:r>
                            <w:r w:rsidR="00A05FD0">
                              <w:t>down</w:t>
                            </w:r>
                            <w:r w:rsidRPr="003D10BE">
                              <w:t>sampled Random Forest, temporal spli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E5C56" id="Textfeld 60" o:spid="_x0000_s1053" type="#_x0000_t202" style="position:absolute;left:0;text-align:left;margin-left:36.7pt;margin-top:394.95pt;width:640.7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" stroked="f">
                <v:textbox style="mso-fit-shape-to-text:t" inset="0,0,0,0">
                  <w:txbxContent>
                    <w:p w14:paraId="6244B1F3" w14:textId="6F790E4F" w:rsidR="00D56571" w:rsidRPr="00946CFF" w:rsidRDefault="00D56571" w:rsidP="00673A49">
                      <w:pPr>
                        <w:pStyle w:val="Beschriftung"/>
                        <w:rPr>
                          <w:noProof/>
                          <w:color w:val="333333"/>
                        </w:rPr>
                      </w:pPr>
                      <w:bookmarkStart w:id="156" w:name="_Toc89205020"/>
                      <w:r>
                        <w:t xml:space="preserve">Figure </w:t>
                      </w:r>
                      <w:fldSimple w:instr=" SEQ Figure \* ARABIC ">
                        <w:r w:rsidR="008520FD">
                          <w:rPr>
                            <w:noProof/>
                          </w:rPr>
                          <w:t>26</w:t>
                        </w:r>
                      </w:fldSimple>
                      <w:r>
                        <w:t xml:space="preserve">: </w:t>
                      </w:r>
                      <w:r w:rsidRPr="003D10BE">
                        <w:t xml:space="preserve">Wildfire susceptibility predictions for </w:t>
                      </w:r>
                      <w:r>
                        <w:t xml:space="preserve">Winter </w:t>
                      </w:r>
                      <w:r w:rsidRPr="003D10BE">
                        <w:t xml:space="preserve">2018, as predicted by </w:t>
                      </w:r>
                      <w:r w:rsidR="00A05FD0">
                        <w:t>down</w:t>
                      </w:r>
                      <w:r w:rsidRPr="003D10BE">
                        <w:t>sampled Random Forest, temporal split</w:t>
                      </w:r>
                      <w:bookmarkEnd w:id="156"/>
                    </w:p>
                  </w:txbxContent>
                </v:textbox>
                <w10:wrap type="square"/>
              </v:shape>
            </w:pict>
          </mc:Fallback>
        </mc:AlternateContent>
      </w:r>
      <w:r w:rsidRPr="0082285B">
        <w:rPr>
          <w:noProof/>
        </w:rPr>
        <w:drawing>
          <wp:anchor distT="0" distB="0" distL="114300" distR="114300" simplePos="0" relativeHeight="251715584" behindDoc="0" locked="0" layoutInCell="1" allowOverlap="1" wp14:anchorId="12CE91BE" wp14:editId="476F4C42">
            <wp:simplePos x="0" y="0"/>
            <wp:positionH relativeFrom="margin">
              <wp:align>center</wp:align>
            </wp:positionH>
            <wp:positionV relativeFrom="margin">
              <wp:align>top</wp:align>
            </wp:positionV>
            <wp:extent cx="8136890" cy="4958715"/>
            <wp:effectExtent l="0" t="0" r="3810" b="0"/>
            <wp:wrapSquare wrapText="bothSides"/>
            <wp:docPr id="59" name="Grafik 5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descr="Ein Bild, das Karte enthält.&#10;&#10;Automatisch generierte Beschreibung"/>
                    <pic:cNvPicPr/>
                  </pic:nvPicPr>
                  <pic:blipFill rotWithShape="1">
                    <a:blip r:embed="rId82" cstate="print">
                      <a:extLst>
                        <a:ext uri="{28A0092B-C50C-407E-A947-70E740481C1C}">
                          <a14:useLocalDpi xmlns:a14="http://schemas.microsoft.com/office/drawing/2010/main" val="0"/>
                        </a:ext>
                      </a:extLst>
                    </a:blip>
                    <a:srcRect t="13855"/>
                    <a:stretch/>
                  </pic:blipFill>
                  <pic:spPr bwMode="auto">
                    <a:xfrm>
                      <a:off x="0" y="0"/>
                      <a:ext cx="8136890" cy="4958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865BC3" w14:textId="7FC80646" w:rsidR="00D56571" w:rsidRPr="0082285B" w:rsidRDefault="00D56571" w:rsidP="00D56571"/>
    <w:p w14:paraId="37A5B766" w14:textId="6B798338" w:rsidR="00D56571" w:rsidRPr="0082285B" w:rsidRDefault="00D56571" w:rsidP="00D56571"/>
    <w:p w14:paraId="2FABD9E8" w14:textId="6ED355BF" w:rsidR="00D56571" w:rsidRPr="0082285B" w:rsidRDefault="00D56571" w:rsidP="00D56571"/>
    <w:p w14:paraId="3C8D70A1" w14:textId="1926AE3A" w:rsidR="00D56571" w:rsidRPr="0082285B" w:rsidRDefault="00D56571" w:rsidP="00D56571"/>
    <w:p w14:paraId="7BF6A376" w14:textId="3FE9CF24" w:rsidR="00D56571" w:rsidRPr="0082285B" w:rsidRDefault="00D56571" w:rsidP="00D56571"/>
    <w:p w14:paraId="07BC79DD" w14:textId="649BC855" w:rsidR="00D56571" w:rsidRPr="0082285B" w:rsidRDefault="00D56571" w:rsidP="00D56571"/>
    <w:p w14:paraId="476155CC" w14:textId="7C2542AE" w:rsidR="00D56571" w:rsidRPr="0082285B" w:rsidRDefault="00D56571" w:rsidP="00D56571"/>
    <w:p w14:paraId="3C7C09AB" w14:textId="7D8BB3B8" w:rsidR="00D56571" w:rsidRPr="0082285B" w:rsidRDefault="00D56571" w:rsidP="00D56571"/>
    <w:p w14:paraId="737A886F" w14:textId="3ED10E6C" w:rsidR="00D56571" w:rsidRPr="0082285B" w:rsidRDefault="00D56571" w:rsidP="00D56571"/>
    <w:p w14:paraId="75232810" w14:textId="60C4DE0E" w:rsidR="00D56571" w:rsidRPr="0082285B" w:rsidRDefault="00D56571" w:rsidP="00D56571"/>
    <w:p w14:paraId="7B879CD1" w14:textId="1C98070C" w:rsidR="00D56571" w:rsidRPr="0082285B" w:rsidRDefault="00D56571" w:rsidP="00D56571"/>
    <w:p w14:paraId="0F531A6C" w14:textId="02296A85" w:rsidR="00D56571" w:rsidRPr="0082285B" w:rsidRDefault="00D56571" w:rsidP="00D56571"/>
    <w:p w14:paraId="09E81629" w14:textId="27A6CBF6" w:rsidR="00D56571" w:rsidRPr="0082285B" w:rsidRDefault="00D56571" w:rsidP="00D56571"/>
    <w:p w14:paraId="132E9DFD" w14:textId="77777777" w:rsidR="00D56571" w:rsidRPr="0082285B" w:rsidRDefault="00D56571" w:rsidP="00D56571">
      <w:pPr>
        <w:sectPr w:rsidR="00D56571" w:rsidRPr="0082285B" w:rsidSect="009E4372">
          <w:pgSz w:w="16840" w:h="11900" w:orient="landscape"/>
          <w:pgMar w:top="1417" w:right="1134" w:bottom="1417" w:left="1417" w:header="708" w:footer="708" w:gutter="0"/>
          <w:cols w:space="708"/>
          <w:docGrid w:linePitch="360"/>
        </w:sectPr>
      </w:pPr>
    </w:p>
    <w:p w14:paraId="44EB5527" w14:textId="0F44C060" w:rsidR="00D56571" w:rsidRPr="0082285B" w:rsidRDefault="00DC51AF" w:rsidP="00D56571">
      <w:r w:rsidRPr="0082285B">
        <w:rPr>
          <w:noProof/>
        </w:rPr>
        <w:lastRenderedPageBreak/>
        <mc:AlternateContent>
          <mc:Choice Requires="wps">
            <w:drawing>
              <wp:anchor distT="0" distB="0" distL="114300" distR="114300" simplePos="0" relativeHeight="251720704" behindDoc="0" locked="0" layoutInCell="1" allowOverlap="1" wp14:anchorId="4BF10E5A" wp14:editId="13CD4836">
                <wp:simplePos x="0" y="0"/>
                <wp:positionH relativeFrom="column">
                  <wp:posOffset>466090</wp:posOffset>
                </wp:positionH>
                <wp:positionV relativeFrom="paragraph">
                  <wp:posOffset>5006340</wp:posOffset>
                </wp:positionV>
                <wp:extent cx="8136890" cy="635"/>
                <wp:effectExtent l="0" t="0" r="3810" b="12065"/>
                <wp:wrapSquare wrapText="bothSides"/>
                <wp:docPr id="62" name="Textfeld 62"/>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1758EEFF" w14:textId="42AD69CD" w:rsidR="00DC51AF" w:rsidRPr="00AF7562" w:rsidRDefault="00DC51AF" w:rsidP="00673A49">
                            <w:pPr>
                              <w:pStyle w:val="Beschriftung"/>
                              <w:rPr>
                                <w:noProof/>
                                <w:color w:val="333333"/>
                              </w:rPr>
                            </w:pPr>
                            <w:bookmarkStart w:id="157" w:name="_Toc89205021"/>
                            <w:r>
                              <w:t xml:space="preserve">Figure </w:t>
                            </w:r>
                            <w:fldSimple w:instr=" SEQ Figure \* ARABIC ">
                              <w:r w:rsidR="008520FD">
                                <w:rPr>
                                  <w:noProof/>
                                </w:rPr>
                                <w:t>27</w:t>
                              </w:r>
                            </w:fldSimple>
                            <w:r>
                              <w:t xml:space="preserve">: </w:t>
                            </w:r>
                            <w:r w:rsidRPr="0017660A">
                              <w:t xml:space="preserve">Wildfire susceptibility predictions for </w:t>
                            </w:r>
                            <w:r>
                              <w:t>Summer 2017</w:t>
                            </w:r>
                            <w:r w:rsidRPr="0017660A">
                              <w:t xml:space="preserve">, as predicted by </w:t>
                            </w:r>
                            <w:r w:rsidR="00A05FD0">
                              <w:t>down</w:t>
                            </w:r>
                            <w:r w:rsidRPr="0017660A">
                              <w:t xml:space="preserve">sampled </w:t>
                            </w:r>
                            <w:r>
                              <w:t>xgboost</w:t>
                            </w:r>
                            <w:r w:rsidRPr="0017660A">
                              <w:t>, temporal spli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10E5A" id="Textfeld 62" o:spid="_x0000_s1054" type="#_x0000_t202" style="position:absolute;left:0;text-align:left;margin-left:36.7pt;margin-top:394.2pt;width:640.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" stroked="f">
                <v:textbox style="mso-fit-shape-to-text:t" inset="0,0,0,0">
                  <w:txbxContent>
                    <w:p w14:paraId="1758EEFF" w14:textId="42AD69CD" w:rsidR="00DC51AF" w:rsidRPr="00AF7562" w:rsidRDefault="00DC51AF" w:rsidP="00673A49">
                      <w:pPr>
                        <w:pStyle w:val="Beschriftung"/>
                        <w:rPr>
                          <w:noProof/>
                          <w:color w:val="333333"/>
                        </w:rPr>
                      </w:pPr>
                      <w:bookmarkStart w:id="158" w:name="_Toc89205021"/>
                      <w:r>
                        <w:t xml:space="preserve">Figure </w:t>
                      </w:r>
                      <w:fldSimple w:instr=" SEQ Figure \* ARABIC ">
                        <w:r w:rsidR="008520FD">
                          <w:rPr>
                            <w:noProof/>
                          </w:rPr>
                          <w:t>27</w:t>
                        </w:r>
                      </w:fldSimple>
                      <w:r>
                        <w:t xml:space="preserve">: </w:t>
                      </w:r>
                      <w:r w:rsidRPr="0017660A">
                        <w:t xml:space="preserve">Wildfire susceptibility predictions for </w:t>
                      </w:r>
                      <w:r>
                        <w:t>Summer 2017</w:t>
                      </w:r>
                      <w:r w:rsidRPr="0017660A">
                        <w:t xml:space="preserve">, as predicted by </w:t>
                      </w:r>
                      <w:r w:rsidR="00A05FD0">
                        <w:t>down</w:t>
                      </w:r>
                      <w:r w:rsidRPr="0017660A">
                        <w:t xml:space="preserve">sampled </w:t>
                      </w:r>
                      <w:r>
                        <w:t>xgboost</w:t>
                      </w:r>
                      <w:r w:rsidRPr="0017660A">
                        <w:t>, temporal split</w:t>
                      </w:r>
                      <w:bookmarkEnd w:id="158"/>
                    </w:p>
                  </w:txbxContent>
                </v:textbox>
                <w10:wrap type="square"/>
              </v:shape>
            </w:pict>
          </mc:Fallback>
        </mc:AlternateContent>
      </w:r>
      <w:r w:rsidRPr="0082285B">
        <w:rPr>
          <w:noProof/>
        </w:rPr>
        <w:drawing>
          <wp:anchor distT="0" distB="0" distL="114300" distR="114300" simplePos="0" relativeHeight="251718656" behindDoc="0" locked="0" layoutInCell="1" allowOverlap="1" wp14:anchorId="14E7458A" wp14:editId="4557F6FD">
            <wp:simplePos x="0" y="0"/>
            <wp:positionH relativeFrom="margin">
              <wp:align>center</wp:align>
            </wp:positionH>
            <wp:positionV relativeFrom="margin">
              <wp:align>top</wp:align>
            </wp:positionV>
            <wp:extent cx="8136890" cy="4949190"/>
            <wp:effectExtent l="0" t="0" r="3810" b="3810"/>
            <wp:wrapSquare wrapText="bothSides"/>
            <wp:docPr id="61" name="Grafik 6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descr="Ein Bild, das Karte enthält.&#10;&#10;Automatisch generierte Beschreibung"/>
                    <pic:cNvPicPr/>
                  </pic:nvPicPr>
                  <pic:blipFill rotWithShape="1">
                    <a:blip r:embed="rId83" cstate="print">
                      <a:extLst>
                        <a:ext uri="{28A0092B-C50C-407E-A947-70E740481C1C}">
                          <a14:useLocalDpi xmlns:a14="http://schemas.microsoft.com/office/drawing/2010/main" val="0"/>
                        </a:ext>
                      </a:extLst>
                    </a:blip>
                    <a:srcRect t="14025"/>
                    <a:stretch/>
                  </pic:blipFill>
                  <pic:spPr bwMode="auto">
                    <a:xfrm>
                      <a:off x="0" y="0"/>
                      <a:ext cx="8136890" cy="4949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94CDA8" w14:textId="76A29B5E" w:rsidR="00DC51AF" w:rsidRPr="0082285B" w:rsidRDefault="00DC51AF" w:rsidP="00DC51AF"/>
    <w:p w14:paraId="572F5038" w14:textId="4D2563E9" w:rsidR="00DC51AF" w:rsidRPr="0082285B" w:rsidRDefault="00DC51AF" w:rsidP="00DC51AF"/>
    <w:p w14:paraId="2E76CD3E" w14:textId="1EAC9712" w:rsidR="00DC51AF" w:rsidRPr="0082285B" w:rsidRDefault="00DC51AF" w:rsidP="00DC51AF"/>
    <w:p w14:paraId="5E2C5552" w14:textId="65D20513" w:rsidR="00DC51AF" w:rsidRPr="0082285B" w:rsidRDefault="00DC51AF" w:rsidP="00DC51AF"/>
    <w:p w14:paraId="4519A562" w14:textId="03EA87A2" w:rsidR="00DC51AF" w:rsidRPr="0082285B" w:rsidRDefault="00DC51AF" w:rsidP="00DC51AF"/>
    <w:p w14:paraId="5761FBF6" w14:textId="650BE95A" w:rsidR="00DC51AF" w:rsidRPr="0082285B" w:rsidRDefault="00DC51AF" w:rsidP="00DC51AF"/>
    <w:p w14:paraId="15040B7F" w14:textId="5739CCE5" w:rsidR="00DC51AF" w:rsidRPr="0082285B" w:rsidRDefault="00DC51AF" w:rsidP="00DC51AF"/>
    <w:p w14:paraId="5F764B26" w14:textId="582DE877" w:rsidR="00DC51AF" w:rsidRPr="0082285B" w:rsidRDefault="00DC51AF" w:rsidP="00DC51AF"/>
    <w:p w14:paraId="743BFA24" w14:textId="3BF819E9" w:rsidR="00DC51AF" w:rsidRPr="0082285B" w:rsidRDefault="00DC51AF" w:rsidP="00DC51AF"/>
    <w:p w14:paraId="3806C999" w14:textId="7770D722" w:rsidR="00DC51AF" w:rsidRPr="0082285B" w:rsidRDefault="00DC51AF" w:rsidP="00DC51AF"/>
    <w:p w14:paraId="3EFA2A6A" w14:textId="1E39F01D" w:rsidR="00DC51AF" w:rsidRPr="0082285B" w:rsidRDefault="00DC51AF" w:rsidP="00DC51AF"/>
    <w:p w14:paraId="2FBD4694" w14:textId="0B495E88" w:rsidR="00DC51AF" w:rsidRPr="0082285B" w:rsidRDefault="00DC51AF" w:rsidP="00DC51AF"/>
    <w:p w14:paraId="18BC34D1" w14:textId="0742EC41" w:rsidR="00DC51AF" w:rsidRPr="0082285B" w:rsidRDefault="00DC51AF" w:rsidP="00DC51AF"/>
    <w:p w14:paraId="5758E270" w14:textId="77777777" w:rsidR="00190F7D" w:rsidRPr="0082285B" w:rsidRDefault="00190F7D" w:rsidP="00DC51AF">
      <w:pPr>
        <w:sectPr w:rsidR="00190F7D" w:rsidRPr="0082285B" w:rsidSect="009E4372">
          <w:pgSz w:w="16840" w:h="11900" w:orient="landscape"/>
          <w:pgMar w:top="1417" w:right="1134" w:bottom="1417" w:left="1417" w:header="708" w:footer="708" w:gutter="0"/>
          <w:cols w:space="708"/>
          <w:docGrid w:linePitch="360"/>
        </w:sectPr>
      </w:pPr>
    </w:p>
    <w:p w14:paraId="2D6E212D" w14:textId="55D0A134" w:rsidR="00DC51AF" w:rsidRPr="0082285B" w:rsidRDefault="00A05FD0" w:rsidP="00DC51AF">
      <w:r w:rsidRPr="0082285B">
        <w:rPr>
          <w:noProof/>
        </w:rPr>
        <w:lastRenderedPageBreak/>
        <mc:AlternateContent>
          <mc:Choice Requires="wps">
            <w:drawing>
              <wp:anchor distT="0" distB="0" distL="114300" distR="114300" simplePos="0" relativeHeight="251723776" behindDoc="0" locked="0" layoutInCell="1" allowOverlap="1" wp14:anchorId="0F672DEF" wp14:editId="5AAB2AAA">
                <wp:simplePos x="0" y="0"/>
                <wp:positionH relativeFrom="column">
                  <wp:posOffset>466090</wp:posOffset>
                </wp:positionH>
                <wp:positionV relativeFrom="paragraph">
                  <wp:posOffset>5045075</wp:posOffset>
                </wp:positionV>
                <wp:extent cx="8136890" cy="635"/>
                <wp:effectExtent l="0" t="0" r="3810" b="12065"/>
                <wp:wrapSquare wrapText="bothSides"/>
                <wp:docPr id="64" name="Textfeld 64"/>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00C513BC" w14:textId="5B9A543C" w:rsidR="00A05FD0" w:rsidRPr="00393D1A" w:rsidRDefault="00A05FD0" w:rsidP="00673A49">
                            <w:pPr>
                              <w:pStyle w:val="Beschriftung"/>
                              <w:rPr>
                                <w:noProof/>
                                <w:color w:val="333333"/>
                              </w:rPr>
                            </w:pPr>
                            <w:bookmarkStart w:id="159" w:name="_Toc89205022"/>
                            <w:r>
                              <w:t xml:space="preserve">Figure </w:t>
                            </w:r>
                            <w:fldSimple w:instr=" SEQ Figure \* ARABIC ">
                              <w:r w:rsidR="008520FD">
                                <w:rPr>
                                  <w:noProof/>
                                </w:rPr>
                                <w:t>28</w:t>
                              </w:r>
                            </w:fldSimple>
                            <w:r>
                              <w:t xml:space="preserve">: </w:t>
                            </w:r>
                            <w:r w:rsidRPr="00984486">
                              <w:t xml:space="preserve">Wildfire susceptibility predictions for </w:t>
                            </w:r>
                            <w:r>
                              <w:t xml:space="preserve">Winter </w:t>
                            </w:r>
                            <w:r w:rsidRPr="00984486">
                              <w:t xml:space="preserve">2017, as predicted by </w:t>
                            </w:r>
                            <w:r>
                              <w:t>down</w:t>
                            </w:r>
                            <w:r w:rsidRPr="00984486">
                              <w:t>sampled xgboost, temporal split</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672DEF" id="Textfeld 64" o:spid="_x0000_s1055" type="#_x0000_t202" style="position:absolute;left:0;text-align:left;margin-left:36.7pt;margin-top:397.25pt;width:640.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" stroked="f">
                <v:textbox style="mso-fit-shape-to-text:t" inset="0,0,0,0">
                  <w:txbxContent>
                    <w:p w14:paraId="00C513BC" w14:textId="5B9A543C" w:rsidR="00A05FD0" w:rsidRPr="00393D1A" w:rsidRDefault="00A05FD0" w:rsidP="00673A49">
                      <w:pPr>
                        <w:pStyle w:val="Beschriftung"/>
                        <w:rPr>
                          <w:noProof/>
                          <w:color w:val="333333"/>
                        </w:rPr>
                      </w:pPr>
                      <w:bookmarkStart w:id="160" w:name="_Toc89205022"/>
                      <w:r>
                        <w:t xml:space="preserve">Figure </w:t>
                      </w:r>
                      <w:fldSimple w:instr=" SEQ Figure \* ARABIC ">
                        <w:r w:rsidR="008520FD">
                          <w:rPr>
                            <w:noProof/>
                          </w:rPr>
                          <w:t>28</w:t>
                        </w:r>
                      </w:fldSimple>
                      <w:r>
                        <w:t xml:space="preserve">: </w:t>
                      </w:r>
                      <w:r w:rsidRPr="00984486">
                        <w:t xml:space="preserve">Wildfire susceptibility predictions for </w:t>
                      </w:r>
                      <w:r>
                        <w:t xml:space="preserve">Winter </w:t>
                      </w:r>
                      <w:r w:rsidRPr="00984486">
                        <w:t xml:space="preserve">2017, as predicted by </w:t>
                      </w:r>
                      <w:r>
                        <w:t>down</w:t>
                      </w:r>
                      <w:r w:rsidRPr="00984486">
                        <w:t>sampled xgboost, temporal split</w:t>
                      </w:r>
                      <w:bookmarkEnd w:id="160"/>
                    </w:p>
                  </w:txbxContent>
                </v:textbox>
                <w10:wrap type="square"/>
              </v:shape>
            </w:pict>
          </mc:Fallback>
        </mc:AlternateContent>
      </w:r>
      <w:r w:rsidR="00190F7D" w:rsidRPr="0082285B">
        <w:rPr>
          <w:noProof/>
        </w:rPr>
        <w:drawing>
          <wp:anchor distT="0" distB="0" distL="114300" distR="114300" simplePos="0" relativeHeight="251721728" behindDoc="0" locked="0" layoutInCell="1" allowOverlap="1" wp14:anchorId="46A67C31" wp14:editId="7390A507">
            <wp:simplePos x="0" y="0"/>
            <wp:positionH relativeFrom="margin">
              <wp:align>center</wp:align>
            </wp:positionH>
            <wp:positionV relativeFrom="margin">
              <wp:align>top</wp:align>
            </wp:positionV>
            <wp:extent cx="8136890" cy="4987925"/>
            <wp:effectExtent l="0" t="0" r="3810" b="3175"/>
            <wp:wrapSquare wrapText="bothSides"/>
            <wp:docPr id="63" name="Grafik 6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rafik 63" descr="Ein Bild, das Karte enthält.&#10;&#10;Automatisch generierte Beschreibung"/>
                    <pic:cNvPicPr/>
                  </pic:nvPicPr>
                  <pic:blipFill rotWithShape="1">
                    <a:blip r:embed="rId84" cstate="print">
                      <a:extLst>
                        <a:ext uri="{28A0092B-C50C-407E-A947-70E740481C1C}">
                          <a14:useLocalDpi xmlns:a14="http://schemas.microsoft.com/office/drawing/2010/main" val="0"/>
                        </a:ext>
                      </a:extLst>
                    </a:blip>
                    <a:srcRect t="13349"/>
                    <a:stretch/>
                  </pic:blipFill>
                  <pic:spPr bwMode="auto">
                    <a:xfrm>
                      <a:off x="0" y="0"/>
                      <a:ext cx="8136890" cy="4987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C5282C" w14:textId="09A3097D" w:rsidR="00226927" w:rsidRPr="0082285B" w:rsidRDefault="00226927" w:rsidP="00226927"/>
    <w:p w14:paraId="4EAFAA4B" w14:textId="4424EDB1" w:rsidR="00226927" w:rsidRPr="0082285B" w:rsidRDefault="00226927" w:rsidP="00226927"/>
    <w:p w14:paraId="57BF6F19" w14:textId="6615FD14" w:rsidR="00226927" w:rsidRPr="0082285B" w:rsidRDefault="00226927" w:rsidP="00226927"/>
    <w:p w14:paraId="749AD0CA" w14:textId="7248BE21" w:rsidR="00226927" w:rsidRPr="0082285B" w:rsidRDefault="00226927" w:rsidP="00226927"/>
    <w:p w14:paraId="6BB2F5CA" w14:textId="4B8C45B0" w:rsidR="00226927" w:rsidRPr="0082285B" w:rsidRDefault="00226927" w:rsidP="00226927"/>
    <w:p w14:paraId="5F5A3BCA" w14:textId="23B49FD5" w:rsidR="00226927" w:rsidRPr="0082285B" w:rsidRDefault="00226927" w:rsidP="00226927"/>
    <w:p w14:paraId="636473FC" w14:textId="1FC280F0" w:rsidR="00226927" w:rsidRPr="0082285B" w:rsidRDefault="00226927" w:rsidP="00226927"/>
    <w:p w14:paraId="03D92A5E" w14:textId="3D3B0DF3" w:rsidR="00226927" w:rsidRPr="0082285B" w:rsidRDefault="00226927" w:rsidP="00226927"/>
    <w:p w14:paraId="1D92E6CA" w14:textId="27ACA01C" w:rsidR="00226927" w:rsidRPr="0082285B" w:rsidRDefault="00226927" w:rsidP="00226927"/>
    <w:p w14:paraId="24872C03" w14:textId="70B040C2" w:rsidR="00226927" w:rsidRPr="0082285B" w:rsidRDefault="00226927" w:rsidP="00226927"/>
    <w:p w14:paraId="34B1523B" w14:textId="11AC6FBD" w:rsidR="00226927" w:rsidRPr="0082285B" w:rsidRDefault="00226927" w:rsidP="00226927"/>
    <w:p w14:paraId="1F475205" w14:textId="0E2251AD" w:rsidR="00226927" w:rsidRPr="0082285B" w:rsidRDefault="00226927" w:rsidP="00226927"/>
    <w:p w14:paraId="55A414BE" w14:textId="12BC8E06" w:rsidR="00226927" w:rsidRPr="0082285B" w:rsidRDefault="00226927" w:rsidP="00226927"/>
    <w:p w14:paraId="52B65A4B" w14:textId="77777777" w:rsidR="00226927" w:rsidRPr="0082285B" w:rsidRDefault="00226927" w:rsidP="00226927">
      <w:pPr>
        <w:sectPr w:rsidR="00226927" w:rsidRPr="0082285B" w:rsidSect="009E4372">
          <w:pgSz w:w="16840" w:h="11900" w:orient="landscape"/>
          <w:pgMar w:top="1417" w:right="1134" w:bottom="1417" w:left="1417" w:header="708" w:footer="708" w:gutter="0"/>
          <w:cols w:space="708"/>
          <w:docGrid w:linePitch="360"/>
        </w:sectPr>
      </w:pPr>
    </w:p>
    <w:p w14:paraId="66A13D37" w14:textId="3CC81D77" w:rsidR="00226927" w:rsidRPr="0082285B" w:rsidRDefault="00226927" w:rsidP="00226927">
      <w:r w:rsidRPr="0082285B">
        <w:rPr>
          <w:noProof/>
        </w:rPr>
        <w:lastRenderedPageBreak/>
        <mc:AlternateContent>
          <mc:Choice Requires="wps">
            <w:drawing>
              <wp:anchor distT="0" distB="0" distL="114300" distR="114300" simplePos="0" relativeHeight="251726848" behindDoc="0" locked="0" layoutInCell="1" allowOverlap="1" wp14:anchorId="53BB2A61" wp14:editId="0F18059E">
                <wp:simplePos x="0" y="0"/>
                <wp:positionH relativeFrom="column">
                  <wp:posOffset>466090</wp:posOffset>
                </wp:positionH>
                <wp:positionV relativeFrom="paragraph">
                  <wp:posOffset>5027930</wp:posOffset>
                </wp:positionV>
                <wp:extent cx="8136890" cy="635"/>
                <wp:effectExtent l="0" t="0" r="3810" b="12065"/>
                <wp:wrapSquare wrapText="bothSides"/>
                <wp:docPr id="66" name="Textfeld 66"/>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31AFE6A7" w14:textId="4660C65B" w:rsidR="00226927" w:rsidRPr="0005272E" w:rsidRDefault="00226927" w:rsidP="00673A49">
                            <w:pPr>
                              <w:pStyle w:val="Beschriftung"/>
                              <w:rPr>
                                <w:noProof/>
                                <w:color w:val="333333"/>
                              </w:rPr>
                            </w:pPr>
                            <w:bookmarkStart w:id="161" w:name="_Toc89205023"/>
                            <w:r>
                              <w:t xml:space="preserve">Figure </w:t>
                            </w:r>
                            <w:fldSimple w:instr=" SEQ Figure \* ARABIC ">
                              <w:r w:rsidR="008520FD">
                                <w:rPr>
                                  <w:noProof/>
                                </w:rPr>
                                <w:t>29</w:t>
                              </w:r>
                            </w:fldSimple>
                            <w:r>
                              <w:t xml:space="preserve">: </w:t>
                            </w:r>
                            <w:r w:rsidRPr="00BD41CC">
                              <w:t xml:space="preserve">Wildfire susceptibility predictions for </w:t>
                            </w:r>
                            <w:r>
                              <w:t xml:space="preserve">Summer </w:t>
                            </w:r>
                            <w:r w:rsidRPr="00BD41CC">
                              <w:t>201</w:t>
                            </w:r>
                            <w:r>
                              <w:t>8</w:t>
                            </w:r>
                            <w:r w:rsidRPr="00BD41CC">
                              <w:t>, as predicted by downsampled xgboost, temporal spli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BB2A61" id="Textfeld 66" o:spid="_x0000_s1056" type="#_x0000_t202" style="position:absolute;left:0;text-align:left;margin-left:36.7pt;margin-top:395.9pt;width:640.7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" stroked="f">
                <v:textbox style="mso-fit-shape-to-text:t" inset="0,0,0,0">
                  <w:txbxContent>
                    <w:p w14:paraId="31AFE6A7" w14:textId="4660C65B" w:rsidR="00226927" w:rsidRPr="0005272E" w:rsidRDefault="00226927" w:rsidP="00673A49">
                      <w:pPr>
                        <w:pStyle w:val="Beschriftung"/>
                        <w:rPr>
                          <w:noProof/>
                          <w:color w:val="333333"/>
                        </w:rPr>
                      </w:pPr>
                      <w:bookmarkStart w:id="162" w:name="_Toc89205023"/>
                      <w:r>
                        <w:t xml:space="preserve">Figure </w:t>
                      </w:r>
                      <w:fldSimple w:instr=" SEQ Figure \* ARABIC ">
                        <w:r w:rsidR="008520FD">
                          <w:rPr>
                            <w:noProof/>
                          </w:rPr>
                          <w:t>29</w:t>
                        </w:r>
                      </w:fldSimple>
                      <w:r>
                        <w:t xml:space="preserve">: </w:t>
                      </w:r>
                      <w:r w:rsidRPr="00BD41CC">
                        <w:t xml:space="preserve">Wildfire susceptibility predictions for </w:t>
                      </w:r>
                      <w:r>
                        <w:t xml:space="preserve">Summer </w:t>
                      </w:r>
                      <w:r w:rsidRPr="00BD41CC">
                        <w:t>201</w:t>
                      </w:r>
                      <w:r>
                        <w:t>8</w:t>
                      </w:r>
                      <w:r w:rsidRPr="00BD41CC">
                        <w:t>, as predicted by downsampled xgboost, temporal split</w:t>
                      </w:r>
                      <w:bookmarkEnd w:id="162"/>
                    </w:p>
                  </w:txbxContent>
                </v:textbox>
                <w10:wrap type="square"/>
              </v:shape>
            </w:pict>
          </mc:Fallback>
        </mc:AlternateContent>
      </w:r>
      <w:r w:rsidRPr="0082285B">
        <w:rPr>
          <w:noProof/>
        </w:rPr>
        <w:drawing>
          <wp:anchor distT="0" distB="0" distL="114300" distR="114300" simplePos="0" relativeHeight="251724800" behindDoc="0" locked="0" layoutInCell="1" allowOverlap="1" wp14:anchorId="7C11C199" wp14:editId="279C2C7B">
            <wp:simplePos x="0" y="0"/>
            <wp:positionH relativeFrom="margin">
              <wp:align>center</wp:align>
            </wp:positionH>
            <wp:positionV relativeFrom="margin">
              <wp:align>top</wp:align>
            </wp:positionV>
            <wp:extent cx="8136890" cy="4970780"/>
            <wp:effectExtent l="0" t="0" r="3810" b="0"/>
            <wp:wrapSquare wrapText="bothSides"/>
            <wp:docPr id="65" name="Grafik 6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descr="Ein Bild, das Karte enthält.&#10;&#10;Automatisch generierte Beschreibung"/>
                    <pic:cNvPicPr/>
                  </pic:nvPicPr>
                  <pic:blipFill rotWithShape="1">
                    <a:blip r:embed="rId85" cstate="print">
                      <a:extLst>
                        <a:ext uri="{28A0092B-C50C-407E-A947-70E740481C1C}">
                          <a14:useLocalDpi xmlns:a14="http://schemas.microsoft.com/office/drawing/2010/main" val="0"/>
                        </a:ext>
                      </a:extLst>
                    </a:blip>
                    <a:srcRect t="13646"/>
                    <a:stretch/>
                  </pic:blipFill>
                  <pic:spPr bwMode="auto">
                    <a:xfrm>
                      <a:off x="0" y="0"/>
                      <a:ext cx="8136890" cy="4970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1F4448" w14:textId="42C8AF6B" w:rsidR="00226927" w:rsidRPr="0082285B" w:rsidRDefault="00226927" w:rsidP="00226927"/>
    <w:p w14:paraId="27FE7B2F" w14:textId="68C86F59" w:rsidR="00226927" w:rsidRPr="0082285B" w:rsidRDefault="00226927" w:rsidP="00226927"/>
    <w:p w14:paraId="6C6488CA" w14:textId="67E096F4" w:rsidR="00226927" w:rsidRPr="0082285B" w:rsidRDefault="00226927" w:rsidP="00226927"/>
    <w:p w14:paraId="2E0C0C4C" w14:textId="1F408A8A" w:rsidR="00226927" w:rsidRPr="0082285B" w:rsidRDefault="00226927" w:rsidP="00226927"/>
    <w:p w14:paraId="0A0F9C30" w14:textId="13E79EEE" w:rsidR="00226927" w:rsidRPr="0082285B" w:rsidRDefault="00226927" w:rsidP="00226927"/>
    <w:p w14:paraId="37C8BA7F" w14:textId="2AA77028" w:rsidR="00226927" w:rsidRPr="0082285B" w:rsidRDefault="00226927" w:rsidP="00226927"/>
    <w:p w14:paraId="74867616" w14:textId="656D15BD" w:rsidR="00226927" w:rsidRPr="0082285B" w:rsidRDefault="00226927" w:rsidP="00226927"/>
    <w:p w14:paraId="24E7D54B" w14:textId="6CEE6BB8" w:rsidR="00226927" w:rsidRPr="0082285B" w:rsidRDefault="00226927" w:rsidP="00226927"/>
    <w:p w14:paraId="11A76B02" w14:textId="5EC0D443" w:rsidR="00226927" w:rsidRPr="0082285B" w:rsidRDefault="00226927" w:rsidP="00226927"/>
    <w:p w14:paraId="269BF272" w14:textId="47B0CCAA" w:rsidR="00226927" w:rsidRPr="0082285B" w:rsidRDefault="00226927" w:rsidP="00226927"/>
    <w:p w14:paraId="64A87A03" w14:textId="2E5DA047" w:rsidR="00226927" w:rsidRPr="0082285B" w:rsidRDefault="00226927" w:rsidP="00226927"/>
    <w:p w14:paraId="58DA9FCE" w14:textId="56317DC6" w:rsidR="00226927" w:rsidRPr="0082285B" w:rsidRDefault="00226927" w:rsidP="00226927"/>
    <w:p w14:paraId="43B2E9E6" w14:textId="41C3F5A5" w:rsidR="00226927" w:rsidRPr="0082285B" w:rsidRDefault="00226927" w:rsidP="00226927"/>
    <w:p w14:paraId="409F1A50" w14:textId="77777777" w:rsidR="001B6674" w:rsidRPr="0082285B" w:rsidRDefault="001B6674" w:rsidP="00226927">
      <w:pPr>
        <w:sectPr w:rsidR="001B6674" w:rsidRPr="0082285B" w:rsidSect="009E4372">
          <w:pgSz w:w="16840" w:h="11900" w:orient="landscape"/>
          <w:pgMar w:top="1417" w:right="1134" w:bottom="1417" w:left="1417" w:header="708" w:footer="708" w:gutter="0"/>
          <w:cols w:space="708"/>
          <w:docGrid w:linePitch="360"/>
        </w:sectPr>
      </w:pPr>
    </w:p>
    <w:p w14:paraId="15B393A9" w14:textId="275B4608" w:rsidR="00226927" w:rsidRPr="0082285B" w:rsidRDefault="001B6674" w:rsidP="00226927">
      <w:r w:rsidRPr="0082285B">
        <w:rPr>
          <w:noProof/>
        </w:rPr>
        <w:lastRenderedPageBreak/>
        <mc:AlternateContent>
          <mc:Choice Requires="wps">
            <w:drawing>
              <wp:anchor distT="0" distB="0" distL="114300" distR="114300" simplePos="0" relativeHeight="251729920" behindDoc="0" locked="0" layoutInCell="1" allowOverlap="1" wp14:anchorId="68E4C2C2" wp14:editId="2D63395C">
                <wp:simplePos x="0" y="0"/>
                <wp:positionH relativeFrom="column">
                  <wp:posOffset>466090</wp:posOffset>
                </wp:positionH>
                <wp:positionV relativeFrom="paragraph">
                  <wp:posOffset>5027930</wp:posOffset>
                </wp:positionV>
                <wp:extent cx="8136890" cy="635"/>
                <wp:effectExtent l="0" t="0" r="3810" b="12065"/>
                <wp:wrapSquare wrapText="bothSides"/>
                <wp:docPr id="68" name="Textfeld 68"/>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4AF7A9CB" w14:textId="11CA7453" w:rsidR="001B6674" w:rsidRPr="00F05993" w:rsidRDefault="001B6674" w:rsidP="00673A49">
                            <w:pPr>
                              <w:pStyle w:val="Beschriftung"/>
                              <w:rPr>
                                <w:noProof/>
                                <w:color w:val="333333"/>
                              </w:rPr>
                            </w:pPr>
                            <w:bookmarkStart w:id="163" w:name="_Toc89205024"/>
                            <w:r>
                              <w:t xml:space="preserve">Figure </w:t>
                            </w:r>
                            <w:fldSimple w:instr=" SEQ Figure \* ARABIC ">
                              <w:r w:rsidR="008520FD">
                                <w:rPr>
                                  <w:noProof/>
                                </w:rPr>
                                <w:t>30</w:t>
                              </w:r>
                            </w:fldSimple>
                            <w:r>
                              <w:t xml:space="preserve">: </w:t>
                            </w:r>
                            <w:r w:rsidRPr="00193908">
                              <w:t xml:space="preserve">Wildfire susceptibility predictions for </w:t>
                            </w:r>
                            <w:r>
                              <w:t xml:space="preserve">Winter </w:t>
                            </w:r>
                            <w:r w:rsidRPr="00193908">
                              <w:t>2018, as predicted by downsampled xgboost, temporal spli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4C2C2" id="Textfeld 68" o:spid="_x0000_s1057" type="#_x0000_t202" style="position:absolute;left:0;text-align:left;margin-left:36.7pt;margin-top:395.9pt;width:640.7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" stroked="f">
                <v:textbox style="mso-fit-shape-to-text:t" inset="0,0,0,0">
                  <w:txbxContent>
                    <w:p w14:paraId="4AF7A9CB" w14:textId="11CA7453" w:rsidR="001B6674" w:rsidRPr="00F05993" w:rsidRDefault="001B6674" w:rsidP="00673A49">
                      <w:pPr>
                        <w:pStyle w:val="Beschriftung"/>
                        <w:rPr>
                          <w:noProof/>
                          <w:color w:val="333333"/>
                        </w:rPr>
                      </w:pPr>
                      <w:bookmarkStart w:id="164" w:name="_Toc89205024"/>
                      <w:r>
                        <w:t xml:space="preserve">Figure </w:t>
                      </w:r>
                      <w:fldSimple w:instr=" SEQ Figure \* ARABIC ">
                        <w:r w:rsidR="008520FD">
                          <w:rPr>
                            <w:noProof/>
                          </w:rPr>
                          <w:t>30</w:t>
                        </w:r>
                      </w:fldSimple>
                      <w:r>
                        <w:t xml:space="preserve">: </w:t>
                      </w:r>
                      <w:r w:rsidRPr="00193908">
                        <w:t xml:space="preserve">Wildfire susceptibility predictions for </w:t>
                      </w:r>
                      <w:r>
                        <w:t xml:space="preserve">Winter </w:t>
                      </w:r>
                      <w:r w:rsidRPr="00193908">
                        <w:t>2018, as predicted by downsampled xgboost, temporal split</w:t>
                      </w:r>
                      <w:bookmarkEnd w:id="164"/>
                    </w:p>
                  </w:txbxContent>
                </v:textbox>
                <w10:wrap type="square"/>
              </v:shape>
            </w:pict>
          </mc:Fallback>
        </mc:AlternateContent>
      </w:r>
      <w:r w:rsidRPr="0082285B">
        <w:rPr>
          <w:noProof/>
        </w:rPr>
        <w:drawing>
          <wp:anchor distT="0" distB="0" distL="114300" distR="114300" simplePos="0" relativeHeight="251727872" behindDoc="0" locked="0" layoutInCell="1" allowOverlap="1" wp14:anchorId="2AE306FD" wp14:editId="529C4D9F">
            <wp:simplePos x="0" y="0"/>
            <wp:positionH relativeFrom="margin">
              <wp:align>center</wp:align>
            </wp:positionH>
            <wp:positionV relativeFrom="margin">
              <wp:align>top</wp:align>
            </wp:positionV>
            <wp:extent cx="8136890" cy="4971299"/>
            <wp:effectExtent l="0" t="0" r="3810" b="0"/>
            <wp:wrapSquare wrapText="bothSides"/>
            <wp:docPr id="67" name="Grafik 6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67" descr="Ein Bild, das Karte enthält.&#10;&#10;Automatisch generierte Beschreibung"/>
                    <pic:cNvPicPr/>
                  </pic:nvPicPr>
                  <pic:blipFill rotWithShape="1">
                    <a:blip r:embed="rId86" cstate="print">
                      <a:extLst>
                        <a:ext uri="{28A0092B-C50C-407E-A947-70E740481C1C}">
                          <a14:useLocalDpi xmlns:a14="http://schemas.microsoft.com/office/drawing/2010/main" val="0"/>
                        </a:ext>
                      </a:extLst>
                    </a:blip>
                    <a:srcRect t="13646"/>
                    <a:stretch/>
                  </pic:blipFill>
                  <pic:spPr bwMode="auto">
                    <a:xfrm>
                      <a:off x="0" y="0"/>
                      <a:ext cx="8136890" cy="4971299"/>
                    </a:xfrm>
                    <a:prstGeom prst="rect">
                      <a:avLst/>
                    </a:prstGeom>
                    <a:ln>
                      <a:noFill/>
                    </a:ln>
                    <a:extLst>
                      <a:ext uri="{53640926-AAD7-44D8-BBD7-CCE9431645EC}">
                        <a14:shadowObscured xmlns:a14="http://schemas.microsoft.com/office/drawing/2010/main"/>
                      </a:ext>
                    </a:extLst>
                  </pic:spPr>
                </pic:pic>
              </a:graphicData>
            </a:graphic>
          </wp:anchor>
        </w:drawing>
      </w:r>
    </w:p>
    <w:p w14:paraId="739A5B33" w14:textId="03A99982" w:rsidR="00FC1967" w:rsidRPr="0082285B" w:rsidRDefault="00FC1967" w:rsidP="00FC1967"/>
    <w:p w14:paraId="1C72CBF2" w14:textId="7B06D3D5" w:rsidR="00FC1967" w:rsidRPr="0082285B" w:rsidRDefault="00FC1967" w:rsidP="00FC1967"/>
    <w:p w14:paraId="4FF9992D" w14:textId="3576247F" w:rsidR="00FC1967" w:rsidRPr="0082285B" w:rsidRDefault="00FC1967" w:rsidP="00FC1967"/>
    <w:p w14:paraId="1062EB1D" w14:textId="3DE27C3F" w:rsidR="00FC1967" w:rsidRPr="0082285B" w:rsidRDefault="00FC1967" w:rsidP="00FC1967"/>
    <w:p w14:paraId="34C54605" w14:textId="0F1BEC16" w:rsidR="00FC1967" w:rsidRPr="0082285B" w:rsidRDefault="00FC1967" w:rsidP="00FC1967"/>
    <w:p w14:paraId="3D3CB94C" w14:textId="5D9D6004" w:rsidR="00FC1967" w:rsidRPr="0082285B" w:rsidRDefault="00FC1967" w:rsidP="00FC1967"/>
    <w:p w14:paraId="79795743" w14:textId="3F158F10" w:rsidR="00FC1967" w:rsidRPr="0082285B" w:rsidRDefault="00FC1967" w:rsidP="00FC1967"/>
    <w:p w14:paraId="391E3E0B" w14:textId="583EEEAE" w:rsidR="00FC1967" w:rsidRPr="0082285B" w:rsidRDefault="00FC1967" w:rsidP="00FC1967"/>
    <w:p w14:paraId="01577C61" w14:textId="144B4FAF" w:rsidR="00FC1967" w:rsidRPr="0082285B" w:rsidRDefault="00FC1967" w:rsidP="00FC1967"/>
    <w:p w14:paraId="283CBA21" w14:textId="3CBD42E4" w:rsidR="00FC1967" w:rsidRPr="0082285B" w:rsidRDefault="00FC1967" w:rsidP="00FC1967"/>
    <w:p w14:paraId="43BBFE2E" w14:textId="1E1308AC" w:rsidR="00FC1967" w:rsidRPr="0082285B" w:rsidRDefault="00FC1967" w:rsidP="00FC1967"/>
    <w:p w14:paraId="5B407FC8" w14:textId="5472F891" w:rsidR="00FC1967" w:rsidRPr="0082285B" w:rsidRDefault="00FC1967" w:rsidP="00FC1967"/>
    <w:p w14:paraId="59B6B581" w14:textId="515E061B" w:rsidR="00FC1967" w:rsidRPr="0082285B" w:rsidRDefault="00FC1967" w:rsidP="00FC1967"/>
    <w:p w14:paraId="3A175283" w14:textId="77777777" w:rsidR="00FC1967" w:rsidRPr="0082285B" w:rsidRDefault="00FC1967" w:rsidP="00FC1967">
      <w:pPr>
        <w:sectPr w:rsidR="00FC1967" w:rsidRPr="0082285B" w:rsidSect="009E4372">
          <w:pgSz w:w="16840" w:h="11900" w:orient="landscape"/>
          <w:pgMar w:top="1417" w:right="1134" w:bottom="1417" w:left="1417" w:header="708" w:footer="708" w:gutter="0"/>
          <w:cols w:space="708"/>
          <w:docGrid w:linePitch="360"/>
        </w:sectPr>
      </w:pPr>
    </w:p>
    <w:p w14:paraId="1F1D1765" w14:textId="78FE9933" w:rsidR="00FC1967" w:rsidRPr="0082285B" w:rsidRDefault="004E3214" w:rsidP="00171AEA">
      <w:pPr>
        <w:pStyle w:val="berschrift2"/>
      </w:pPr>
      <w:bookmarkStart w:id="165" w:name="_Toc89203252"/>
      <w:bookmarkStart w:id="166" w:name="_Toc89204241"/>
      <w:r w:rsidRPr="0082285B">
        <w:rPr>
          <w:noProof/>
        </w:rPr>
        <w:lastRenderedPageBreak/>
        <mc:AlternateContent>
          <mc:Choice Requires="wps">
            <w:drawing>
              <wp:anchor distT="0" distB="0" distL="114300" distR="114300" simplePos="0" relativeHeight="251732992" behindDoc="0" locked="0" layoutInCell="1" allowOverlap="1" wp14:anchorId="5A483B9A" wp14:editId="515AA660">
                <wp:simplePos x="0" y="0"/>
                <wp:positionH relativeFrom="column">
                  <wp:posOffset>1031240</wp:posOffset>
                </wp:positionH>
                <wp:positionV relativeFrom="paragraph">
                  <wp:posOffset>5272405</wp:posOffset>
                </wp:positionV>
                <wp:extent cx="7006590" cy="635"/>
                <wp:effectExtent l="0" t="0" r="3810" b="12065"/>
                <wp:wrapSquare wrapText="bothSides"/>
                <wp:docPr id="70" name="Textfeld 70"/>
                <wp:cNvGraphicFramePr/>
                <a:graphic xmlns:a="http://schemas.openxmlformats.org/drawingml/2006/main">
                  <a:graphicData uri="http://schemas.microsoft.com/office/word/2010/wordprocessingShape">
                    <wps:wsp>
                      <wps:cNvSpPr txBox="1"/>
                      <wps:spPr>
                        <a:xfrm>
                          <a:off x="0" y="0"/>
                          <a:ext cx="7006590" cy="635"/>
                        </a:xfrm>
                        <a:prstGeom prst="rect">
                          <a:avLst/>
                        </a:prstGeom>
                        <a:solidFill>
                          <a:prstClr val="white"/>
                        </a:solidFill>
                        <a:ln>
                          <a:noFill/>
                        </a:ln>
                      </wps:spPr>
                      <wps:txbx>
                        <w:txbxContent>
                          <w:p w14:paraId="01452F2D" w14:textId="02405A6E" w:rsidR="004E3214" w:rsidRPr="009E15EB" w:rsidRDefault="004E3214" w:rsidP="00673A49">
                            <w:pPr>
                              <w:pStyle w:val="Beschriftung"/>
                              <w:rPr>
                                <w:b/>
                                <w:bCs/>
                                <w:noProof/>
                                <w:sz w:val="30"/>
                                <w:szCs w:val="30"/>
                              </w:rPr>
                            </w:pPr>
                            <w:bookmarkStart w:id="167" w:name="_Toc89205025"/>
                            <w:r>
                              <w:t xml:space="preserve">Figure </w:t>
                            </w:r>
                            <w:fldSimple w:instr=" SEQ Figure \* ARABIC ">
                              <w:r w:rsidR="008520FD">
                                <w:rPr>
                                  <w:noProof/>
                                </w:rPr>
                                <w:t>31</w:t>
                              </w:r>
                            </w:fldSimple>
                            <w:r>
                              <w:t>: Counties included in study area</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83B9A" id="Textfeld 70" o:spid="_x0000_s1058" type="#_x0000_t202" style="position:absolute;left:0;text-align:left;margin-left:81.2pt;margin-top:415.15pt;width:551.7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" stroked="f">
                <v:textbox style="mso-fit-shape-to-text:t" inset="0,0,0,0">
                  <w:txbxContent>
                    <w:p w14:paraId="01452F2D" w14:textId="02405A6E" w:rsidR="004E3214" w:rsidRPr="009E15EB" w:rsidRDefault="004E3214" w:rsidP="00673A49">
                      <w:pPr>
                        <w:pStyle w:val="Beschriftung"/>
                        <w:rPr>
                          <w:b/>
                          <w:bCs/>
                          <w:noProof/>
                          <w:sz w:val="30"/>
                          <w:szCs w:val="30"/>
                        </w:rPr>
                      </w:pPr>
                      <w:bookmarkStart w:id="168" w:name="_Toc89205025"/>
                      <w:r>
                        <w:t xml:space="preserve">Figure </w:t>
                      </w:r>
                      <w:fldSimple w:instr=" SEQ Figure \* ARABIC ">
                        <w:r w:rsidR="008520FD">
                          <w:rPr>
                            <w:noProof/>
                          </w:rPr>
                          <w:t>31</w:t>
                        </w:r>
                      </w:fldSimple>
                      <w:r>
                        <w:t>: Counties included in study area</w:t>
                      </w:r>
                      <w:bookmarkEnd w:id="168"/>
                    </w:p>
                  </w:txbxContent>
                </v:textbox>
                <w10:wrap type="square"/>
              </v:shape>
            </w:pict>
          </mc:Fallback>
        </mc:AlternateContent>
      </w:r>
      <w:r w:rsidRPr="0082285B">
        <w:rPr>
          <w:noProof/>
        </w:rPr>
        <w:drawing>
          <wp:anchor distT="0" distB="0" distL="114300" distR="114300" simplePos="0" relativeHeight="251730944" behindDoc="0" locked="0" layoutInCell="1" allowOverlap="1" wp14:anchorId="28F06B83" wp14:editId="1DAD9402">
            <wp:simplePos x="0" y="0"/>
            <wp:positionH relativeFrom="margin">
              <wp:align>center</wp:align>
            </wp:positionH>
            <wp:positionV relativeFrom="margin">
              <wp:align>center</wp:align>
            </wp:positionV>
            <wp:extent cx="7006590" cy="4679950"/>
            <wp:effectExtent l="0" t="0" r="3810" b="6350"/>
            <wp:wrapSquare wrapText="bothSides"/>
            <wp:docPr id="69" name="Grafik 6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rafik 69" descr="Ein Bild, das Karte enthält.&#10;&#10;Automatisch generierte Beschreibung"/>
                    <pic:cNvPicPr/>
                  </pic:nvPicPr>
                  <pic:blipFill rotWithShape="1">
                    <a:blip r:embed="rId87" cstate="print">
                      <a:extLst>
                        <a:ext uri="{28A0092B-C50C-407E-A947-70E740481C1C}">
                          <a14:useLocalDpi xmlns:a14="http://schemas.microsoft.com/office/drawing/2010/main" val="0"/>
                        </a:ext>
                      </a:extLst>
                    </a:blip>
                    <a:srcRect t="5593"/>
                    <a:stretch/>
                  </pic:blipFill>
                  <pic:spPr bwMode="auto">
                    <a:xfrm>
                      <a:off x="0" y="0"/>
                      <a:ext cx="7006590"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1967" w:rsidRPr="0082285B">
        <w:t>Predictor Maps</w:t>
      </w:r>
      <w:bookmarkEnd w:id="165"/>
      <w:bookmarkEnd w:id="166"/>
    </w:p>
    <w:p w14:paraId="1B9AF08A" w14:textId="2F1DF722" w:rsidR="006148BE" w:rsidRPr="0082285B" w:rsidRDefault="006148BE" w:rsidP="006148BE"/>
    <w:p w14:paraId="2B9E9B5C" w14:textId="7EBAE140" w:rsidR="004E3214" w:rsidRPr="0082285B" w:rsidRDefault="004E3214" w:rsidP="004E3214"/>
    <w:p w14:paraId="6260435E" w14:textId="22055560" w:rsidR="004E3214" w:rsidRPr="0082285B" w:rsidRDefault="004E3214" w:rsidP="004E3214"/>
    <w:p w14:paraId="41A910C0" w14:textId="0DF47D87" w:rsidR="004E3214" w:rsidRPr="0082285B" w:rsidRDefault="004E3214" w:rsidP="004E3214"/>
    <w:p w14:paraId="77806D78" w14:textId="14F49519" w:rsidR="004E3214" w:rsidRPr="0082285B" w:rsidRDefault="004E3214" w:rsidP="004E3214"/>
    <w:p w14:paraId="0608A758" w14:textId="1508847B" w:rsidR="004E3214" w:rsidRPr="0082285B" w:rsidRDefault="004E3214" w:rsidP="004E3214"/>
    <w:p w14:paraId="02CF2E4A" w14:textId="612F8AEC" w:rsidR="004E3214" w:rsidRPr="0082285B" w:rsidRDefault="004E3214" w:rsidP="004E3214"/>
    <w:p w14:paraId="77F168DC" w14:textId="0350AAB3" w:rsidR="004E3214" w:rsidRPr="0082285B" w:rsidRDefault="004E3214" w:rsidP="004E3214"/>
    <w:p w14:paraId="48B1425C" w14:textId="534B9924" w:rsidR="004E3214" w:rsidRPr="0082285B" w:rsidRDefault="004E3214" w:rsidP="004E3214"/>
    <w:p w14:paraId="163EE321" w14:textId="059C35CB" w:rsidR="004E3214" w:rsidRPr="0082285B" w:rsidRDefault="004E3214" w:rsidP="004E3214"/>
    <w:p w14:paraId="54C86730" w14:textId="272B905A" w:rsidR="004E3214" w:rsidRPr="0082285B" w:rsidRDefault="004E3214" w:rsidP="004E3214"/>
    <w:p w14:paraId="4D4DA675" w14:textId="36F7C792" w:rsidR="004E3214" w:rsidRPr="0082285B" w:rsidRDefault="004E3214" w:rsidP="004E3214"/>
    <w:p w14:paraId="5AB0098C" w14:textId="2E6B3413" w:rsidR="004E3214" w:rsidRPr="0082285B" w:rsidRDefault="004E3214" w:rsidP="004E3214"/>
    <w:p w14:paraId="26437AEF" w14:textId="77777777" w:rsidR="004E3214" w:rsidRPr="0082285B" w:rsidRDefault="004E3214" w:rsidP="004E3214">
      <w:pPr>
        <w:sectPr w:rsidR="004E3214" w:rsidRPr="0082285B" w:rsidSect="009E4372">
          <w:pgSz w:w="16840" w:h="11900" w:orient="landscape"/>
          <w:pgMar w:top="1417" w:right="1134" w:bottom="1417" w:left="1417" w:header="708" w:footer="708" w:gutter="0"/>
          <w:cols w:space="708"/>
          <w:docGrid w:linePitch="360"/>
        </w:sectPr>
      </w:pPr>
    </w:p>
    <w:p w14:paraId="61B98C2D" w14:textId="6421733F" w:rsidR="004E3214" w:rsidRPr="0082285B" w:rsidRDefault="004E3214" w:rsidP="004E3214">
      <w:r w:rsidRPr="0082285B">
        <w:rPr>
          <w:noProof/>
        </w:rPr>
        <w:lastRenderedPageBreak/>
        <mc:AlternateContent>
          <mc:Choice Requires="wps">
            <w:drawing>
              <wp:anchor distT="0" distB="0" distL="114300" distR="114300" simplePos="0" relativeHeight="251736064" behindDoc="0" locked="0" layoutInCell="1" allowOverlap="1" wp14:anchorId="12558B1F" wp14:editId="2713D01E">
                <wp:simplePos x="0" y="0"/>
                <wp:positionH relativeFrom="column">
                  <wp:posOffset>466090</wp:posOffset>
                </wp:positionH>
                <wp:positionV relativeFrom="paragraph">
                  <wp:posOffset>4709795</wp:posOffset>
                </wp:positionV>
                <wp:extent cx="8136890" cy="635"/>
                <wp:effectExtent l="0" t="0" r="3810" b="12065"/>
                <wp:wrapSquare wrapText="bothSides"/>
                <wp:docPr id="72" name="Textfeld 72"/>
                <wp:cNvGraphicFramePr/>
                <a:graphic xmlns:a="http://schemas.openxmlformats.org/drawingml/2006/main">
                  <a:graphicData uri="http://schemas.microsoft.com/office/word/2010/wordprocessingShape">
                    <wps:wsp>
                      <wps:cNvSpPr txBox="1"/>
                      <wps:spPr>
                        <a:xfrm>
                          <a:off x="0" y="0"/>
                          <a:ext cx="8136890" cy="635"/>
                        </a:xfrm>
                        <a:prstGeom prst="rect">
                          <a:avLst/>
                        </a:prstGeom>
                        <a:solidFill>
                          <a:prstClr val="white"/>
                        </a:solidFill>
                        <a:ln>
                          <a:noFill/>
                        </a:ln>
                      </wps:spPr>
                      <wps:txbx>
                        <w:txbxContent>
                          <w:p w14:paraId="4406A6F9" w14:textId="53FBDF74" w:rsidR="004E3214" w:rsidRPr="00E702AE" w:rsidRDefault="004E3214" w:rsidP="00673A49">
                            <w:pPr>
                              <w:pStyle w:val="Beschriftung"/>
                              <w:rPr>
                                <w:noProof/>
                                <w:color w:val="333333"/>
                              </w:rPr>
                            </w:pPr>
                            <w:bookmarkStart w:id="169" w:name="_Toc89205026"/>
                            <w:r>
                              <w:t xml:space="preserve">Figure </w:t>
                            </w:r>
                            <w:fldSimple w:instr=" SEQ Figure \* ARABIC ">
                              <w:r w:rsidR="008520FD">
                                <w:rPr>
                                  <w:noProof/>
                                </w:rPr>
                                <w:t>32</w:t>
                              </w:r>
                            </w:fldSimple>
                            <w:r>
                              <w:t>: Fire Perimeter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58B1F" id="Textfeld 72" o:spid="_x0000_s1059" type="#_x0000_t202" style="position:absolute;left:0;text-align:left;margin-left:36.7pt;margin-top:370.85pt;width:640.7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s0hYGwIAAEAEAAAOAAAAZHJzL2Uyb0RvYy54bWysU8Fu2zAMvQ/YPwi6L07SLWi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" stroked="f">
                <v:textbox style="mso-fit-shape-to-text:t" inset="0,0,0,0">
                  <w:txbxContent>
                    <w:p w14:paraId="4406A6F9" w14:textId="53FBDF74" w:rsidR="004E3214" w:rsidRPr="00E702AE" w:rsidRDefault="004E3214" w:rsidP="00673A49">
                      <w:pPr>
                        <w:pStyle w:val="Beschriftung"/>
                        <w:rPr>
                          <w:noProof/>
                          <w:color w:val="333333"/>
                        </w:rPr>
                      </w:pPr>
                      <w:bookmarkStart w:id="170" w:name="_Toc89205026"/>
                      <w:r>
                        <w:t xml:space="preserve">Figure </w:t>
                      </w:r>
                      <w:fldSimple w:instr=" SEQ Figure \* ARABIC ">
                        <w:r w:rsidR="008520FD">
                          <w:rPr>
                            <w:noProof/>
                          </w:rPr>
                          <w:t>32</w:t>
                        </w:r>
                      </w:fldSimple>
                      <w:r>
                        <w:t>: Fire Perimeters</w:t>
                      </w:r>
                      <w:bookmarkEnd w:id="170"/>
                    </w:p>
                  </w:txbxContent>
                </v:textbox>
                <w10:wrap type="square"/>
              </v:shape>
            </w:pict>
          </mc:Fallback>
        </mc:AlternateContent>
      </w:r>
      <w:r w:rsidRPr="0082285B">
        <w:rPr>
          <w:noProof/>
        </w:rPr>
        <w:drawing>
          <wp:anchor distT="0" distB="0" distL="114300" distR="114300" simplePos="0" relativeHeight="251734016" behindDoc="0" locked="0" layoutInCell="1" allowOverlap="1" wp14:anchorId="74A832C9" wp14:editId="3E23DC00">
            <wp:simplePos x="0" y="0"/>
            <wp:positionH relativeFrom="margin">
              <wp:align>center</wp:align>
            </wp:positionH>
            <wp:positionV relativeFrom="margin">
              <wp:align>top</wp:align>
            </wp:positionV>
            <wp:extent cx="8136890" cy="4652645"/>
            <wp:effectExtent l="0" t="0" r="3810" b="0"/>
            <wp:wrapSquare wrapText="bothSides"/>
            <wp:docPr id="71" name="Grafik 7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descr="Ein Bild, das Karte enthält.&#10;&#10;Automatisch generierte Beschreibung"/>
                    <pic:cNvPicPr/>
                  </pic:nvPicPr>
                  <pic:blipFill rotWithShape="1">
                    <a:blip r:embed="rId88" cstate="print">
                      <a:extLst>
                        <a:ext uri="{28A0092B-C50C-407E-A947-70E740481C1C}">
                          <a14:useLocalDpi xmlns:a14="http://schemas.microsoft.com/office/drawing/2010/main" val="0"/>
                        </a:ext>
                      </a:extLst>
                    </a:blip>
                    <a:srcRect t="11990" b="7181"/>
                    <a:stretch/>
                  </pic:blipFill>
                  <pic:spPr bwMode="auto">
                    <a:xfrm>
                      <a:off x="0" y="0"/>
                      <a:ext cx="8136890" cy="46526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4F31DE" w14:textId="5EAA6544" w:rsidR="004E3214" w:rsidRPr="0082285B" w:rsidRDefault="004E3214" w:rsidP="004E3214"/>
    <w:p w14:paraId="49FBBD0A" w14:textId="59901295" w:rsidR="004E3214" w:rsidRPr="0082285B" w:rsidRDefault="004E3214" w:rsidP="004E3214"/>
    <w:p w14:paraId="0725B1D4" w14:textId="4C23C15F" w:rsidR="004E3214" w:rsidRPr="0082285B" w:rsidRDefault="004E3214" w:rsidP="004E3214"/>
    <w:p w14:paraId="12BE2B90" w14:textId="2499E2D2" w:rsidR="004E3214" w:rsidRPr="0082285B" w:rsidRDefault="004E3214" w:rsidP="004E3214"/>
    <w:p w14:paraId="3E9F4BE9" w14:textId="002FF746" w:rsidR="004E3214" w:rsidRPr="0082285B" w:rsidRDefault="004E3214" w:rsidP="004E3214"/>
    <w:p w14:paraId="4B2DF2CC" w14:textId="3CC8690F" w:rsidR="004E3214" w:rsidRPr="0082285B" w:rsidRDefault="004E3214" w:rsidP="004E3214"/>
    <w:p w14:paraId="6F732A5B" w14:textId="302CD0F5" w:rsidR="004E3214" w:rsidRPr="0082285B" w:rsidRDefault="004E3214" w:rsidP="004E3214"/>
    <w:p w14:paraId="4259100F" w14:textId="6DC9ED1B" w:rsidR="004E3214" w:rsidRPr="0082285B" w:rsidRDefault="004E3214" w:rsidP="004E3214"/>
    <w:p w14:paraId="769A26F5" w14:textId="12D5727A" w:rsidR="004E3214" w:rsidRPr="0082285B" w:rsidRDefault="004E3214" w:rsidP="004E3214"/>
    <w:p w14:paraId="21957456" w14:textId="7D9CBBB0" w:rsidR="004E3214" w:rsidRPr="0082285B" w:rsidRDefault="004E3214" w:rsidP="004E3214"/>
    <w:p w14:paraId="00D954D7" w14:textId="2C985FFF" w:rsidR="004E3214" w:rsidRPr="0082285B" w:rsidRDefault="004E3214" w:rsidP="004E3214"/>
    <w:p w14:paraId="6CA793B3" w14:textId="73DA2C1A" w:rsidR="004E3214" w:rsidRPr="0082285B" w:rsidRDefault="004E3214" w:rsidP="004E3214"/>
    <w:p w14:paraId="13DAE399" w14:textId="4F5A2BB0" w:rsidR="004E3214" w:rsidRPr="0082285B" w:rsidRDefault="004E3214" w:rsidP="004E3214"/>
    <w:p w14:paraId="2E328105" w14:textId="77777777" w:rsidR="004E3214" w:rsidRPr="0082285B" w:rsidRDefault="004E3214" w:rsidP="004E3214">
      <w:pPr>
        <w:tabs>
          <w:tab w:val="left" w:pos="5873"/>
        </w:tabs>
        <w:sectPr w:rsidR="004E3214" w:rsidRPr="0082285B" w:rsidSect="009E4372">
          <w:pgSz w:w="16840" w:h="11900" w:orient="landscape"/>
          <w:pgMar w:top="1417" w:right="1134" w:bottom="1417" w:left="1417" w:header="708" w:footer="708" w:gutter="0"/>
          <w:cols w:space="708"/>
          <w:docGrid w:linePitch="360"/>
        </w:sectPr>
      </w:pPr>
      <w:r w:rsidRPr="0082285B">
        <w:tab/>
      </w:r>
    </w:p>
    <w:p w14:paraId="514AE73D" w14:textId="6BDCBF33" w:rsidR="004E3214" w:rsidRPr="0082285B" w:rsidRDefault="004E3214" w:rsidP="004E3214">
      <w:pPr>
        <w:tabs>
          <w:tab w:val="left" w:pos="5873"/>
        </w:tabs>
      </w:pPr>
      <w:r w:rsidRPr="0082285B">
        <w:rPr>
          <w:noProof/>
        </w:rPr>
        <w:lastRenderedPageBreak/>
        <mc:AlternateContent>
          <mc:Choice Requires="wps">
            <w:drawing>
              <wp:anchor distT="0" distB="0" distL="114300" distR="114300" simplePos="0" relativeHeight="251739136" behindDoc="0" locked="0" layoutInCell="1" allowOverlap="1" wp14:anchorId="5C806CE1" wp14:editId="00BBC252">
                <wp:simplePos x="0" y="0"/>
                <wp:positionH relativeFrom="column">
                  <wp:posOffset>466090</wp:posOffset>
                </wp:positionH>
                <wp:positionV relativeFrom="paragraph">
                  <wp:posOffset>4682490</wp:posOffset>
                </wp:positionV>
                <wp:extent cx="8135620" cy="635"/>
                <wp:effectExtent l="0" t="0" r="5080" b="12065"/>
                <wp:wrapSquare wrapText="bothSides"/>
                <wp:docPr id="74" name="Textfeld 74"/>
                <wp:cNvGraphicFramePr/>
                <a:graphic xmlns:a="http://schemas.openxmlformats.org/drawingml/2006/main">
                  <a:graphicData uri="http://schemas.microsoft.com/office/word/2010/wordprocessingShape">
                    <wps:wsp>
                      <wps:cNvSpPr txBox="1"/>
                      <wps:spPr>
                        <a:xfrm>
                          <a:off x="0" y="0"/>
                          <a:ext cx="8135620" cy="635"/>
                        </a:xfrm>
                        <a:prstGeom prst="rect">
                          <a:avLst/>
                        </a:prstGeom>
                        <a:solidFill>
                          <a:prstClr val="white"/>
                        </a:solidFill>
                        <a:ln>
                          <a:noFill/>
                        </a:ln>
                      </wps:spPr>
                      <wps:txbx>
                        <w:txbxContent>
                          <w:p w14:paraId="77088688" w14:textId="1F6F5C67" w:rsidR="004E3214" w:rsidRPr="00AA0CD0" w:rsidRDefault="004E3214" w:rsidP="00673A49">
                            <w:pPr>
                              <w:pStyle w:val="Beschriftung"/>
                              <w:rPr>
                                <w:noProof/>
                                <w:color w:val="333333"/>
                              </w:rPr>
                            </w:pPr>
                            <w:bookmarkStart w:id="171" w:name="_Toc89205027"/>
                            <w:r>
                              <w:t xml:space="preserve">Figure </w:t>
                            </w:r>
                            <w:fldSimple w:instr=" SEQ Figure \* ARABIC ">
                              <w:r w:rsidR="008520FD">
                                <w:rPr>
                                  <w:noProof/>
                                </w:rPr>
                                <w:t>33</w:t>
                              </w:r>
                            </w:fldSimple>
                            <w:r>
                              <w:t>: Digital elevation model</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806CE1" id="Textfeld 74" o:spid="_x0000_s1060" type="#_x0000_t202" style="position:absolute;left:0;text-align:left;margin-left:36.7pt;margin-top:368.7pt;width:640.6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" stroked="f">
                <v:textbox style="mso-fit-shape-to-text:t" inset="0,0,0,0">
                  <w:txbxContent>
                    <w:p w14:paraId="77088688" w14:textId="1F6F5C67" w:rsidR="004E3214" w:rsidRPr="00AA0CD0" w:rsidRDefault="004E3214" w:rsidP="00673A49">
                      <w:pPr>
                        <w:pStyle w:val="Beschriftung"/>
                        <w:rPr>
                          <w:noProof/>
                          <w:color w:val="333333"/>
                        </w:rPr>
                      </w:pPr>
                      <w:bookmarkStart w:id="172" w:name="_Toc89205027"/>
                      <w:r>
                        <w:t xml:space="preserve">Figure </w:t>
                      </w:r>
                      <w:fldSimple w:instr=" SEQ Figure \* ARABIC ">
                        <w:r w:rsidR="008520FD">
                          <w:rPr>
                            <w:noProof/>
                          </w:rPr>
                          <w:t>33</w:t>
                        </w:r>
                      </w:fldSimple>
                      <w:r>
                        <w:t>: Digital elevation model</w:t>
                      </w:r>
                      <w:bookmarkEnd w:id="172"/>
                    </w:p>
                  </w:txbxContent>
                </v:textbox>
                <w10:wrap type="square"/>
              </v:shape>
            </w:pict>
          </mc:Fallback>
        </mc:AlternateContent>
      </w:r>
      <w:r w:rsidRPr="0082285B">
        <w:rPr>
          <w:noProof/>
        </w:rPr>
        <w:drawing>
          <wp:anchor distT="0" distB="0" distL="114300" distR="114300" simplePos="0" relativeHeight="251737088" behindDoc="0" locked="0" layoutInCell="1" allowOverlap="1" wp14:anchorId="0A333A2F" wp14:editId="3E1A80DB">
            <wp:simplePos x="0" y="0"/>
            <wp:positionH relativeFrom="margin">
              <wp:align>center</wp:align>
            </wp:positionH>
            <wp:positionV relativeFrom="margin">
              <wp:align>top</wp:align>
            </wp:positionV>
            <wp:extent cx="8135620" cy="4625340"/>
            <wp:effectExtent l="0" t="0" r="5080" b="0"/>
            <wp:wrapSquare wrapText="bothSides"/>
            <wp:docPr id="73" name="Grafik 7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fik 73" descr="Ein Bild, das Karte enthält.&#10;&#10;Automatisch generierte Beschreibung"/>
                    <pic:cNvPicPr/>
                  </pic:nvPicPr>
                  <pic:blipFill rotWithShape="1">
                    <a:blip r:embed="rId89" cstate="print">
                      <a:extLst>
                        <a:ext uri="{28A0092B-C50C-407E-A947-70E740481C1C}">
                          <a14:useLocalDpi xmlns:a14="http://schemas.microsoft.com/office/drawing/2010/main" val="0"/>
                        </a:ext>
                      </a:extLst>
                    </a:blip>
                    <a:srcRect t="9654" b="9987"/>
                    <a:stretch/>
                  </pic:blipFill>
                  <pic:spPr bwMode="auto">
                    <a:xfrm>
                      <a:off x="0" y="0"/>
                      <a:ext cx="8135620" cy="4625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9FF1DB" w14:textId="1B46F7D1" w:rsidR="004E3214" w:rsidRPr="0082285B" w:rsidRDefault="004E3214" w:rsidP="004E3214"/>
    <w:p w14:paraId="0C9DCF51" w14:textId="1D27075B" w:rsidR="004E3214" w:rsidRPr="0082285B" w:rsidRDefault="004E3214" w:rsidP="004E3214"/>
    <w:p w14:paraId="7D51F8FC" w14:textId="4CC9CDF6" w:rsidR="004E3214" w:rsidRPr="0082285B" w:rsidRDefault="004E3214" w:rsidP="004E3214"/>
    <w:p w14:paraId="74EF3E4A" w14:textId="19359A9D" w:rsidR="004E3214" w:rsidRPr="0082285B" w:rsidRDefault="004E3214" w:rsidP="004E3214"/>
    <w:p w14:paraId="38794B15" w14:textId="20423A80" w:rsidR="004E3214" w:rsidRPr="0082285B" w:rsidRDefault="004E3214" w:rsidP="004E3214"/>
    <w:p w14:paraId="27CAFA1F" w14:textId="30EA44E4" w:rsidR="004E3214" w:rsidRPr="0082285B" w:rsidRDefault="004E3214" w:rsidP="004E3214"/>
    <w:p w14:paraId="26619933" w14:textId="093F001D" w:rsidR="004E3214" w:rsidRPr="0082285B" w:rsidRDefault="004E3214" w:rsidP="004E3214"/>
    <w:p w14:paraId="50F4100E" w14:textId="3E18D9C7" w:rsidR="004E3214" w:rsidRPr="0082285B" w:rsidRDefault="004E3214" w:rsidP="004E3214"/>
    <w:p w14:paraId="5A678853" w14:textId="50E5BA9B" w:rsidR="004E3214" w:rsidRPr="0082285B" w:rsidRDefault="004E3214" w:rsidP="004E3214"/>
    <w:p w14:paraId="1834C013" w14:textId="3AB964BB" w:rsidR="004E3214" w:rsidRPr="0082285B" w:rsidRDefault="004E3214" w:rsidP="004E3214"/>
    <w:p w14:paraId="755A2CE0" w14:textId="1F789080" w:rsidR="004E3214" w:rsidRPr="0082285B" w:rsidRDefault="004E3214" w:rsidP="004E3214"/>
    <w:p w14:paraId="6F4C538B" w14:textId="5E2DDB8D" w:rsidR="004E3214" w:rsidRPr="0082285B" w:rsidRDefault="004E3214" w:rsidP="004E3214"/>
    <w:p w14:paraId="204CAB55" w14:textId="3855A010" w:rsidR="004E3214" w:rsidRPr="0082285B" w:rsidRDefault="004E3214" w:rsidP="004E3214"/>
    <w:p w14:paraId="1352FD99" w14:textId="77777777" w:rsidR="004E3214" w:rsidRPr="0082285B" w:rsidRDefault="004E3214" w:rsidP="004E3214">
      <w:pPr>
        <w:tabs>
          <w:tab w:val="left" w:pos="6409"/>
        </w:tabs>
        <w:sectPr w:rsidR="004E3214" w:rsidRPr="0082285B" w:rsidSect="009E4372">
          <w:pgSz w:w="16840" w:h="11900" w:orient="landscape"/>
          <w:pgMar w:top="1417" w:right="1134" w:bottom="1417" w:left="1417" w:header="708" w:footer="708" w:gutter="0"/>
          <w:cols w:space="708"/>
          <w:docGrid w:linePitch="360"/>
        </w:sectPr>
      </w:pPr>
      <w:r w:rsidRPr="0082285B">
        <w:tab/>
      </w:r>
    </w:p>
    <w:p w14:paraId="47EA6AE4" w14:textId="7461EF0C" w:rsidR="004E3214" w:rsidRPr="0082285B" w:rsidRDefault="004E3214" w:rsidP="004E3214">
      <w:pPr>
        <w:tabs>
          <w:tab w:val="left" w:pos="6409"/>
        </w:tabs>
      </w:pPr>
      <w:r w:rsidRPr="0082285B">
        <w:rPr>
          <w:noProof/>
        </w:rPr>
        <w:lastRenderedPageBreak/>
        <mc:AlternateContent>
          <mc:Choice Requires="wps">
            <w:drawing>
              <wp:anchor distT="0" distB="0" distL="114300" distR="114300" simplePos="0" relativeHeight="251742208" behindDoc="0" locked="0" layoutInCell="1" allowOverlap="1" wp14:anchorId="61011133" wp14:editId="19CE2CD3">
                <wp:simplePos x="0" y="0"/>
                <wp:positionH relativeFrom="column">
                  <wp:posOffset>466090</wp:posOffset>
                </wp:positionH>
                <wp:positionV relativeFrom="paragraph">
                  <wp:posOffset>4843780</wp:posOffset>
                </wp:positionV>
                <wp:extent cx="8135620" cy="635"/>
                <wp:effectExtent l="0" t="0" r="5080" b="12065"/>
                <wp:wrapSquare wrapText="bothSides"/>
                <wp:docPr id="76" name="Textfeld 76"/>
                <wp:cNvGraphicFramePr/>
                <a:graphic xmlns:a="http://schemas.openxmlformats.org/drawingml/2006/main">
                  <a:graphicData uri="http://schemas.microsoft.com/office/word/2010/wordprocessingShape">
                    <wps:wsp>
                      <wps:cNvSpPr txBox="1"/>
                      <wps:spPr>
                        <a:xfrm>
                          <a:off x="0" y="0"/>
                          <a:ext cx="8135620" cy="635"/>
                        </a:xfrm>
                        <a:prstGeom prst="rect">
                          <a:avLst/>
                        </a:prstGeom>
                        <a:solidFill>
                          <a:prstClr val="white"/>
                        </a:solidFill>
                        <a:ln>
                          <a:noFill/>
                        </a:ln>
                      </wps:spPr>
                      <wps:txbx>
                        <w:txbxContent>
                          <w:p w14:paraId="41941D73" w14:textId="7325EFBB" w:rsidR="004E3214" w:rsidRPr="003A7115" w:rsidRDefault="004E3214" w:rsidP="00673A49">
                            <w:pPr>
                              <w:pStyle w:val="Beschriftung"/>
                              <w:rPr>
                                <w:noProof/>
                                <w:color w:val="333333"/>
                              </w:rPr>
                            </w:pPr>
                            <w:bookmarkStart w:id="173" w:name="_Toc89205028"/>
                            <w:r>
                              <w:t xml:space="preserve">Figure </w:t>
                            </w:r>
                            <w:fldSimple w:instr=" SEQ Figure \* ARABIC ">
                              <w:r w:rsidR="008520FD">
                                <w:rPr>
                                  <w:noProof/>
                                </w:rPr>
                                <w:t>34</w:t>
                              </w:r>
                            </w:fldSimple>
                            <w:r>
                              <w:t>: Water bodies in study area</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11133" id="Textfeld 76" o:spid="_x0000_s1061" type="#_x0000_t202" style="position:absolute;left:0;text-align:left;margin-left:36.7pt;margin-top:381.4pt;width:640.6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" stroked="f">
                <v:textbox style="mso-fit-shape-to-text:t" inset="0,0,0,0">
                  <w:txbxContent>
                    <w:p w14:paraId="41941D73" w14:textId="7325EFBB" w:rsidR="004E3214" w:rsidRPr="003A7115" w:rsidRDefault="004E3214" w:rsidP="00673A49">
                      <w:pPr>
                        <w:pStyle w:val="Beschriftung"/>
                        <w:rPr>
                          <w:noProof/>
                          <w:color w:val="333333"/>
                        </w:rPr>
                      </w:pPr>
                      <w:bookmarkStart w:id="174" w:name="_Toc89205028"/>
                      <w:r>
                        <w:t xml:space="preserve">Figure </w:t>
                      </w:r>
                      <w:fldSimple w:instr=" SEQ Figure \* ARABIC ">
                        <w:r w:rsidR="008520FD">
                          <w:rPr>
                            <w:noProof/>
                          </w:rPr>
                          <w:t>34</w:t>
                        </w:r>
                      </w:fldSimple>
                      <w:r>
                        <w:t>: Water bodies in study area</w:t>
                      </w:r>
                      <w:bookmarkEnd w:id="174"/>
                    </w:p>
                  </w:txbxContent>
                </v:textbox>
                <w10:wrap type="square"/>
              </v:shape>
            </w:pict>
          </mc:Fallback>
        </mc:AlternateContent>
      </w:r>
      <w:r w:rsidRPr="0082285B">
        <w:rPr>
          <w:noProof/>
        </w:rPr>
        <w:drawing>
          <wp:anchor distT="0" distB="0" distL="114300" distR="114300" simplePos="0" relativeHeight="251740160" behindDoc="0" locked="0" layoutInCell="1" allowOverlap="1" wp14:anchorId="66025AA6" wp14:editId="159A62BC">
            <wp:simplePos x="0" y="0"/>
            <wp:positionH relativeFrom="margin">
              <wp:align>center</wp:align>
            </wp:positionH>
            <wp:positionV relativeFrom="margin">
              <wp:align>top</wp:align>
            </wp:positionV>
            <wp:extent cx="8135620" cy="4786630"/>
            <wp:effectExtent l="0" t="0" r="5080" b="1270"/>
            <wp:wrapSquare wrapText="bothSides"/>
            <wp:docPr id="75" name="Grafik 75"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Grafik 75" descr="Ein Bild, das Text, Karte enthält.&#10;&#10;Automatisch generierte Beschreibung"/>
                    <pic:cNvPicPr/>
                  </pic:nvPicPr>
                  <pic:blipFill rotWithShape="1">
                    <a:blip r:embed="rId90" cstate="print">
                      <a:extLst>
                        <a:ext uri="{28A0092B-C50C-407E-A947-70E740481C1C}">
                          <a14:useLocalDpi xmlns:a14="http://schemas.microsoft.com/office/drawing/2010/main" val="0"/>
                        </a:ext>
                      </a:extLst>
                    </a:blip>
                    <a:srcRect t="12146" b="4690"/>
                    <a:stretch/>
                  </pic:blipFill>
                  <pic:spPr bwMode="auto">
                    <a:xfrm>
                      <a:off x="0" y="0"/>
                      <a:ext cx="8135620" cy="4786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C9C0A" w14:textId="357534BC" w:rsidR="004E3214" w:rsidRPr="0082285B" w:rsidRDefault="004E3214" w:rsidP="004E3214"/>
    <w:p w14:paraId="6C74E111" w14:textId="5AEB4209" w:rsidR="004E3214" w:rsidRPr="0082285B" w:rsidRDefault="004E3214" w:rsidP="004E3214"/>
    <w:p w14:paraId="0E512CAA" w14:textId="5B2B1D9E" w:rsidR="004E3214" w:rsidRPr="0082285B" w:rsidRDefault="004E3214" w:rsidP="004E3214"/>
    <w:p w14:paraId="201C2884" w14:textId="734B1BED" w:rsidR="004E3214" w:rsidRPr="0082285B" w:rsidRDefault="004E3214" w:rsidP="004E3214"/>
    <w:p w14:paraId="237B5A58" w14:textId="4E45B690" w:rsidR="004E3214" w:rsidRPr="0082285B" w:rsidRDefault="004E3214" w:rsidP="004E3214"/>
    <w:p w14:paraId="63798EEC" w14:textId="496CE10E" w:rsidR="004E3214" w:rsidRPr="0082285B" w:rsidRDefault="004E3214" w:rsidP="004E3214"/>
    <w:p w14:paraId="7102B072" w14:textId="0F3807DE" w:rsidR="004E3214" w:rsidRPr="0082285B" w:rsidRDefault="004E3214" w:rsidP="004E3214"/>
    <w:p w14:paraId="73928C43" w14:textId="581BE485" w:rsidR="004E3214" w:rsidRPr="0082285B" w:rsidRDefault="004E3214" w:rsidP="004E3214"/>
    <w:p w14:paraId="411A97A9" w14:textId="343903F7" w:rsidR="004E3214" w:rsidRPr="0082285B" w:rsidRDefault="004E3214" w:rsidP="004E3214"/>
    <w:p w14:paraId="0A59DED8" w14:textId="34C6BC37" w:rsidR="004E3214" w:rsidRPr="0082285B" w:rsidRDefault="004E3214" w:rsidP="004E3214"/>
    <w:p w14:paraId="472F6937" w14:textId="00E437A7" w:rsidR="004E3214" w:rsidRPr="0082285B" w:rsidRDefault="004E3214" w:rsidP="004E3214"/>
    <w:p w14:paraId="4E37BEE2" w14:textId="4BA2CD4D" w:rsidR="004E3214" w:rsidRPr="0082285B" w:rsidRDefault="004E3214" w:rsidP="004E3214"/>
    <w:p w14:paraId="3FAAE92D" w14:textId="1AC033E6" w:rsidR="004E3214" w:rsidRPr="0082285B" w:rsidRDefault="004E3214" w:rsidP="004E3214"/>
    <w:p w14:paraId="70A5BD1E" w14:textId="77777777" w:rsidR="004E3214" w:rsidRPr="0082285B" w:rsidRDefault="004E3214" w:rsidP="004E3214">
      <w:pPr>
        <w:sectPr w:rsidR="004E3214" w:rsidRPr="0082285B" w:rsidSect="009E4372">
          <w:pgSz w:w="16840" w:h="11900" w:orient="landscape"/>
          <w:pgMar w:top="1417" w:right="1134" w:bottom="1417" w:left="1417" w:header="708" w:footer="708" w:gutter="0"/>
          <w:cols w:space="708"/>
          <w:docGrid w:linePitch="360"/>
        </w:sectPr>
      </w:pPr>
    </w:p>
    <w:p w14:paraId="5A93BC25" w14:textId="32571226" w:rsidR="004E3214" w:rsidRPr="0082285B" w:rsidRDefault="004E3214" w:rsidP="004E3214">
      <w:r w:rsidRPr="0082285B">
        <w:rPr>
          <w:noProof/>
        </w:rPr>
        <w:lastRenderedPageBreak/>
        <mc:AlternateContent>
          <mc:Choice Requires="wps">
            <w:drawing>
              <wp:anchor distT="0" distB="0" distL="114300" distR="114300" simplePos="0" relativeHeight="251745280" behindDoc="0" locked="0" layoutInCell="1" allowOverlap="1" wp14:anchorId="1FDEE562" wp14:editId="5ECA9618">
                <wp:simplePos x="0" y="0"/>
                <wp:positionH relativeFrom="column">
                  <wp:posOffset>883920</wp:posOffset>
                </wp:positionH>
                <wp:positionV relativeFrom="paragraph">
                  <wp:posOffset>5097145</wp:posOffset>
                </wp:positionV>
                <wp:extent cx="7305675" cy="635"/>
                <wp:effectExtent l="0" t="0" r="0" b="12065"/>
                <wp:wrapSquare wrapText="bothSides"/>
                <wp:docPr id="78" name="Textfeld 78"/>
                <wp:cNvGraphicFramePr/>
                <a:graphic xmlns:a="http://schemas.openxmlformats.org/drawingml/2006/main">
                  <a:graphicData uri="http://schemas.microsoft.com/office/word/2010/wordprocessingShape">
                    <wps:wsp>
                      <wps:cNvSpPr txBox="1"/>
                      <wps:spPr>
                        <a:xfrm>
                          <a:off x="0" y="0"/>
                          <a:ext cx="7305675" cy="635"/>
                        </a:xfrm>
                        <a:prstGeom prst="rect">
                          <a:avLst/>
                        </a:prstGeom>
                        <a:solidFill>
                          <a:prstClr val="white"/>
                        </a:solidFill>
                        <a:ln>
                          <a:noFill/>
                        </a:ln>
                      </wps:spPr>
                      <wps:txbx>
                        <w:txbxContent>
                          <w:p w14:paraId="6DD7CD9C" w14:textId="329D1C51" w:rsidR="004E3214" w:rsidRPr="00A633E9" w:rsidRDefault="004E3214" w:rsidP="00673A49">
                            <w:pPr>
                              <w:pStyle w:val="Beschriftung"/>
                              <w:rPr>
                                <w:noProof/>
                                <w:color w:val="333333"/>
                              </w:rPr>
                            </w:pPr>
                            <w:bookmarkStart w:id="175" w:name="_Toc89205029"/>
                            <w:r>
                              <w:t xml:space="preserve">Figure </w:t>
                            </w:r>
                            <w:fldSimple w:instr=" SEQ Figure \* ARABIC ">
                              <w:r w:rsidR="008520FD">
                                <w:rPr>
                                  <w:noProof/>
                                </w:rPr>
                                <w:t>35</w:t>
                              </w:r>
                            </w:fldSimple>
                            <w:r>
                              <w:t xml:space="preserve">: Example of monthly precipiation raster: </w:t>
                            </w:r>
                            <w:r w:rsidR="00542E37">
                              <w:rPr>
                                <w:noProof/>
                              </w:rPr>
                              <w:t>A</w:t>
                            </w:r>
                            <w:r>
                              <w:rPr>
                                <w:noProof/>
                              </w:rPr>
                              <w:t>verage precipitation during April 2018</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DEE562" id="Textfeld 78" o:spid="_x0000_s1062" type="#_x0000_t202" style="position:absolute;left:0;text-align:left;margin-left:69.6pt;margin-top:401.35pt;width:575.2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" stroked="f">
                <v:textbox style="mso-fit-shape-to-text:t" inset="0,0,0,0">
                  <w:txbxContent>
                    <w:p w14:paraId="6DD7CD9C" w14:textId="329D1C51" w:rsidR="004E3214" w:rsidRPr="00A633E9" w:rsidRDefault="004E3214" w:rsidP="00673A49">
                      <w:pPr>
                        <w:pStyle w:val="Beschriftung"/>
                        <w:rPr>
                          <w:noProof/>
                          <w:color w:val="333333"/>
                        </w:rPr>
                      </w:pPr>
                      <w:bookmarkStart w:id="176" w:name="_Toc89205029"/>
                      <w:r>
                        <w:t xml:space="preserve">Figure </w:t>
                      </w:r>
                      <w:fldSimple w:instr=" SEQ Figure \* ARABIC ">
                        <w:r w:rsidR="008520FD">
                          <w:rPr>
                            <w:noProof/>
                          </w:rPr>
                          <w:t>35</w:t>
                        </w:r>
                      </w:fldSimple>
                      <w:r>
                        <w:t xml:space="preserve">: Example of monthly precipiation raster: </w:t>
                      </w:r>
                      <w:r w:rsidR="00542E37">
                        <w:rPr>
                          <w:noProof/>
                        </w:rPr>
                        <w:t>A</w:t>
                      </w:r>
                      <w:r>
                        <w:rPr>
                          <w:noProof/>
                        </w:rPr>
                        <w:t>verage precipitation during April 2018</w:t>
                      </w:r>
                      <w:bookmarkEnd w:id="176"/>
                    </w:p>
                  </w:txbxContent>
                </v:textbox>
                <w10:wrap type="square"/>
              </v:shape>
            </w:pict>
          </mc:Fallback>
        </mc:AlternateContent>
      </w:r>
      <w:r w:rsidRPr="0082285B">
        <w:rPr>
          <w:noProof/>
        </w:rPr>
        <w:drawing>
          <wp:anchor distT="0" distB="0" distL="114300" distR="114300" simplePos="0" relativeHeight="251743232" behindDoc="0" locked="0" layoutInCell="1" allowOverlap="1" wp14:anchorId="035B720C" wp14:editId="1CED01B8">
            <wp:simplePos x="0" y="0"/>
            <wp:positionH relativeFrom="margin">
              <wp:align>center</wp:align>
            </wp:positionH>
            <wp:positionV relativeFrom="margin">
              <wp:align>top</wp:align>
            </wp:positionV>
            <wp:extent cx="7305719" cy="5040000"/>
            <wp:effectExtent l="0" t="0" r="0" b="1905"/>
            <wp:wrapSquare wrapText="bothSides"/>
            <wp:docPr id="77" name="Grafik 7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77" descr="Ein Bild, das Karte enthält.&#10;&#10;Automatisch generierte Beschreibung"/>
                    <pic:cNvPicPr/>
                  </pic:nvPicPr>
                  <pic:blipFill rotWithShape="1">
                    <a:blip r:embed="rId91" cstate="print">
                      <a:extLst>
                        <a:ext uri="{28A0092B-C50C-407E-A947-70E740481C1C}">
                          <a14:useLocalDpi xmlns:a14="http://schemas.microsoft.com/office/drawing/2010/main" val="0"/>
                        </a:ext>
                      </a:extLst>
                    </a:blip>
                    <a:srcRect t="2492"/>
                    <a:stretch/>
                  </pic:blipFill>
                  <pic:spPr bwMode="auto">
                    <a:xfrm>
                      <a:off x="0" y="0"/>
                      <a:ext cx="7305719" cy="50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5FF80C" w14:textId="69BBBFB2" w:rsidR="00542E37" w:rsidRPr="0082285B" w:rsidRDefault="00542E37" w:rsidP="00542E37"/>
    <w:p w14:paraId="62B5F99C" w14:textId="7A35CFBA" w:rsidR="00542E37" w:rsidRPr="0082285B" w:rsidRDefault="00542E37" w:rsidP="00542E37"/>
    <w:p w14:paraId="7D6F0EA6" w14:textId="2891EEB7" w:rsidR="00542E37" w:rsidRPr="0082285B" w:rsidRDefault="00542E37" w:rsidP="00542E37"/>
    <w:p w14:paraId="017FB86D" w14:textId="1BD2EE30" w:rsidR="00542E37" w:rsidRPr="0082285B" w:rsidRDefault="00542E37" w:rsidP="00542E37"/>
    <w:p w14:paraId="060870F2" w14:textId="0CE1BA2A" w:rsidR="00542E37" w:rsidRPr="0082285B" w:rsidRDefault="00542E37" w:rsidP="00542E37"/>
    <w:p w14:paraId="4AAF889A" w14:textId="4B186C00" w:rsidR="00542E37" w:rsidRPr="0082285B" w:rsidRDefault="00542E37" w:rsidP="00542E37"/>
    <w:p w14:paraId="02F41B50" w14:textId="69C88156" w:rsidR="00542E37" w:rsidRPr="0082285B" w:rsidRDefault="00542E37" w:rsidP="00542E37"/>
    <w:p w14:paraId="4C169FB4" w14:textId="1AF9969B" w:rsidR="00542E37" w:rsidRPr="0082285B" w:rsidRDefault="00542E37" w:rsidP="00542E37"/>
    <w:p w14:paraId="74138675" w14:textId="2C1A21A7" w:rsidR="00542E37" w:rsidRPr="0082285B" w:rsidRDefault="00542E37" w:rsidP="00542E37"/>
    <w:p w14:paraId="0189D3EC" w14:textId="1F93A674" w:rsidR="00542E37" w:rsidRPr="0082285B" w:rsidRDefault="00542E37" w:rsidP="00542E37"/>
    <w:p w14:paraId="7E657FF0" w14:textId="16EA10B0" w:rsidR="00542E37" w:rsidRPr="0082285B" w:rsidRDefault="00542E37" w:rsidP="00542E37"/>
    <w:p w14:paraId="2C8F00C9" w14:textId="051DF87D" w:rsidR="00542E37" w:rsidRPr="0082285B" w:rsidRDefault="00542E37" w:rsidP="00542E37"/>
    <w:p w14:paraId="69D2823D" w14:textId="4BDB4C28" w:rsidR="00542E37" w:rsidRPr="0082285B" w:rsidRDefault="00542E37" w:rsidP="00542E37"/>
    <w:p w14:paraId="6548C976" w14:textId="77777777" w:rsidR="00542E37" w:rsidRPr="0082285B" w:rsidRDefault="00542E37" w:rsidP="00542E37">
      <w:pPr>
        <w:sectPr w:rsidR="00542E37" w:rsidRPr="0082285B" w:rsidSect="009E4372">
          <w:pgSz w:w="16840" w:h="11900" w:orient="landscape"/>
          <w:pgMar w:top="1417" w:right="1134" w:bottom="1417" w:left="1417" w:header="708" w:footer="708" w:gutter="0"/>
          <w:cols w:space="708"/>
          <w:docGrid w:linePitch="360"/>
        </w:sectPr>
      </w:pPr>
    </w:p>
    <w:p w14:paraId="370566E2" w14:textId="4E9A405D" w:rsidR="00542E37" w:rsidRPr="0082285B" w:rsidRDefault="00542E37" w:rsidP="00542E37">
      <w:r w:rsidRPr="0082285B">
        <w:rPr>
          <w:noProof/>
        </w:rPr>
        <w:lastRenderedPageBreak/>
        <mc:AlternateContent>
          <mc:Choice Requires="wps">
            <w:drawing>
              <wp:anchor distT="0" distB="0" distL="114300" distR="114300" simplePos="0" relativeHeight="251748352" behindDoc="0" locked="0" layoutInCell="1" allowOverlap="1" wp14:anchorId="781EA656" wp14:editId="4B67B201">
                <wp:simplePos x="0" y="0"/>
                <wp:positionH relativeFrom="column">
                  <wp:posOffset>884555</wp:posOffset>
                </wp:positionH>
                <wp:positionV relativeFrom="paragraph">
                  <wp:posOffset>5097145</wp:posOffset>
                </wp:positionV>
                <wp:extent cx="7305040" cy="635"/>
                <wp:effectExtent l="0" t="0" r="0" b="12065"/>
                <wp:wrapSquare wrapText="bothSides"/>
                <wp:docPr id="80" name="Textfeld 80"/>
                <wp:cNvGraphicFramePr/>
                <a:graphic xmlns:a="http://schemas.openxmlformats.org/drawingml/2006/main">
                  <a:graphicData uri="http://schemas.microsoft.com/office/word/2010/wordprocessingShape">
                    <wps:wsp>
                      <wps:cNvSpPr txBox="1"/>
                      <wps:spPr>
                        <a:xfrm>
                          <a:off x="0" y="0"/>
                          <a:ext cx="7305040" cy="635"/>
                        </a:xfrm>
                        <a:prstGeom prst="rect">
                          <a:avLst/>
                        </a:prstGeom>
                        <a:solidFill>
                          <a:prstClr val="white"/>
                        </a:solidFill>
                        <a:ln>
                          <a:noFill/>
                        </a:ln>
                      </wps:spPr>
                      <wps:txbx>
                        <w:txbxContent>
                          <w:p w14:paraId="3203CEE2" w14:textId="034F2446" w:rsidR="00542E37" w:rsidRPr="006B249E" w:rsidRDefault="00542E37" w:rsidP="00673A49">
                            <w:pPr>
                              <w:pStyle w:val="Beschriftung"/>
                              <w:rPr>
                                <w:noProof/>
                                <w:color w:val="333333"/>
                              </w:rPr>
                            </w:pPr>
                            <w:bookmarkStart w:id="177" w:name="_Toc89205030"/>
                            <w:r>
                              <w:t xml:space="preserve">Figure </w:t>
                            </w:r>
                            <w:fldSimple w:instr=" SEQ Figure \* ARABIC ">
                              <w:r w:rsidR="008520FD">
                                <w:rPr>
                                  <w:noProof/>
                                </w:rPr>
                                <w:t>36</w:t>
                              </w:r>
                            </w:fldSimple>
                            <w:r>
                              <w:t>: Example of monthly temperature raster: Minimum temperature during April 2018</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1EA656" id="Textfeld 80" o:spid="_x0000_s1063" type="#_x0000_t202" style="position:absolute;left:0;text-align:left;margin-left:69.65pt;margin-top:401.35pt;width:575.2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" stroked="f">
                <v:textbox style="mso-fit-shape-to-text:t" inset="0,0,0,0">
                  <w:txbxContent>
                    <w:p w14:paraId="3203CEE2" w14:textId="034F2446" w:rsidR="00542E37" w:rsidRPr="006B249E" w:rsidRDefault="00542E37" w:rsidP="00673A49">
                      <w:pPr>
                        <w:pStyle w:val="Beschriftung"/>
                        <w:rPr>
                          <w:noProof/>
                          <w:color w:val="333333"/>
                        </w:rPr>
                      </w:pPr>
                      <w:bookmarkStart w:id="178" w:name="_Toc89205030"/>
                      <w:r>
                        <w:t xml:space="preserve">Figure </w:t>
                      </w:r>
                      <w:fldSimple w:instr=" SEQ Figure \* ARABIC ">
                        <w:r w:rsidR="008520FD">
                          <w:rPr>
                            <w:noProof/>
                          </w:rPr>
                          <w:t>36</w:t>
                        </w:r>
                      </w:fldSimple>
                      <w:r>
                        <w:t>: Example of monthly temperature raster: Minimum temperature during April 2018</w:t>
                      </w:r>
                      <w:bookmarkEnd w:id="178"/>
                    </w:p>
                  </w:txbxContent>
                </v:textbox>
                <w10:wrap type="square"/>
              </v:shape>
            </w:pict>
          </mc:Fallback>
        </mc:AlternateContent>
      </w:r>
      <w:r w:rsidRPr="0082285B">
        <w:rPr>
          <w:noProof/>
        </w:rPr>
        <w:drawing>
          <wp:anchor distT="0" distB="0" distL="114300" distR="114300" simplePos="0" relativeHeight="251746304" behindDoc="0" locked="0" layoutInCell="1" allowOverlap="1" wp14:anchorId="37E31AD7" wp14:editId="6424B91C">
            <wp:simplePos x="0" y="0"/>
            <wp:positionH relativeFrom="margin">
              <wp:align>center</wp:align>
            </wp:positionH>
            <wp:positionV relativeFrom="margin">
              <wp:align>top</wp:align>
            </wp:positionV>
            <wp:extent cx="7305040" cy="5039995"/>
            <wp:effectExtent l="0" t="0" r="0" b="1905"/>
            <wp:wrapSquare wrapText="bothSides"/>
            <wp:docPr id="79" name="Grafik 7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afik 79" descr="Ein Bild, das Karte enthält.&#10;&#10;Automatisch generierte Beschreibung"/>
                    <pic:cNvPicPr/>
                  </pic:nvPicPr>
                  <pic:blipFill rotWithShape="1">
                    <a:blip r:embed="rId92" cstate="print">
                      <a:extLst>
                        <a:ext uri="{28A0092B-C50C-407E-A947-70E740481C1C}">
                          <a14:useLocalDpi xmlns:a14="http://schemas.microsoft.com/office/drawing/2010/main" val="0"/>
                        </a:ext>
                      </a:extLst>
                    </a:blip>
                    <a:srcRect t="2492"/>
                    <a:stretch/>
                  </pic:blipFill>
                  <pic:spPr bwMode="auto">
                    <a:xfrm>
                      <a:off x="0" y="0"/>
                      <a:ext cx="7305040" cy="5039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A410D2" w14:textId="47260462" w:rsidR="008E5A7F" w:rsidRPr="0082285B" w:rsidRDefault="008E5A7F" w:rsidP="008E5A7F"/>
    <w:p w14:paraId="1882F101" w14:textId="72647F30" w:rsidR="008E5A7F" w:rsidRPr="0082285B" w:rsidRDefault="008E5A7F" w:rsidP="008E5A7F"/>
    <w:p w14:paraId="14704DC0" w14:textId="33637539" w:rsidR="008E5A7F" w:rsidRPr="0082285B" w:rsidRDefault="008E5A7F" w:rsidP="008E5A7F"/>
    <w:p w14:paraId="0994E793" w14:textId="30849A0A" w:rsidR="008E5A7F" w:rsidRPr="0082285B" w:rsidRDefault="008E5A7F" w:rsidP="008E5A7F"/>
    <w:p w14:paraId="6A164ED7" w14:textId="74DB8CCE" w:rsidR="008E5A7F" w:rsidRPr="0082285B" w:rsidRDefault="008E5A7F" w:rsidP="008E5A7F"/>
    <w:p w14:paraId="25B5C0F6" w14:textId="48B8563D" w:rsidR="008E5A7F" w:rsidRPr="0082285B" w:rsidRDefault="008E5A7F" w:rsidP="008E5A7F"/>
    <w:p w14:paraId="62D136D4" w14:textId="0F314699" w:rsidR="008E5A7F" w:rsidRPr="0082285B" w:rsidRDefault="008E5A7F" w:rsidP="008E5A7F"/>
    <w:p w14:paraId="706E1E6A" w14:textId="4B91C99C" w:rsidR="008E5A7F" w:rsidRPr="0082285B" w:rsidRDefault="008E5A7F" w:rsidP="008E5A7F"/>
    <w:p w14:paraId="32F03E50" w14:textId="45935855" w:rsidR="008E5A7F" w:rsidRPr="0082285B" w:rsidRDefault="008E5A7F" w:rsidP="008E5A7F"/>
    <w:p w14:paraId="40B0837B" w14:textId="4EB0CDEA" w:rsidR="008E5A7F" w:rsidRPr="0082285B" w:rsidRDefault="008E5A7F" w:rsidP="008E5A7F"/>
    <w:p w14:paraId="6FD867BE" w14:textId="5C10C6C7" w:rsidR="008E5A7F" w:rsidRPr="0082285B" w:rsidRDefault="008E5A7F" w:rsidP="008E5A7F"/>
    <w:p w14:paraId="0AA6A9B8" w14:textId="36C9C120" w:rsidR="008E5A7F" w:rsidRPr="0082285B" w:rsidRDefault="008E5A7F" w:rsidP="008E5A7F"/>
    <w:p w14:paraId="7502B4D3" w14:textId="03DFF872" w:rsidR="008E5A7F" w:rsidRPr="0082285B" w:rsidRDefault="008E5A7F" w:rsidP="008E5A7F"/>
    <w:p w14:paraId="4AFBFB05" w14:textId="77777777" w:rsidR="008E5A7F" w:rsidRPr="0082285B" w:rsidRDefault="008E5A7F" w:rsidP="008E5A7F">
      <w:pPr>
        <w:sectPr w:rsidR="008E5A7F" w:rsidRPr="0082285B" w:rsidSect="009E4372">
          <w:pgSz w:w="16840" w:h="11900" w:orient="landscape"/>
          <w:pgMar w:top="1417" w:right="1134" w:bottom="1417" w:left="1417" w:header="708" w:footer="708" w:gutter="0"/>
          <w:cols w:space="708"/>
          <w:docGrid w:linePitch="360"/>
        </w:sectPr>
      </w:pPr>
    </w:p>
    <w:p w14:paraId="424ACF35" w14:textId="6727AF74" w:rsidR="008E5A7F" w:rsidRPr="0082285B" w:rsidRDefault="001F7AA1" w:rsidP="008E5A7F">
      <w:r w:rsidRPr="0082285B">
        <w:rPr>
          <w:noProof/>
        </w:rPr>
        <w:lastRenderedPageBreak/>
        <mc:AlternateContent>
          <mc:Choice Requires="wps">
            <w:drawing>
              <wp:anchor distT="0" distB="0" distL="114300" distR="114300" simplePos="0" relativeHeight="251751424" behindDoc="0" locked="0" layoutInCell="1" allowOverlap="1" wp14:anchorId="6D4D9EAB" wp14:editId="6FDE64D3">
                <wp:simplePos x="0" y="0"/>
                <wp:positionH relativeFrom="column">
                  <wp:posOffset>974090</wp:posOffset>
                </wp:positionH>
                <wp:positionV relativeFrom="paragraph">
                  <wp:posOffset>5097145</wp:posOffset>
                </wp:positionV>
                <wp:extent cx="7123430" cy="635"/>
                <wp:effectExtent l="0" t="0" r="1270" b="12065"/>
                <wp:wrapSquare wrapText="bothSides"/>
                <wp:docPr id="82" name="Textfeld 82"/>
                <wp:cNvGraphicFramePr/>
                <a:graphic xmlns:a="http://schemas.openxmlformats.org/drawingml/2006/main">
                  <a:graphicData uri="http://schemas.microsoft.com/office/word/2010/wordprocessingShape">
                    <wps:wsp>
                      <wps:cNvSpPr txBox="1"/>
                      <wps:spPr>
                        <a:xfrm>
                          <a:off x="0" y="0"/>
                          <a:ext cx="7123430" cy="635"/>
                        </a:xfrm>
                        <a:prstGeom prst="rect">
                          <a:avLst/>
                        </a:prstGeom>
                        <a:solidFill>
                          <a:prstClr val="white"/>
                        </a:solidFill>
                        <a:ln>
                          <a:noFill/>
                        </a:ln>
                      </wps:spPr>
                      <wps:txbx>
                        <w:txbxContent>
                          <w:p w14:paraId="2727E1ED" w14:textId="6725775B" w:rsidR="001F7AA1" w:rsidRPr="009237E2" w:rsidRDefault="001F7AA1" w:rsidP="00673A49">
                            <w:pPr>
                              <w:pStyle w:val="Beschriftung"/>
                              <w:rPr>
                                <w:noProof/>
                                <w:color w:val="333333"/>
                              </w:rPr>
                            </w:pPr>
                            <w:bookmarkStart w:id="179" w:name="_Toc89205031"/>
                            <w:r>
                              <w:t xml:space="preserve">Figure </w:t>
                            </w:r>
                            <w:fldSimple w:instr=" SEQ Figure \* ARABIC ">
                              <w:r w:rsidR="008520FD">
                                <w:rPr>
                                  <w:noProof/>
                                </w:rPr>
                                <w:t>37</w:t>
                              </w:r>
                            </w:fldSimple>
                            <w:r>
                              <w:t>: Example of monthly temperature raster: Maximum temperature during April 2018</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4D9EAB" id="Textfeld 82" o:spid="_x0000_s1064" type="#_x0000_t202" style="position:absolute;left:0;text-align:left;margin-left:76.7pt;margin-top:401.35pt;width:560.9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" stroked="f">
                <v:textbox style="mso-fit-shape-to-text:t" inset="0,0,0,0">
                  <w:txbxContent>
                    <w:p w14:paraId="2727E1ED" w14:textId="6725775B" w:rsidR="001F7AA1" w:rsidRPr="009237E2" w:rsidRDefault="001F7AA1" w:rsidP="00673A49">
                      <w:pPr>
                        <w:pStyle w:val="Beschriftung"/>
                        <w:rPr>
                          <w:noProof/>
                          <w:color w:val="333333"/>
                        </w:rPr>
                      </w:pPr>
                      <w:bookmarkStart w:id="180" w:name="_Toc89205031"/>
                      <w:r>
                        <w:t xml:space="preserve">Figure </w:t>
                      </w:r>
                      <w:fldSimple w:instr=" SEQ Figure \* ARABIC ">
                        <w:r w:rsidR="008520FD">
                          <w:rPr>
                            <w:noProof/>
                          </w:rPr>
                          <w:t>37</w:t>
                        </w:r>
                      </w:fldSimple>
                      <w:r>
                        <w:t>: Example of monthly temperature raster: Maximum temperature during April 2018</w:t>
                      </w:r>
                      <w:bookmarkEnd w:id="180"/>
                    </w:p>
                  </w:txbxContent>
                </v:textbox>
                <w10:wrap type="square"/>
              </v:shape>
            </w:pict>
          </mc:Fallback>
        </mc:AlternateContent>
      </w:r>
      <w:r w:rsidRPr="0082285B">
        <w:rPr>
          <w:noProof/>
        </w:rPr>
        <w:drawing>
          <wp:anchor distT="0" distB="0" distL="114300" distR="114300" simplePos="0" relativeHeight="251749376" behindDoc="0" locked="0" layoutInCell="1" allowOverlap="1" wp14:anchorId="5B25D845" wp14:editId="41CEE3F2">
            <wp:simplePos x="0" y="0"/>
            <wp:positionH relativeFrom="margin">
              <wp:align>center</wp:align>
            </wp:positionH>
            <wp:positionV relativeFrom="margin">
              <wp:align>top</wp:align>
            </wp:positionV>
            <wp:extent cx="7123430" cy="5039995"/>
            <wp:effectExtent l="0" t="0" r="1270" b="1905"/>
            <wp:wrapSquare wrapText="bothSides"/>
            <wp:docPr id="81" name="Grafik 8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fik 81" descr="Ein Bild, das Karte enthält.&#10;&#10;Automatisch generierte Beschreibu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123430" cy="5039995"/>
                    </a:xfrm>
                    <a:prstGeom prst="rect">
                      <a:avLst/>
                    </a:prstGeom>
                  </pic:spPr>
                </pic:pic>
              </a:graphicData>
            </a:graphic>
            <wp14:sizeRelH relativeFrom="page">
              <wp14:pctWidth>0</wp14:pctWidth>
            </wp14:sizeRelH>
            <wp14:sizeRelV relativeFrom="page">
              <wp14:pctHeight>0</wp14:pctHeight>
            </wp14:sizeRelV>
          </wp:anchor>
        </w:drawing>
      </w:r>
    </w:p>
    <w:p w14:paraId="7882D665" w14:textId="4E67D80D" w:rsidR="001F7AA1" w:rsidRPr="0082285B" w:rsidRDefault="001F7AA1" w:rsidP="001F7AA1"/>
    <w:p w14:paraId="00D85234" w14:textId="05D64273" w:rsidR="001F7AA1" w:rsidRPr="0082285B" w:rsidRDefault="001F7AA1" w:rsidP="001F7AA1"/>
    <w:p w14:paraId="07BFFA0B" w14:textId="6AE822D0" w:rsidR="001F7AA1" w:rsidRPr="0082285B" w:rsidRDefault="001F7AA1" w:rsidP="001F7AA1"/>
    <w:p w14:paraId="668C6394" w14:textId="32D504E6" w:rsidR="001F7AA1" w:rsidRPr="0082285B" w:rsidRDefault="001F7AA1" w:rsidP="001F7AA1"/>
    <w:p w14:paraId="3129C71E" w14:textId="2AC8A264" w:rsidR="001F7AA1" w:rsidRPr="0082285B" w:rsidRDefault="001F7AA1" w:rsidP="001F7AA1"/>
    <w:p w14:paraId="6E0A9DA8" w14:textId="284F333D" w:rsidR="001F7AA1" w:rsidRPr="0082285B" w:rsidRDefault="001F7AA1" w:rsidP="001F7AA1"/>
    <w:p w14:paraId="016D72B9" w14:textId="5ED6C23A" w:rsidR="001F7AA1" w:rsidRPr="0082285B" w:rsidRDefault="001F7AA1" w:rsidP="001F7AA1"/>
    <w:p w14:paraId="6FE60C8D" w14:textId="677C6E96" w:rsidR="001F7AA1" w:rsidRPr="0082285B" w:rsidRDefault="001F7AA1" w:rsidP="001F7AA1"/>
    <w:p w14:paraId="2BAB69F4" w14:textId="6A0C79F9" w:rsidR="001F7AA1" w:rsidRPr="0082285B" w:rsidRDefault="001F7AA1" w:rsidP="001F7AA1"/>
    <w:p w14:paraId="7BB03878" w14:textId="32734CD4" w:rsidR="001F7AA1" w:rsidRPr="0082285B" w:rsidRDefault="001F7AA1" w:rsidP="001F7AA1"/>
    <w:p w14:paraId="0C5736F6" w14:textId="08E43BF6" w:rsidR="001F7AA1" w:rsidRPr="0082285B" w:rsidRDefault="001F7AA1" w:rsidP="001F7AA1"/>
    <w:p w14:paraId="36DCEF82" w14:textId="54DD2F55" w:rsidR="001F7AA1" w:rsidRPr="0082285B" w:rsidRDefault="001F7AA1" w:rsidP="001F7AA1"/>
    <w:p w14:paraId="446DB94E" w14:textId="406AAE9E" w:rsidR="001F7AA1" w:rsidRPr="0082285B" w:rsidRDefault="001F7AA1" w:rsidP="001F7AA1"/>
    <w:p w14:paraId="0992765F" w14:textId="77777777" w:rsidR="001F7AA1" w:rsidRPr="0082285B" w:rsidRDefault="001F7AA1" w:rsidP="001F7AA1">
      <w:pPr>
        <w:sectPr w:rsidR="001F7AA1" w:rsidRPr="0082285B" w:rsidSect="009E4372">
          <w:pgSz w:w="16840" w:h="11900" w:orient="landscape"/>
          <w:pgMar w:top="1417" w:right="1134" w:bottom="1417" w:left="1417" w:header="708" w:footer="708" w:gutter="0"/>
          <w:cols w:space="708"/>
          <w:docGrid w:linePitch="360"/>
        </w:sectPr>
      </w:pPr>
    </w:p>
    <w:p w14:paraId="57B9AF99" w14:textId="15985852" w:rsidR="001F7AA1" w:rsidRPr="0082285B" w:rsidRDefault="0031144F" w:rsidP="001F7AA1">
      <w:r w:rsidRPr="0082285B">
        <w:rPr>
          <w:noProof/>
        </w:rPr>
        <w:lastRenderedPageBreak/>
        <mc:AlternateContent>
          <mc:Choice Requires="wps">
            <w:drawing>
              <wp:anchor distT="0" distB="0" distL="114300" distR="114300" simplePos="0" relativeHeight="251754496" behindDoc="0" locked="0" layoutInCell="1" allowOverlap="1" wp14:anchorId="5C1F8053" wp14:editId="390B86F8">
                <wp:simplePos x="0" y="0"/>
                <wp:positionH relativeFrom="column">
                  <wp:posOffset>974090</wp:posOffset>
                </wp:positionH>
                <wp:positionV relativeFrom="paragraph">
                  <wp:posOffset>5097145</wp:posOffset>
                </wp:positionV>
                <wp:extent cx="7123430" cy="635"/>
                <wp:effectExtent l="0" t="0" r="1270" b="12065"/>
                <wp:wrapSquare wrapText="bothSides"/>
                <wp:docPr id="84" name="Textfeld 84"/>
                <wp:cNvGraphicFramePr/>
                <a:graphic xmlns:a="http://schemas.openxmlformats.org/drawingml/2006/main">
                  <a:graphicData uri="http://schemas.microsoft.com/office/word/2010/wordprocessingShape">
                    <wps:wsp>
                      <wps:cNvSpPr txBox="1"/>
                      <wps:spPr>
                        <a:xfrm>
                          <a:off x="0" y="0"/>
                          <a:ext cx="7123430" cy="635"/>
                        </a:xfrm>
                        <a:prstGeom prst="rect">
                          <a:avLst/>
                        </a:prstGeom>
                        <a:solidFill>
                          <a:prstClr val="white"/>
                        </a:solidFill>
                        <a:ln>
                          <a:noFill/>
                        </a:ln>
                      </wps:spPr>
                      <wps:txbx>
                        <w:txbxContent>
                          <w:p w14:paraId="5985C5FD" w14:textId="342EC5A3" w:rsidR="0031144F" w:rsidRPr="009A4E43" w:rsidRDefault="0031144F" w:rsidP="00673A49">
                            <w:pPr>
                              <w:pStyle w:val="Beschriftung"/>
                              <w:rPr>
                                <w:noProof/>
                                <w:color w:val="333333"/>
                              </w:rPr>
                            </w:pPr>
                            <w:bookmarkStart w:id="181" w:name="_Toc89205032"/>
                            <w:r>
                              <w:t xml:space="preserve">Figure </w:t>
                            </w:r>
                            <w:fldSimple w:instr=" SEQ Figure \* ARABIC ">
                              <w:r w:rsidR="008520FD">
                                <w:rPr>
                                  <w:noProof/>
                                </w:rPr>
                                <w:t>38</w:t>
                              </w:r>
                            </w:fldSimple>
                            <w:r>
                              <w:t>: Example of yearly population density raster: Population density during 2018</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8053" id="Textfeld 84" o:spid="_x0000_s1065" type="#_x0000_t202" style="position:absolute;left:0;text-align:left;margin-left:76.7pt;margin-top:401.35pt;width:560.9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" stroked="f">
                <v:textbox style="mso-fit-shape-to-text:t" inset="0,0,0,0">
                  <w:txbxContent>
                    <w:p w14:paraId="5985C5FD" w14:textId="342EC5A3" w:rsidR="0031144F" w:rsidRPr="009A4E43" w:rsidRDefault="0031144F" w:rsidP="00673A49">
                      <w:pPr>
                        <w:pStyle w:val="Beschriftung"/>
                        <w:rPr>
                          <w:noProof/>
                          <w:color w:val="333333"/>
                        </w:rPr>
                      </w:pPr>
                      <w:bookmarkStart w:id="182" w:name="_Toc89205032"/>
                      <w:r>
                        <w:t xml:space="preserve">Figure </w:t>
                      </w:r>
                      <w:fldSimple w:instr=" SEQ Figure \* ARABIC ">
                        <w:r w:rsidR="008520FD">
                          <w:rPr>
                            <w:noProof/>
                          </w:rPr>
                          <w:t>38</w:t>
                        </w:r>
                      </w:fldSimple>
                      <w:r>
                        <w:t>: Example of yearly population density raster: Population density during 2018</w:t>
                      </w:r>
                      <w:bookmarkEnd w:id="182"/>
                    </w:p>
                  </w:txbxContent>
                </v:textbox>
                <w10:wrap type="square"/>
              </v:shape>
            </w:pict>
          </mc:Fallback>
        </mc:AlternateContent>
      </w:r>
      <w:r w:rsidRPr="0082285B">
        <w:rPr>
          <w:noProof/>
        </w:rPr>
        <w:drawing>
          <wp:anchor distT="0" distB="0" distL="114300" distR="114300" simplePos="0" relativeHeight="251752448" behindDoc="0" locked="0" layoutInCell="1" allowOverlap="1" wp14:anchorId="77C30D3E" wp14:editId="0A459996">
            <wp:simplePos x="0" y="0"/>
            <wp:positionH relativeFrom="margin">
              <wp:align>center</wp:align>
            </wp:positionH>
            <wp:positionV relativeFrom="margin">
              <wp:align>top</wp:align>
            </wp:positionV>
            <wp:extent cx="7123430" cy="5039995"/>
            <wp:effectExtent l="0" t="0" r="1270" b="1905"/>
            <wp:wrapSquare wrapText="bothSides"/>
            <wp:docPr id="83" name="Grafik 8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fik 83" descr="Ein Bild, das Karte enthält.&#10;&#10;Automatisch generierte Beschreibu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7123430" cy="5039995"/>
                    </a:xfrm>
                    <a:prstGeom prst="rect">
                      <a:avLst/>
                    </a:prstGeom>
                  </pic:spPr>
                </pic:pic>
              </a:graphicData>
            </a:graphic>
            <wp14:sizeRelH relativeFrom="page">
              <wp14:pctWidth>0</wp14:pctWidth>
            </wp14:sizeRelH>
            <wp14:sizeRelV relativeFrom="page">
              <wp14:pctHeight>0</wp14:pctHeight>
            </wp14:sizeRelV>
          </wp:anchor>
        </w:drawing>
      </w:r>
    </w:p>
    <w:p w14:paraId="1080EDB3" w14:textId="3D2BB070" w:rsidR="0031144F" w:rsidRPr="0082285B" w:rsidRDefault="0031144F" w:rsidP="0031144F"/>
    <w:p w14:paraId="501C8C4F" w14:textId="723F8172" w:rsidR="0031144F" w:rsidRPr="0082285B" w:rsidRDefault="0031144F" w:rsidP="0031144F"/>
    <w:p w14:paraId="0955EEF3" w14:textId="40BC8F8F" w:rsidR="0031144F" w:rsidRPr="0082285B" w:rsidRDefault="0031144F" w:rsidP="0031144F"/>
    <w:p w14:paraId="1CDC2C08" w14:textId="4591E288" w:rsidR="0031144F" w:rsidRPr="0082285B" w:rsidRDefault="0031144F" w:rsidP="0031144F"/>
    <w:p w14:paraId="08AC5B05" w14:textId="572C7999" w:rsidR="0031144F" w:rsidRPr="0082285B" w:rsidRDefault="0031144F" w:rsidP="0031144F"/>
    <w:p w14:paraId="6041D7EB" w14:textId="59053D71" w:rsidR="0031144F" w:rsidRPr="0082285B" w:rsidRDefault="0031144F" w:rsidP="0031144F"/>
    <w:p w14:paraId="3913078B" w14:textId="2A154420" w:rsidR="0031144F" w:rsidRPr="0082285B" w:rsidRDefault="0031144F" w:rsidP="0031144F"/>
    <w:p w14:paraId="0CE3574B" w14:textId="08989FA8" w:rsidR="0031144F" w:rsidRPr="0082285B" w:rsidRDefault="0031144F" w:rsidP="0031144F"/>
    <w:p w14:paraId="6231A77A" w14:textId="25F2DD0C" w:rsidR="0031144F" w:rsidRPr="0082285B" w:rsidRDefault="0031144F" w:rsidP="0031144F"/>
    <w:p w14:paraId="7116D426" w14:textId="13D597E4" w:rsidR="0031144F" w:rsidRPr="0082285B" w:rsidRDefault="0031144F" w:rsidP="0031144F"/>
    <w:p w14:paraId="0430B077" w14:textId="5AEE8644" w:rsidR="0031144F" w:rsidRPr="0082285B" w:rsidRDefault="0031144F" w:rsidP="0031144F"/>
    <w:p w14:paraId="0BA1D205" w14:textId="5A02D232" w:rsidR="0031144F" w:rsidRPr="0082285B" w:rsidRDefault="0031144F" w:rsidP="0031144F"/>
    <w:p w14:paraId="3946B3D6" w14:textId="686DF341" w:rsidR="0031144F" w:rsidRPr="0082285B" w:rsidRDefault="0031144F" w:rsidP="0031144F"/>
    <w:p w14:paraId="46E4BDE1" w14:textId="77777777" w:rsidR="0031144F" w:rsidRPr="0082285B" w:rsidRDefault="0031144F" w:rsidP="0031144F">
      <w:pPr>
        <w:sectPr w:rsidR="0031144F" w:rsidRPr="0082285B" w:rsidSect="009E4372">
          <w:pgSz w:w="16840" w:h="11900" w:orient="landscape"/>
          <w:pgMar w:top="1417" w:right="1134" w:bottom="1417" w:left="1417" w:header="708" w:footer="708" w:gutter="0"/>
          <w:cols w:space="708"/>
          <w:docGrid w:linePitch="360"/>
        </w:sectPr>
      </w:pPr>
    </w:p>
    <w:p w14:paraId="5D19EEA3" w14:textId="0E4D0B7C" w:rsidR="0031144F" w:rsidRPr="0082285B" w:rsidRDefault="0031144F" w:rsidP="0031144F">
      <w:r w:rsidRPr="0082285B">
        <w:rPr>
          <w:noProof/>
        </w:rPr>
        <w:lastRenderedPageBreak/>
        <mc:AlternateContent>
          <mc:Choice Requires="wps">
            <w:drawing>
              <wp:anchor distT="0" distB="0" distL="114300" distR="114300" simplePos="0" relativeHeight="251757568" behindDoc="0" locked="0" layoutInCell="1" allowOverlap="1" wp14:anchorId="7A12EF90" wp14:editId="2B21B987">
                <wp:simplePos x="0" y="0"/>
                <wp:positionH relativeFrom="column">
                  <wp:posOffset>974090</wp:posOffset>
                </wp:positionH>
                <wp:positionV relativeFrom="paragraph">
                  <wp:posOffset>5097145</wp:posOffset>
                </wp:positionV>
                <wp:extent cx="7123430" cy="635"/>
                <wp:effectExtent l="0" t="0" r="1270" b="12065"/>
                <wp:wrapSquare wrapText="bothSides"/>
                <wp:docPr id="86" name="Textfeld 86"/>
                <wp:cNvGraphicFramePr/>
                <a:graphic xmlns:a="http://schemas.openxmlformats.org/drawingml/2006/main">
                  <a:graphicData uri="http://schemas.microsoft.com/office/word/2010/wordprocessingShape">
                    <wps:wsp>
                      <wps:cNvSpPr txBox="1"/>
                      <wps:spPr>
                        <a:xfrm>
                          <a:off x="0" y="0"/>
                          <a:ext cx="7123430" cy="635"/>
                        </a:xfrm>
                        <a:prstGeom prst="rect">
                          <a:avLst/>
                        </a:prstGeom>
                        <a:solidFill>
                          <a:prstClr val="white"/>
                        </a:solidFill>
                        <a:ln>
                          <a:noFill/>
                        </a:ln>
                      </wps:spPr>
                      <wps:txbx>
                        <w:txbxContent>
                          <w:p w14:paraId="7C068BB8" w14:textId="62619183" w:rsidR="0031144F" w:rsidRPr="007C6975" w:rsidRDefault="0031144F" w:rsidP="00673A49">
                            <w:pPr>
                              <w:pStyle w:val="Beschriftung"/>
                              <w:rPr>
                                <w:noProof/>
                                <w:color w:val="333333"/>
                              </w:rPr>
                            </w:pPr>
                            <w:bookmarkStart w:id="183" w:name="_Toc89205033"/>
                            <w:r>
                              <w:t xml:space="preserve">Figure </w:t>
                            </w:r>
                            <w:fldSimple w:instr=" SEQ Figure \* ARABIC ">
                              <w:r w:rsidR="008520FD">
                                <w:rPr>
                                  <w:noProof/>
                                </w:rPr>
                                <w:t>39</w:t>
                              </w:r>
                            </w:fldSimple>
                            <w:r>
                              <w:t>: Dominant landcover</w:t>
                            </w:r>
                            <w:r w:rsidR="006C1BCD">
                              <w:t xml:space="preserve"> in study area</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2EF90" id="Textfeld 86" o:spid="_x0000_s1066" type="#_x0000_t202" style="position:absolute;left:0;text-align:left;margin-left:76.7pt;margin-top:401.35pt;width:560.9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" stroked="f">
                <v:textbox style="mso-fit-shape-to-text:t" inset="0,0,0,0">
                  <w:txbxContent>
                    <w:p w14:paraId="7C068BB8" w14:textId="62619183" w:rsidR="0031144F" w:rsidRPr="007C6975" w:rsidRDefault="0031144F" w:rsidP="00673A49">
                      <w:pPr>
                        <w:pStyle w:val="Beschriftung"/>
                        <w:rPr>
                          <w:noProof/>
                          <w:color w:val="333333"/>
                        </w:rPr>
                      </w:pPr>
                      <w:bookmarkStart w:id="184" w:name="_Toc89205033"/>
                      <w:r>
                        <w:t xml:space="preserve">Figure </w:t>
                      </w:r>
                      <w:fldSimple w:instr=" SEQ Figure \* ARABIC ">
                        <w:r w:rsidR="008520FD">
                          <w:rPr>
                            <w:noProof/>
                          </w:rPr>
                          <w:t>39</w:t>
                        </w:r>
                      </w:fldSimple>
                      <w:r>
                        <w:t>: Dominant landcover</w:t>
                      </w:r>
                      <w:r w:rsidR="006C1BCD">
                        <w:t xml:space="preserve"> in study area</w:t>
                      </w:r>
                      <w:bookmarkEnd w:id="184"/>
                    </w:p>
                  </w:txbxContent>
                </v:textbox>
                <w10:wrap type="square"/>
              </v:shape>
            </w:pict>
          </mc:Fallback>
        </mc:AlternateContent>
      </w:r>
      <w:r w:rsidRPr="0082285B">
        <w:rPr>
          <w:noProof/>
        </w:rPr>
        <w:drawing>
          <wp:anchor distT="0" distB="0" distL="114300" distR="114300" simplePos="0" relativeHeight="251755520" behindDoc="0" locked="0" layoutInCell="1" allowOverlap="1" wp14:anchorId="01E63161" wp14:editId="47D7460F">
            <wp:simplePos x="0" y="0"/>
            <wp:positionH relativeFrom="margin">
              <wp:align>center</wp:align>
            </wp:positionH>
            <wp:positionV relativeFrom="margin">
              <wp:align>top</wp:align>
            </wp:positionV>
            <wp:extent cx="7123600" cy="5040000"/>
            <wp:effectExtent l="0" t="0" r="1270" b="1905"/>
            <wp:wrapSquare wrapText="bothSides"/>
            <wp:docPr id="85" name="Grafik 8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fik 85" descr="Ein Bild, das Karte enthält.&#10;&#10;Automatisch generierte Beschreibu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123600" cy="5040000"/>
                    </a:xfrm>
                    <a:prstGeom prst="rect">
                      <a:avLst/>
                    </a:prstGeom>
                  </pic:spPr>
                </pic:pic>
              </a:graphicData>
            </a:graphic>
            <wp14:sizeRelH relativeFrom="page">
              <wp14:pctWidth>0</wp14:pctWidth>
            </wp14:sizeRelH>
            <wp14:sizeRelV relativeFrom="page">
              <wp14:pctHeight>0</wp14:pctHeight>
            </wp14:sizeRelV>
          </wp:anchor>
        </w:drawing>
      </w:r>
    </w:p>
    <w:p w14:paraId="3CBE3CF5" w14:textId="18CBBA41" w:rsidR="0031144F" w:rsidRPr="0082285B" w:rsidRDefault="0031144F" w:rsidP="0031144F"/>
    <w:p w14:paraId="5AB50E8D" w14:textId="6EFC273D" w:rsidR="0031144F" w:rsidRPr="0082285B" w:rsidRDefault="0031144F" w:rsidP="0031144F"/>
    <w:p w14:paraId="5A7A3E34" w14:textId="1EB1323A" w:rsidR="0031144F" w:rsidRPr="0082285B" w:rsidRDefault="0031144F" w:rsidP="0031144F"/>
    <w:p w14:paraId="0EE08CAD" w14:textId="578185C3" w:rsidR="0031144F" w:rsidRPr="0082285B" w:rsidRDefault="0031144F" w:rsidP="0031144F"/>
    <w:p w14:paraId="1EF57D88" w14:textId="4ADD8F44" w:rsidR="0031144F" w:rsidRPr="0082285B" w:rsidRDefault="0031144F" w:rsidP="0031144F"/>
    <w:p w14:paraId="30CDFAC5" w14:textId="691A33F3" w:rsidR="0031144F" w:rsidRPr="0082285B" w:rsidRDefault="0031144F" w:rsidP="0031144F"/>
    <w:p w14:paraId="2D47F00F" w14:textId="3BD12FD0" w:rsidR="0031144F" w:rsidRPr="0082285B" w:rsidRDefault="0031144F" w:rsidP="0031144F"/>
    <w:p w14:paraId="63241986" w14:textId="7AF41726" w:rsidR="0031144F" w:rsidRPr="0082285B" w:rsidRDefault="0031144F" w:rsidP="0031144F"/>
    <w:p w14:paraId="0128F51C" w14:textId="1B4FE0A8" w:rsidR="0031144F" w:rsidRPr="0082285B" w:rsidRDefault="0031144F" w:rsidP="0031144F"/>
    <w:p w14:paraId="626A4A52" w14:textId="22B22776" w:rsidR="0031144F" w:rsidRPr="0082285B" w:rsidRDefault="0031144F" w:rsidP="0031144F"/>
    <w:p w14:paraId="27A098CF" w14:textId="571306DA" w:rsidR="0031144F" w:rsidRPr="0082285B" w:rsidRDefault="0031144F" w:rsidP="0031144F"/>
    <w:p w14:paraId="0FFAC83E" w14:textId="22E0AD58" w:rsidR="0031144F" w:rsidRPr="0082285B" w:rsidRDefault="0031144F" w:rsidP="0031144F"/>
    <w:p w14:paraId="2066D300" w14:textId="23B96C29" w:rsidR="0031144F" w:rsidRPr="0082285B" w:rsidRDefault="0031144F" w:rsidP="0031144F"/>
    <w:p w14:paraId="2C633FD6" w14:textId="77777777" w:rsidR="0031144F" w:rsidRPr="0082285B" w:rsidRDefault="0031144F" w:rsidP="0031144F">
      <w:pPr>
        <w:tabs>
          <w:tab w:val="left" w:pos="1241"/>
        </w:tabs>
        <w:sectPr w:rsidR="0031144F" w:rsidRPr="0082285B" w:rsidSect="009E4372">
          <w:pgSz w:w="16840" w:h="11900" w:orient="landscape"/>
          <w:pgMar w:top="1417" w:right="1134" w:bottom="1417" w:left="1417" w:header="708" w:footer="708" w:gutter="0"/>
          <w:cols w:space="708"/>
          <w:docGrid w:linePitch="360"/>
        </w:sectPr>
      </w:pPr>
      <w:r w:rsidRPr="0082285B">
        <w:tab/>
      </w:r>
    </w:p>
    <w:p w14:paraId="1B772D79" w14:textId="4DEDAAF3" w:rsidR="0031144F" w:rsidRPr="0082285B" w:rsidRDefault="00D52437" w:rsidP="0031144F">
      <w:pPr>
        <w:tabs>
          <w:tab w:val="left" w:pos="1241"/>
        </w:tabs>
      </w:pPr>
      <w:r w:rsidRPr="0082285B">
        <w:rPr>
          <w:noProof/>
        </w:rPr>
        <w:lastRenderedPageBreak/>
        <mc:AlternateContent>
          <mc:Choice Requires="wps">
            <w:drawing>
              <wp:anchor distT="0" distB="0" distL="114300" distR="114300" simplePos="0" relativeHeight="251760640" behindDoc="0" locked="0" layoutInCell="1" allowOverlap="1" wp14:anchorId="445BEE0A" wp14:editId="28A79B5F">
                <wp:simplePos x="0" y="0"/>
                <wp:positionH relativeFrom="column">
                  <wp:posOffset>466090</wp:posOffset>
                </wp:positionH>
                <wp:positionV relativeFrom="paragraph">
                  <wp:posOffset>4803775</wp:posOffset>
                </wp:positionV>
                <wp:extent cx="8135620" cy="635"/>
                <wp:effectExtent l="0" t="0" r="5080" b="12065"/>
                <wp:wrapSquare wrapText="bothSides"/>
                <wp:docPr id="88" name="Textfeld 88"/>
                <wp:cNvGraphicFramePr/>
                <a:graphic xmlns:a="http://schemas.openxmlformats.org/drawingml/2006/main">
                  <a:graphicData uri="http://schemas.microsoft.com/office/word/2010/wordprocessingShape">
                    <wps:wsp>
                      <wps:cNvSpPr txBox="1"/>
                      <wps:spPr>
                        <a:xfrm>
                          <a:off x="0" y="0"/>
                          <a:ext cx="8135620" cy="635"/>
                        </a:xfrm>
                        <a:prstGeom prst="rect">
                          <a:avLst/>
                        </a:prstGeom>
                        <a:solidFill>
                          <a:prstClr val="white"/>
                        </a:solidFill>
                        <a:ln>
                          <a:noFill/>
                        </a:ln>
                      </wps:spPr>
                      <wps:txbx>
                        <w:txbxContent>
                          <w:p w14:paraId="3BCB854B" w14:textId="108D5FFC" w:rsidR="00D52437" w:rsidRPr="002B0505" w:rsidRDefault="00D52437" w:rsidP="00673A49">
                            <w:pPr>
                              <w:pStyle w:val="Beschriftung"/>
                              <w:rPr>
                                <w:noProof/>
                                <w:color w:val="333333"/>
                              </w:rPr>
                            </w:pPr>
                            <w:bookmarkStart w:id="185" w:name="_Toc89205034"/>
                            <w:r>
                              <w:t xml:space="preserve">Figure </w:t>
                            </w:r>
                            <w:fldSimple w:instr=" SEQ Figure \* ARABIC ">
                              <w:r w:rsidR="008520FD">
                                <w:rPr>
                                  <w:noProof/>
                                </w:rPr>
                                <w:t>40</w:t>
                              </w:r>
                            </w:fldSimple>
                            <w:r>
                              <w:t>: City boundaries, roads &amp; powerlines</w:t>
                            </w:r>
                            <w:r w:rsidR="006C1BCD">
                              <w:t xml:space="preserve"> in study area</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BEE0A" id="Textfeld 88" o:spid="_x0000_s1067" type="#_x0000_t202" style="position:absolute;left:0;text-align:left;margin-left:36.7pt;margin-top:378.25pt;width:640.6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" stroked="f">
                <v:textbox style="mso-fit-shape-to-text:t" inset="0,0,0,0">
                  <w:txbxContent>
                    <w:p w14:paraId="3BCB854B" w14:textId="108D5FFC" w:rsidR="00D52437" w:rsidRPr="002B0505" w:rsidRDefault="00D52437" w:rsidP="00673A49">
                      <w:pPr>
                        <w:pStyle w:val="Beschriftung"/>
                        <w:rPr>
                          <w:noProof/>
                          <w:color w:val="333333"/>
                        </w:rPr>
                      </w:pPr>
                      <w:bookmarkStart w:id="186" w:name="_Toc89205034"/>
                      <w:r>
                        <w:t xml:space="preserve">Figure </w:t>
                      </w:r>
                      <w:fldSimple w:instr=" SEQ Figure \* ARABIC ">
                        <w:r w:rsidR="008520FD">
                          <w:rPr>
                            <w:noProof/>
                          </w:rPr>
                          <w:t>40</w:t>
                        </w:r>
                      </w:fldSimple>
                      <w:r>
                        <w:t>: City boundaries, roads &amp; powerlines</w:t>
                      </w:r>
                      <w:r w:rsidR="006C1BCD">
                        <w:t xml:space="preserve"> in study area</w:t>
                      </w:r>
                      <w:bookmarkEnd w:id="186"/>
                    </w:p>
                  </w:txbxContent>
                </v:textbox>
                <w10:wrap type="square"/>
              </v:shape>
            </w:pict>
          </mc:Fallback>
        </mc:AlternateContent>
      </w:r>
      <w:r w:rsidRPr="0082285B">
        <w:rPr>
          <w:noProof/>
        </w:rPr>
        <w:drawing>
          <wp:anchor distT="0" distB="0" distL="114300" distR="114300" simplePos="0" relativeHeight="251758592" behindDoc="0" locked="0" layoutInCell="1" allowOverlap="1" wp14:anchorId="0E05917B" wp14:editId="410050E5">
            <wp:simplePos x="0" y="0"/>
            <wp:positionH relativeFrom="margin">
              <wp:align>center</wp:align>
            </wp:positionH>
            <wp:positionV relativeFrom="margin">
              <wp:align>top</wp:align>
            </wp:positionV>
            <wp:extent cx="8135620" cy="4746625"/>
            <wp:effectExtent l="0" t="0" r="5080" b="3175"/>
            <wp:wrapSquare wrapText="bothSides"/>
            <wp:docPr id="87" name="Grafik 8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rafik 87" descr="Ein Bild, das Karte enthält.&#10;&#10;Automatisch generierte Beschreibung"/>
                    <pic:cNvPicPr/>
                  </pic:nvPicPr>
                  <pic:blipFill rotWithShape="1">
                    <a:blip r:embed="rId96" cstate="print">
                      <a:extLst>
                        <a:ext uri="{28A0092B-C50C-407E-A947-70E740481C1C}">
                          <a14:useLocalDpi xmlns:a14="http://schemas.microsoft.com/office/drawing/2010/main" val="0"/>
                        </a:ext>
                      </a:extLst>
                    </a:blip>
                    <a:srcRect t="11659" b="5871"/>
                    <a:stretch/>
                  </pic:blipFill>
                  <pic:spPr bwMode="auto">
                    <a:xfrm>
                      <a:off x="0" y="0"/>
                      <a:ext cx="8135620" cy="4746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C4151A" w14:textId="4A6A64B4" w:rsidR="00D52437" w:rsidRPr="0082285B" w:rsidRDefault="00D52437" w:rsidP="00D52437"/>
    <w:p w14:paraId="6EA63A8F" w14:textId="7A2172BC" w:rsidR="00D52437" w:rsidRPr="0082285B" w:rsidRDefault="00D52437" w:rsidP="00D52437"/>
    <w:p w14:paraId="703BA0FD" w14:textId="3A9BEC24" w:rsidR="00D52437" w:rsidRPr="0082285B" w:rsidRDefault="00D52437" w:rsidP="00D52437"/>
    <w:p w14:paraId="0ABF0004" w14:textId="5C70523F" w:rsidR="00D52437" w:rsidRPr="0082285B" w:rsidRDefault="00D52437" w:rsidP="00D52437"/>
    <w:p w14:paraId="5C102EF3" w14:textId="73E607FA" w:rsidR="00D52437" w:rsidRPr="0082285B" w:rsidRDefault="00D52437" w:rsidP="00D52437"/>
    <w:p w14:paraId="5ACCEAA5" w14:textId="02529A48" w:rsidR="00D52437" w:rsidRPr="0082285B" w:rsidRDefault="00D52437" w:rsidP="00D52437"/>
    <w:p w14:paraId="35F56392" w14:textId="21F9A059" w:rsidR="00D52437" w:rsidRPr="0082285B" w:rsidRDefault="00D52437" w:rsidP="00D52437"/>
    <w:p w14:paraId="00894BAE" w14:textId="2E29016B" w:rsidR="00D52437" w:rsidRPr="0082285B" w:rsidRDefault="00D52437" w:rsidP="00D52437"/>
    <w:p w14:paraId="762829FB" w14:textId="7DDF6BCB" w:rsidR="00D52437" w:rsidRPr="0082285B" w:rsidRDefault="00D52437" w:rsidP="00D52437"/>
    <w:p w14:paraId="7F3738AA" w14:textId="0485BD95" w:rsidR="00D52437" w:rsidRPr="0082285B" w:rsidRDefault="00D52437" w:rsidP="00D52437"/>
    <w:p w14:paraId="19C6BF4B" w14:textId="78A562A1" w:rsidR="00D52437" w:rsidRPr="0082285B" w:rsidRDefault="00D52437" w:rsidP="00D52437"/>
    <w:p w14:paraId="7BC5B824" w14:textId="6B362E71" w:rsidR="00D52437" w:rsidRPr="0082285B" w:rsidRDefault="00D52437" w:rsidP="00D52437"/>
    <w:p w14:paraId="18A09E83" w14:textId="64EDCBFF" w:rsidR="00D52437" w:rsidRPr="0082285B" w:rsidRDefault="00D52437" w:rsidP="00D52437"/>
    <w:p w14:paraId="58707583" w14:textId="77777777" w:rsidR="00D52437" w:rsidRPr="0082285B" w:rsidRDefault="00D52437" w:rsidP="00D52437">
      <w:pPr>
        <w:sectPr w:rsidR="00D52437" w:rsidRPr="0082285B" w:rsidSect="009E4372">
          <w:pgSz w:w="16840" w:h="11900" w:orient="landscape"/>
          <w:pgMar w:top="1417" w:right="1134" w:bottom="1417" w:left="1417" w:header="708" w:footer="708" w:gutter="0"/>
          <w:cols w:space="708"/>
          <w:docGrid w:linePitch="360"/>
        </w:sectPr>
      </w:pPr>
    </w:p>
    <w:p w14:paraId="6125137B" w14:textId="77777777" w:rsidR="00C7177F" w:rsidRPr="0082285B" w:rsidRDefault="00E15207" w:rsidP="00C7177F">
      <w:pPr>
        <w:tabs>
          <w:tab w:val="left" w:pos="7843"/>
        </w:tabs>
        <w:sectPr w:rsidR="00C7177F" w:rsidRPr="0082285B" w:rsidSect="009E4372">
          <w:pgSz w:w="16840" w:h="11900" w:orient="landscape"/>
          <w:pgMar w:top="1417" w:right="1134" w:bottom="1417" w:left="1417" w:header="708" w:footer="708" w:gutter="0"/>
          <w:cols w:space="708"/>
          <w:docGrid w:linePitch="360"/>
        </w:sectPr>
      </w:pPr>
      <w:r w:rsidRPr="0082285B">
        <w:rPr>
          <w:noProof/>
        </w:rPr>
        <w:lastRenderedPageBreak/>
        <mc:AlternateContent>
          <mc:Choice Requires="wps">
            <w:drawing>
              <wp:anchor distT="0" distB="0" distL="114300" distR="114300" simplePos="0" relativeHeight="251763712" behindDoc="0" locked="0" layoutInCell="1" allowOverlap="1" wp14:anchorId="2B4EACC8" wp14:editId="442C42AC">
                <wp:simplePos x="0" y="0"/>
                <wp:positionH relativeFrom="column">
                  <wp:posOffset>243840</wp:posOffset>
                </wp:positionH>
                <wp:positionV relativeFrom="paragraph">
                  <wp:posOffset>5097145</wp:posOffset>
                </wp:positionV>
                <wp:extent cx="8585835" cy="635"/>
                <wp:effectExtent l="0" t="0" r="0" b="12065"/>
                <wp:wrapSquare wrapText="bothSides"/>
                <wp:docPr id="90" name="Textfeld 90"/>
                <wp:cNvGraphicFramePr/>
                <a:graphic xmlns:a="http://schemas.openxmlformats.org/drawingml/2006/main">
                  <a:graphicData uri="http://schemas.microsoft.com/office/word/2010/wordprocessingShape">
                    <wps:wsp>
                      <wps:cNvSpPr txBox="1"/>
                      <wps:spPr>
                        <a:xfrm>
                          <a:off x="0" y="0"/>
                          <a:ext cx="8585835" cy="635"/>
                        </a:xfrm>
                        <a:prstGeom prst="rect">
                          <a:avLst/>
                        </a:prstGeom>
                        <a:solidFill>
                          <a:prstClr val="white"/>
                        </a:solidFill>
                        <a:ln>
                          <a:noFill/>
                        </a:ln>
                      </wps:spPr>
                      <wps:txbx>
                        <w:txbxContent>
                          <w:p w14:paraId="4CB5E1DA" w14:textId="03A50737" w:rsidR="00E15207" w:rsidRPr="006F5937" w:rsidRDefault="00E15207" w:rsidP="00673A49">
                            <w:pPr>
                              <w:pStyle w:val="Beschriftung"/>
                              <w:rPr>
                                <w:noProof/>
                                <w:color w:val="333333"/>
                              </w:rPr>
                            </w:pPr>
                            <w:bookmarkStart w:id="187" w:name="_Toc89205035"/>
                            <w:r>
                              <w:t xml:space="preserve">Figure </w:t>
                            </w:r>
                            <w:fldSimple w:instr=" SEQ Figure \* ARABIC ">
                              <w:r w:rsidR="008520FD">
                                <w:rPr>
                                  <w:noProof/>
                                </w:rPr>
                                <w:t>41</w:t>
                              </w:r>
                            </w:fldSimple>
                            <w:r>
                              <w:t>: Fire stations in study area</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EACC8" id="Textfeld 90" o:spid="_x0000_s1068" type="#_x0000_t202" style="position:absolute;left:0;text-align:left;margin-left:19.2pt;margin-top:401.35pt;width:676.0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" stroked="f">
                <v:textbox style="mso-fit-shape-to-text:t" inset="0,0,0,0">
                  <w:txbxContent>
                    <w:p w14:paraId="4CB5E1DA" w14:textId="03A50737" w:rsidR="00E15207" w:rsidRPr="006F5937" w:rsidRDefault="00E15207" w:rsidP="00673A49">
                      <w:pPr>
                        <w:pStyle w:val="Beschriftung"/>
                        <w:rPr>
                          <w:noProof/>
                          <w:color w:val="333333"/>
                        </w:rPr>
                      </w:pPr>
                      <w:bookmarkStart w:id="188" w:name="_Toc89205035"/>
                      <w:r>
                        <w:t xml:space="preserve">Figure </w:t>
                      </w:r>
                      <w:fldSimple w:instr=" SEQ Figure \* ARABIC ">
                        <w:r w:rsidR="008520FD">
                          <w:rPr>
                            <w:noProof/>
                          </w:rPr>
                          <w:t>41</w:t>
                        </w:r>
                      </w:fldSimple>
                      <w:r>
                        <w:t>: Fire stations in study area</w:t>
                      </w:r>
                      <w:bookmarkEnd w:id="188"/>
                    </w:p>
                  </w:txbxContent>
                </v:textbox>
                <w10:wrap type="square"/>
              </v:shape>
            </w:pict>
          </mc:Fallback>
        </mc:AlternateContent>
      </w:r>
      <w:r w:rsidRPr="0082285B">
        <w:rPr>
          <w:noProof/>
        </w:rPr>
        <w:drawing>
          <wp:anchor distT="0" distB="0" distL="114300" distR="114300" simplePos="0" relativeHeight="251761664" behindDoc="0" locked="0" layoutInCell="1" allowOverlap="1" wp14:anchorId="572768CD" wp14:editId="7106A662">
            <wp:simplePos x="0" y="0"/>
            <wp:positionH relativeFrom="margin">
              <wp:align>center</wp:align>
            </wp:positionH>
            <wp:positionV relativeFrom="margin">
              <wp:align>top</wp:align>
            </wp:positionV>
            <wp:extent cx="8586294" cy="5040000"/>
            <wp:effectExtent l="0" t="0" r="0" b="1905"/>
            <wp:wrapSquare wrapText="bothSides"/>
            <wp:docPr id="89" name="Grafik 8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descr="Ein Bild, das Karte enthält.&#10;&#10;Automatisch generierte Beschreibung"/>
                    <pic:cNvPicPr/>
                  </pic:nvPicPr>
                  <pic:blipFill rotWithShape="1">
                    <a:blip r:embed="rId97" cstate="print">
                      <a:extLst>
                        <a:ext uri="{28A0092B-C50C-407E-A947-70E740481C1C}">
                          <a14:useLocalDpi xmlns:a14="http://schemas.microsoft.com/office/drawing/2010/main" val="0"/>
                        </a:ext>
                      </a:extLst>
                    </a:blip>
                    <a:srcRect t="12673" b="4360"/>
                    <a:stretch/>
                  </pic:blipFill>
                  <pic:spPr bwMode="auto">
                    <a:xfrm>
                      <a:off x="0" y="0"/>
                      <a:ext cx="8586294" cy="50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177F" w:rsidRPr="0082285B">
        <w:tab/>
      </w:r>
    </w:p>
    <w:p w14:paraId="29BDBEF5" w14:textId="77777777" w:rsidR="00C7177F" w:rsidRPr="0082285B" w:rsidRDefault="00C7177F" w:rsidP="00C7177F">
      <w:pPr>
        <w:tabs>
          <w:tab w:val="left" w:pos="3937"/>
        </w:tabs>
        <w:sectPr w:rsidR="00C7177F" w:rsidRPr="0082285B" w:rsidSect="009E4372">
          <w:pgSz w:w="16840" w:h="11900" w:orient="landscape"/>
          <w:pgMar w:top="1417" w:right="1134" w:bottom="1417" w:left="1417" w:header="708" w:footer="708" w:gutter="0"/>
          <w:cols w:space="708"/>
          <w:docGrid w:linePitch="360"/>
        </w:sectPr>
      </w:pPr>
      <w:r w:rsidRPr="0082285B">
        <w:rPr>
          <w:noProof/>
        </w:rPr>
        <w:lastRenderedPageBreak/>
        <mc:AlternateContent>
          <mc:Choice Requires="wps">
            <w:drawing>
              <wp:anchor distT="0" distB="0" distL="114300" distR="114300" simplePos="0" relativeHeight="251766784" behindDoc="0" locked="0" layoutInCell="1" allowOverlap="1" wp14:anchorId="7730411E" wp14:editId="2729FF01">
                <wp:simplePos x="0" y="0"/>
                <wp:positionH relativeFrom="column">
                  <wp:posOffset>466090</wp:posOffset>
                </wp:positionH>
                <wp:positionV relativeFrom="paragraph">
                  <wp:posOffset>5106467</wp:posOffset>
                </wp:positionV>
                <wp:extent cx="8135620" cy="635"/>
                <wp:effectExtent l="0" t="0" r="5080" b="0"/>
                <wp:wrapTopAndBottom/>
                <wp:docPr id="92" name="Textfeld 92"/>
                <wp:cNvGraphicFramePr/>
                <a:graphic xmlns:a="http://schemas.openxmlformats.org/drawingml/2006/main">
                  <a:graphicData uri="http://schemas.microsoft.com/office/word/2010/wordprocessingShape">
                    <wps:wsp>
                      <wps:cNvSpPr txBox="1"/>
                      <wps:spPr>
                        <a:xfrm>
                          <a:off x="0" y="0"/>
                          <a:ext cx="8135620" cy="635"/>
                        </a:xfrm>
                        <a:prstGeom prst="rect">
                          <a:avLst/>
                        </a:prstGeom>
                        <a:solidFill>
                          <a:prstClr val="white"/>
                        </a:solidFill>
                        <a:ln>
                          <a:noFill/>
                        </a:ln>
                      </wps:spPr>
                      <wps:txbx>
                        <w:txbxContent>
                          <w:p w14:paraId="73D9EC50" w14:textId="4D166F61" w:rsidR="00C7177F" w:rsidRPr="0058526D" w:rsidRDefault="00C7177F" w:rsidP="00673A49">
                            <w:pPr>
                              <w:pStyle w:val="Beschriftung"/>
                              <w:rPr>
                                <w:noProof/>
                                <w:color w:val="333333"/>
                              </w:rPr>
                            </w:pPr>
                            <w:bookmarkStart w:id="189" w:name="_Toc89205036"/>
                            <w:r>
                              <w:t xml:space="preserve">Figure </w:t>
                            </w:r>
                            <w:fldSimple w:instr=" SEQ Figure \* ARABIC ">
                              <w:r w:rsidR="008520FD">
                                <w:rPr>
                                  <w:noProof/>
                                </w:rPr>
                                <w:t>42</w:t>
                              </w:r>
                            </w:fldSimple>
                            <w:r>
                              <w:t>: Agencies responsible for direct protection areas</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30411E" id="Textfeld 92" o:spid="_x0000_s1069" type="#_x0000_t202" style="position:absolute;left:0;text-align:left;margin-left:36.7pt;margin-top:402.1pt;width:640.6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" stroked="f">
                <v:textbox style="mso-fit-shape-to-text:t" inset="0,0,0,0">
                  <w:txbxContent>
                    <w:p w14:paraId="73D9EC50" w14:textId="4D166F61" w:rsidR="00C7177F" w:rsidRPr="0058526D" w:rsidRDefault="00C7177F" w:rsidP="00673A49">
                      <w:pPr>
                        <w:pStyle w:val="Beschriftung"/>
                        <w:rPr>
                          <w:noProof/>
                          <w:color w:val="333333"/>
                        </w:rPr>
                      </w:pPr>
                      <w:bookmarkStart w:id="190" w:name="_Toc89205036"/>
                      <w:r>
                        <w:t xml:space="preserve">Figure </w:t>
                      </w:r>
                      <w:fldSimple w:instr=" SEQ Figure \* ARABIC ">
                        <w:r w:rsidR="008520FD">
                          <w:rPr>
                            <w:noProof/>
                          </w:rPr>
                          <w:t>42</w:t>
                        </w:r>
                      </w:fldSimple>
                      <w:r>
                        <w:t>: Agencies responsible for direct protection areas</w:t>
                      </w:r>
                      <w:bookmarkEnd w:id="190"/>
                    </w:p>
                  </w:txbxContent>
                </v:textbox>
                <w10:wrap type="topAndBottom"/>
              </v:shape>
            </w:pict>
          </mc:Fallback>
        </mc:AlternateContent>
      </w:r>
      <w:r w:rsidRPr="0082285B">
        <w:rPr>
          <w:noProof/>
        </w:rPr>
        <w:drawing>
          <wp:anchor distT="0" distB="0" distL="114300" distR="114300" simplePos="0" relativeHeight="251764736" behindDoc="0" locked="0" layoutInCell="1" allowOverlap="1" wp14:anchorId="6319A119" wp14:editId="11289784">
            <wp:simplePos x="0" y="0"/>
            <wp:positionH relativeFrom="margin">
              <wp:align>center</wp:align>
            </wp:positionH>
            <wp:positionV relativeFrom="margin">
              <wp:align>top</wp:align>
            </wp:positionV>
            <wp:extent cx="8602976" cy="5040000"/>
            <wp:effectExtent l="0" t="0" r="0" b="1905"/>
            <wp:wrapTopAndBottom/>
            <wp:docPr id="91" name="Grafik 9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fik 91" descr="Ein Bild, das Karte enthält.&#10;&#10;Automatisch generierte Beschreibung"/>
                    <pic:cNvPicPr/>
                  </pic:nvPicPr>
                  <pic:blipFill rotWithShape="1">
                    <a:blip r:embed="rId98" cstate="print">
                      <a:extLst>
                        <a:ext uri="{28A0092B-C50C-407E-A947-70E740481C1C}">
                          <a14:useLocalDpi xmlns:a14="http://schemas.microsoft.com/office/drawing/2010/main" val="0"/>
                        </a:ext>
                      </a:extLst>
                    </a:blip>
                    <a:srcRect t="11827" b="5369"/>
                    <a:stretch/>
                  </pic:blipFill>
                  <pic:spPr bwMode="auto">
                    <a:xfrm>
                      <a:off x="0" y="0"/>
                      <a:ext cx="8602976"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285B">
        <w:tab/>
      </w:r>
    </w:p>
    <w:p w14:paraId="795355FC" w14:textId="77777777" w:rsidR="00C7177F" w:rsidRPr="0082285B" w:rsidRDefault="00C7177F" w:rsidP="00C7177F">
      <w:pPr>
        <w:tabs>
          <w:tab w:val="left" w:pos="613"/>
        </w:tabs>
        <w:sectPr w:rsidR="00C7177F" w:rsidRPr="0082285B" w:rsidSect="009E4372">
          <w:pgSz w:w="16840" w:h="11900" w:orient="landscape"/>
          <w:pgMar w:top="1417" w:right="1134" w:bottom="1417" w:left="1417" w:header="708" w:footer="708" w:gutter="0"/>
          <w:cols w:space="708"/>
          <w:docGrid w:linePitch="360"/>
        </w:sectPr>
      </w:pPr>
      <w:r w:rsidRPr="0082285B">
        <w:rPr>
          <w:noProof/>
        </w:rPr>
        <w:lastRenderedPageBreak/>
        <mc:AlternateContent>
          <mc:Choice Requires="wps">
            <w:drawing>
              <wp:anchor distT="0" distB="0" distL="114300" distR="114300" simplePos="0" relativeHeight="251769856" behindDoc="0" locked="0" layoutInCell="1" allowOverlap="1" wp14:anchorId="2E831A34" wp14:editId="5D4967BC">
                <wp:simplePos x="0" y="0"/>
                <wp:positionH relativeFrom="column">
                  <wp:posOffset>256540</wp:posOffset>
                </wp:positionH>
                <wp:positionV relativeFrom="paragraph">
                  <wp:posOffset>5096307</wp:posOffset>
                </wp:positionV>
                <wp:extent cx="8558530" cy="635"/>
                <wp:effectExtent l="0" t="0" r="1270" b="0"/>
                <wp:wrapSquare wrapText="bothSides"/>
                <wp:docPr id="94" name="Textfeld 94"/>
                <wp:cNvGraphicFramePr/>
                <a:graphic xmlns:a="http://schemas.openxmlformats.org/drawingml/2006/main">
                  <a:graphicData uri="http://schemas.microsoft.com/office/word/2010/wordprocessingShape">
                    <wps:wsp>
                      <wps:cNvSpPr txBox="1"/>
                      <wps:spPr>
                        <a:xfrm>
                          <a:off x="0" y="0"/>
                          <a:ext cx="8558530" cy="635"/>
                        </a:xfrm>
                        <a:prstGeom prst="rect">
                          <a:avLst/>
                        </a:prstGeom>
                        <a:solidFill>
                          <a:prstClr val="white"/>
                        </a:solidFill>
                        <a:ln>
                          <a:noFill/>
                        </a:ln>
                      </wps:spPr>
                      <wps:txbx>
                        <w:txbxContent>
                          <w:p w14:paraId="2C2BC98E" w14:textId="18D4003A" w:rsidR="00C7177F" w:rsidRPr="003D13ED" w:rsidRDefault="00C7177F" w:rsidP="00673A49">
                            <w:pPr>
                              <w:pStyle w:val="Beschriftung"/>
                              <w:rPr>
                                <w:noProof/>
                                <w:color w:val="333333"/>
                              </w:rPr>
                            </w:pPr>
                            <w:bookmarkStart w:id="191" w:name="_Toc89205037"/>
                            <w:r>
                              <w:t xml:space="preserve">Figure </w:t>
                            </w:r>
                            <w:fldSimple w:instr=" SEQ Figure \* ARABIC ">
                              <w:r w:rsidR="008520FD">
                                <w:rPr>
                                  <w:noProof/>
                                </w:rPr>
                                <w:t>43</w:t>
                              </w:r>
                            </w:fldSimple>
                            <w:r>
                              <w:t>: Emergency response responsibility area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831A34" id="Textfeld 94" o:spid="_x0000_s1070" type="#_x0000_t202" style="position:absolute;left:0;text-align:left;margin-left:20.2pt;margin-top:401.3pt;width:673.9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" stroked="f">
                <v:textbox style="mso-fit-shape-to-text:t" inset="0,0,0,0">
                  <w:txbxContent>
                    <w:p w14:paraId="2C2BC98E" w14:textId="18D4003A" w:rsidR="00C7177F" w:rsidRPr="003D13ED" w:rsidRDefault="00C7177F" w:rsidP="00673A49">
                      <w:pPr>
                        <w:pStyle w:val="Beschriftung"/>
                        <w:rPr>
                          <w:noProof/>
                          <w:color w:val="333333"/>
                        </w:rPr>
                      </w:pPr>
                      <w:bookmarkStart w:id="192" w:name="_Toc89205037"/>
                      <w:r>
                        <w:t xml:space="preserve">Figure </w:t>
                      </w:r>
                      <w:fldSimple w:instr=" SEQ Figure \* ARABIC ">
                        <w:r w:rsidR="008520FD">
                          <w:rPr>
                            <w:noProof/>
                          </w:rPr>
                          <w:t>43</w:t>
                        </w:r>
                      </w:fldSimple>
                      <w:r>
                        <w:t>: Emergency response responsibility areas</w:t>
                      </w:r>
                      <w:bookmarkEnd w:id="192"/>
                    </w:p>
                  </w:txbxContent>
                </v:textbox>
                <w10:wrap type="square"/>
              </v:shape>
            </w:pict>
          </mc:Fallback>
        </mc:AlternateContent>
      </w:r>
      <w:r w:rsidRPr="0082285B">
        <w:rPr>
          <w:noProof/>
        </w:rPr>
        <w:drawing>
          <wp:anchor distT="0" distB="0" distL="114300" distR="114300" simplePos="0" relativeHeight="251767808" behindDoc="0" locked="0" layoutInCell="1" allowOverlap="1" wp14:anchorId="4A6FB94B" wp14:editId="641D8DC2">
            <wp:simplePos x="0" y="0"/>
            <wp:positionH relativeFrom="margin">
              <wp:align>center</wp:align>
            </wp:positionH>
            <wp:positionV relativeFrom="margin">
              <wp:align>top</wp:align>
            </wp:positionV>
            <wp:extent cx="8558538" cy="5040000"/>
            <wp:effectExtent l="0" t="0" r="1270" b="1905"/>
            <wp:wrapSquare wrapText="bothSides"/>
            <wp:docPr id="93" name="Grafik 9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fik 93" descr="Ein Bild, das Karte enthält.&#10;&#10;Automatisch generierte Beschreibung"/>
                    <pic:cNvPicPr/>
                  </pic:nvPicPr>
                  <pic:blipFill rotWithShape="1">
                    <a:blip r:embed="rId99" cstate="print">
                      <a:extLst>
                        <a:ext uri="{28A0092B-C50C-407E-A947-70E740481C1C}">
                          <a14:useLocalDpi xmlns:a14="http://schemas.microsoft.com/office/drawing/2010/main" val="0"/>
                        </a:ext>
                      </a:extLst>
                    </a:blip>
                    <a:srcRect t="12574" b="4192"/>
                    <a:stretch/>
                  </pic:blipFill>
                  <pic:spPr bwMode="auto">
                    <a:xfrm>
                      <a:off x="0" y="0"/>
                      <a:ext cx="8558530" cy="5039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285B">
        <w:tab/>
      </w:r>
    </w:p>
    <w:p w14:paraId="11B7EFA0" w14:textId="5E6A2A2B" w:rsidR="00D52437" w:rsidRPr="0082285B" w:rsidRDefault="003C46B1" w:rsidP="00C7177F">
      <w:pPr>
        <w:tabs>
          <w:tab w:val="left" w:pos="613"/>
        </w:tabs>
      </w:pPr>
      <w:r w:rsidRPr="0082285B">
        <w:rPr>
          <w:noProof/>
        </w:rPr>
        <w:lastRenderedPageBreak/>
        <mc:AlternateContent>
          <mc:Choice Requires="wpg">
            <w:drawing>
              <wp:anchor distT="0" distB="0" distL="114300" distR="114300" simplePos="0" relativeHeight="251774976" behindDoc="0" locked="0" layoutInCell="1" allowOverlap="1" wp14:anchorId="25F42A97" wp14:editId="54284AFA">
                <wp:simplePos x="0" y="0"/>
                <wp:positionH relativeFrom="column">
                  <wp:posOffset>170248</wp:posOffset>
                </wp:positionH>
                <wp:positionV relativeFrom="paragraph">
                  <wp:posOffset>-4850</wp:posOffset>
                </wp:positionV>
                <wp:extent cx="8728075" cy="5039995"/>
                <wp:effectExtent l="0" t="0" r="0" b="1905"/>
                <wp:wrapNone/>
                <wp:docPr id="98" name="Gruppieren 98"/>
                <wp:cNvGraphicFramePr/>
                <a:graphic xmlns:a="http://schemas.openxmlformats.org/drawingml/2006/main">
                  <a:graphicData uri="http://schemas.microsoft.com/office/word/2010/wordprocessingGroup">
                    <wpg:wgp>
                      <wpg:cNvGrpSpPr/>
                      <wpg:grpSpPr>
                        <a:xfrm>
                          <a:off x="0" y="0"/>
                          <a:ext cx="8728075" cy="5039995"/>
                          <a:chOff x="0" y="0"/>
                          <a:chExt cx="8728075" cy="5039995"/>
                        </a:xfrm>
                      </wpg:grpSpPr>
                      <pic:pic xmlns:pic="http://schemas.openxmlformats.org/drawingml/2006/picture">
                        <pic:nvPicPr>
                          <pic:cNvPr id="95" name="Grafik 95" descr="Ein Bild, das Karte enthält.&#10;&#10;Automatisch generierte Beschreibung"/>
                          <pic:cNvPicPr>
                            <a:picLocks noChangeAspect="1"/>
                          </pic:cNvPicPr>
                        </pic:nvPicPr>
                        <pic:blipFill rotWithShape="1">
                          <a:blip r:embed="rId100" cstate="print">
                            <a:extLst>
                              <a:ext uri="{28A0092B-C50C-407E-A947-70E740481C1C}">
                                <a14:useLocalDpi xmlns:a14="http://schemas.microsoft.com/office/drawing/2010/main" val="0"/>
                              </a:ext>
                            </a:extLst>
                          </a:blip>
                          <a:srcRect t="12167" b="6219"/>
                          <a:stretch/>
                        </pic:blipFill>
                        <pic:spPr bwMode="auto">
                          <a:xfrm>
                            <a:off x="0" y="0"/>
                            <a:ext cx="8728075" cy="5039995"/>
                          </a:xfrm>
                          <a:prstGeom prst="rect">
                            <a:avLst/>
                          </a:prstGeom>
                          <a:ln>
                            <a:noFill/>
                          </a:ln>
                          <a:extLst>
                            <a:ext uri="{53640926-AAD7-44D8-BBD7-CCE9431645EC}">
                              <a14:shadowObscured xmlns:a14="http://schemas.microsoft.com/office/drawing/2010/main"/>
                            </a:ext>
                          </a:extLst>
                        </pic:spPr>
                      </pic:pic>
                      <wps:wsp>
                        <wps:cNvPr id="97" name="Rechteck 97"/>
                        <wps:cNvSpPr/>
                        <wps:spPr>
                          <a:xfrm>
                            <a:off x="8035046" y="817123"/>
                            <a:ext cx="398834" cy="20428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83BC8B" id="Gruppieren 98" o:spid="_x0000_s1026" style="position:absolute;margin-left:13.4pt;margin-top:-.4pt;width:687.25pt;height:396.85pt;z-index:251774976" coordsize="87280,503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">
                <v:shape id="Grafik 95" o:spid="_x0000_s1027" type="#_x0000_t75" alt="Ein Bild, das Karte enthält.&#10;&#10;Automatisch generierte Beschreibung" style="position:absolute;width:87280;height:503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">
                  <v:imagedata r:id="rId101" o:title="Ein Bild, das Karte enthält" croptop="7974f" cropbottom="4076f"/>
                </v:shape>
                <v:rect id="Rechteck 97" o:spid="_x0000_s1028" style="position:absolute;left:80350;top:8171;width:3988;height:2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" fillcolor="white [3212]" strokecolor="white [3212]" strokeweight="1pt"/>
              </v:group>
            </w:pict>
          </mc:Fallback>
        </mc:AlternateContent>
      </w:r>
      <w:r w:rsidR="00B42471" w:rsidRPr="0082285B">
        <w:rPr>
          <w:noProof/>
        </w:rPr>
        <mc:AlternateContent>
          <mc:Choice Requires="wps">
            <w:drawing>
              <wp:anchor distT="0" distB="0" distL="114300" distR="114300" simplePos="0" relativeHeight="251772928" behindDoc="0" locked="0" layoutInCell="1" allowOverlap="1" wp14:anchorId="6F2EFD2A" wp14:editId="16C4203B">
                <wp:simplePos x="0" y="0"/>
                <wp:positionH relativeFrom="column">
                  <wp:posOffset>172720</wp:posOffset>
                </wp:positionH>
                <wp:positionV relativeFrom="paragraph">
                  <wp:posOffset>5097145</wp:posOffset>
                </wp:positionV>
                <wp:extent cx="8728075" cy="635"/>
                <wp:effectExtent l="0" t="0" r="0" b="12065"/>
                <wp:wrapSquare wrapText="bothSides"/>
                <wp:docPr id="96" name="Textfeld 96"/>
                <wp:cNvGraphicFramePr/>
                <a:graphic xmlns:a="http://schemas.openxmlformats.org/drawingml/2006/main">
                  <a:graphicData uri="http://schemas.microsoft.com/office/word/2010/wordprocessingShape">
                    <wps:wsp>
                      <wps:cNvSpPr txBox="1"/>
                      <wps:spPr>
                        <a:xfrm>
                          <a:off x="0" y="0"/>
                          <a:ext cx="8728075" cy="635"/>
                        </a:xfrm>
                        <a:prstGeom prst="rect">
                          <a:avLst/>
                        </a:prstGeom>
                        <a:solidFill>
                          <a:prstClr val="white"/>
                        </a:solidFill>
                        <a:ln>
                          <a:noFill/>
                        </a:ln>
                      </wps:spPr>
                      <wps:txbx>
                        <w:txbxContent>
                          <w:p w14:paraId="31A31060" w14:textId="2A7353F1" w:rsidR="00B42471" w:rsidRPr="00790A36" w:rsidRDefault="00B42471" w:rsidP="00673A49">
                            <w:pPr>
                              <w:pStyle w:val="Beschriftung"/>
                              <w:rPr>
                                <w:noProof/>
                                <w:color w:val="333333"/>
                              </w:rPr>
                            </w:pPr>
                            <w:bookmarkStart w:id="193" w:name="_Toc89205038"/>
                            <w:r>
                              <w:t xml:space="preserve">Figure </w:t>
                            </w:r>
                            <w:fldSimple w:instr=" SEQ Figure \* ARABIC ">
                              <w:r w:rsidR="008520FD">
                                <w:rPr>
                                  <w:noProof/>
                                </w:rPr>
                                <w:t>44</w:t>
                              </w:r>
                            </w:fldSimple>
                            <w:r>
                              <w:t>: Recreational grounds and structures in study area</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EFD2A" id="Textfeld 96" o:spid="_x0000_s1071" type="#_x0000_t202" style="position:absolute;left:0;text-align:left;margin-left:13.6pt;margin-top:401.35pt;width:687.2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" stroked="f">
                <v:textbox style="mso-fit-shape-to-text:t" inset="0,0,0,0">
                  <w:txbxContent>
                    <w:p w14:paraId="31A31060" w14:textId="2A7353F1" w:rsidR="00B42471" w:rsidRPr="00790A36" w:rsidRDefault="00B42471" w:rsidP="00673A49">
                      <w:pPr>
                        <w:pStyle w:val="Beschriftung"/>
                        <w:rPr>
                          <w:noProof/>
                          <w:color w:val="333333"/>
                        </w:rPr>
                      </w:pPr>
                      <w:bookmarkStart w:id="194" w:name="_Toc89205038"/>
                      <w:r>
                        <w:t xml:space="preserve">Figure </w:t>
                      </w:r>
                      <w:fldSimple w:instr=" SEQ Figure \* ARABIC ">
                        <w:r w:rsidR="008520FD">
                          <w:rPr>
                            <w:noProof/>
                          </w:rPr>
                          <w:t>44</w:t>
                        </w:r>
                      </w:fldSimple>
                      <w:r>
                        <w:t>: Recreational grounds and structures in study area</w:t>
                      </w:r>
                      <w:bookmarkEnd w:id="194"/>
                    </w:p>
                  </w:txbxContent>
                </v:textbox>
                <w10:wrap type="square"/>
              </v:shape>
            </w:pict>
          </mc:Fallback>
        </mc:AlternateContent>
      </w:r>
    </w:p>
    <w:p w14:paraId="29E095A1" w14:textId="1DD45502" w:rsidR="00860919" w:rsidRPr="0082285B" w:rsidRDefault="00860919" w:rsidP="00860919"/>
    <w:p w14:paraId="75CDF940" w14:textId="79E0100C" w:rsidR="00860919" w:rsidRPr="0082285B" w:rsidRDefault="00860919" w:rsidP="00860919"/>
    <w:p w14:paraId="23D489AF" w14:textId="2BB2B2A7" w:rsidR="00860919" w:rsidRPr="0082285B" w:rsidRDefault="00860919" w:rsidP="00860919"/>
    <w:p w14:paraId="017C6D5D" w14:textId="1D7C4135" w:rsidR="00860919" w:rsidRPr="0082285B" w:rsidRDefault="00860919" w:rsidP="00860919"/>
    <w:p w14:paraId="42DE5F7A" w14:textId="6801ACC3" w:rsidR="00860919" w:rsidRPr="0082285B" w:rsidRDefault="00860919" w:rsidP="00860919"/>
    <w:p w14:paraId="234DAA7B" w14:textId="7591EAE6" w:rsidR="00860919" w:rsidRPr="0082285B" w:rsidRDefault="00860919" w:rsidP="00860919"/>
    <w:p w14:paraId="79ED7EED" w14:textId="272B303A" w:rsidR="00860919" w:rsidRPr="0082285B" w:rsidRDefault="00860919" w:rsidP="00860919"/>
    <w:p w14:paraId="3EE5EABA" w14:textId="156AAA41" w:rsidR="00860919" w:rsidRPr="0082285B" w:rsidRDefault="00860919" w:rsidP="00860919"/>
    <w:p w14:paraId="38123A6F" w14:textId="2E587E5B" w:rsidR="00860919" w:rsidRPr="0082285B" w:rsidRDefault="00860919" w:rsidP="00860919"/>
    <w:p w14:paraId="13F42E38" w14:textId="199DE6EC" w:rsidR="00860919" w:rsidRPr="0082285B" w:rsidRDefault="00860919" w:rsidP="00860919"/>
    <w:p w14:paraId="59B0B7A3" w14:textId="6B81C220" w:rsidR="00860919" w:rsidRPr="0082285B" w:rsidRDefault="00860919" w:rsidP="00860919"/>
    <w:p w14:paraId="6C0144A0" w14:textId="07B2A9D6" w:rsidR="00860919" w:rsidRPr="0082285B" w:rsidRDefault="00860919" w:rsidP="00860919"/>
    <w:p w14:paraId="6C2A2605" w14:textId="28017F42" w:rsidR="00860919" w:rsidRPr="0082285B" w:rsidRDefault="00860919" w:rsidP="00860919"/>
    <w:p w14:paraId="721B0588" w14:textId="77777777" w:rsidR="00860919" w:rsidRPr="0082285B" w:rsidRDefault="00860919" w:rsidP="00860919">
      <w:pPr>
        <w:tabs>
          <w:tab w:val="left" w:pos="3003"/>
        </w:tabs>
        <w:sectPr w:rsidR="00860919" w:rsidRPr="0082285B" w:rsidSect="009E4372">
          <w:pgSz w:w="16840" w:h="11900" w:orient="landscape"/>
          <w:pgMar w:top="1417" w:right="1134" w:bottom="1417" w:left="1417" w:header="708" w:footer="708" w:gutter="0"/>
          <w:cols w:space="708"/>
          <w:docGrid w:linePitch="360"/>
        </w:sectPr>
      </w:pPr>
      <w:r w:rsidRPr="0082285B">
        <w:tab/>
      </w:r>
    </w:p>
    <w:p w14:paraId="5C7BE11D" w14:textId="3ECEE556" w:rsidR="00860919" w:rsidRPr="0082285B" w:rsidRDefault="00860919" w:rsidP="00860919">
      <w:pPr>
        <w:tabs>
          <w:tab w:val="left" w:pos="3003"/>
        </w:tabs>
      </w:pPr>
      <w:r w:rsidRPr="0082285B">
        <w:rPr>
          <w:noProof/>
        </w:rPr>
        <w:lastRenderedPageBreak/>
        <mc:AlternateContent>
          <mc:Choice Requires="wps">
            <w:drawing>
              <wp:anchor distT="0" distB="0" distL="114300" distR="114300" simplePos="0" relativeHeight="251778048" behindDoc="0" locked="0" layoutInCell="1" allowOverlap="1" wp14:anchorId="2240D9C7" wp14:editId="4557D6BF">
                <wp:simplePos x="0" y="0"/>
                <wp:positionH relativeFrom="column">
                  <wp:posOffset>885190</wp:posOffset>
                </wp:positionH>
                <wp:positionV relativeFrom="paragraph">
                  <wp:posOffset>5097145</wp:posOffset>
                </wp:positionV>
                <wp:extent cx="7296150" cy="635"/>
                <wp:effectExtent l="0" t="0" r="6350" b="12065"/>
                <wp:wrapSquare wrapText="bothSides"/>
                <wp:docPr id="100" name="Textfeld 100"/>
                <wp:cNvGraphicFramePr/>
                <a:graphic xmlns:a="http://schemas.openxmlformats.org/drawingml/2006/main">
                  <a:graphicData uri="http://schemas.microsoft.com/office/word/2010/wordprocessingShape">
                    <wps:wsp>
                      <wps:cNvSpPr txBox="1"/>
                      <wps:spPr>
                        <a:xfrm>
                          <a:off x="0" y="0"/>
                          <a:ext cx="7296150" cy="635"/>
                        </a:xfrm>
                        <a:prstGeom prst="rect">
                          <a:avLst/>
                        </a:prstGeom>
                        <a:solidFill>
                          <a:prstClr val="white"/>
                        </a:solidFill>
                        <a:ln>
                          <a:noFill/>
                        </a:ln>
                      </wps:spPr>
                      <wps:txbx>
                        <w:txbxContent>
                          <w:p w14:paraId="6D968D43" w14:textId="0AB3AB5A" w:rsidR="00860919" w:rsidRPr="0060338E" w:rsidRDefault="00860919" w:rsidP="00673A49">
                            <w:pPr>
                              <w:pStyle w:val="Beschriftung"/>
                              <w:rPr>
                                <w:noProof/>
                                <w:color w:val="333333"/>
                              </w:rPr>
                            </w:pPr>
                            <w:bookmarkStart w:id="195" w:name="_Toc89205039"/>
                            <w:r>
                              <w:t xml:space="preserve">Figure </w:t>
                            </w:r>
                            <w:fldSimple w:instr=" SEQ Figure \* ARABIC ">
                              <w:r w:rsidR="008520FD">
                                <w:rPr>
                                  <w:noProof/>
                                </w:rPr>
                                <w:t>45</w:t>
                              </w:r>
                            </w:fldSimple>
                            <w:r>
                              <w:t>: Protection areas, land easement &amp; firewise communitie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0D9C7" id="Textfeld 100" o:spid="_x0000_s1072" type="#_x0000_t202" style="position:absolute;left:0;text-align:left;margin-left:69.7pt;margin-top:401.35pt;width:574.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" stroked="f">
                <v:textbox style="mso-fit-shape-to-text:t" inset="0,0,0,0">
                  <w:txbxContent>
                    <w:p w14:paraId="6D968D43" w14:textId="0AB3AB5A" w:rsidR="00860919" w:rsidRPr="0060338E" w:rsidRDefault="00860919" w:rsidP="00673A49">
                      <w:pPr>
                        <w:pStyle w:val="Beschriftung"/>
                        <w:rPr>
                          <w:noProof/>
                          <w:color w:val="333333"/>
                        </w:rPr>
                      </w:pPr>
                      <w:bookmarkStart w:id="196" w:name="_Toc89205039"/>
                      <w:r>
                        <w:t xml:space="preserve">Figure </w:t>
                      </w:r>
                      <w:fldSimple w:instr=" SEQ Figure \* ARABIC ">
                        <w:r w:rsidR="008520FD">
                          <w:rPr>
                            <w:noProof/>
                          </w:rPr>
                          <w:t>45</w:t>
                        </w:r>
                      </w:fldSimple>
                      <w:r>
                        <w:t>: Protection areas, land easement &amp; firewise communities</w:t>
                      </w:r>
                      <w:bookmarkEnd w:id="196"/>
                    </w:p>
                  </w:txbxContent>
                </v:textbox>
                <w10:wrap type="square"/>
              </v:shape>
            </w:pict>
          </mc:Fallback>
        </mc:AlternateContent>
      </w:r>
      <w:r w:rsidRPr="0082285B">
        <w:rPr>
          <w:noProof/>
        </w:rPr>
        <w:drawing>
          <wp:anchor distT="0" distB="0" distL="114300" distR="114300" simplePos="0" relativeHeight="251776000" behindDoc="0" locked="0" layoutInCell="1" allowOverlap="1" wp14:anchorId="75CB9E1E" wp14:editId="078F66F8">
            <wp:simplePos x="0" y="0"/>
            <wp:positionH relativeFrom="margin">
              <wp:align>center</wp:align>
            </wp:positionH>
            <wp:positionV relativeFrom="margin">
              <wp:align>top</wp:align>
            </wp:positionV>
            <wp:extent cx="7296150" cy="5039995"/>
            <wp:effectExtent l="0" t="0" r="6350" b="1905"/>
            <wp:wrapSquare wrapText="bothSides"/>
            <wp:docPr id="99" name="Grafik 9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Grafik 99" descr="Ein Bild, das Karte enthält.&#10;&#10;Automatisch generierte Beschreibung"/>
                    <pic:cNvPicPr/>
                  </pic:nvPicPr>
                  <pic:blipFill rotWithShape="1">
                    <a:blip r:embed="rId102" cstate="print">
                      <a:extLst>
                        <a:ext uri="{28A0092B-C50C-407E-A947-70E740481C1C}">
                          <a14:useLocalDpi xmlns:a14="http://schemas.microsoft.com/office/drawing/2010/main" val="0"/>
                        </a:ext>
                      </a:extLst>
                    </a:blip>
                    <a:srcRect t="2365"/>
                    <a:stretch/>
                  </pic:blipFill>
                  <pic:spPr bwMode="auto">
                    <a:xfrm>
                      <a:off x="0" y="0"/>
                      <a:ext cx="7296150" cy="5039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860919" w:rsidRPr="0082285B" w:rsidSect="009E4372">
      <w:pgSz w:w="16840" w:h="11900"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76649" w14:textId="77777777" w:rsidR="007C2789" w:rsidRDefault="007C2789" w:rsidP="00A37965">
      <w:r>
        <w:separator/>
      </w:r>
    </w:p>
  </w:endnote>
  <w:endnote w:type="continuationSeparator" w:id="0">
    <w:p w14:paraId="326FE135" w14:textId="77777777" w:rsidR="007C2789" w:rsidRDefault="007C2789"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398104264"/>
      <w:docPartObj>
        <w:docPartGallery w:val="Page Numbers (Bottom of Page)"/>
        <w:docPartUnique/>
      </w:docPartObj>
    </w:sdtPr>
    <w:sdtEndPr>
      <w:rPr>
        <w:rStyle w:val="Seitenzahl"/>
      </w:rPr>
    </w:sdtEndPr>
    <w:sdtContent>
      <w:p w14:paraId="1435FBC8" w14:textId="084FD702" w:rsidR="00E95BC4" w:rsidRDefault="00E95BC4" w:rsidP="00596A4D">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8CAB95C" w14:textId="77777777" w:rsidR="00E95BC4" w:rsidRDefault="00E95BC4" w:rsidP="00E95BC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11386013"/>
      <w:docPartObj>
        <w:docPartGallery w:val="Page Numbers (Bottom of Page)"/>
        <w:docPartUnique/>
      </w:docPartObj>
    </w:sdtPr>
    <w:sdtEndPr>
      <w:rPr>
        <w:rStyle w:val="Seitenzahl"/>
      </w:rPr>
    </w:sdtEndPr>
    <w:sdtContent>
      <w:p w14:paraId="4AB4E286" w14:textId="0F503D51" w:rsidR="00E95BC4" w:rsidRDefault="00E95BC4" w:rsidP="00596A4D">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70CEDB02" w14:textId="77777777" w:rsidR="00E95BC4" w:rsidRDefault="00E95BC4" w:rsidP="00E95BC4">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67165" w14:textId="77777777" w:rsidR="007C2789" w:rsidRDefault="007C2789" w:rsidP="00A37965">
      <w:r>
        <w:separator/>
      </w:r>
    </w:p>
  </w:footnote>
  <w:footnote w:type="continuationSeparator" w:id="0">
    <w:p w14:paraId="2E9883AB" w14:textId="77777777" w:rsidR="007C2789" w:rsidRDefault="007C2789"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 w:id="2">
    <w:p w14:paraId="482D5F2A" w14:textId="5B1C2FBB" w:rsidR="00E56EEF" w:rsidRPr="00051C24" w:rsidRDefault="00E56EEF">
      <w:pPr>
        <w:pStyle w:val="Funotentext"/>
      </w:pPr>
      <w:r>
        <w:rPr>
          <w:rStyle w:val="Funotenzeichen"/>
        </w:rPr>
        <w:footnoteRef/>
      </w:r>
      <w:r>
        <w:t xml:space="preserve"> </w:t>
      </w:r>
      <w:r w:rsidRPr="00051C24">
        <w:t xml:space="preserve">See </w:t>
      </w:r>
      <w:r>
        <w:rPr>
          <w:lang w:val="de-DE"/>
        </w:rPr>
        <w:fldChar w:fldCharType="begin"/>
      </w:r>
      <w:r w:rsidRPr="00051C24">
        <w:instrText xml:space="preserve"> ADDIN ZOTERO_ITEM CSL_CITATION {"citationID":"TFREmmQy","properties":{"formattedCitation":"(Banerjee et al., 2020)","plainCitation":"(Banerjee et al., 2020)","noteIndex":2},"citationItems":[{"id":155,"uris":["http://zotero.org/users/7598357/items/RSAL5KVU"],"uri":["http://zotero.org/users/7598357/items/RSAL5KVU"],"itemData":{"id":155,"type":"article-journal","abstract":"This paper estimates the e</w:instrText>
      </w:r>
      <w:r>
        <w:rPr>
          <w:lang w:val="de-DE"/>
        </w:rPr>
        <w:instrText>ﬀ</w:instrText>
      </w:r>
      <w:r w:rsidRPr="00051C24">
        <w:instrText>ect of access to transportation networks on regional economic outcomes in China over a twenty-year period of rapid income growth. It addresses the problem of the endogenous placement of networks by exploiting the fact that these networks tend to connect historical cities. Our results show that proximity to transportation networks have a moderately sized positive causal e</w:instrText>
      </w:r>
      <w:r>
        <w:rPr>
          <w:lang w:val="de-DE"/>
        </w:rPr>
        <w:instrText>ﬀ</w:instrText>
      </w:r>
      <w:r w:rsidRPr="00051C24">
        <w:instrText>ect on per capita GDP levels across sectors, but no e</w:instrText>
      </w:r>
      <w:r>
        <w:rPr>
          <w:lang w:val="de-DE"/>
        </w:rPr>
        <w:instrText>ﬀ</w:instrText>
      </w:r>
      <w:r w:rsidRPr="00051C24">
        <w:instrText>ect on per capita GDP growth. We provide a simple theoretical framework with empirically testable predictions to interpret our results. We argue that our results are consistent with factor mobility playing an important role in determining the economic bene</w:instrText>
      </w:r>
      <w:r>
        <w:rPr>
          <w:lang w:val="de-DE"/>
        </w:rPr>
        <w:instrText>ﬁ</w:instrText>
      </w:r>
      <w:r w:rsidRPr="00051C24">
        <w:instrText xml:space="preserve">ts of infrastructure development.","container-title":"Journal of Development Economics","DOI":"10.1016/j.jdeveco.2020.102442","ISSN":"03043878","journalAbbreviation":"Journal of Development Economics","language":"en","page":"102442","source":"DOI.org (Crossref)","title":"On the road: Access to transportation infrastructure and economic growth in China","title-short":"On the road","volume":"145","author":[{"family":"Banerjee","given":"Abhijit"},{"family":"Duflo","given":"Esther"},{"family":"Qian","given":"Nancy"}],"issued":{"date-parts":[["2020",6]]}}}],"schema":"https://github.com/citation-style-language/schema/raw/master/csl-citation.json"} </w:instrText>
      </w:r>
      <w:r>
        <w:rPr>
          <w:lang w:val="de-DE"/>
        </w:rPr>
        <w:fldChar w:fldCharType="separate"/>
      </w:r>
      <w:r w:rsidRPr="00051C24">
        <w:rPr>
          <w:noProof/>
        </w:rPr>
        <w:t>(Banerjee et al., 2020)</w:t>
      </w:r>
      <w:r>
        <w:rPr>
          <w:lang w:val="de-DE"/>
        </w:rPr>
        <w:fldChar w:fldCharType="end"/>
      </w:r>
      <w:r w:rsidR="00051C24" w:rsidRPr="00051C24">
        <w:t xml:space="preserve"> for a </w:t>
      </w:r>
      <w:r w:rsidR="00051C24">
        <w:t>detailed discussion of road construction, economic growth and causal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29EC3" w14:textId="1DF2401F" w:rsidR="000D16EE" w:rsidRDefault="000D16EE">
    <w:pPr>
      <w:pStyle w:val="Kopfzeile"/>
    </w:pPr>
    <w:r>
      <w:t>Oliver Guggenbühl</w:t>
    </w:r>
    <w:r>
      <w:ptab w:relativeTo="margin" w:alignment="center" w:leader="none"/>
    </w:r>
    <w:r>
      <w:t>11-722-980</w:t>
    </w:r>
    <w:r>
      <w:ptab w:relativeTo="margin" w:alignment="right" w:leader="none"/>
    </w:r>
    <w:r>
      <w:t>Master’s The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2732334"/>
    <w:multiLevelType w:val="hybridMultilevel"/>
    <w:tmpl w:val="4F6E8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2"/>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activeWritingStyle w:appName="MSWord" w:lang="en-US" w:vendorID="64" w:dllVersion="0" w:nlCheck="1" w:checkStyle="0"/>
  <w:activeWritingStyle w:appName="MSWord" w:lang="de-DE" w:vendorID="64" w:dllVersion="0" w:nlCheck="1" w:checkStyle="0"/>
  <w:activeWritingStyle w:appName="MSWord" w:lang="de-CH" w:vendorID="64" w:dllVersion="0"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00B23"/>
    <w:rsid w:val="000029AB"/>
    <w:rsid w:val="000071AC"/>
    <w:rsid w:val="0001285C"/>
    <w:rsid w:val="00013518"/>
    <w:rsid w:val="0002344F"/>
    <w:rsid w:val="00031C90"/>
    <w:rsid w:val="00033E15"/>
    <w:rsid w:val="00035698"/>
    <w:rsid w:val="00035F1F"/>
    <w:rsid w:val="0003605F"/>
    <w:rsid w:val="000362AE"/>
    <w:rsid w:val="000371DB"/>
    <w:rsid w:val="0003723D"/>
    <w:rsid w:val="00037BCF"/>
    <w:rsid w:val="00042544"/>
    <w:rsid w:val="00046B1A"/>
    <w:rsid w:val="00051C24"/>
    <w:rsid w:val="00057BB7"/>
    <w:rsid w:val="00065882"/>
    <w:rsid w:val="0006739D"/>
    <w:rsid w:val="00074424"/>
    <w:rsid w:val="00082145"/>
    <w:rsid w:val="00082786"/>
    <w:rsid w:val="00085084"/>
    <w:rsid w:val="00086210"/>
    <w:rsid w:val="00087108"/>
    <w:rsid w:val="00090394"/>
    <w:rsid w:val="00092683"/>
    <w:rsid w:val="00092915"/>
    <w:rsid w:val="0009320E"/>
    <w:rsid w:val="00093491"/>
    <w:rsid w:val="00094668"/>
    <w:rsid w:val="00097198"/>
    <w:rsid w:val="000A3AEA"/>
    <w:rsid w:val="000A41BE"/>
    <w:rsid w:val="000A78D2"/>
    <w:rsid w:val="000B0193"/>
    <w:rsid w:val="000B2945"/>
    <w:rsid w:val="000B31EF"/>
    <w:rsid w:val="000B43C2"/>
    <w:rsid w:val="000B50DF"/>
    <w:rsid w:val="000B70AE"/>
    <w:rsid w:val="000C1A21"/>
    <w:rsid w:val="000C1C3A"/>
    <w:rsid w:val="000C3D9F"/>
    <w:rsid w:val="000C5BCB"/>
    <w:rsid w:val="000C6CE3"/>
    <w:rsid w:val="000C777A"/>
    <w:rsid w:val="000C7DE7"/>
    <w:rsid w:val="000D16EE"/>
    <w:rsid w:val="000D4083"/>
    <w:rsid w:val="000D7B2E"/>
    <w:rsid w:val="000E163B"/>
    <w:rsid w:val="000E2180"/>
    <w:rsid w:val="000E2231"/>
    <w:rsid w:val="000E3678"/>
    <w:rsid w:val="000E3D51"/>
    <w:rsid w:val="000E439E"/>
    <w:rsid w:val="000E6E68"/>
    <w:rsid w:val="000F3A2A"/>
    <w:rsid w:val="000F4B48"/>
    <w:rsid w:val="000F57E8"/>
    <w:rsid w:val="000F5BCB"/>
    <w:rsid w:val="000F6DFB"/>
    <w:rsid w:val="000F7E23"/>
    <w:rsid w:val="001020DE"/>
    <w:rsid w:val="001033E7"/>
    <w:rsid w:val="001053AC"/>
    <w:rsid w:val="00107A94"/>
    <w:rsid w:val="00110B43"/>
    <w:rsid w:val="001117FB"/>
    <w:rsid w:val="00114E50"/>
    <w:rsid w:val="00115DA3"/>
    <w:rsid w:val="001207C4"/>
    <w:rsid w:val="00123236"/>
    <w:rsid w:val="00123D4F"/>
    <w:rsid w:val="00125BBD"/>
    <w:rsid w:val="0013372B"/>
    <w:rsid w:val="00136757"/>
    <w:rsid w:val="001378E4"/>
    <w:rsid w:val="00137BA6"/>
    <w:rsid w:val="00140277"/>
    <w:rsid w:val="00140941"/>
    <w:rsid w:val="00140EA3"/>
    <w:rsid w:val="001438C1"/>
    <w:rsid w:val="001530AA"/>
    <w:rsid w:val="0015518D"/>
    <w:rsid w:val="00155D2E"/>
    <w:rsid w:val="00156846"/>
    <w:rsid w:val="0016189E"/>
    <w:rsid w:val="00166924"/>
    <w:rsid w:val="001718EA"/>
    <w:rsid w:val="00171AEA"/>
    <w:rsid w:val="00172971"/>
    <w:rsid w:val="00173A58"/>
    <w:rsid w:val="00176651"/>
    <w:rsid w:val="001840F6"/>
    <w:rsid w:val="0018422C"/>
    <w:rsid w:val="0018437C"/>
    <w:rsid w:val="00185042"/>
    <w:rsid w:val="00185CAE"/>
    <w:rsid w:val="00186DE0"/>
    <w:rsid w:val="00187204"/>
    <w:rsid w:val="00190CE9"/>
    <w:rsid w:val="00190F7D"/>
    <w:rsid w:val="00191483"/>
    <w:rsid w:val="0019171A"/>
    <w:rsid w:val="0019569C"/>
    <w:rsid w:val="00195D2A"/>
    <w:rsid w:val="001966FE"/>
    <w:rsid w:val="00196779"/>
    <w:rsid w:val="00197623"/>
    <w:rsid w:val="001A035C"/>
    <w:rsid w:val="001A11BE"/>
    <w:rsid w:val="001A4E67"/>
    <w:rsid w:val="001B0384"/>
    <w:rsid w:val="001B34A6"/>
    <w:rsid w:val="001B6674"/>
    <w:rsid w:val="001C0EFA"/>
    <w:rsid w:val="001C4291"/>
    <w:rsid w:val="001C5B67"/>
    <w:rsid w:val="001C607C"/>
    <w:rsid w:val="001C762B"/>
    <w:rsid w:val="001D48C9"/>
    <w:rsid w:val="001D57FA"/>
    <w:rsid w:val="001D76ED"/>
    <w:rsid w:val="001E6CC3"/>
    <w:rsid w:val="001E7595"/>
    <w:rsid w:val="001F2523"/>
    <w:rsid w:val="001F2E98"/>
    <w:rsid w:val="001F3043"/>
    <w:rsid w:val="001F51BE"/>
    <w:rsid w:val="001F7AA1"/>
    <w:rsid w:val="002003BE"/>
    <w:rsid w:val="00201A85"/>
    <w:rsid w:val="00202B5B"/>
    <w:rsid w:val="00203FCA"/>
    <w:rsid w:val="00204242"/>
    <w:rsid w:val="0020565D"/>
    <w:rsid w:val="00206BB6"/>
    <w:rsid w:val="00213290"/>
    <w:rsid w:val="00214BEE"/>
    <w:rsid w:val="00215CEE"/>
    <w:rsid w:val="002168F9"/>
    <w:rsid w:val="00226109"/>
    <w:rsid w:val="00226927"/>
    <w:rsid w:val="00226C9C"/>
    <w:rsid w:val="00231ECF"/>
    <w:rsid w:val="002326A4"/>
    <w:rsid w:val="002360C4"/>
    <w:rsid w:val="00236175"/>
    <w:rsid w:val="00236C0E"/>
    <w:rsid w:val="00242D60"/>
    <w:rsid w:val="0024384F"/>
    <w:rsid w:val="00244822"/>
    <w:rsid w:val="00244B55"/>
    <w:rsid w:val="00251F95"/>
    <w:rsid w:val="00254C76"/>
    <w:rsid w:val="00256FC6"/>
    <w:rsid w:val="00263372"/>
    <w:rsid w:val="00263DB6"/>
    <w:rsid w:val="00267E8C"/>
    <w:rsid w:val="00271999"/>
    <w:rsid w:val="00274CB8"/>
    <w:rsid w:val="0028076E"/>
    <w:rsid w:val="00280A78"/>
    <w:rsid w:val="002828A2"/>
    <w:rsid w:val="00286973"/>
    <w:rsid w:val="00291FF8"/>
    <w:rsid w:val="00293703"/>
    <w:rsid w:val="00294312"/>
    <w:rsid w:val="002944F2"/>
    <w:rsid w:val="002A1CB3"/>
    <w:rsid w:val="002A28EA"/>
    <w:rsid w:val="002A5B84"/>
    <w:rsid w:val="002A711F"/>
    <w:rsid w:val="002A7792"/>
    <w:rsid w:val="002A7DD0"/>
    <w:rsid w:val="002A7DFA"/>
    <w:rsid w:val="002B12BF"/>
    <w:rsid w:val="002B1C95"/>
    <w:rsid w:val="002B1DE4"/>
    <w:rsid w:val="002B633A"/>
    <w:rsid w:val="002B7BA7"/>
    <w:rsid w:val="002C0011"/>
    <w:rsid w:val="002C00E0"/>
    <w:rsid w:val="002C07C6"/>
    <w:rsid w:val="002C083E"/>
    <w:rsid w:val="002C1650"/>
    <w:rsid w:val="002C1DA7"/>
    <w:rsid w:val="002C2692"/>
    <w:rsid w:val="002C3DB5"/>
    <w:rsid w:val="002C4D48"/>
    <w:rsid w:val="002D3D29"/>
    <w:rsid w:val="002E00E2"/>
    <w:rsid w:val="002E32EE"/>
    <w:rsid w:val="002E462B"/>
    <w:rsid w:val="002E46EB"/>
    <w:rsid w:val="002E606B"/>
    <w:rsid w:val="002E60FE"/>
    <w:rsid w:val="002E6726"/>
    <w:rsid w:val="002E76F3"/>
    <w:rsid w:val="002F1D6B"/>
    <w:rsid w:val="002F441F"/>
    <w:rsid w:val="002F636B"/>
    <w:rsid w:val="002F736B"/>
    <w:rsid w:val="002F7D32"/>
    <w:rsid w:val="0030032E"/>
    <w:rsid w:val="003055AC"/>
    <w:rsid w:val="0031144F"/>
    <w:rsid w:val="0031258B"/>
    <w:rsid w:val="0031721A"/>
    <w:rsid w:val="00317EF0"/>
    <w:rsid w:val="00322A74"/>
    <w:rsid w:val="003233A1"/>
    <w:rsid w:val="00325E24"/>
    <w:rsid w:val="00326250"/>
    <w:rsid w:val="00331CAF"/>
    <w:rsid w:val="00333D42"/>
    <w:rsid w:val="00335C87"/>
    <w:rsid w:val="00340D96"/>
    <w:rsid w:val="0034332C"/>
    <w:rsid w:val="0034347F"/>
    <w:rsid w:val="0034594A"/>
    <w:rsid w:val="00347021"/>
    <w:rsid w:val="00350D0D"/>
    <w:rsid w:val="00351A0A"/>
    <w:rsid w:val="00352514"/>
    <w:rsid w:val="003545AF"/>
    <w:rsid w:val="0035618D"/>
    <w:rsid w:val="00357DD0"/>
    <w:rsid w:val="003639DF"/>
    <w:rsid w:val="00365ED2"/>
    <w:rsid w:val="00371B6C"/>
    <w:rsid w:val="003729D5"/>
    <w:rsid w:val="0037615E"/>
    <w:rsid w:val="00376F3F"/>
    <w:rsid w:val="00377331"/>
    <w:rsid w:val="00380EB1"/>
    <w:rsid w:val="00382116"/>
    <w:rsid w:val="0038227B"/>
    <w:rsid w:val="00382666"/>
    <w:rsid w:val="00382A38"/>
    <w:rsid w:val="00382A60"/>
    <w:rsid w:val="00385467"/>
    <w:rsid w:val="00385798"/>
    <w:rsid w:val="003904BC"/>
    <w:rsid w:val="003964FF"/>
    <w:rsid w:val="003A017F"/>
    <w:rsid w:val="003A092C"/>
    <w:rsid w:val="003A185C"/>
    <w:rsid w:val="003A2098"/>
    <w:rsid w:val="003A2427"/>
    <w:rsid w:val="003B0F17"/>
    <w:rsid w:val="003B1F0B"/>
    <w:rsid w:val="003B1FD4"/>
    <w:rsid w:val="003B7127"/>
    <w:rsid w:val="003C0FFA"/>
    <w:rsid w:val="003C1791"/>
    <w:rsid w:val="003C46B1"/>
    <w:rsid w:val="003D13ED"/>
    <w:rsid w:val="003D2A81"/>
    <w:rsid w:val="003D3432"/>
    <w:rsid w:val="003D63AF"/>
    <w:rsid w:val="003E4EF6"/>
    <w:rsid w:val="003E541D"/>
    <w:rsid w:val="003E73FA"/>
    <w:rsid w:val="003F14EC"/>
    <w:rsid w:val="003F292D"/>
    <w:rsid w:val="003F4F19"/>
    <w:rsid w:val="003F5729"/>
    <w:rsid w:val="003F744E"/>
    <w:rsid w:val="0040026E"/>
    <w:rsid w:val="004005FA"/>
    <w:rsid w:val="00401DF0"/>
    <w:rsid w:val="00403AF2"/>
    <w:rsid w:val="00404170"/>
    <w:rsid w:val="00405158"/>
    <w:rsid w:val="00414285"/>
    <w:rsid w:val="0041429A"/>
    <w:rsid w:val="00416218"/>
    <w:rsid w:val="00420360"/>
    <w:rsid w:val="00420608"/>
    <w:rsid w:val="00427076"/>
    <w:rsid w:val="004301DE"/>
    <w:rsid w:val="00430BED"/>
    <w:rsid w:val="00431AB5"/>
    <w:rsid w:val="00432F1D"/>
    <w:rsid w:val="00433E4E"/>
    <w:rsid w:val="004345E9"/>
    <w:rsid w:val="004422A2"/>
    <w:rsid w:val="0044464D"/>
    <w:rsid w:val="004454F9"/>
    <w:rsid w:val="00445849"/>
    <w:rsid w:val="004500DF"/>
    <w:rsid w:val="00450908"/>
    <w:rsid w:val="00451123"/>
    <w:rsid w:val="004559CD"/>
    <w:rsid w:val="00456F55"/>
    <w:rsid w:val="00461476"/>
    <w:rsid w:val="00463575"/>
    <w:rsid w:val="0046543D"/>
    <w:rsid w:val="004668D9"/>
    <w:rsid w:val="004715B9"/>
    <w:rsid w:val="00472C97"/>
    <w:rsid w:val="0047338E"/>
    <w:rsid w:val="0047542E"/>
    <w:rsid w:val="00475BC1"/>
    <w:rsid w:val="004762F5"/>
    <w:rsid w:val="00477A83"/>
    <w:rsid w:val="00484C8C"/>
    <w:rsid w:val="00495AA2"/>
    <w:rsid w:val="004A4368"/>
    <w:rsid w:val="004A6295"/>
    <w:rsid w:val="004A7AE7"/>
    <w:rsid w:val="004B1E56"/>
    <w:rsid w:val="004B3A39"/>
    <w:rsid w:val="004B3E7F"/>
    <w:rsid w:val="004B4836"/>
    <w:rsid w:val="004C0D9B"/>
    <w:rsid w:val="004C34E0"/>
    <w:rsid w:val="004C3AFB"/>
    <w:rsid w:val="004C5473"/>
    <w:rsid w:val="004D0F2B"/>
    <w:rsid w:val="004D124F"/>
    <w:rsid w:val="004D4551"/>
    <w:rsid w:val="004D52D1"/>
    <w:rsid w:val="004D759B"/>
    <w:rsid w:val="004E3214"/>
    <w:rsid w:val="004E33C3"/>
    <w:rsid w:val="004E43E5"/>
    <w:rsid w:val="004F376B"/>
    <w:rsid w:val="004F774A"/>
    <w:rsid w:val="004F7B4F"/>
    <w:rsid w:val="005001B3"/>
    <w:rsid w:val="00501283"/>
    <w:rsid w:val="005016F1"/>
    <w:rsid w:val="00503682"/>
    <w:rsid w:val="0050389E"/>
    <w:rsid w:val="00503996"/>
    <w:rsid w:val="00504A95"/>
    <w:rsid w:val="00505C7D"/>
    <w:rsid w:val="00505C86"/>
    <w:rsid w:val="00506C13"/>
    <w:rsid w:val="00511F16"/>
    <w:rsid w:val="00512587"/>
    <w:rsid w:val="00515E21"/>
    <w:rsid w:val="0052025C"/>
    <w:rsid w:val="005230B1"/>
    <w:rsid w:val="00525846"/>
    <w:rsid w:val="005314D4"/>
    <w:rsid w:val="00531D2A"/>
    <w:rsid w:val="00535832"/>
    <w:rsid w:val="00537C71"/>
    <w:rsid w:val="00541BC9"/>
    <w:rsid w:val="00542E37"/>
    <w:rsid w:val="005430C5"/>
    <w:rsid w:val="00546E97"/>
    <w:rsid w:val="00547AAF"/>
    <w:rsid w:val="00551F87"/>
    <w:rsid w:val="0055270B"/>
    <w:rsid w:val="005528F2"/>
    <w:rsid w:val="00553601"/>
    <w:rsid w:val="0055757C"/>
    <w:rsid w:val="00557A27"/>
    <w:rsid w:val="00560069"/>
    <w:rsid w:val="00560493"/>
    <w:rsid w:val="005638E2"/>
    <w:rsid w:val="00563EE7"/>
    <w:rsid w:val="005667E3"/>
    <w:rsid w:val="00571B0A"/>
    <w:rsid w:val="00575ABF"/>
    <w:rsid w:val="00575DEF"/>
    <w:rsid w:val="00577210"/>
    <w:rsid w:val="00577B1B"/>
    <w:rsid w:val="0058037A"/>
    <w:rsid w:val="005812F0"/>
    <w:rsid w:val="00582A80"/>
    <w:rsid w:val="00585760"/>
    <w:rsid w:val="00585917"/>
    <w:rsid w:val="00593DBD"/>
    <w:rsid w:val="00594D2B"/>
    <w:rsid w:val="00595AB5"/>
    <w:rsid w:val="00596A4D"/>
    <w:rsid w:val="005A02AA"/>
    <w:rsid w:val="005A0E37"/>
    <w:rsid w:val="005A1372"/>
    <w:rsid w:val="005A2A78"/>
    <w:rsid w:val="005A4D0E"/>
    <w:rsid w:val="005A7003"/>
    <w:rsid w:val="005B1AA3"/>
    <w:rsid w:val="005B1CBD"/>
    <w:rsid w:val="005B2969"/>
    <w:rsid w:val="005B2F6B"/>
    <w:rsid w:val="005B442E"/>
    <w:rsid w:val="005B485A"/>
    <w:rsid w:val="005C0A77"/>
    <w:rsid w:val="005C11A7"/>
    <w:rsid w:val="005C4C4F"/>
    <w:rsid w:val="005C7033"/>
    <w:rsid w:val="005C7AB5"/>
    <w:rsid w:val="005D3EB9"/>
    <w:rsid w:val="005D7BFA"/>
    <w:rsid w:val="005E0842"/>
    <w:rsid w:val="005E2B58"/>
    <w:rsid w:val="005E2C83"/>
    <w:rsid w:val="005E2D09"/>
    <w:rsid w:val="005E4178"/>
    <w:rsid w:val="005E4E1C"/>
    <w:rsid w:val="005F4953"/>
    <w:rsid w:val="00600D8E"/>
    <w:rsid w:val="00602182"/>
    <w:rsid w:val="0060270E"/>
    <w:rsid w:val="00602929"/>
    <w:rsid w:val="00603361"/>
    <w:rsid w:val="006035E3"/>
    <w:rsid w:val="006039C7"/>
    <w:rsid w:val="00604DAE"/>
    <w:rsid w:val="006135E0"/>
    <w:rsid w:val="006148BE"/>
    <w:rsid w:val="00620C40"/>
    <w:rsid w:val="0062178A"/>
    <w:rsid w:val="0062183C"/>
    <w:rsid w:val="00625317"/>
    <w:rsid w:val="00626CEB"/>
    <w:rsid w:val="0062736E"/>
    <w:rsid w:val="006306BA"/>
    <w:rsid w:val="00631D7E"/>
    <w:rsid w:val="00632078"/>
    <w:rsid w:val="00637326"/>
    <w:rsid w:val="00637740"/>
    <w:rsid w:val="00642ACC"/>
    <w:rsid w:val="006432E8"/>
    <w:rsid w:val="00644CD8"/>
    <w:rsid w:val="00644CF1"/>
    <w:rsid w:val="00650FE3"/>
    <w:rsid w:val="00651543"/>
    <w:rsid w:val="00651995"/>
    <w:rsid w:val="00653C22"/>
    <w:rsid w:val="00654772"/>
    <w:rsid w:val="00655E6D"/>
    <w:rsid w:val="00656F5B"/>
    <w:rsid w:val="006573A2"/>
    <w:rsid w:val="00662382"/>
    <w:rsid w:val="00663690"/>
    <w:rsid w:val="00673896"/>
    <w:rsid w:val="00673A49"/>
    <w:rsid w:val="006753F4"/>
    <w:rsid w:val="00680BFB"/>
    <w:rsid w:val="0068350A"/>
    <w:rsid w:val="0068556A"/>
    <w:rsid w:val="00686DBD"/>
    <w:rsid w:val="00690AF3"/>
    <w:rsid w:val="00693101"/>
    <w:rsid w:val="00693647"/>
    <w:rsid w:val="006948D5"/>
    <w:rsid w:val="0069681E"/>
    <w:rsid w:val="0069728E"/>
    <w:rsid w:val="006A7AD6"/>
    <w:rsid w:val="006A7FEA"/>
    <w:rsid w:val="006B098E"/>
    <w:rsid w:val="006B296E"/>
    <w:rsid w:val="006B3DB7"/>
    <w:rsid w:val="006B5D08"/>
    <w:rsid w:val="006B75CE"/>
    <w:rsid w:val="006C1BCD"/>
    <w:rsid w:val="006C33B8"/>
    <w:rsid w:val="006C36C0"/>
    <w:rsid w:val="006C3E24"/>
    <w:rsid w:val="006C61AA"/>
    <w:rsid w:val="006D20F5"/>
    <w:rsid w:val="006E069A"/>
    <w:rsid w:val="006E2413"/>
    <w:rsid w:val="006E2DAD"/>
    <w:rsid w:val="006E3564"/>
    <w:rsid w:val="006E38B2"/>
    <w:rsid w:val="006E3FC9"/>
    <w:rsid w:val="006E5A89"/>
    <w:rsid w:val="006F2F93"/>
    <w:rsid w:val="006F45A7"/>
    <w:rsid w:val="006F56C4"/>
    <w:rsid w:val="006F5885"/>
    <w:rsid w:val="006F7CAD"/>
    <w:rsid w:val="00700003"/>
    <w:rsid w:val="00700573"/>
    <w:rsid w:val="007015AF"/>
    <w:rsid w:val="00703CB3"/>
    <w:rsid w:val="00705241"/>
    <w:rsid w:val="00706F56"/>
    <w:rsid w:val="007130DA"/>
    <w:rsid w:val="00713B74"/>
    <w:rsid w:val="00714E5D"/>
    <w:rsid w:val="0071553C"/>
    <w:rsid w:val="0071755B"/>
    <w:rsid w:val="00717AE6"/>
    <w:rsid w:val="00721411"/>
    <w:rsid w:val="00722642"/>
    <w:rsid w:val="007242AE"/>
    <w:rsid w:val="00724DDB"/>
    <w:rsid w:val="0073119E"/>
    <w:rsid w:val="007312CB"/>
    <w:rsid w:val="0073458B"/>
    <w:rsid w:val="007360A8"/>
    <w:rsid w:val="00740293"/>
    <w:rsid w:val="0074327B"/>
    <w:rsid w:val="0074607E"/>
    <w:rsid w:val="00750323"/>
    <w:rsid w:val="00751CBB"/>
    <w:rsid w:val="00757395"/>
    <w:rsid w:val="007615E4"/>
    <w:rsid w:val="00762753"/>
    <w:rsid w:val="00763B09"/>
    <w:rsid w:val="0076510A"/>
    <w:rsid w:val="00766034"/>
    <w:rsid w:val="007729D4"/>
    <w:rsid w:val="0077754B"/>
    <w:rsid w:val="007815DD"/>
    <w:rsid w:val="0078247A"/>
    <w:rsid w:val="00784FFC"/>
    <w:rsid w:val="00786812"/>
    <w:rsid w:val="00787BB0"/>
    <w:rsid w:val="00787E86"/>
    <w:rsid w:val="007904C8"/>
    <w:rsid w:val="0079230D"/>
    <w:rsid w:val="007A12FF"/>
    <w:rsid w:val="007A1D53"/>
    <w:rsid w:val="007A3A20"/>
    <w:rsid w:val="007A3A6A"/>
    <w:rsid w:val="007A47D1"/>
    <w:rsid w:val="007A6F41"/>
    <w:rsid w:val="007C0E36"/>
    <w:rsid w:val="007C2789"/>
    <w:rsid w:val="007C453B"/>
    <w:rsid w:val="007C4F55"/>
    <w:rsid w:val="007D460B"/>
    <w:rsid w:val="007D5FB0"/>
    <w:rsid w:val="007D72A9"/>
    <w:rsid w:val="007E0433"/>
    <w:rsid w:val="007E47DB"/>
    <w:rsid w:val="007F0309"/>
    <w:rsid w:val="007F0BA7"/>
    <w:rsid w:val="007F1898"/>
    <w:rsid w:val="007F191D"/>
    <w:rsid w:val="007F1E29"/>
    <w:rsid w:val="007F4EA6"/>
    <w:rsid w:val="007F7B16"/>
    <w:rsid w:val="00800615"/>
    <w:rsid w:val="00804ACA"/>
    <w:rsid w:val="0081022B"/>
    <w:rsid w:val="008103DD"/>
    <w:rsid w:val="008148BB"/>
    <w:rsid w:val="00815417"/>
    <w:rsid w:val="00821A31"/>
    <w:rsid w:val="0082285B"/>
    <w:rsid w:val="00822D68"/>
    <w:rsid w:val="00823CA9"/>
    <w:rsid w:val="00824C8A"/>
    <w:rsid w:val="00831175"/>
    <w:rsid w:val="008313A3"/>
    <w:rsid w:val="00833E68"/>
    <w:rsid w:val="008379FA"/>
    <w:rsid w:val="00840ABC"/>
    <w:rsid w:val="0084245D"/>
    <w:rsid w:val="00842F96"/>
    <w:rsid w:val="0085207A"/>
    <w:rsid w:val="008520FD"/>
    <w:rsid w:val="008522D7"/>
    <w:rsid w:val="00857704"/>
    <w:rsid w:val="00860919"/>
    <w:rsid w:val="00861216"/>
    <w:rsid w:val="008638B1"/>
    <w:rsid w:val="00863F04"/>
    <w:rsid w:val="0086610F"/>
    <w:rsid w:val="00870CA6"/>
    <w:rsid w:val="00873970"/>
    <w:rsid w:val="0087755B"/>
    <w:rsid w:val="0088259F"/>
    <w:rsid w:val="00883E11"/>
    <w:rsid w:val="00890A0A"/>
    <w:rsid w:val="00893491"/>
    <w:rsid w:val="008953F5"/>
    <w:rsid w:val="00896589"/>
    <w:rsid w:val="008965DD"/>
    <w:rsid w:val="00896BC0"/>
    <w:rsid w:val="008973CA"/>
    <w:rsid w:val="008A00BC"/>
    <w:rsid w:val="008A48B0"/>
    <w:rsid w:val="008B1A61"/>
    <w:rsid w:val="008B2D63"/>
    <w:rsid w:val="008B2F33"/>
    <w:rsid w:val="008B3E9B"/>
    <w:rsid w:val="008B6C5F"/>
    <w:rsid w:val="008C0B97"/>
    <w:rsid w:val="008C2BEA"/>
    <w:rsid w:val="008C365F"/>
    <w:rsid w:val="008C3D56"/>
    <w:rsid w:val="008C6411"/>
    <w:rsid w:val="008C68AC"/>
    <w:rsid w:val="008E0A20"/>
    <w:rsid w:val="008E2AD3"/>
    <w:rsid w:val="008E37FE"/>
    <w:rsid w:val="008E5A7F"/>
    <w:rsid w:val="008F0AAB"/>
    <w:rsid w:val="00900423"/>
    <w:rsid w:val="009031CE"/>
    <w:rsid w:val="009032B0"/>
    <w:rsid w:val="00903E87"/>
    <w:rsid w:val="00904CCE"/>
    <w:rsid w:val="009075C2"/>
    <w:rsid w:val="00913417"/>
    <w:rsid w:val="00914C98"/>
    <w:rsid w:val="00917E9C"/>
    <w:rsid w:val="00922105"/>
    <w:rsid w:val="00924704"/>
    <w:rsid w:val="00924E52"/>
    <w:rsid w:val="0092598D"/>
    <w:rsid w:val="00930E3C"/>
    <w:rsid w:val="00934C27"/>
    <w:rsid w:val="00937A0F"/>
    <w:rsid w:val="0094066E"/>
    <w:rsid w:val="00943AF1"/>
    <w:rsid w:val="00943CD3"/>
    <w:rsid w:val="00944051"/>
    <w:rsid w:val="009446D8"/>
    <w:rsid w:val="00945F5B"/>
    <w:rsid w:val="0095176C"/>
    <w:rsid w:val="0095353A"/>
    <w:rsid w:val="00954005"/>
    <w:rsid w:val="00955275"/>
    <w:rsid w:val="00955926"/>
    <w:rsid w:val="009608BE"/>
    <w:rsid w:val="00962A27"/>
    <w:rsid w:val="00963B2F"/>
    <w:rsid w:val="0096536A"/>
    <w:rsid w:val="009659D1"/>
    <w:rsid w:val="00966B8E"/>
    <w:rsid w:val="009676D7"/>
    <w:rsid w:val="0097088B"/>
    <w:rsid w:val="00970BEA"/>
    <w:rsid w:val="009722D9"/>
    <w:rsid w:val="00974F03"/>
    <w:rsid w:val="00982560"/>
    <w:rsid w:val="00983648"/>
    <w:rsid w:val="00983928"/>
    <w:rsid w:val="00985307"/>
    <w:rsid w:val="00985AA9"/>
    <w:rsid w:val="0099103A"/>
    <w:rsid w:val="00994F11"/>
    <w:rsid w:val="009951C1"/>
    <w:rsid w:val="009953C2"/>
    <w:rsid w:val="009A003A"/>
    <w:rsid w:val="009A183E"/>
    <w:rsid w:val="009A4A3C"/>
    <w:rsid w:val="009A4F6F"/>
    <w:rsid w:val="009A60DA"/>
    <w:rsid w:val="009A6515"/>
    <w:rsid w:val="009A6633"/>
    <w:rsid w:val="009B00F1"/>
    <w:rsid w:val="009B5EAC"/>
    <w:rsid w:val="009C0B43"/>
    <w:rsid w:val="009C14E2"/>
    <w:rsid w:val="009C38AC"/>
    <w:rsid w:val="009C47BA"/>
    <w:rsid w:val="009C5060"/>
    <w:rsid w:val="009C6669"/>
    <w:rsid w:val="009C6E26"/>
    <w:rsid w:val="009C7ACD"/>
    <w:rsid w:val="009D243B"/>
    <w:rsid w:val="009D5CA4"/>
    <w:rsid w:val="009D6D24"/>
    <w:rsid w:val="009D77AE"/>
    <w:rsid w:val="009D7F78"/>
    <w:rsid w:val="009E1D28"/>
    <w:rsid w:val="009E2875"/>
    <w:rsid w:val="009E32D5"/>
    <w:rsid w:val="009E4372"/>
    <w:rsid w:val="009E76AB"/>
    <w:rsid w:val="009F12D7"/>
    <w:rsid w:val="009F3D1A"/>
    <w:rsid w:val="009F3EFB"/>
    <w:rsid w:val="00A00D02"/>
    <w:rsid w:val="00A02260"/>
    <w:rsid w:val="00A02E99"/>
    <w:rsid w:val="00A05FD0"/>
    <w:rsid w:val="00A11414"/>
    <w:rsid w:val="00A14158"/>
    <w:rsid w:val="00A1522D"/>
    <w:rsid w:val="00A1767E"/>
    <w:rsid w:val="00A17D80"/>
    <w:rsid w:val="00A20C7A"/>
    <w:rsid w:val="00A22B1F"/>
    <w:rsid w:val="00A23646"/>
    <w:rsid w:val="00A2422D"/>
    <w:rsid w:val="00A25E03"/>
    <w:rsid w:val="00A27D3F"/>
    <w:rsid w:val="00A30BE9"/>
    <w:rsid w:val="00A32146"/>
    <w:rsid w:val="00A326E3"/>
    <w:rsid w:val="00A33445"/>
    <w:rsid w:val="00A34649"/>
    <w:rsid w:val="00A34929"/>
    <w:rsid w:val="00A35081"/>
    <w:rsid w:val="00A37067"/>
    <w:rsid w:val="00A37965"/>
    <w:rsid w:val="00A37A7D"/>
    <w:rsid w:val="00A40BEC"/>
    <w:rsid w:val="00A427FE"/>
    <w:rsid w:val="00A45806"/>
    <w:rsid w:val="00A466BA"/>
    <w:rsid w:val="00A4793F"/>
    <w:rsid w:val="00A50CFB"/>
    <w:rsid w:val="00A52433"/>
    <w:rsid w:val="00A5243A"/>
    <w:rsid w:val="00A52AEE"/>
    <w:rsid w:val="00A53A16"/>
    <w:rsid w:val="00A54195"/>
    <w:rsid w:val="00A57CFB"/>
    <w:rsid w:val="00A60506"/>
    <w:rsid w:val="00A6353E"/>
    <w:rsid w:val="00A64A84"/>
    <w:rsid w:val="00A70B03"/>
    <w:rsid w:val="00A720D5"/>
    <w:rsid w:val="00A725D5"/>
    <w:rsid w:val="00A7281B"/>
    <w:rsid w:val="00A73C42"/>
    <w:rsid w:val="00A7750D"/>
    <w:rsid w:val="00A778D6"/>
    <w:rsid w:val="00A77EAF"/>
    <w:rsid w:val="00A81B99"/>
    <w:rsid w:val="00A82E4B"/>
    <w:rsid w:val="00A92095"/>
    <w:rsid w:val="00A92F32"/>
    <w:rsid w:val="00A935A9"/>
    <w:rsid w:val="00A9424A"/>
    <w:rsid w:val="00A94AFB"/>
    <w:rsid w:val="00AA15C8"/>
    <w:rsid w:val="00AA1E41"/>
    <w:rsid w:val="00AA5B76"/>
    <w:rsid w:val="00AA67AA"/>
    <w:rsid w:val="00AA7EF8"/>
    <w:rsid w:val="00AB10DE"/>
    <w:rsid w:val="00AB2E20"/>
    <w:rsid w:val="00AB58E0"/>
    <w:rsid w:val="00AB62BF"/>
    <w:rsid w:val="00AB6436"/>
    <w:rsid w:val="00AC02A7"/>
    <w:rsid w:val="00AC3954"/>
    <w:rsid w:val="00AC46CD"/>
    <w:rsid w:val="00AD09D8"/>
    <w:rsid w:val="00AD10ED"/>
    <w:rsid w:val="00AD139B"/>
    <w:rsid w:val="00AD2227"/>
    <w:rsid w:val="00AD24AF"/>
    <w:rsid w:val="00AD255C"/>
    <w:rsid w:val="00AD342A"/>
    <w:rsid w:val="00AD4CA0"/>
    <w:rsid w:val="00AD5D61"/>
    <w:rsid w:val="00AD74F4"/>
    <w:rsid w:val="00AE1A65"/>
    <w:rsid w:val="00AE257C"/>
    <w:rsid w:val="00AE4DD3"/>
    <w:rsid w:val="00AF099F"/>
    <w:rsid w:val="00AF1738"/>
    <w:rsid w:val="00AF18AC"/>
    <w:rsid w:val="00AF24E2"/>
    <w:rsid w:val="00AF3214"/>
    <w:rsid w:val="00B00434"/>
    <w:rsid w:val="00B02AB4"/>
    <w:rsid w:val="00B03EBA"/>
    <w:rsid w:val="00B041D2"/>
    <w:rsid w:val="00B05EEF"/>
    <w:rsid w:val="00B22F89"/>
    <w:rsid w:val="00B23B12"/>
    <w:rsid w:val="00B243AC"/>
    <w:rsid w:val="00B270C5"/>
    <w:rsid w:val="00B31B51"/>
    <w:rsid w:val="00B332C4"/>
    <w:rsid w:val="00B334DB"/>
    <w:rsid w:val="00B34909"/>
    <w:rsid w:val="00B36ADE"/>
    <w:rsid w:val="00B4043A"/>
    <w:rsid w:val="00B40ADF"/>
    <w:rsid w:val="00B41398"/>
    <w:rsid w:val="00B4206C"/>
    <w:rsid w:val="00B42471"/>
    <w:rsid w:val="00B4291E"/>
    <w:rsid w:val="00B44D09"/>
    <w:rsid w:val="00B4602B"/>
    <w:rsid w:val="00B46668"/>
    <w:rsid w:val="00B46FC1"/>
    <w:rsid w:val="00B5125A"/>
    <w:rsid w:val="00B52BE9"/>
    <w:rsid w:val="00B53A48"/>
    <w:rsid w:val="00B578CC"/>
    <w:rsid w:val="00B64590"/>
    <w:rsid w:val="00B646DC"/>
    <w:rsid w:val="00B6585D"/>
    <w:rsid w:val="00B65AFE"/>
    <w:rsid w:val="00B70062"/>
    <w:rsid w:val="00B744A6"/>
    <w:rsid w:val="00B74AF0"/>
    <w:rsid w:val="00B7575A"/>
    <w:rsid w:val="00B762AC"/>
    <w:rsid w:val="00B768F1"/>
    <w:rsid w:val="00B8350B"/>
    <w:rsid w:val="00B83BBF"/>
    <w:rsid w:val="00B84374"/>
    <w:rsid w:val="00B86338"/>
    <w:rsid w:val="00B8741D"/>
    <w:rsid w:val="00B90192"/>
    <w:rsid w:val="00B90B2E"/>
    <w:rsid w:val="00B9308C"/>
    <w:rsid w:val="00B95D24"/>
    <w:rsid w:val="00B96350"/>
    <w:rsid w:val="00BA1435"/>
    <w:rsid w:val="00BA2C7E"/>
    <w:rsid w:val="00BA2D85"/>
    <w:rsid w:val="00BA4CAB"/>
    <w:rsid w:val="00BA5D66"/>
    <w:rsid w:val="00BA7301"/>
    <w:rsid w:val="00BA7EA3"/>
    <w:rsid w:val="00BB2C93"/>
    <w:rsid w:val="00BB3C83"/>
    <w:rsid w:val="00BB636B"/>
    <w:rsid w:val="00BC1B8A"/>
    <w:rsid w:val="00BC2520"/>
    <w:rsid w:val="00BC26C0"/>
    <w:rsid w:val="00BC50C5"/>
    <w:rsid w:val="00BC59EE"/>
    <w:rsid w:val="00BC6886"/>
    <w:rsid w:val="00BC6F17"/>
    <w:rsid w:val="00BC721B"/>
    <w:rsid w:val="00BC783E"/>
    <w:rsid w:val="00BD2028"/>
    <w:rsid w:val="00BD4E7B"/>
    <w:rsid w:val="00BD536E"/>
    <w:rsid w:val="00BD758E"/>
    <w:rsid w:val="00BE1687"/>
    <w:rsid w:val="00BE45F0"/>
    <w:rsid w:val="00BE4E25"/>
    <w:rsid w:val="00BE5A20"/>
    <w:rsid w:val="00BE7448"/>
    <w:rsid w:val="00BE7FA3"/>
    <w:rsid w:val="00BF1CF3"/>
    <w:rsid w:val="00BF329B"/>
    <w:rsid w:val="00BF6D60"/>
    <w:rsid w:val="00C014E1"/>
    <w:rsid w:val="00C02CDA"/>
    <w:rsid w:val="00C03E3D"/>
    <w:rsid w:val="00C0417B"/>
    <w:rsid w:val="00C069E4"/>
    <w:rsid w:val="00C07A34"/>
    <w:rsid w:val="00C07F92"/>
    <w:rsid w:val="00C21C17"/>
    <w:rsid w:val="00C2455D"/>
    <w:rsid w:val="00C246CA"/>
    <w:rsid w:val="00C24C51"/>
    <w:rsid w:val="00C25511"/>
    <w:rsid w:val="00C3044A"/>
    <w:rsid w:val="00C3068E"/>
    <w:rsid w:val="00C30B3D"/>
    <w:rsid w:val="00C330EE"/>
    <w:rsid w:val="00C373DA"/>
    <w:rsid w:val="00C4526A"/>
    <w:rsid w:val="00C46C2B"/>
    <w:rsid w:val="00C570A8"/>
    <w:rsid w:val="00C60E98"/>
    <w:rsid w:val="00C627A4"/>
    <w:rsid w:val="00C6364A"/>
    <w:rsid w:val="00C7177F"/>
    <w:rsid w:val="00C71B9E"/>
    <w:rsid w:val="00C725CF"/>
    <w:rsid w:val="00C744F7"/>
    <w:rsid w:val="00C83B6E"/>
    <w:rsid w:val="00C84084"/>
    <w:rsid w:val="00C84C04"/>
    <w:rsid w:val="00C85846"/>
    <w:rsid w:val="00C85977"/>
    <w:rsid w:val="00C85C4B"/>
    <w:rsid w:val="00C876F2"/>
    <w:rsid w:val="00C934DE"/>
    <w:rsid w:val="00C9516A"/>
    <w:rsid w:val="00C97CE4"/>
    <w:rsid w:val="00CA48B8"/>
    <w:rsid w:val="00CA626F"/>
    <w:rsid w:val="00CA70A1"/>
    <w:rsid w:val="00CB13A3"/>
    <w:rsid w:val="00CB1420"/>
    <w:rsid w:val="00CB1F82"/>
    <w:rsid w:val="00CB54F6"/>
    <w:rsid w:val="00CB592C"/>
    <w:rsid w:val="00CB70D8"/>
    <w:rsid w:val="00CB759B"/>
    <w:rsid w:val="00CC23D3"/>
    <w:rsid w:val="00CC2BCC"/>
    <w:rsid w:val="00CC7BC3"/>
    <w:rsid w:val="00CD2992"/>
    <w:rsid w:val="00CD3397"/>
    <w:rsid w:val="00CD598A"/>
    <w:rsid w:val="00CD68F1"/>
    <w:rsid w:val="00CE2A45"/>
    <w:rsid w:val="00CE3EA3"/>
    <w:rsid w:val="00CE6DCC"/>
    <w:rsid w:val="00CF0F3D"/>
    <w:rsid w:val="00CF4D0D"/>
    <w:rsid w:val="00CF7E01"/>
    <w:rsid w:val="00D030D1"/>
    <w:rsid w:val="00D059A9"/>
    <w:rsid w:val="00D07831"/>
    <w:rsid w:val="00D1446B"/>
    <w:rsid w:val="00D1471E"/>
    <w:rsid w:val="00D15F02"/>
    <w:rsid w:val="00D1739F"/>
    <w:rsid w:val="00D21410"/>
    <w:rsid w:val="00D220E5"/>
    <w:rsid w:val="00D2280C"/>
    <w:rsid w:val="00D246CB"/>
    <w:rsid w:val="00D30494"/>
    <w:rsid w:val="00D31BAF"/>
    <w:rsid w:val="00D31ECE"/>
    <w:rsid w:val="00D32E2D"/>
    <w:rsid w:val="00D3414A"/>
    <w:rsid w:val="00D34FA4"/>
    <w:rsid w:val="00D41D27"/>
    <w:rsid w:val="00D425EB"/>
    <w:rsid w:val="00D430AF"/>
    <w:rsid w:val="00D43BD9"/>
    <w:rsid w:val="00D441C4"/>
    <w:rsid w:val="00D45D42"/>
    <w:rsid w:val="00D501B7"/>
    <w:rsid w:val="00D5021A"/>
    <w:rsid w:val="00D51090"/>
    <w:rsid w:val="00D5209F"/>
    <w:rsid w:val="00D52437"/>
    <w:rsid w:val="00D527EA"/>
    <w:rsid w:val="00D53465"/>
    <w:rsid w:val="00D53A25"/>
    <w:rsid w:val="00D53C06"/>
    <w:rsid w:val="00D5650C"/>
    <w:rsid w:val="00D56571"/>
    <w:rsid w:val="00D56D77"/>
    <w:rsid w:val="00D61B78"/>
    <w:rsid w:val="00D63B6E"/>
    <w:rsid w:val="00D66141"/>
    <w:rsid w:val="00D728B7"/>
    <w:rsid w:val="00D741E7"/>
    <w:rsid w:val="00D829A5"/>
    <w:rsid w:val="00D847BA"/>
    <w:rsid w:val="00D85292"/>
    <w:rsid w:val="00D861B6"/>
    <w:rsid w:val="00D91E55"/>
    <w:rsid w:val="00D91F46"/>
    <w:rsid w:val="00D92650"/>
    <w:rsid w:val="00D9371E"/>
    <w:rsid w:val="00D95E7D"/>
    <w:rsid w:val="00D96058"/>
    <w:rsid w:val="00D96E5A"/>
    <w:rsid w:val="00DA015E"/>
    <w:rsid w:val="00DA0A3B"/>
    <w:rsid w:val="00DA1768"/>
    <w:rsid w:val="00DA1AED"/>
    <w:rsid w:val="00DA2642"/>
    <w:rsid w:val="00DA4E69"/>
    <w:rsid w:val="00DA4E87"/>
    <w:rsid w:val="00DA532C"/>
    <w:rsid w:val="00DA6BC2"/>
    <w:rsid w:val="00DB01E8"/>
    <w:rsid w:val="00DB3CA5"/>
    <w:rsid w:val="00DB5B83"/>
    <w:rsid w:val="00DB6662"/>
    <w:rsid w:val="00DB6C4E"/>
    <w:rsid w:val="00DC0556"/>
    <w:rsid w:val="00DC0E54"/>
    <w:rsid w:val="00DC1445"/>
    <w:rsid w:val="00DC1FEB"/>
    <w:rsid w:val="00DC4308"/>
    <w:rsid w:val="00DC51AF"/>
    <w:rsid w:val="00DC7733"/>
    <w:rsid w:val="00DD18F7"/>
    <w:rsid w:val="00DD1AC5"/>
    <w:rsid w:val="00DD4E29"/>
    <w:rsid w:val="00DD5273"/>
    <w:rsid w:val="00DD614A"/>
    <w:rsid w:val="00DE04F1"/>
    <w:rsid w:val="00DE0DD8"/>
    <w:rsid w:val="00DE1110"/>
    <w:rsid w:val="00DE3737"/>
    <w:rsid w:val="00DE3BCB"/>
    <w:rsid w:val="00DE4EED"/>
    <w:rsid w:val="00DE5E0D"/>
    <w:rsid w:val="00DF0B5C"/>
    <w:rsid w:val="00DF24B1"/>
    <w:rsid w:val="00DF322F"/>
    <w:rsid w:val="00DF4B09"/>
    <w:rsid w:val="00DF66C7"/>
    <w:rsid w:val="00E002AF"/>
    <w:rsid w:val="00E00354"/>
    <w:rsid w:val="00E0358F"/>
    <w:rsid w:val="00E04DA5"/>
    <w:rsid w:val="00E064BF"/>
    <w:rsid w:val="00E06E4B"/>
    <w:rsid w:val="00E07D10"/>
    <w:rsid w:val="00E146E8"/>
    <w:rsid w:val="00E1474A"/>
    <w:rsid w:val="00E15207"/>
    <w:rsid w:val="00E17107"/>
    <w:rsid w:val="00E218CB"/>
    <w:rsid w:val="00E2735B"/>
    <w:rsid w:val="00E304FD"/>
    <w:rsid w:val="00E307E1"/>
    <w:rsid w:val="00E30F74"/>
    <w:rsid w:val="00E32A88"/>
    <w:rsid w:val="00E3313E"/>
    <w:rsid w:val="00E3354A"/>
    <w:rsid w:val="00E362F2"/>
    <w:rsid w:val="00E36602"/>
    <w:rsid w:val="00E371AF"/>
    <w:rsid w:val="00E37873"/>
    <w:rsid w:val="00E41386"/>
    <w:rsid w:val="00E4473A"/>
    <w:rsid w:val="00E44DA2"/>
    <w:rsid w:val="00E45861"/>
    <w:rsid w:val="00E46E97"/>
    <w:rsid w:val="00E47A26"/>
    <w:rsid w:val="00E53813"/>
    <w:rsid w:val="00E54013"/>
    <w:rsid w:val="00E565D4"/>
    <w:rsid w:val="00E56EEF"/>
    <w:rsid w:val="00E63D73"/>
    <w:rsid w:val="00E647FF"/>
    <w:rsid w:val="00E709FB"/>
    <w:rsid w:val="00E71427"/>
    <w:rsid w:val="00E72A49"/>
    <w:rsid w:val="00E731E5"/>
    <w:rsid w:val="00E77C42"/>
    <w:rsid w:val="00E81D2B"/>
    <w:rsid w:val="00E831A9"/>
    <w:rsid w:val="00E83FC2"/>
    <w:rsid w:val="00E859B4"/>
    <w:rsid w:val="00E9010E"/>
    <w:rsid w:val="00E9198E"/>
    <w:rsid w:val="00E91DE4"/>
    <w:rsid w:val="00E92D6A"/>
    <w:rsid w:val="00E95BC4"/>
    <w:rsid w:val="00EA071B"/>
    <w:rsid w:val="00EA0B8F"/>
    <w:rsid w:val="00EA0C70"/>
    <w:rsid w:val="00EA3AF8"/>
    <w:rsid w:val="00EA4B11"/>
    <w:rsid w:val="00EB0492"/>
    <w:rsid w:val="00EB05D3"/>
    <w:rsid w:val="00EB151D"/>
    <w:rsid w:val="00EB2C6E"/>
    <w:rsid w:val="00EB42E9"/>
    <w:rsid w:val="00EB7904"/>
    <w:rsid w:val="00EC43C5"/>
    <w:rsid w:val="00EC4645"/>
    <w:rsid w:val="00EC647D"/>
    <w:rsid w:val="00ED222F"/>
    <w:rsid w:val="00ED32B1"/>
    <w:rsid w:val="00ED3D80"/>
    <w:rsid w:val="00ED52DF"/>
    <w:rsid w:val="00EE062B"/>
    <w:rsid w:val="00EE08E8"/>
    <w:rsid w:val="00EE424C"/>
    <w:rsid w:val="00EE4725"/>
    <w:rsid w:val="00EF4FB1"/>
    <w:rsid w:val="00F030D9"/>
    <w:rsid w:val="00F075CF"/>
    <w:rsid w:val="00F11495"/>
    <w:rsid w:val="00F11AA3"/>
    <w:rsid w:val="00F1268B"/>
    <w:rsid w:val="00F12C53"/>
    <w:rsid w:val="00F13088"/>
    <w:rsid w:val="00F15FC5"/>
    <w:rsid w:val="00F227FD"/>
    <w:rsid w:val="00F24E3F"/>
    <w:rsid w:val="00F24F8C"/>
    <w:rsid w:val="00F260D2"/>
    <w:rsid w:val="00F261F4"/>
    <w:rsid w:val="00F26E0A"/>
    <w:rsid w:val="00F2706E"/>
    <w:rsid w:val="00F30157"/>
    <w:rsid w:val="00F32CE3"/>
    <w:rsid w:val="00F33DC8"/>
    <w:rsid w:val="00F366E1"/>
    <w:rsid w:val="00F36841"/>
    <w:rsid w:val="00F41746"/>
    <w:rsid w:val="00F424EF"/>
    <w:rsid w:val="00F446BD"/>
    <w:rsid w:val="00F448E6"/>
    <w:rsid w:val="00F45697"/>
    <w:rsid w:val="00F54118"/>
    <w:rsid w:val="00F547F9"/>
    <w:rsid w:val="00F55371"/>
    <w:rsid w:val="00F60F84"/>
    <w:rsid w:val="00F631B0"/>
    <w:rsid w:val="00F6606D"/>
    <w:rsid w:val="00F670F5"/>
    <w:rsid w:val="00F677BB"/>
    <w:rsid w:val="00F70F12"/>
    <w:rsid w:val="00F75CEF"/>
    <w:rsid w:val="00F76A5F"/>
    <w:rsid w:val="00F80817"/>
    <w:rsid w:val="00F81AFE"/>
    <w:rsid w:val="00F821A1"/>
    <w:rsid w:val="00F86C4A"/>
    <w:rsid w:val="00F9023B"/>
    <w:rsid w:val="00F9245E"/>
    <w:rsid w:val="00F94519"/>
    <w:rsid w:val="00F94D6C"/>
    <w:rsid w:val="00F96626"/>
    <w:rsid w:val="00FA39E4"/>
    <w:rsid w:val="00FA4C59"/>
    <w:rsid w:val="00FB18AF"/>
    <w:rsid w:val="00FB6B3F"/>
    <w:rsid w:val="00FC1967"/>
    <w:rsid w:val="00FD1467"/>
    <w:rsid w:val="00FD1698"/>
    <w:rsid w:val="00FD631B"/>
    <w:rsid w:val="00FD7347"/>
    <w:rsid w:val="00FE133B"/>
    <w:rsid w:val="00FE4BFB"/>
    <w:rsid w:val="00FE6D34"/>
    <w:rsid w:val="00FE776D"/>
    <w:rsid w:val="00FF0B80"/>
    <w:rsid w:val="00FF48E5"/>
    <w:rsid w:val="00FF56F7"/>
    <w:rsid w:val="00FF573C"/>
    <w:rsid w:val="00FF68F9"/>
    <w:rsid w:val="00FF6B65"/>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673A49"/>
    <w:pPr>
      <w:spacing w:after="200" w:line="240" w:lineRule="auto"/>
      <w:jc w:val="center"/>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link w:val="KeinLeerraumZchn"/>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Literaturverzeichnis1">
    <w:name w:val="Literaturverzeichnis1"/>
    <w:basedOn w:val="Standard"/>
    <w:link w:val="BibliographyZchn"/>
    <w:rsid w:val="00403AF2"/>
    <w:pPr>
      <w:spacing w:after="0" w:line="480" w:lineRule="auto"/>
      <w:ind w:left="720" w:hanging="720"/>
    </w:pPr>
  </w:style>
  <w:style w:type="character" w:customStyle="1" w:styleId="BibliographyZchn">
    <w:name w:val="Bibliography Zchn"/>
    <w:basedOn w:val="Absatz-Standardschriftart"/>
    <w:link w:val="Literaturverzeichnis1"/>
    <w:rsid w:val="00403AF2"/>
    <w:rPr>
      <w:rFonts w:ascii="Open Sans" w:eastAsia="Times New Roman" w:hAnsi="Open Sans" w:cs="Open Sans"/>
      <w:color w:val="333333"/>
      <w:shd w:val="clear" w:color="auto" w:fill="FFFFFF"/>
      <w:lang w:val="en-US"/>
    </w:rPr>
  </w:style>
  <w:style w:type="table" w:styleId="Gitternetztabelle3Akzent1">
    <w:name w:val="Grid Table 3 Accent 1"/>
    <w:basedOn w:val="NormaleTabelle"/>
    <w:uiPriority w:val="48"/>
    <w:rsid w:val="0094066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Kopfzeile">
    <w:name w:val="header"/>
    <w:basedOn w:val="Standard"/>
    <w:link w:val="KopfzeileZchn"/>
    <w:uiPriority w:val="99"/>
    <w:unhideWhenUsed/>
    <w:rsid w:val="0094066E"/>
    <w:pPr>
      <w:shd w:val="clear" w:color="auto" w:fill="auto"/>
      <w:tabs>
        <w:tab w:val="center" w:pos="4536"/>
        <w:tab w:val="right" w:pos="9072"/>
      </w:tabs>
      <w:spacing w:after="0" w:line="240" w:lineRule="auto"/>
      <w:jc w:val="left"/>
    </w:pPr>
    <w:rPr>
      <w:rFonts w:asciiTheme="minorHAnsi" w:eastAsiaTheme="minorEastAsia" w:hAnsiTheme="minorHAnsi" w:cstheme="minorBidi"/>
      <w:color w:val="auto"/>
      <w:lang w:val="de-CH"/>
    </w:rPr>
  </w:style>
  <w:style w:type="character" w:customStyle="1" w:styleId="KopfzeileZchn">
    <w:name w:val="Kopfzeile Zchn"/>
    <w:basedOn w:val="Absatz-Standardschriftart"/>
    <w:link w:val="Kopfzeile"/>
    <w:uiPriority w:val="99"/>
    <w:rsid w:val="0094066E"/>
  </w:style>
  <w:style w:type="character" w:styleId="Fett">
    <w:name w:val="Strong"/>
    <w:basedOn w:val="Absatz-Standardschriftart"/>
    <w:uiPriority w:val="22"/>
    <w:qFormat/>
    <w:rsid w:val="0094066E"/>
    <w:rPr>
      <w:b/>
      <w:bCs/>
    </w:rPr>
  </w:style>
  <w:style w:type="paragraph" w:styleId="Inhaltsverzeichnisberschrift">
    <w:name w:val="TOC Heading"/>
    <w:basedOn w:val="berschrift1"/>
    <w:next w:val="Standard"/>
    <w:uiPriority w:val="39"/>
    <w:unhideWhenUsed/>
    <w:qFormat/>
    <w:rsid w:val="007A12FF"/>
    <w:pPr>
      <w:numPr>
        <w:numId w:val="0"/>
      </w:numPr>
      <w:shd w:val="clear" w:color="auto" w:fill="auto"/>
      <w:spacing w:before="480" w:line="276" w:lineRule="auto"/>
      <w:jc w:val="left"/>
      <w:outlineLvl w:val="9"/>
    </w:pPr>
    <w:rPr>
      <w:sz w:val="28"/>
      <w:szCs w:val="28"/>
      <w:lang w:val="de-CH"/>
    </w:rPr>
  </w:style>
  <w:style w:type="paragraph" w:styleId="Verzeichnis2">
    <w:name w:val="toc 2"/>
    <w:basedOn w:val="Standard"/>
    <w:next w:val="Standard"/>
    <w:autoRedefine/>
    <w:uiPriority w:val="39"/>
    <w:unhideWhenUsed/>
    <w:rsid w:val="007A12FF"/>
    <w:pPr>
      <w:spacing w:before="120" w:after="0"/>
      <w:ind w:left="240"/>
      <w:jc w:val="left"/>
    </w:pPr>
    <w:rPr>
      <w:rFonts w:asciiTheme="minorHAnsi" w:hAnsiTheme="minorHAnsi" w:cstheme="minorHAnsi"/>
      <w:i/>
      <w:iCs/>
      <w:sz w:val="20"/>
      <w:szCs w:val="20"/>
    </w:rPr>
  </w:style>
  <w:style w:type="paragraph" w:styleId="Verzeichnis1">
    <w:name w:val="toc 1"/>
    <w:basedOn w:val="Standard"/>
    <w:next w:val="Standard"/>
    <w:autoRedefine/>
    <w:uiPriority w:val="39"/>
    <w:unhideWhenUsed/>
    <w:rsid w:val="007A12FF"/>
    <w:pPr>
      <w:spacing w:before="240" w:after="120"/>
      <w:jc w:val="left"/>
    </w:pPr>
    <w:rPr>
      <w:rFonts w:asciiTheme="minorHAnsi" w:hAnsiTheme="minorHAnsi" w:cstheme="minorHAnsi"/>
      <w:b/>
      <w:bCs/>
      <w:sz w:val="20"/>
      <w:szCs w:val="20"/>
    </w:rPr>
  </w:style>
  <w:style w:type="paragraph" w:styleId="Verzeichnis3">
    <w:name w:val="toc 3"/>
    <w:basedOn w:val="Standard"/>
    <w:next w:val="Standard"/>
    <w:autoRedefine/>
    <w:uiPriority w:val="39"/>
    <w:unhideWhenUsed/>
    <w:rsid w:val="007A12FF"/>
    <w:pPr>
      <w:spacing w:after="0"/>
      <w:ind w:left="480"/>
      <w:jc w:val="left"/>
    </w:pPr>
    <w:rPr>
      <w:rFonts w:asciiTheme="minorHAnsi" w:hAnsiTheme="minorHAnsi" w:cstheme="minorHAnsi"/>
      <w:sz w:val="20"/>
      <w:szCs w:val="20"/>
    </w:rPr>
  </w:style>
  <w:style w:type="paragraph" w:styleId="Verzeichnis4">
    <w:name w:val="toc 4"/>
    <w:basedOn w:val="Standard"/>
    <w:next w:val="Standard"/>
    <w:autoRedefine/>
    <w:uiPriority w:val="39"/>
    <w:unhideWhenUsed/>
    <w:rsid w:val="007A12FF"/>
    <w:pPr>
      <w:spacing w:after="0"/>
      <w:ind w:left="720"/>
      <w:jc w:val="left"/>
    </w:pPr>
    <w:rPr>
      <w:rFonts w:asciiTheme="minorHAnsi" w:hAnsiTheme="minorHAnsi" w:cstheme="minorHAnsi"/>
      <w:sz w:val="20"/>
      <w:szCs w:val="20"/>
    </w:rPr>
  </w:style>
  <w:style w:type="paragraph" w:styleId="Verzeichnis5">
    <w:name w:val="toc 5"/>
    <w:basedOn w:val="Standard"/>
    <w:next w:val="Standard"/>
    <w:autoRedefine/>
    <w:uiPriority w:val="39"/>
    <w:unhideWhenUsed/>
    <w:rsid w:val="007A12FF"/>
    <w:pPr>
      <w:spacing w:after="0"/>
      <w:ind w:left="960"/>
      <w:jc w:val="left"/>
    </w:pPr>
    <w:rPr>
      <w:rFonts w:asciiTheme="minorHAnsi" w:hAnsiTheme="minorHAnsi" w:cstheme="minorHAnsi"/>
      <w:sz w:val="20"/>
      <w:szCs w:val="20"/>
    </w:rPr>
  </w:style>
  <w:style w:type="paragraph" w:styleId="Verzeichnis6">
    <w:name w:val="toc 6"/>
    <w:basedOn w:val="Standard"/>
    <w:next w:val="Standard"/>
    <w:autoRedefine/>
    <w:uiPriority w:val="39"/>
    <w:unhideWhenUsed/>
    <w:rsid w:val="007A12FF"/>
    <w:pPr>
      <w:spacing w:after="0"/>
      <w:ind w:left="1200"/>
      <w:jc w:val="left"/>
    </w:pPr>
    <w:rPr>
      <w:rFonts w:asciiTheme="minorHAnsi" w:hAnsiTheme="minorHAnsi" w:cstheme="minorHAnsi"/>
      <w:sz w:val="20"/>
      <w:szCs w:val="20"/>
    </w:rPr>
  </w:style>
  <w:style w:type="paragraph" w:styleId="Verzeichnis7">
    <w:name w:val="toc 7"/>
    <w:basedOn w:val="Standard"/>
    <w:next w:val="Standard"/>
    <w:autoRedefine/>
    <w:uiPriority w:val="39"/>
    <w:unhideWhenUsed/>
    <w:rsid w:val="007A12FF"/>
    <w:pPr>
      <w:spacing w:after="0"/>
      <w:ind w:left="1440"/>
      <w:jc w:val="left"/>
    </w:pPr>
    <w:rPr>
      <w:rFonts w:asciiTheme="minorHAnsi" w:hAnsiTheme="minorHAnsi" w:cstheme="minorHAnsi"/>
      <w:sz w:val="20"/>
      <w:szCs w:val="20"/>
    </w:rPr>
  </w:style>
  <w:style w:type="paragraph" w:styleId="Verzeichnis8">
    <w:name w:val="toc 8"/>
    <w:basedOn w:val="Standard"/>
    <w:next w:val="Standard"/>
    <w:autoRedefine/>
    <w:uiPriority w:val="39"/>
    <w:unhideWhenUsed/>
    <w:rsid w:val="007A12FF"/>
    <w:pPr>
      <w:spacing w:after="0"/>
      <w:ind w:left="1680"/>
      <w:jc w:val="left"/>
    </w:pPr>
    <w:rPr>
      <w:rFonts w:asciiTheme="minorHAnsi" w:hAnsiTheme="minorHAnsi" w:cstheme="minorHAnsi"/>
      <w:sz w:val="20"/>
      <w:szCs w:val="20"/>
    </w:rPr>
  </w:style>
  <w:style w:type="paragraph" w:styleId="Verzeichnis9">
    <w:name w:val="toc 9"/>
    <w:basedOn w:val="Standard"/>
    <w:next w:val="Standard"/>
    <w:autoRedefine/>
    <w:uiPriority w:val="39"/>
    <w:unhideWhenUsed/>
    <w:rsid w:val="007A12FF"/>
    <w:pPr>
      <w:spacing w:after="0"/>
      <w:ind w:left="1920"/>
      <w:jc w:val="left"/>
    </w:pPr>
    <w:rPr>
      <w:rFonts w:asciiTheme="minorHAnsi" w:hAnsiTheme="minorHAnsi" w:cstheme="minorHAnsi"/>
      <w:sz w:val="20"/>
      <w:szCs w:val="20"/>
    </w:rPr>
  </w:style>
  <w:style w:type="character" w:styleId="Hyperlink">
    <w:name w:val="Hyperlink"/>
    <w:basedOn w:val="Absatz-Standardschriftart"/>
    <w:uiPriority w:val="99"/>
    <w:unhideWhenUsed/>
    <w:rsid w:val="007A12FF"/>
    <w:rPr>
      <w:color w:val="0563C1" w:themeColor="hyperlink"/>
      <w:u w:val="single"/>
    </w:rPr>
  </w:style>
  <w:style w:type="paragraph" w:styleId="Abbildungsverzeichnis">
    <w:name w:val="table of figures"/>
    <w:basedOn w:val="Standard"/>
    <w:next w:val="Standard"/>
    <w:uiPriority w:val="99"/>
    <w:unhideWhenUsed/>
    <w:rsid w:val="00CF7E01"/>
    <w:pPr>
      <w:spacing w:after="0"/>
      <w:ind w:left="480" w:hanging="480"/>
      <w:jc w:val="left"/>
    </w:pPr>
    <w:rPr>
      <w:rFonts w:asciiTheme="minorHAnsi" w:hAnsiTheme="minorHAnsi" w:cstheme="minorHAnsi"/>
      <w:b/>
      <w:bCs/>
      <w:sz w:val="20"/>
      <w:szCs w:val="20"/>
    </w:rPr>
  </w:style>
  <w:style w:type="character" w:customStyle="1" w:styleId="KeinLeerraumZchn">
    <w:name w:val="Kein Leerraum Zchn"/>
    <w:basedOn w:val="Absatz-Standardschriftart"/>
    <w:link w:val="KeinLeerraum"/>
    <w:uiPriority w:val="1"/>
    <w:rsid w:val="00547AAF"/>
    <w:rPr>
      <w:rFonts w:ascii="Open Sans" w:eastAsia="Times New Roman" w:hAnsi="Open Sans" w:cs="Open Sans"/>
      <w:color w:val="333333"/>
      <w:shd w:val="clear" w:color="auto" w:fill="FFFFFF"/>
      <w:lang w:val="en-US"/>
    </w:rPr>
  </w:style>
  <w:style w:type="character" w:styleId="NichtaufgelsteErwhnung">
    <w:name w:val="Unresolved Mention"/>
    <w:basedOn w:val="Absatz-Standardschriftart"/>
    <w:uiPriority w:val="99"/>
    <w:semiHidden/>
    <w:unhideWhenUsed/>
    <w:rsid w:val="00405158"/>
    <w:rPr>
      <w:color w:val="605E5C"/>
      <w:shd w:val="clear" w:color="auto" w:fill="E1DFDD"/>
    </w:rPr>
  </w:style>
  <w:style w:type="character" w:styleId="BesuchterLink">
    <w:name w:val="FollowedHyperlink"/>
    <w:basedOn w:val="Absatz-Standardschriftart"/>
    <w:uiPriority w:val="99"/>
    <w:semiHidden/>
    <w:unhideWhenUsed/>
    <w:rsid w:val="004051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868947">
      <w:bodyDiv w:val="1"/>
      <w:marLeft w:val="0"/>
      <w:marRight w:val="0"/>
      <w:marTop w:val="0"/>
      <w:marBottom w:val="0"/>
      <w:divBdr>
        <w:top w:val="none" w:sz="0" w:space="0" w:color="auto"/>
        <w:left w:val="none" w:sz="0" w:space="0" w:color="auto"/>
        <w:bottom w:val="none" w:sz="0" w:space="0" w:color="auto"/>
        <w:right w:val="none" w:sz="0" w:space="0" w:color="auto"/>
      </w:divBdr>
    </w:div>
    <w:div w:id="762144582">
      <w:bodyDiv w:val="1"/>
      <w:marLeft w:val="0"/>
      <w:marRight w:val="0"/>
      <w:marTop w:val="0"/>
      <w:marBottom w:val="0"/>
      <w:divBdr>
        <w:top w:val="none" w:sz="0" w:space="0" w:color="auto"/>
        <w:left w:val="none" w:sz="0" w:space="0" w:color="auto"/>
        <w:bottom w:val="none" w:sz="0" w:space="0" w:color="auto"/>
        <w:right w:val="none" w:sz="0" w:space="0" w:color="auto"/>
      </w:divBdr>
    </w:div>
    <w:div w:id="799112508">
      <w:bodyDiv w:val="1"/>
      <w:marLeft w:val="0"/>
      <w:marRight w:val="0"/>
      <w:marTop w:val="0"/>
      <w:marBottom w:val="0"/>
      <w:divBdr>
        <w:top w:val="none" w:sz="0" w:space="0" w:color="auto"/>
        <w:left w:val="none" w:sz="0" w:space="0" w:color="auto"/>
        <w:bottom w:val="none" w:sz="0" w:space="0" w:color="auto"/>
        <w:right w:val="none" w:sz="0" w:space="0" w:color="auto"/>
      </w:divBdr>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015888466">
      <w:bodyDiv w:val="1"/>
      <w:marLeft w:val="0"/>
      <w:marRight w:val="0"/>
      <w:marTop w:val="0"/>
      <w:marBottom w:val="0"/>
      <w:divBdr>
        <w:top w:val="none" w:sz="0" w:space="0" w:color="auto"/>
        <w:left w:val="none" w:sz="0" w:space="0" w:color="auto"/>
        <w:bottom w:val="none" w:sz="0" w:space="0" w:color="auto"/>
        <w:right w:val="none" w:sz="0" w:space="0" w:color="auto"/>
      </w:divBdr>
    </w:div>
    <w:div w:id="1129322490">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313023449">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 w:id="1725327033">
      <w:bodyDiv w:val="1"/>
      <w:marLeft w:val="0"/>
      <w:marRight w:val="0"/>
      <w:marTop w:val="0"/>
      <w:marBottom w:val="0"/>
      <w:divBdr>
        <w:top w:val="none" w:sz="0" w:space="0" w:color="auto"/>
        <w:left w:val="none" w:sz="0" w:space="0" w:color="auto"/>
        <w:bottom w:val="none" w:sz="0" w:space="0" w:color="auto"/>
        <w:right w:val="none" w:sz="0" w:space="0" w:color="auto"/>
      </w:divBdr>
    </w:div>
    <w:div w:id="2001688843">
      <w:bodyDiv w:val="1"/>
      <w:marLeft w:val="0"/>
      <w:marRight w:val="0"/>
      <w:marTop w:val="0"/>
      <w:marBottom w:val="0"/>
      <w:divBdr>
        <w:top w:val="none" w:sz="0" w:space="0" w:color="auto"/>
        <w:left w:val="none" w:sz="0" w:space="0" w:color="auto"/>
        <w:bottom w:val="none" w:sz="0" w:space="0" w:color="auto"/>
        <w:right w:val="none" w:sz="0" w:space="0" w:color="auto"/>
      </w:divBdr>
    </w:div>
    <w:div w:id="2062555356">
      <w:bodyDiv w:val="1"/>
      <w:marLeft w:val="0"/>
      <w:marRight w:val="0"/>
      <w:marTop w:val="0"/>
      <w:marBottom w:val="0"/>
      <w:divBdr>
        <w:top w:val="none" w:sz="0" w:space="0" w:color="auto"/>
        <w:left w:val="none" w:sz="0" w:space="0" w:color="auto"/>
        <w:bottom w:val="none" w:sz="0" w:space="0" w:color="auto"/>
        <w:right w:val="none" w:sz="0" w:space="0" w:color="auto"/>
      </w:divBdr>
    </w:div>
    <w:div w:id="2073579292">
      <w:bodyDiv w:val="1"/>
      <w:marLeft w:val="0"/>
      <w:marRight w:val="0"/>
      <w:marTop w:val="0"/>
      <w:marBottom w:val="0"/>
      <w:divBdr>
        <w:top w:val="none" w:sz="0" w:space="0" w:color="auto"/>
        <w:left w:val="none" w:sz="0" w:space="0" w:color="auto"/>
        <w:bottom w:val="none" w:sz="0" w:space="0" w:color="auto"/>
        <w:right w:val="none" w:sz="0" w:space="0" w:color="auto"/>
      </w:divBdr>
    </w:div>
    <w:div w:id="21114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Users/oliverguggenbuehl/Downloads/UZH/MA%20Thesis/thesis.docx" TargetMode="External"/><Relationship Id="rId21" Type="http://schemas.openxmlformats.org/officeDocument/2006/relationships/hyperlink" Target="file:////Users/oliverguggenbuehl/Downloads/UZH/MA%20Thesis/thesis.docx" TargetMode="External"/><Relationship Id="rId42" Type="http://schemas.openxmlformats.org/officeDocument/2006/relationships/hyperlink" Target="file:////Users/oliverguggenbuehl/Downloads/UZH/MA%20Thesis/thesis.docx" TargetMode="External"/><Relationship Id="rId47" Type="http://schemas.openxmlformats.org/officeDocument/2006/relationships/image" Target="media/image1.png"/><Relationship Id="rId63" Type="http://schemas.openxmlformats.org/officeDocument/2006/relationships/image" Target="media/image17.png"/><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png"/><Relationship Id="rId16" Type="http://schemas.openxmlformats.org/officeDocument/2006/relationships/hyperlink" Target="file:////Users/oliverguggenbuehl/Downloads/UZH/MA%20Thesis/thesis.docx" TargetMode="External"/><Relationship Id="rId11" Type="http://schemas.openxmlformats.org/officeDocument/2006/relationships/header" Target="header1.xml"/><Relationship Id="rId32" Type="http://schemas.openxmlformats.org/officeDocument/2006/relationships/hyperlink" Target="file:////Users/oliverguggenbuehl/Downloads/UZH/MA%20Thesis/thesis.docx" TargetMode="External"/><Relationship Id="rId37" Type="http://schemas.openxmlformats.org/officeDocument/2006/relationships/hyperlink" Target="file:////Users/oliverguggenbuehl/Downloads/UZH/MA%20Thesis/thesis.docx"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8.png"/><Relationship Id="rId79" Type="http://schemas.openxmlformats.org/officeDocument/2006/relationships/image" Target="media/image33.png"/><Relationship Id="rId102"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image" Target="media/image44.png"/><Relationship Id="rId95" Type="http://schemas.openxmlformats.org/officeDocument/2006/relationships/image" Target="media/image49.png"/><Relationship Id="rId22" Type="http://schemas.openxmlformats.org/officeDocument/2006/relationships/hyperlink" Target="file:////Users/oliverguggenbuehl/Downloads/UZH/MA%20Thesis/thesis.docx" TargetMode="External"/><Relationship Id="rId27" Type="http://schemas.openxmlformats.org/officeDocument/2006/relationships/hyperlink" Target="file:////Users/oliverguggenbuehl/Downloads/UZH/MA%20Thesis/thesis.docx" TargetMode="External"/><Relationship Id="rId43" Type="http://schemas.openxmlformats.org/officeDocument/2006/relationships/hyperlink" Target="file:////Users/oliverguggenbuehl/Downloads/UZH/MA%20Thesis/thesis.docx" TargetMode="External"/><Relationship Id="rId48" Type="http://schemas.openxmlformats.org/officeDocument/2006/relationships/image" Target="media/image2.png"/><Relationship Id="rId64" Type="http://schemas.openxmlformats.org/officeDocument/2006/relationships/image" Target="media/image18.png"/><Relationship Id="rId69" Type="http://schemas.openxmlformats.org/officeDocument/2006/relationships/image" Target="media/image23.png"/><Relationship Id="rId80" Type="http://schemas.openxmlformats.org/officeDocument/2006/relationships/image" Target="media/image34.png"/><Relationship Id="rId85" Type="http://schemas.openxmlformats.org/officeDocument/2006/relationships/image" Target="media/image39.png"/><Relationship Id="rId12" Type="http://schemas.openxmlformats.org/officeDocument/2006/relationships/footer" Target="footer1.xml"/><Relationship Id="rId17" Type="http://schemas.openxmlformats.org/officeDocument/2006/relationships/hyperlink" Target="file:////Users/oliverguggenbuehl/Downloads/UZH/MA%20Thesis/thesis.docx" TargetMode="External"/><Relationship Id="rId33" Type="http://schemas.openxmlformats.org/officeDocument/2006/relationships/hyperlink" Target="file:////Users/oliverguggenbuehl/Downloads/UZH/MA%20Thesis/thesis.docx" TargetMode="External"/><Relationship Id="rId38" Type="http://schemas.openxmlformats.org/officeDocument/2006/relationships/hyperlink" Target="file:////Users/oliverguggenbuehl/Downloads/UZH/MA%20Thesis/thesis.docx" TargetMode="External"/><Relationship Id="rId59" Type="http://schemas.openxmlformats.org/officeDocument/2006/relationships/image" Target="media/image13.png"/><Relationship Id="rId103" Type="http://schemas.openxmlformats.org/officeDocument/2006/relationships/fontTable" Target="fontTable.xml"/><Relationship Id="rId20" Type="http://schemas.openxmlformats.org/officeDocument/2006/relationships/hyperlink" Target="file:////Users/oliverguggenbuehl/Downloads/UZH/MA%20Thesis/thesis.docx" TargetMode="External"/><Relationship Id="rId41" Type="http://schemas.openxmlformats.org/officeDocument/2006/relationships/hyperlink" Target="file:////Users/oliverguggenbuehl/Downloads/UZH/MA%20Thesis/thesis.docx" TargetMode="Externa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5.png"/><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Users/oliverguggenbuehl/Downloads/UZH/MA%20Thesis/thesis.docx" TargetMode="External"/><Relationship Id="rId23" Type="http://schemas.openxmlformats.org/officeDocument/2006/relationships/hyperlink" Target="file:////Users/oliverguggenbuehl/Downloads/UZH/MA%20Thesis/thesis.docx" TargetMode="External"/><Relationship Id="rId28" Type="http://schemas.openxmlformats.org/officeDocument/2006/relationships/hyperlink" Target="file:////Users/oliverguggenbuehl/Downloads/UZH/MA%20Thesis/thesis.docx" TargetMode="External"/><Relationship Id="rId36" Type="http://schemas.openxmlformats.org/officeDocument/2006/relationships/hyperlink" Target="file:////Users/oliverguggenbuehl/Downloads/UZH/MA%20Thesis/thesis.docx" TargetMode="External"/><Relationship Id="rId49" Type="http://schemas.openxmlformats.org/officeDocument/2006/relationships/image" Target="media/image3.png"/><Relationship Id="rId57" Type="http://schemas.openxmlformats.org/officeDocument/2006/relationships/image" Target="media/image11.png"/><Relationship Id="rId10" Type="http://schemas.openxmlformats.org/officeDocument/2006/relationships/hyperlink" Target="mailto:oliver.guggenbuehl@uzh.ch" TargetMode="External"/><Relationship Id="rId31" Type="http://schemas.openxmlformats.org/officeDocument/2006/relationships/hyperlink" Target="file:////Users/oliverguggenbuehl/Downloads/UZH/MA%20Thesis/thesis.docx" TargetMode="External"/><Relationship Id="rId44" Type="http://schemas.openxmlformats.org/officeDocument/2006/relationships/hyperlink" Target="file:////Users/oliverguggenbuehl/Downloads/UZH/MA%20Thesis/thesis.docx"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hyperlink" Target="mailto:oliver.guggenbuehl@uzh.ch" TargetMode="External"/><Relationship Id="rId13" Type="http://schemas.openxmlformats.org/officeDocument/2006/relationships/footer" Target="footer2.xml"/><Relationship Id="rId18" Type="http://schemas.openxmlformats.org/officeDocument/2006/relationships/hyperlink" Target="file:////Users/oliverguggenbuehl/Downloads/UZH/MA%20Thesis/thesis.docx" TargetMode="External"/><Relationship Id="rId39" Type="http://schemas.openxmlformats.org/officeDocument/2006/relationships/hyperlink" Target="file:////Users/oliverguggenbuehl/Downloads/UZH/MA%20Thesis/thesis.docx" TargetMode="External"/><Relationship Id="rId34" Type="http://schemas.openxmlformats.org/officeDocument/2006/relationships/hyperlink" Target="file:////Users/oliverguggenbuehl/Downloads/UZH/MA%20Thesis/thesis.docx" TargetMode="External"/><Relationship Id="rId50" Type="http://schemas.openxmlformats.org/officeDocument/2006/relationships/image" Target="media/image4.png"/><Relationship Id="rId55" Type="http://schemas.openxmlformats.org/officeDocument/2006/relationships/image" Target="media/image9.png"/><Relationship Id="rId76" Type="http://schemas.openxmlformats.org/officeDocument/2006/relationships/image" Target="media/image30.png"/><Relationship Id="rId97" Type="http://schemas.openxmlformats.org/officeDocument/2006/relationships/image" Target="media/image51.png"/><Relationship Id="rId104"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25.png"/><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hyperlink" Target="file:////Users/oliverguggenbuehl/Downloads/UZH/MA%20Thesis/thesis.docx" TargetMode="External"/><Relationship Id="rId24" Type="http://schemas.openxmlformats.org/officeDocument/2006/relationships/hyperlink" Target="file:////Users/oliverguggenbuehl/Downloads/UZH/MA%20Thesis/thesis.docx" TargetMode="External"/><Relationship Id="rId40" Type="http://schemas.openxmlformats.org/officeDocument/2006/relationships/hyperlink" Target="file:////Users/oliverguggenbuehl/Downloads/UZH/MA%20Thesis/thesis.docx" TargetMode="External"/><Relationship Id="rId45" Type="http://schemas.openxmlformats.org/officeDocument/2006/relationships/hyperlink" Target="file:////Users/oliverguggenbuehl/Downloads/UZH/MA%20Thesis/thesis.docx"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image" Target="media/image15.png"/><Relationship Id="rId82" Type="http://schemas.openxmlformats.org/officeDocument/2006/relationships/image" Target="media/image36.png"/><Relationship Id="rId19" Type="http://schemas.openxmlformats.org/officeDocument/2006/relationships/hyperlink" Target="file:////Users/oliverguggenbuehl/Downloads/UZH/MA%20Thesis/thesis.docx" TargetMode="External"/><Relationship Id="rId14" Type="http://schemas.openxmlformats.org/officeDocument/2006/relationships/hyperlink" Target="file:////Users/oliverguggenbuehl/Downloads/UZH/MA%20Thesis/thesis.docx" TargetMode="External"/><Relationship Id="rId30" Type="http://schemas.openxmlformats.org/officeDocument/2006/relationships/hyperlink" Target="file:////Users/oliverguggenbuehl/Downloads/UZH/MA%20Thesis/thesis.docx" TargetMode="External"/><Relationship Id="rId35" Type="http://schemas.openxmlformats.org/officeDocument/2006/relationships/hyperlink" Target="file:////Users/oliverguggenbuehl/Downloads/UZH/MA%20Thesis/thesis.docx" TargetMode="External"/><Relationship Id="rId56" Type="http://schemas.openxmlformats.org/officeDocument/2006/relationships/image" Target="media/image10.png"/><Relationship Id="rId77" Type="http://schemas.openxmlformats.org/officeDocument/2006/relationships/image" Target="media/image31.png"/><Relationship Id="rId100" Type="http://schemas.openxmlformats.org/officeDocument/2006/relationships/image" Target="media/image54.png"/><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5.png"/><Relationship Id="rId72" Type="http://schemas.openxmlformats.org/officeDocument/2006/relationships/image" Target="media/image26.png"/><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25" Type="http://schemas.openxmlformats.org/officeDocument/2006/relationships/hyperlink" Target="file:////Users/oliverguggenbuehl/Downloads/UZH/MA%20Thesis/thesis.docx" TargetMode="External"/><Relationship Id="rId46" Type="http://schemas.openxmlformats.org/officeDocument/2006/relationships/hyperlink" Target="file:////Users/oliverguggenbuehl/Downloads/UZH/MA%20Thesis/thesis.docx" TargetMode="External"/><Relationship Id="rId67"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603E9903446EE41949CE3A49AB621D5"/>
        <w:category>
          <w:name w:val="Allgemein"/>
          <w:gallery w:val="placeholder"/>
        </w:category>
        <w:types>
          <w:type w:val="bbPlcHdr"/>
        </w:types>
        <w:behaviors>
          <w:behavior w:val="content"/>
        </w:behaviors>
        <w:guid w:val="{529099F3-DB2C-CC40-A967-865197E4FA96}"/>
      </w:docPartPr>
      <w:docPartBody>
        <w:p w:rsidR="00000000" w:rsidRDefault="007F1908" w:rsidP="007F1908">
          <w:pPr>
            <w:pStyle w:val="A603E9903446EE41949CE3A49AB621D5"/>
          </w:pPr>
          <w:r>
            <w:rPr>
              <w:rFonts w:asciiTheme="majorHAnsi" w:eastAsiaTheme="majorEastAsia" w:hAnsiTheme="majorHAnsi" w:cstheme="majorBidi"/>
              <w:caps/>
              <w:color w:val="4472C4" w:themeColor="accent1"/>
              <w:sz w:val="80"/>
              <w:szCs w:val="80"/>
            </w:rPr>
            <w:t>[Dokumenttitel]</w:t>
          </w:r>
        </w:p>
      </w:docPartBody>
    </w:docPart>
    <w:docPart>
      <w:docPartPr>
        <w:name w:val="0620C3400956B64E9F060C25D08B7600"/>
        <w:category>
          <w:name w:val="Allgemein"/>
          <w:gallery w:val="placeholder"/>
        </w:category>
        <w:types>
          <w:type w:val="bbPlcHdr"/>
        </w:types>
        <w:behaviors>
          <w:behavior w:val="content"/>
        </w:behaviors>
        <w:guid w:val="{03587D48-C56E-EF43-A0D7-59FC65BE316D}"/>
      </w:docPartPr>
      <w:docPartBody>
        <w:p w:rsidR="00000000" w:rsidRDefault="007F1908" w:rsidP="007F1908">
          <w:pPr>
            <w:pStyle w:val="0620C3400956B64E9F060C25D08B7600"/>
          </w:pPr>
          <w:r>
            <w:rPr>
              <w:color w:val="4472C4" w:themeColor="accent1"/>
              <w:sz w:val="28"/>
              <w:szCs w:val="28"/>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908"/>
    <w:rsid w:val="007F1908"/>
    <w:rsid w:val="00D0183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BB189EF82FE22488C130DF648AC1123">
    <w:name w:val="1BB189EF82FE22488C130DF648AC1123"/>
    <w:rsid w:val="007F1908"/>
  </w:style>
  <w:style w:type="paragraph" w:customStyle="1" w:styleId="46598AA6BD42CC4F919224BB168D3D24">
    <w:name w:val="46598AA6BD42CC4F919224BB168D3D24"/>
    <w:rsid w:val="007F1908"/>
  </w:style>
  <w:style w:type="paragraph" w:customStyle="1" w:styleId="6359A712A10D4741B32F3A8C32E4588C">
    <w:name w:val="6359A712A10D4741B32F3A8C32E4588C"/>
    <w:rsid w:val="007F1908"/>
  </w:style>
  <w:style w:type="paragraph" w:customStyle="1" w:styleId="EF536C49825FF642A860D9483314387E">
    <w:name w:val="EF536C49825FF642A860D9483314387E"/>
    <w:rsid w:val="007F1908"/>
  </w:style>
  <w:style w:type="paragraph" w:customStyle="1" w:styleId="5BA4B8AF8C8E1A4BA1FC70DF1EE2EED7">
    <w:name w:val="5BA4B8AF8C8E1A4BA1FC70DF1EE2EED7"/>
    <w:rsid w:val="007F1908"/>
  </w:style>
  <w:style w:type="paragraph" w:customStyle="1" w:styleId="C0F1B45CB9E70349B8060C42918AD61D">
    <w:name w:val="C0F1B45CB9E70349B8060C42918AD61D"/>
    <w:rsid w:val="007F1908"/>
  </w:style>
  <w:style w:type="paragraph" w:customStyle="1" w:styleId="CF6FEC19D4681348A2B288F8C5504C9F">
    <w:name w:val="CF6FEC19D4681348A2B288F8C5504C9F"/>
    <w:rsid w:val="007F1908"/>
  </w:style>
  <w:style w:type="paragraph" w:customStyle="1" w:styleId="160AF617CFA128499EDB2F72A7478707">
    <w:name w:val="160AF617CFA128499EDB2F72A7478707"/>
    <w:rsid w:val="007F1908"/>
  </w:style>
  <w:style w:type="paragraph" w:customStyle="1" w:styleId="79DB5CDFD53ACB4C970B0F95B6F53813">
    <w:name w:val="79DB5CDFD53ACB4C970B0F95B6F53813"/>
    <w:rsid w:val="007F1908"/>
  </w:style>
  <w:style w:type="paragraph" w:customStyle="1" w:styleId="67A701CD18DC274C860E9ED8A5D12F62">
    <w:name w:val="67A701CD18DC274C860E9ED8A5D12F62"/>
    <w:rsid w:val="007F1908"/>
  </w:style>
  <w:style w:type="paragraph" w:customStyle="1" w:styleId="3299CEFE7B657F44A01FE7C0BE4841C5">
    <w:name w:val="3299CEFE7B657F44A01FE7C0BE4841C5"/>
    <w:rsid w:val="007F1908"/>
  </w:style>
  <w:style w:type="paragraph" w:customStyle="1" w:styleId="110EB619DE84B3478B93D0AB3302D3D1">
    <w:name w:val="110EB619DE84B3478B93D0AB3302D3D1"/>
    <w:rsid w:val="007F1908"/>
  </w:style>
  <w:style w:type="paragraph" w:customStyle="1" w:styleId="A603E9903446EE41949CE3A49AB621D5">
    <w:name w:val="A603E9903446EE41949CE3A49AB621D5"/>
    <w:rsid w:val="007F1908"/>
  </w:style>
  <w:style w:type="paragraph" w:customStyle="1" w:styleId="0620C3400956B64E9F060C25D08B7600">
    <w:name w:val="0620C3400956B64E9F060C25D08B7600"/>
    <w:rsid w:val="007F1908"/>
  </w:style>
  <w:style w:type="paragraph" w:customStyle="1" w:styleId="BAB615F620913243B123637C01AEA38E">
    <w:name w:val="BAB615F620913243B123637C01AEA38E"/>
    <w:rsid w:val="007F1908"/>
  </w:style>
  <w:style w:type="paragraph" w:customStyle="1" w:styleId="86DE7FAFD08821478078CA5DE0AECDC7">
    <w:name w:val="86DE7FAFD08821478078CA5DE0AECDC7"/>
    <w:rsid w:val="007F19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44128</Words>
  <Characters>278010</Characters>
  <Application>Microsoft Office Word</Application>
  <DocSecurity>0</DocSecurity>
  <Lines>2316</Lines>
  <Paragraphs>642</Paragraphs>
  <ScaleCrop>false</ScaleCrop>
  <HeadingPairs>
    <vt:vector size="2" baseType="variant">
      <vt:variant>
        <vt:lpstr>Titel</vt:lpstr>
      </vt:variant>
      <vt:variant>
        <vt:i4>1</vt:i4>
      </vt:variant>
    </vt:vector>
  </HeadingPairs>
  <TitlesOfParts>
    <vt:vector size="1" baseType="lpstr">
      <vt:lpstr>Predicting Wildfire occurrence in Northern California</vt:lpstr>
    </vt:vector>
  </TitlesOfParts>
  <Company/>
  <LinksUpToDate>false</LinksUpToDate>
  <CharactersWithSpaces>32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ing Wildfire occurrence in Northern California</dc:title>
  <dc:subject>Environmental Disaster Risk Prediction 
with heavily imbalanced Data</dc:subject>
  <dc:creator>Oliver Guggenbühl | STATWORX</dc:creator>
  <cp:keywords/>
  <dc:description/>
  <cp:lastModifiedBy>Oliver Guggenbühl | STATWORX</cp:lastModifiedBy>
  <cp:revision>888</cp:revision>
  <dcterms:created xsi:type="dcterms:W3CDTF">2021-11-02T20:33:00Z</dcterms:created>
  <dcterms:modified xsi:type="dcterms:W3CDTF">2021-11-30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FRx002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